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5DE392" w14:textId="1E5EB139" w:rsidR="00F65F5D" w:rsidRPr="006258C2" w:rsidRDefault="00F65F5D" w:rsidP="00D53ED1">
      <w:pPr>
        <w:spacing w:line="480" w:lineRule="auto"/>
        <w:rPr>
          <w:rFonts w:ascii="Times New Roman" w:hAnsi="Times New Roman"/>
          <w:b/>
          <w:sz w:val="22"/>
        </w:rPr>
      </w:pPr>
      <w:bookmarkStart w:id="0" w:name="_Hlk19343308"/>
      <w:r w:rsidRPr="006258C2">
        <w:rPr>
          <w:rFonts w:ascii="Times New Roman" w:hAnsi="Times New Roman"/>
          <w:b/>
          <w:sz w:val="22"/>
        </w:rPr>
        <w:t>Applicati</w:t>
      </w:r>
      <w:bookmarkStart w:id="1" w:name="_GoBack"/>
      <w:bookmarkEnd w:id="1"/>
      <w:r w:rsidRPr="006258C2">
        <w:rPr>
          <w:rFonts w:ascii="Times New Roman" w:hAnsi="Times New Roman"/>
          <w:b/>
          <w:sz w:val="22"/>
        </w:rPr>
        <w:t xml:space="preserve">ons of Genome Editing Technology in </w:t>
      </w:r>
      <w:r w:rsidRPr="006258C2">
        <w:rPr>
          <w:rFonts w:ascii="Times New Roman" w:eastAsiaTheme="majorEastAsia" w:hAnsi="Times New Roman" w:cs="Times New Roman"/>
          <w:b/>
          <w:bCs/>
          <w:sz w:val="22"/>
        </w:rPr>
        <w:t xml:space="preserve">Targeted Therapy of </w:t>
      </w:r>
      <w:r w:rsidRPr="006258C2">
        <w:rPr>
          <w:rFonts w:ascii="Times New Roman" w:hAnsi="Times New Roman"/>
          <w:b/>
          <w:sz w:val="22"/>
        </w:rPr>
        <w:t>Human Diseases: Mechanisms, Advances and Prospect</w:t>
      </w:r>
      <w:r w:rsidRPr="006258C2">
        <w:rPr>
          <w:rFonts w:ascii="Times New Roman" w:hAnsi="Times New Roman" w:hint="eastAsia"/>
          <w:b/>
          <w:sz w:val="22"/>
        </w:rPr>
        <w:t>s</w:t>
      </w:r>
    </w:p>
    <w:bookmarkEnd w:id="0"/>
    <w:p w14:paraId="62A28C99" w14:textId="1EA8739B" w:rsidR="008C02CA" w:rsidRPr="006258C2" w:rsidRDefault="008C02CA" w:rsidP="008E4B03">
      <w:pPr>
        <w:spacing w:line="480" w:lineRule="auto"/>
        <w:rPr>
          <w:rFonts w:ascii="Times New Roman" w:hAnsi="Times New Roman" w:cs="Times New Roman"/>
          <w:sz w:val="22"/>
        </w:rPr>
      </w:pPr>
      <w:proofErr w:type="spellStart"/>
      <w:r w:rsidRPr="006258C2">
        <w:rPr>
          <w:rFonts w:ascii="Times New Roman" w:hAnsi="Times New Roman" w:cs="Times New Roman"/>
          <w:sz w:val="22"/>
        </w:rPr>
        <w:t>Hongyi</w:t>
      </w:r>
      <w:proofErr w:type="spellEnd"/>
      <w:r w:rsidRPr="006258C2">
        <w:rPr>
          <w:rFonts w:ascii="Times New Roman" w:hAnsi="Times New Roman" w:cs="Times New Roman"/>
          <w:sz w:val="22"/>
        </w:rPr>
        <w:t xml:space="preserve"> Li</w:t>
      </w:r>
      <w:r w:rsidRPr="006258C2">
        <w:rPr>
          <w:rFonts w:ascii="Times New Roman" w:hAnsi="Times New Roman" w:cs="Times New Roman"/>
          <w:sz w:val="22"/>
          <w:vertAlign w:val="superscript"/>
        </w:rPr>
        <w:t>1</w:t>
      </w:r>
      <w:r w:rsidR="00474750" w:rsidRPr="006258C2">
        <w:rPr>
          <w:rFonts w:ascii="Times New Roman" w:hAnsi="Times New Roman" w:cs="Times New Roman"/>
          <w:sz w:val="22"/>
          <w:vertAlign w:val="superscript"/>
        </w:rPr>
        <w:t>,#</w:t>
      </w:r>
      <w:r w:rsidRPr="006258C2">
        <w:rPr>
          <w:rFonts w:ascii="Times New Roman" w:hAnsi="Times New Roman" w:cs="Times New Roman"/>
          <w:sz w:val="22"/>
        </w:rPr>
        <w:t>, Yang Yang</w:t>
      </w:r>
      <w:r w:rsidRPr="006258C2">
        <w:rPr>
          <w:rFonts w:ascii="Times New Roman" w:hAnsi="Times New Roman" w:cs="Times New Roman"/>
          <w:sz w:val="22"/>
          <w:vertAlign w:val="superscript"/>
        </w:rPr>
        <w:t>1</w:t>
      </w:r>
      <w:r w:rsidR="00474750" w:rsidRPr="006258C2">
        <w:rPr>
          <w:rFonts w:ascii="Times New Roman" w:hAnsi="Times New Roman" w:cs="Times New Roman"/>
          <w:sz w:val="22"/>
          <w:vertAlign w:val="superscript"/>
        </w:rPr>
        <w:t>,#</w:t>
      </w:r>
      <w:r w:rsidRPr="006258C2">
        <w:rPr>
          <w:rFonts w:ascii="Times New Roman" w:hAnsi="Times New Roman" w:cs="Times New Roman"/>
          <w:sz w:val="22"/>
        </w:rPr>
        <w:t xml:space="preserve">, </w:t>
      </w:r>
      <w:proofErr w:type="spellStart"/>
      <w:r w:rsidR="004512CE" w:rsidRPr="006258C2">
        <w:rPr>
          <w:rFonts w:ascii="Times New Roman" w:hAnsi="Times New Roman" w:cs="Times New Roman"/>
          <w:sz w:val="22"/>
        </w:rPr>
        <w:t>Weiqi</w:t>
      </w:r>
      <w:proofErr w:type="spellEnd"/>
      <w:r w:rsidR="004512CE" w:rsidRPr="006258C2">
        <w:rPr>
          <w:rFonts w:ascii="Times New Roman" w:hAnsi="Times New Roman" w:cs="Times New Roman"/>
          <w:sz w:val="22"/>
        </w:rPr>
        <w:t xml:space="preserve"> Hong</w:t>
      </w:r>
      <w:r w:rsidR="004512CE" w:rsidRPr="006258C2">
        <w:rPr>
          <w:rFonts w:ascii="Times New Roman" w:hAnsi="Times New Roman" w:cs="Times New Roman"/>
          <w:sz w:val="22"/>
          <w:vertAlign w:val="superscript"/>
        </w:rPr>
        <w:t>2</w:t>
      </w:r>
      <w:r w:rsidR="004512CE" w:rsidRPr="006258C2">
        <w:rPr>
          <w:rFonts w:ascii="Times New Roman" w:hAnsi="Times New Roman" w:cs="Times New Roman"/>
          <w:sz w:val="22"/>
        </w:rPr>
        <w:t xml:space="preserve">, </w:t>
      </w:r>
      <w:proofErr w:type="spellStart"/>
      <w:r w:rsidR="00A13934" w:rsidRPr="006258C2">
        <w:rPr>
          <w:rFonts w:ascii="Times New Roman" w:hAnsi="Times New Roman" w:cs="Times New Roman"/>
          <w:sz w:val="22"/>
        </w:rPr>
        <w:t>Mengyuan</w:t>
      </w:r>
      <w:proofErr w:type="spellEnd"/>
      <w:r w:rsidR="00A13934" w:rsidRPr="006258C2">
        <w:rPr>
          <w:rFonts w:ascii="Times New Roman" w:hAnsi="Times New Roman" w:cs="Times New Roman"/>
          <w:sz w:val="22"/>
        </w:rPr>
        <w:t xml:space="preserve"> Huang</w:t>
      </w:r>
      <w:r w:rsidR="00F65F5D" w:rsidRPr="006258C2">
        <w:rPr>
          <w:rFonts w:ascii="Times New Roman" w:hAnsi="Times New Roman" w:cs="Times New Roman"/>
          <w:sz w:val="22"/>
          <w:vertAlign w:val="superscript"/>
        </w:rPr>
        <w:t>2</w:t>
      </w:r>
      <w:r w:rsidRPr="006258C2">
        <w:rPr>
          <w:rFonts w:ascii="Times New Roman" w:hAnsi="Times New Roman" w:cs="Times New Roman"/>
          <w:sz w:val="22"/>
        </w:rPr>
        <w:t xml:space="preserve">, </w:t>
      </w:r>
      <w:r w:rsidR="001B37E4" w:rsidRPr="006258C2">
        <w:rPr>
          <w:rFonts w:ascii="Times New Roman" w:hAnsi="Times New Roman" w:cs="Times New Roman"/>
          <w:sz w:val="22"/>
        </w:rPr>
        <w:t>Min Wu</w:t>
      </w:r>
      <w:r w:rsidR="00F65F5D" w:rsidRPr="006258C2">
        <w:rPr>
          <w:rFonts w:ascii="Times New Roman" w:hAnsi="Times New Roman" w:cs="Times New Roman"/>
          <w:sz w:val="22"/>
          <w:vertAlign w:val="superscript"/>
        </w:rPr>
        <w:t>3</w:t>
      </w:r>
      <w:r w:rsidR="001B37E4" w:rsidRPr="006258C2">
        <w:rPr>
          <w:rFonts w:ascii="Times New Roman" w:hAnsi="Times New Roman" w:cs="Times New Roman"/>
          <w:sz w:val="22"/>
          <w:vertAlign w:val="superscript"/>
        </w:rPr>
        <w:t>,*</w:t>
      </w:r>
      <w:r w:rsidR="001B37E4" w:rsidRPr="006258C2">
        <w:rPr>
          <w:rFonts w:ascii="Times New Roman" w:hAnsi="Times New Roman" w:cs="Times New Roman"/>
          <w:sz w:val="22"/>
        </w:rPr>
        <w:t xml:space="preserve">, </w:t>
      </w:r>
      <w:r w:rsidRPr="006258C2">
        <w:rPr>
          <w:rFonts w:ascii="Times New Roman" w:hAnsi="Times New Roman" w:cs="Times New Roman"/>
          <w:sz w:val="22"/>
        </w:rPr>
        <w:t>Xia Zhao</w:t>
      </w:r>
      <w:r w:rsidRPr="006258C2">
        <w:rPr>
          <w:rFonts w:ascii="Times New Roman" w:hAnsi="Times New Roman" w:cs="Times New Roman"/>
          <w:sz w:val="22"/>
          <w:vertAlign w:val="superscript"/>
        </w:rPr>
        <w:t>1,*</w:t>
      </w:r>
      <w:r w:rsidRPr="006258C2">
        <w:rPr>
          <w:rFonts w:ascii="Times New Roman" w:hAnsi="Times New Roman" w:cs="Times New Roman"/>
          <w:sz w:val="22"/>
        </w:rPr>
        <w:t xml:space="preserve"> </w:t>
      </w:r>
    </w:p>
    <w:p w14:paraId="10F8A72C" w14:textId="77777777" w:rsidR="008C02CA" w:rsidRPr="006258C2" w:rsidRDefault="008C02CA" w:rsidP="008E4B03">
      <w:pPr>
        <w:spacing w:line="480" w:lineRule="auto"/>
        <w:rPr>
          <w:rFonts w:ascii="Times New Roman" w:hAnsi="Times New Roman" w:cs="Times New Roman"/>
          <w:sz w:val="22"/>
        </w:rPr>
      </w:pPr>
      <w:r w:rsidRPr="006258C2">
        <w:rPr>
          <w:rFonts w:ascii="Times New Roman" w:hAnsi="Times New Roman" w:cs="Times New Roman"/>
          <w:sz w:val="22"/>
          <w:vertAlign w:val="superscript"/>
        </w:rPr>
        <w:t xml:space="preserve">1 </w:t>
      </w:r>
      <w:r w:rsidRPr="006258C2">
        <w:rPr>
          <w:rFonts w:ascii="Times New Roman" w:hAnsi="Times New Roman" w:cs="Times New Roman"/>
          <w:sz w:val="22"/>
        </w:rPr>
        <w:t xml:space="preserve">Department of Gynecology and Obstetrics, Development and related disease of women and children key laboratory of Sichuan Province, Key Laboratory of Birth Defects and Related Diseases of Women and Children, Ministry of Education, West China Second Hospital, Sichuan University, Chengdu, 610041, P. R. China. </w:t>
      </w:r>
    </w:p>
    <w:p w14:paraId="2E31F171" w14:textId="77777777" w:rsidR="008C02CA" w:rsidRPr="006258C2" w:rsidRDefault="008C02CA" w:rsidP="008E4B03">
      <w:pPr>
        <w:spacing w:line="480" w:lineRule="auto"/>
        <w:rPr>
          <w:rFonts w:ascii="Times New Roman" w:hAnsi="Times New Roman" w:cs="Times New Roman"/>
          <w:sz w:val="22"/>
        </w:rPr>
      </w:pPr>
      <w:r w:rsidRPr="006258C2">
        <w:rPr>
          <w:rFonts w:ascii="Times New Roman" w:hAnsi="Times New Roman" w:cs="Times New Roman"/>
          <w:sz w:val="22"/>
          <w:vertAlign w:val="superscript"/>
        </w:rPr>
        <w:t xml:space="preserve">2 </w:t>
      </w:r>
      <w:r w:rsidR="0051584E" w:rsidRPr="006258C2">
        <w:rPr>
          <w:rFonts w:ascii="Times New Roman" w:hAnsi="Times New Roman" w:cs="Times New Roman"/>
          <w:sz w:val="22"/>
        </w:rPr>
        <w:t>Laboratory of Aging Research and Cancer Drug Target, State Key Laboratory of Biotherapy, National Clinical Research Center for Geriatrics, West China Hospital, Sichuan University, No. 17, Block 3, Southern Renmin Road, Chengdu, Sichuan 610041, PR China</w:t>
      </w:r>
      <w:r w:rsidRPr="006258C2">
        <w:rPr>
          <w:rFonts w:ascii="Times New Roman" w:hAnsi="Times New Roman" w:cs="Times New Roman"/>
          <w:sz w:val="22"/>
        </w:rPr>
        <w:t>.</w:t>
      </w:r>
    </w:p>
    <w:p w14:paraId="15AB135F" w14:textId="3EB45DAE" w:rsidR="001B37E4" w:rsidRPr="006258C2" w:rsidRDefault="00F65F5D" w:rsidP="008E4B03">
      <w:pPr>
        <w:spacing w:line="480" w:lineRule="auto"/>
        <w:rPr>
          <w:rFonts w:ascii="Times New Roman" w:hAnsi="Times New Roman" w:cs="Times New Roman"/>
          <w:sz w:val="22"/>
        </w:rPr>
      </w:pPr>
      <w:r w:rsidRPr="006258C2">
        <w:rPr>
          <w:rFonts w:ascii="Times New Roman" w:hAnsi="Times New Roman" w:cs="Times New Roman"/>
          <w:sz w:val="22"/>
          <w:vertAlign w:val="superscript"/>
        </w:rPr>
        <w:t>3</w:t>
      </w:r>
      <w:r w:rsidR="00627D33" w:rsidRPr="006258C2">
        <w:rPr>
          <w:rFonts w:ascii="Times New Roman" w:hAnsi="Times New Roman" w:cs="Times New Roman"/>
          <w:sz w:val="22"/>
          <w:vertAlign w:val="superscript"/>
        </w:rPr>
        <w:t xml:space="preserve"> </w:t>
      </w:r>
      <w:r w:rsidR="001B37E4" w:rsidRPr="006258C2">
        <w:rPr>
          <w:rFonts w:ascii="Times New Roman" w:hAnsi="Times New Roman" w:cs="Times New Roman"/>
          <w:sz w:val="22"/>
        </w:rPr>
        <w:t>Department of Biomedical Sciences, School of Medicine and Health Sciences, University of North Dakota, Grand Forks, North Dakota 58203, USA.</w:t>
      </w:r>
    </w:p>
    <w:p w14:paraId="72DB2814" w14:textId="797E8615" w:rsidR="005A2AEC" w:rsidRPr="006258C2" w:rsidRDefault="005A2AEC"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Email addresses: </w:t>
      </w:r>
      <w:proofErr w:type="spellStart"/>
      <w:r w:rsidRPr="006258C2">
        <w:rPr>
          <w:rFonts w:ascii="Times New Roman" w:hAnsi="Times New Roman" w:cs="Times New Roman"/>
          <w:sz w:val="22"/>
        </w:rPr>
        <w:t>Hongyi</w:t>
      </w:r>
      <w:proofErr w:type="spellEnd"/>
      <w:r w:rsidRPr="006258C2">
        <w:rPr>
          <w:rFonts w:ascii="Times New Roman" w:hAnsi="Times New Roman" w:cs="Times New Roman"/>
          <w:sz w:val="22"/>
        </w:rPr>
        <w:t xml:space="preserve"> Li, </w:t>
      </w:r>
      <w:hyperlink r:id="rId8" w:history="1">
        <w:r w:rsidRPr="006258C2">
          <w:rPr>
            <w:rFonts w:ascii="Times New Roman" w:hAnsi="Times New Roman" w:cs="Times New Roman"/>
            <w:sz w:val="22"/>
          </w:rPr>
          <w:t>lihongyi961129@163.com</w:t>
        </w:r>
      </w:hyperlink>
      <w:r w:rsidRPr="006258C2">
        <w:rPr>
          <w:rFonts w:ascii="Times New Roman" w:hAnsi="Times New Roman" w:cs="Times New Roman"/>
          <w:sz w:val="22"/>
        </w:rPr>
        <w:t xml:space="preserve">; Yang </w:t>
      </w:r>
      <w:proofErr w:type="spellStart"/>
      <w:r w:rsidRPr="006258C2">
        <w:rPr>
          <w:rFonts w:ascii="Times New Roman" w:hAnsi="Times New Roman" w:cs="Times New Roman"/>
          <w:sz w:val="22"/>
        </w:rPr>
        <w:t>Yang</w:t>
      </w:r>
      <w:proofErr w:type="spellEnd"/>
      <w:r w:rsidRPr="006258C2">
        <w:rPr>
          <w:rFonts w:ascii="Times New Roman" w:hAnsi="Times New Roman" w:cs="Times New Roman"/>
          <w:sz w:val="22"/>
        </w:rPr>
        <w:t xml:space="preserve">, </w:t>
      </w:r>
      <w:hyperlink r:id="rId9" w:history="1">
        <w:r w:rsidRPr="006258C2">
          <w:rPr>
            <w:rFonts w:ascii="Times New Roman" w:hAnsi="Times New Roman" w:cs="Times New Roman"/>
            <w:sz w:val="22"/>
          </w:rPr>
          <w:t>yang_yang821@foxmail.com</w:t>
        </w:r>
      </w:hyperlink>
      <w:r w:rsidRPr="006258C2">
        <w:rPr>
          <w:rFonts w:ascii="Times New Roman" w:hAnsi="Times New Roman" w:cs="Times New Roman"/>
          <w:sz w:val="22"/>
        </w:rPr>
        <w:t xml:space="preserve">; </w:t>
      </w:r>
      <w:proofErr w:type="spellStart"/>
      <w:r w:rsidRPr="006258C2">
        <w:rPr>
          <w:rFonts w:ascii="Times New Roman" w:hAnsi="Times New Roman" w:cs="Times New Roman"/>
          <w:sz w:val="22"/>
        </w:rPr>
        <w:t>Weiqi</w:t>
      </w:r>
      <w:proofErr w:type="spellEnd"/>
      <w:r w:rsidRPr="006258C2">
        <w:rPr>
          <w:rFonts w:ascii="Times New Roman" w:hAnsi="Times New Roman" w:cs="Times New Roman"/>
          <w:sz w:val="22"/>
        </w:rPr>
        <w:t xml:space="preserve"> Hong, </w:t>
      </w:r>
      <w:hyperlink r:id="rId10" w:history="1">
        <w:r w:rsidRPr="006258C2">
          <w:rPr>
            <w:rFonts w:ascii="Times New Roman" w:hAnsi="Times New Roman" w:cs="Times New Roman"/>
            <w:sz w:val="22"/>
          </w:rPr>
          <w:t>923441488@qq.com</w:t>
        </w:r>
      </w:hyperlink>
      <w:r w:rsidRPr="006258C2">
        <w:rPr>
          <w:rFonts w:ascii="Times New Roman" w:hAnsi="Times New Roman" w:cs="Times New Roman"/>
          <w:sz w:val="22"/>
        </w:rPr>
        <w:t xml:space="preserve">; </w:t>
      </w:r>
      <w:proofErr w:type="spellStart"/>
      <w:r w:rsidRPr="006258C2">
        <w:rPr>
          <w:rFonts w:ascii="Times New Roman" w:hAnsi="Times New Roman" w:cs="Times New Roman"/>
          <w:sz w:val="22"/>
        </w:rPr>
        <w:t>Mengyuan</w:t>
      </w:r>
      <w:proofErr w:type="spellEnd"/>
      <w:r w:rsidRPr="006258C2">
        <w:rPr>
          <w:rFonts w:ascii="Times New Roman" w:hAnsi="Times New Roman" w:cs="Times New Roman"/>
          <w:sz w:val="22"/>
        </w:rPr>
        <w:t xml:space="preserve"> Huang, </w:t>
      </w:r>
      <w:hyperlink r:id="rId11" w:history="1">
        <w:r w:rsidRPr="006258C2">
          <w:rPr>
            <w:rFonts w:ascii="Times New Roman" w:hAnsi="Times New Roman" w:cs="Times New Roman"/>
            <w:sz w:val="22"/>
          </w:rPr>
          <w:t>1076283043@qq.com</w:t>
        </w:r>
      </w:hyperlink>
      <w:r w:rsidRPr="006258C2">
        <w:rPr>
          <w:rFonts w:ascii="Times New Roman" w:hAnsi="Times New Roman" w:cs="Times New Roman"/>
          <w:sz w:val="22"/>
        </w:rPr>
        <w:t xml:space="preserve">; </w:t>
      </w:r>
      <w:r w:rsidR="001B37E4" w:rsidRPr="006258C2">
        <w:rPr>
          <w:rFonts w:ascii="Times New Roman" w:hAnsi="Times New Roman" w:cs="Times New Roman"/>
          <w:sz w:val="22"/>
        </w:rPr>
        <w:t xml:space="preserve">Min Wu, </w:t>
      </w:r>
      <w:r w:rsidR="00D032C4" w:rsidRPr="006258C2">
        <w:rPr>
          <w:rFonts w:ascii="Times New Roman" w:hAnsi="Times New Roman" w:cs="Times New Roman"/>
          <w:sz w:val="22"/>
        </w:rPr>
        <w:t>min.wu@UND.edu</w:t>
      </w:r>
      <w:r w:rsidR="001B37E4" w:rsidRPr="006258C2">
        <w:rPr>
          <w:rFonts w:ascii="Times New Roman" w:hAnsi="Times New Roman" w:cs="Times New Roman"/>
          <w:sz w:val="22"/>
        </w:rPr>
        <w:t xml:space="preserve">, </w:t>
      </w:r>
      <w:r w:rsidRPr="006258C2">
        <w:rPr>
          <w:rFonts w:ascii="Times New Roman" w:hAnsi="Times New Roman" w:cs="Times New Roman"/>
          <w:sz w:val="22"/>
        </w:rPr>
        <w:t>Xia Zhao, xiazhaoscu@126.com.</w:t>
      </w:r>
    </w:p>
    <w:p w14:paraId="51A076D9" w14:textId="77777777" w:rsidR="00474750" w:rsidRPr="006258C2" w:rsidRDefault="00474750" w:rsidP="008E4B03">
      <w:pPr>
        <w:spacing w:line="480" w:lineRule="auto"/>
        <w:rPr>
          <w:rFonts w:ascii="Times New Roman" w:hAnsi="Times New Roman" w:cs="Times New Roman"/>
          <w:sz w:val="22"/>
        </w:rPr>
      </w:pPr>
      <w:r w:rsidRPr="006258C2">
        <w:rPr>
          <w:rFonts w:ascii="Times New Roman" w:hAnsi="Times New Roman" w:cs="Times New Roman"/>
          <w:sz w:val="22"/>
        </w:rPr>
        <w:t># Contributed equally.</w:t>
      </w:r>
    </w:p>
    <w:p w14:paraId="13FC3E53" w14:textId="55BE31D5" w:rsidR="008C02CA" w:rsidRPr="006258C2" w:rsidRDefault="008C02CA" w:rsidP="008E4B03">
      <w:pPr>
        <w:spacing w:line="480" w:lineRule="auto"/>
        <w:rPr>
          <w:rFonts w:ascii="Times New Roman" w:hAnsi="Times New Roman" w:cs="Times New Roman"/>
          <w:sz w:val="22"/>
        </w:rPr>
      </w:pPr>
      <w:r w:rsidRPr="006258C2">
        <w:rPr>
          <w:rFonts w:ascii="Times New Roman" w:hAnsi="Times New Roman" w:cs="Times New Roman"/>
          <w:sz w:val="22"/>
        </w:rPr>
        <w:t>*Corresponding author</w:t>
      </w:r>
      <w:r w:rsidR="001B37E4" w:rsidRPr="006258C2">
        <w:rPr>
          <w:rFonts w:ascii="Times New Roman" w:hAnsi="Times New Roman" w:cs="Times New Roman"/>
          <w:sz w:val="22"/>
        </w:rPr>
        <w:t>s</w:t>
      </w:r>
      <w:r w:rsidRPr="006258C2">
        <w:rPr>
          <w:rFonts w:ascii="Times New Roman" w:hAnsi="Times New Roman" w:cs="Times New Roman"/>
          <w:sz w:val="22"/>
        </w:rPr>
        <w:t>:</w:t>
      </w:r>
      <w:r w:rsidR="001B37E4" w:rsidRPr="006258C2">
        <w:rPr>
          <w:rFonts w:ascii="Times New Roman" w:hAnsi="Times New Roman" w:cs="Times New Roman"/>
          <w:sz w:val="22"/>
        </w:rPr>
        <w:t xml:space="preserve"> Min Wu, min.wu@und.edu (M.W.); </w:t>
      </w:r>
      <w:r w:rsidRPr="006258C2">
        <w:rPr>
          <w:rFonts w:ascii="Times New Roman" w:hAnsi="Times New Roman" w:cs="Times New Roman"/>
          <w:sz w:val="22"/>
        </w:rPr>
        <w:t>Xia Zhao</w:t>
      </w:r>
      <w:r w:rsidR="005A2AEC" w:rsidRPr="006258C2">
        <w:rPr>
          <w:rFonts w:ascii="Times New Roman" w:hAnsi="Times New Roman" w:cs="Times New Roman"/>
          <w:sz w:val="22"/>
        </w:rPr>
        <w:t>, xiazhaoscu@126.com</w:t>
      </w:r>
      <w:r w:rsidR="001B37E4" w:rsidRPr="006258C2">
        <w:rPr>
          <w:rFonts w:ascii="Times New Roman" w:hAnsi="Times New Roman" w:cs="Times New Roman"/>
          <w:sz w:val="22"/>
        </w:rPr>
        <w:t>;</w:t>
      </w:r>
    </w:p>
    <w:p w14:paraId="4EEFA14F" w14:textId="77777777" w:rsidR="008C02CA" w:rsidRPr="006258C2" w:rsidRDefault="008C02CA"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Tel/Fax: 86-28-85502796 </w:t>
      </w:r>
    </w:p>
    <w:p w14:paraId="29B317D3" w14:textId="1B2EBB76" w:rsidR="00496A8B" w:rsidRPr="006258C2" w:rsidRDefault="008C02CA" w:rsidP="008E4B03">
      <w:pPr>
        <w:spacing w:line="480" w:lineRule="auto"/>
        <w:rPr>
          <w:rFonts w:ascii="Times New Roman" w:hAnsi="Times New Roman"/>
          <w:kern w:val="0"/>
          <w:sz w:val="22"/>
        </w:rPr>
      </w:pPr>
      <w:r w:rsidRPr="006258C2">
        <w:rPr>
          <w:rFonts w:ascii="Times New Roman" w:eastAsia="Times New Roman" w:hAnsi="Times New Roman" w:cs="Times New Roman"/>
          <w:kern w:val="0"/>
          <w:sz w:val="22"/>
          <w:lang w:eastAsia="de-DE" w:bidi="en-US"/>
        </w:rPr>
        <w:t>Address:</w:t>
      </w:r>
      <w:r w:rsidRPr="006258C2">
        <w:rPr>
          <w:rFonts w:ascii="Times New Roman" w:eastAsia="Times New Roman" w:hAnsi="Times New Roman" w:cs="Times New Roman"/>
          <w:b/>
          <w:kern w:val="0"/>
          <w:sz w:val="22"/>
          <w:lang w:eastAsia="de-DE" w:bidi="en-US"/>
        </w:rPr>
        <w:t xml:space="preserve"> </w:t>
      </w:r>
      <w:r w:rsidRPr="006258C2">
        <w:rPr>
          <w:rFonts w:ascii="Times New Roman" w:eastAsia="Times New Roman" w:hAnsi="Times New Roman" w:cs="Times New Roman"/>
          <w:kern w:val="0"/>
          <w:sz w:val="22"/>
          <w:lang w:eastAsia="de-DE" w:bidi="en-US"/>
        </w:rPr>
        <w:t>20 South Renmin Road, Block 3, Chengdu City, 610041, Sichuan Province, People’s Republic of China.</w:t>
      </w:r>
    </w:p>
    <w:p w14:paraId="6ADA4EB8" w14:textId="4634A039" w:rsidR="00F65F5D" w:rsidRPr="006258C2" w:rsidRDefault="00F65F5D" w:rsidP="008E4B03">
      <w:pPr>
        <w:spacing w:line="480" w:lineRule="auto"/>
        <w:rPr>
          <w:rFonts w:ascii="Times New Roman" w:hAnsi="Times New Roman" w:cs="Times New Roman"/>
          <w:b/>
          <w:sz w:val="22"/>
        </w:rPr>
      </w:pPr>
    </w:p>
    <w:p w14:paraId="6BF381FF" w14:textId="77777777" w:rsidR="00F65F5D" w:rsidRPr="006258C2" w:rsidRDefault="00F65F5D" w:rsidP="008E4B03">
      <w:pPr>
        <w:spacing w:line="480" w:lineRule="auto"/>
        <w:rPr>
          <w:rFonts w:ascii="Times New Roman" w:hAnsi="Times New Roman" w:cs="Times New Roman"/>
          <w:b/>
          <w:sz w:val="22"/>
        </w:rPr>
      </w:pPr>
    </w:p>
    <w:p w14:paraId="5E8A6205" w14:textId="0756D351" w:rsidR="008E4B03" w:rsidRPr="006258C2" w:rsidRDefault="00496A8B" w:rsidP="008E4B03">
      <w:pPr>
        <w:spacing w:line="480" w:lineRule="auto"/>
        <w:rPr>
          <w:rFonts w:ascii="Times New Roman" w:hAnsi="Times New Roman" w:cs="Times New Roman"/>
          <w:b/>
          <w:sz w:val="22"/>
        </w:rPr>
      </w:pPr>
      <w:r w:rsidRPr="006258C2">
        <w:rPr>
          <w:rFonts w:ascii="Times New Roman" w:hAnsi="Times New Roman" w:cs="Times New Roman"/>
          <w:b/>
          <w:sz w:val="22"/>
        </w:rPr>
        <w:lastRenderedPageBreak/>
        <w:t>Abstract</w:t>
      </w:r>
    </w:p>
    <w:p w14:paraId="3195A71F" w14:textId="477E6A4F" w:rsidR="00496A8B" w:rsidRPr="006258C2" w:rsidRDefault="00496A8B" w:rsidP="008E4B03">
      <w:pPr>
        <w:spacing w:line="480" w:lineRule="auto"/>
        <w:rPr>
          <w:rFonts w:ascii="Times New Roman" w:hAnsi="Times New Roman" w:cs="Times New Roman"/>
          <w:sz w:val="22"/>
        </w:rPr>
      </w:pPr>
      <w:r w:rsidRPr="006258C2">
        <w:rPr>
          <w:rFonts w:ascii="Times New Roman" w:hAnsi="Times New Roman" w:cs="Times New Roman"/>
          <w:sz w:val="22"/>
        </w:rPr>
        <w:t>Based on engineered or bacterial nucleases, the development of genome editing technologies ha</w:t>
      </w:r>
      <w:r w:rsidR="00F55A6E" w:rsidRPr="006258C2">
        <w:rPr>
          <w:rFonts w:ascii="Times New Roman" w:hAnsi="Times New Roman" w:cs="Times New Roman"/>
          <w:sz w:val="22"/>
        </w:rPr>
        <w:t>s</w:t>
      </w:r>
      <w:r w:rsidRPr="006258C2">
        <w:rPr>
          <w:rFonts w:ascii="Times New Roman" w:hAnsi="Times New Roman" w:cs="Times New Roman"/>
          <w:sz w:val="22"/>
        </w:rPr>
        <w:t xml:space="preserve"> opened up </w:t>
      </w:r>
      <w:r w:rsidR="00F55A6E" w:rsidRPr="006258C2">
        <w:rPr>
          <w:rFonts w:ascii="Times New Roman" w:hAnsi="Times New Roman" w:cs="Times New Roman"/>
          <w:sz w:val="22"/>
        </w:rPr>
        <w:t>the</w:t>
      </w:r>
      <w:r w:rsidRPr="006258C2">
        <w:rPr>
          <w:rFonts w:ascii="Times New Roman" w:hAnsi="Times New Roman" w:cs="Times New Roman"/>
          <w:sz w:val="22"/>
        </w:rPr>
        <w:t xml:space="preserve"> possibility to directly target and modify genomic sequence</w:t>
      </w:r>
      <w:r w:rsidR="00F55A6E" w:rsidRPr="006258C2">
        <w:rPr>
          <w:rFonts w:ascii="Times New Roman" w:hAnsi="Times New Roman" w:cs="Times New Roman"/>
          <w:sz w:val="22"/>
        </w:rPr>
        <w:t xml:space="preserve"> in almost all eukaryotic cells.</w:t>
      </w:r>
      <w:r w:rsidRPr="006258C2">
        <w:rPr>
          <w:rFonts w:ascii="Times New Roman" w:hAnsi="Times New Roman" w:cs="Times New Roman"/>
          <w:sz w:val="22"/>
        </w:rPr>
        <w:t xml:space="preserve"> </w:t>
      </w:r>
      <w:r w:rsidR="00634D57" w:rsidRPr="006258C2">
        <w:rPr>
          <w:rFonts w:ascii="Times New Roman" w:hAnsi="Times New Roman" w:cs="Times New Roman"/>
          <w:sz w:val="22"/>
        </w:rPr>
        <w:t>Genome editing has e</w:t>
      </w:r>
      <w:r w:rsidR="0050313E" w:rsidRPr="006258C2">
        <w:rPr>
          <w:rFonts w:ascii="Times New Roman" w:hAnsi="Times New Roman" w:cs="Times New Roman"/>
          <w:sz w:val="22"/>
        </w:rPr>
        <w:t>xtend</w:t>
      </w:r>
      <w:r w:rsidR="00634D57" w:rsidRPr="006258C2">
        <w:rPr>
          <w:rFonts w:ascii="Times New Roman" w:hAnsi="Times New Roman" w:cs="Times New Roman"/>
          <w:sz w:val="22"/>
        </w:rPr>
        <w:t xml:space="preserve">ed our ability to elucidate the contribution of genetics to disease by promoting the creation of more accurate cellular and animal models of pathological process, and has begun to show extraordinary </w:t>
      </w:r>
      <w:r w:rsidR="0050313E" w:rsidRPr="006258C2">
        <w:rPr>
          <w:rFonts w:ascii="Times New Roman" w:hAnsi="Times New Roman" w:cs="Times New Roman"/>
          <w:sz w:val="22"/>
        </w:rPr>
        <w:t>potential</w:t>
      </w:r>
      <w:r w:rsidR="00634D57" w:rsidRPr="006258C2">
        <w:rPr>
          <w:rFonts w:ascii="Times New Roman" w:hAnsi="Times New Roman" w:cs="Times New Roman"/>
          <w:sz w:val="22"/>
        </w:rPr>
        <w:t xml:space="preserve">s in a variety of fields, ranging from basic research to the application of biotechnology and biomedical research. </w:t>
      </w:r>
      <w:r w:rsidRPr="006258C2">
        <w:rPr>
          <w:rFonts w:ascii="Times New Roman" w:hAnsi="Times New Roman" w:cs="Times New Roman"/>
          <w:sz w:val="22"/>
        </w:rPr>
        <w:t>Recent progress in developing programmable nucleases, such as zinc-finger nucleases (ZFN), transcription activator-like effector nucleases (TALENs) and clustered regularly interspaced short palindromic repeat (CRISPR)–Cas associated nucleases, have greatly expedited the proceedings of gene editing from concept to clinical practice. Here, we review recent advances of the three ma</w:t>
      </w:r>
      <w:r w:rsidR="008230FB" w:rsidRPr="006258C2">
        <w:rPr>
          <w:rFonts w:ascii="Times New Roman" w:hAnsi="Times New Roman" w:cs="Times New Roman"/>
          <w:sz w:val="22"/>
        </w:rPr>
        <w:t>jor</w:t>
      </w:r>
      <w:r w:rsidRPr="006258C2">
        <w:rPr>
          <w:rFonts w:ascii="Times New Roman" w:hAnsi="Times New Roman" w:cs="Times New Roman"/>
          <w:sz w:val="22"/>
        </w:rPr>
        <w:t xml:space="preserve"> genome editing technologies (ZFN, TALENs and CRISPR/Cas9) and discuss applications of their derivative reagents of gene-editing tools in </w:t>
      </w:r>
      <w:r w:rsidR="002E134C" w:rsidRPr="006258C2">
        <w:rPr>
          <w:rFonts w:ascii="Times New Roman" w:hAnsi="Times New Roman" w:cs="Times New Roman"/>
          <w:sz w:val="22"/>
        </w:rPr>
        <w:t>various human diseases</w:t>
      </w:r>
      <w:r w:rsidRPr="006258C2">
        <w:rPr>
          <w:rFonts w:ascii="Times New Roman" w:hAnsi="Times New Roman" w:cs="Times New Roman"/>
          <w:sz w:val="22"/>
        </w:rPr>
        <w:t xml:space="preserve"> and potential future therapies, focusing on eukaryotic cells and </w:t>
      </w:r>
      <w:r w:rsidR="002E134C" w:rsidRPr="006258C2">
        <w:rPr>
          <w:rFonts w:ascii="Times New Roman" w:hAnsi="Times New Roman" w:cs="Times New Roman"/>
          <w:sz w:val="22"/>
        </w:rPr>
        <w:t xml:space="preserve">animal </w:t>
      </w:r>
      <w:r w:rsidRPr="006258C2">
        <w:rPr>
          <w:rFonts w:ascii="Times New Roman" w:hAnsi="Times New Roman" w:cs="Times New Roman"/>
          <w:sz w:val="22"/>
        </w:rPr>
        <w:t>model</w:t>
      </w:r>
      <w:r w:rsidR="002E134C" w:rsidRPr="006258C2">
        <w:rPr>
          <w:rFonts w:ascii="Times New Roman" w:hAnsi="Times New Roman" w:cs="Times New Roman"/>
          <w:sz w:val="22"/>
        </w:rPr>
        <w:t>s</w:t>
      </w:r>
      <w:r w:rsidRPr="006258C2">
        <w:rPr>
          <w:rFonts w:ascii="Times New Roman" w:hAnsi="Times New Roman" w:cs="Times New Roman"/>
          <w:sz w:val="22"/>
        </w:rPr>
        <w:t xml:space="preserve">. Finally, we provide an overview of the clinical trials that apply genome editing </w:t>
      </w:r>
      <w:r w:rsidR="00FD4637" w:rsidRPr="006258C2">
        <w:rPr>
          <w:rFonts w:ascii="Times New Roman" w:hAnsi="Times New Roman" w:cs="Times New Roman"/>
          <w:sz w:val="22"/>
        </w:rPr>
        <w:t>platforms</w:t>
      </w:r>
      <w:r w:rsidRPr="006258C2">
        <w:rPr>
          <w:rFonts w:ascii="Times New Roman" w:hAnsi="Times New Roman" w:cs="Times New Roman"/>
          <w:sz w:val="22"/>
        </w:rPr>
        <w:t xml:space="preserve"> </w:t>
      </w:r>
      <w:r w:rsidR="00FD4637" w:rsidRPr="006258C2">
        <w:rPr>
          <w:rFonts w:ascii="Times New Roman" w:hAnsi="Times New Roman" w:cs="Times New Roman"/>
          <w:sz w:val="22"/>
        </w:rPr>
        <w:t>for disease treatment</w:t>
      </w:r>
      <w:r w:rsidRPr="006258C2">
        <w:rPr>
          <w:rFonts w:ascii="Times New Roman" w:hAnsi="Times New Roman" w:cs="Times New Roman"/>
          <w:sz w:val="22"/>
        </w:rPr>
        <w:t xml:space="preserve"> </w:t>
      </w:r>
      <w:r w:rsidR="00FD4637" w:rsidRPr="006258C2">
        <w:rPr>
          <w:rFonts w:ascii="Times New Roman" w:hAnsi="Times New Roman" w:cs="Times New Roman"/>
          <w:sz w:val="22"/>
        </w:rPr>
        <w:t xml:space="preserve">and some of the challenges in the implementation of this technology. </w:t>
      </w:r>
    </w:p>
    <w:p w14:paraId="55391784" w14:textId="77777777" w:rsidR="00BA0F07" w:rsidRPr="006258C2" w:rsidRDefault="00BA0F07" w:rsidP="008E4B03">
      <w:pPr>
        <w:spacing w:line="480" w:lineRule="auto"/>
        <w:rPr>
          <w:rFonts w:ascii="Times New Roman" w:hAnsi="Times New Roman" w:cs="Times New Roman"/>
          <w:sz w:val="22"/>
        </w:rPr>
      </w:pPr>
    </w:p>
    <w:p w14:paraId="0A481932" w14:textId="1DB94DB9" w:rsidR="00BA0F07" w:rsidRPr="006258C2" w:rsidRDefault="00BA0F07" w:rsidP="00E60199">
      <w:pPr>
        <w:pStyle w:val="a7"/>
        <w:numPr>
          <w:ilvl w:val="0"/>
          <w:numId w:val="6"/>
        </w:numPr>
        <w:spacing w:line="480" w:lineRule="auto"/>
        <w:ind w:firstLineChars="0"/>
        <w:rPr>
          <w:rFonts w:ascii="Times New Roman" w:hAnsi="Times New Roman" w:cs="Times New Roman"/>
          <w:b/>
          <w:sz w:val="22"/>
        </w:rPr>
      </w:pPr>
      <w:r w:rsidRPr="006258C2">
        <w:rPr>
          <w:rFonts w:ascii="Times New Roman" w:hAnsi="Times New Roman" w:cs="Times New Roman"/>
          <w:b/>
          <w:sz w:val="22"/>
        </w:rPr>
        <w:t>Introduction</w:t>
      </w:r>
    </w:p>
    <w:p w14:paraId="0AFB3868" w14:textId="5E1FEE6F" w:rsidR="00BA0F07" w:rsidRPr="006258C2" w:rsidRDefault="008230FB" w:rsidP="00D53ED1">
      <w:pPr>
        <w:spacing w:line="480" w:lineRule="auto"/>
        <w:rPr>
          <w:rFonts w:ascii="Times New Roman" w:hAnsi="Times New Roman" w:cs="Times New Roman"/>
          <w:sz w:val="22"/>
        </w:rPr>
      </w:pPr>
      <w:r w:rsidRPr="006258C2">
        <w:rPr>
          <w:rFonts w:ascii="Times New Roman" w:hAnsi="Times New Roman" w:cs="Times New Roman"/>
          <w:sz w:val="22"/>
        </w:rPr>
        <w:t xml:space="preserve">Over the last </w:t>
      </w:r>
      <w:r w:rsidR="00BA0F07" w:rsidRPr="006258C2">
        <w:rPr>
          <w:rFonts w:ascii="Times New Roman" w:hAnsi="Times New Roman" w:cs="Times New Roman"/>
          <w:sz w:val="22"/>
        </w:rPr>
        <w:t xml:space="preserve">few years, the </w:t>
      </w:r>
      <w:r w:rsidR="0036696F" w:rsidRPr="006258C2">
        <w:rPr>
          <w:rFonts w:ascii="Times New Roman" w:hAnsi="Times New Roman" w:cs="Times New Roman"/>
          <w:sz w:val="22"/>
        </w:rPr>
        <w:t xml:space="preserve">exuberant </w:t>
      </w:r>
      <w:r w:rsidR="00BA0F07" w:rsidRPr="006258C2">
        <w:rPr>
          <w:rFonts w:ascii="Times New Roman" w:hAnsi="Times New Roman" w:cs="Times New Roman"/>
          <w:sz w:val="22"/>
        </w:rPr>
        <w:t xml:space="preserve">development of genome editing has revolutionized </w:t>
      </w:r>
      <w:r w:rsidR="007E2854" w:rsidRPr="006258C2">
        <w:rPr>
          <w:rFonts w:ascii="Times New Roman" w:hAnsi="Times New Roman" w:cs="Times New Roman"/>
          <w:sz w:val="22"/>
        </w:rPr>
        <w:t xml:space="preserve">research </w:t>
      </w:r>
      <w:r w:rsidR="00BA0F07" w:rsidRPr="006258C2">
        <w:rPr>
          <w:rFonts w:ascii="Times New Roman" w:hAnsi="Times New Roman" w:cs="Times New Roman"/>
          <w:sz w:val="22"/>
        </w:rPr>
        <w:t xml:space="preserve">on human genome, which has enabled investigators to better understand the contribution of a single gene product to a disease in an organism. </w:t>
      </w:r>
      <w:r w:rsidR="002C2AB8" w:rsidRPr="006258C2">
        <w:rPr>
          <w:rFonts w:ascii="Times New Roman" w:hAnsi="Times New Roman" w:cs="Times New Roman"/>
          <w:sz w:val="22"/>
        </w:rPr>
        <w:t>In the 1970s, t</w:t>
      </w:r>
      <w:r w:rsidR="00BA0F07" w:rsidRPr="006258C2">
        <w:rPr>
          <w:rFonts w:ascii="Times New Roman" w:hAnsi="Times New Roman" w:cs="Times New Roman"/>
          <w:sz w:val="22"/>
        </w:rPr>
        <w:t xml:space="preserve">he development of genetic engineering (manipulation of DNA or RNA) </w:t>
      </w:r>
      <w:r w:rsidR="00F257D8" w:rsidRPr="006258C2">
        <w:rPr>
          <w:rFonts w:ascii="Times New Roman" w:hAnsi="Times New Roman" w:cs="Times New Roman"/>
          <w:sz w:val="22"/>
        </w:rPr>
        <w:t>set up</w:t>
      </w:r>
      <w:r w:rsidR="00C969F6" w:rsidRPr="006258C2">
        <w:rPr>
          <w:rFonts w:ascii="Times New Roman" w:hAnsi="Times New Roman" w:cs="Times New Roman"/>
          <w:sz w:val="22"/>
        </w:rPr>
        <w:t xml:space="preserve"> a</w:t>
      </w:r>
      <w:r w:rsidR="007202B6" w:rsidRPr="006258C2">
        <w:rPr>
          <w:rFonts w:ascii="Times New Roman" w:hAnsi="Times New Roman" w:cs="Times New Roman"/>
          <w:sz w:val="22"/>
        </w:rPr>
        <w:t xml:space="preserve"> novel</w:t>
      </w:r>
      <w:r w:rsidR="002C2AB8" w:rsidRPr="006258C2">
        <w:rPr>
          <w:rFonts w:ascii="Times New Roman" w:hAnsi="Times New Roman" w:cs="Times New Roman"/>
          <w:sz w:val="22"/>
        </w:rPr>
        <w:t xml:space="preserve"> </w:t>
      </w:r>
      <w:r w:rsidR="00BA0F07" w:rsidRPr="006258C2">
        <w:rPr>
          <w:rFonts w:ascii="Times New Roman" w:hAnsi="Times New Roman" w:cs="Times New Roman"/>
          <w:sz w:val="22"/>
        </w:rPr>
        <w:t xml:space="preserve">frontier in genome </w:t>
      </w:r>
      <w:r w:rsidR="00BA0F07" w:rsidRPr="006258C2">
        <w:rPr>
          <w:rFonts w:ascii="Times New Roman" w:hAnsi="Times New Roman" w:cs="Times New Roman"/>
          <w:sz w:val="22"/>
        </w:rPr>
        <w:lastRenderedPageBreak/>
        <w:t>editing</w:t>
      </w:r>
      <w:r w:rsidR="0089296A" w:rsidRPr="006258C2">
        <w:rPr>
          <w:rFonts w:ascii="Times New Roman" w:hAnsi="Times New Roman" w:cs="Times New Roman" w:hint="eastAsia"/>
          <w:sz w:val="22"/>
        </w:rPr>
        <w:t>.</w:t>
      </w:r>
      <w:r w:rsidR="00B131B4"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Rothstein&lt;/Author&gt;&lt;Year&gt;1983&lt;/Year&gt;&lt;RecNum&gt;119&lt;/RecNum&gt;&lt;DisplayText&gt;&lt;style face="superscript"&gt;1&lt;/style&gt;&lt;/DisplayText&gt;&lt;record&gt;&lt;rec-number&gt;119&lt;/rec-number&gt;&lt;foreign-keys&gt;&lt;key app="EN" db-id="d2r9z9x58pzr2pe20aspf2sazw0as2xts2p0" timestamp="1558487061"&gt;119&lt;/key&gt;&lt;/foreign-keys&gt;&lt;ref-type name="Journal Article"&gt;17&lt;/ref-type&gt;&lt;contributors&gt;&lt;authors&gt;&lt;author&gt;Rothstein, R. J.&lt;/author&gt;&lt;/authors&gt;&lt;/contributors&gt;&lt;titles&gt;&lt;title&gt;One-step gene disruption in yeast&lt;/title&gt;&lt;secondary-title&gt;Meth. Enzymol.&lt;/secondary-title&gt;&lt;/titles&gt;&lt;periodical&gt;&lt;full-title&gt;Meth. Enzymol.&lt;/full-title&gt;&lt;/periodical&gt;&lt;pages&gt;202-11&lt;/pages&gt;&lt;volume&gt;101&lt;/volume&gt;&lt;edition&gt;1983/01/01&lt;/edition&gt;&lt;dates&gt;&lt;year&gt;1983&lt;/year&gt;&lt;/dates&gt;&lt;isbn&gt;(Electronic)&amp;#xD;(Linking)&lt;/isbn&gt;&lt;accession-num&gt;6310324&lt;/accession-num&gt;&lt;urls&gt;&lt;/urls&gt;&lt;remote-database-provider&gt;NLM&lt;/remote-database-provider&gt;&lt;/record&gt;&lt;/Cite&gt;&lt;/EndNote&gt;</w:instrText>
      </w:r>
      <w:r w:rsidR="00B131B4"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1</w:t>
      </w:r>
      <w:r w:rsidR="00B131B4" w:rsidRPr="006258C2">
        <w:rPr>
          <w:rFonts w:ascii="Times New Roman" w:hAnsi="Times New Roman" w:cs="Times New Roman"/>
          <w:sz w:val="22"/>
        </w:rPr>
        <w:fldChar w:fldCharType="end"/>
      </w:r>
      <w:r w:rsidR="00BA0F07" w:rsidRPr="006258C2">
        <w:rPr>
          <w:rFonts w:ascii="Times New Roman" w:hAnsi="Times New Roman" w:cs="Times New Roman"/>
          <w:sz w:val="22"/>
        </w:rPr>
        <w:t xml:space="preserve"> Based on engineered or bacterial nucleases, genome editing technologies have been developed at a tearing pace over the past 10 years and have begun to show extraordinary talents in various fields, ranging from basic research to the application of biotechnology and biomedical research</w:t>
      </w:r>
      <w:r w:rsidR="0089296A" w:rsidRPr="006258C2">
        <w:rPr>
          <w:rFonts w:ascii="Times New Roman" w:hAnsi="Times New Roman" w:cs="Times New Roman"/>
          <w:sz w:val="22"/>
        </w:rPr>
        <w:t>.</w:t>
      </w:r>
      <w:r w:rsidR="00BA0F07" w:rsidRPr="006258C2">
        <w:rPr>
          <w:rFonts w:ascii="Times New Roman" w:hAnsi="Times New Roman" w:cs="Times New Roman"/>
          <w:sz w:val="22"/>
        </w:rPr>
        <w:fldChar w:fldCharType="begin">
          <w:fldData xml:space="preserve">PEVuZE5vdGU+PENpdGU+PEF1dGhvcj5Db3JudTwvQXV0aG9yPjxZZWFyPjIwMTc8L1llYXI+PFJl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Db3JudTwvQXV0aG9yPjxZZWFyPjIwMTc8L1llYXI+PFJl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00BA0F07" w:rsidRPr="006258C2">
        <w:rPr>
          <w:rFonts w:ascii="Times New Roman" w:hAnsi="Times New Roman" w:cs="Times New Roman"/>
          <w:sz w:val="22"/>
        </w:rPr>
      </w:r>
      <w:r w:rsidR="00BA0F07"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w:t>
      </w:r>
      <w:r w:rsidR="00BA0F07" w:rsidRPr="006258C2">
        <w:rPr>
          <w:rFonts w:ascii="Times New Roman" w:hAnsi="Times New Roman" w:cs="Times New Roman"/>
          <w:sz w:val="22"/>
        </w:rPr>
        <w:fldChar w:fldCharType="end"/>
      </w:r>
      <w:r w:rsidR="00BA0F07" w:rsidRPr="006258C2">
        <w:rPr>
          <w:rFonts w:ascii="Times New Roman" w:hAnsi="Times New Roman" w:cs="Times New Roman"/>
          <w:sz w:val="22"/>
        </w:rPr>
        <w:t xml:space="preserve"> </w:t>
      </w:r>
      <w:r w:rsidR="007214B0" w:rsidRPr="006258C2">
        <w:rPr>
          <w:rFonts w:ascii="Times New Roman" w:hAnsi="Times New Roman" w:cs="Times New Roman"/>
          <w:sz w:val="22"/>
        </w:rPr>
        <w:t>Genome editing can be achieved in vitro or in vivo by delivering the editing machinery in situ</w:t>
      </w:r>
      <w:r w:rsidR="00122BC1" w:rsidRPr="006258C2">
        <w:rPr>
          <w:rFonts w:ascii="Times New Roman" w:hAnsi="Times New Roman" w:cs="Times New Roman"/>
          <w:sz w:val="22"/>
        </w:rPr>
        <w:t>,</w:t>
      </w:r>
      <w:r w:rsidR="007214B0" w:rsidRPr="006258C2">
        <w:rPr>
          <w:rFonts w:ascii="Times New Roman" w:hAnsi="Times New Roman" w:cs="Times New Roman"/>
          <w:sz w:val="22"/>
        </w:rPr>
        <w:t xml:space="preserve"> </w:t>
      </w:r>
      <w:r w:rsidR="00122BC1" w:rsidRPr="006258C2">
        <w:rPr>
          <w:rFonts w:ascii="Times New Roman" w:hAnsi="Times New Roman" w:cs="Times New Roman"/>
          <w:sz w:val="22"/>
        </w:rPr>
        <w:t>which powerfully add, ablate and “correct” genes as well as perform other highly targeted genomic modifications</w:t>
      </w:r>
      <w:r w:rsidR="0089296A" w:rsidRPr="006258C2">
        <w:rPr>
          <w:rFonts w:ascii="Times New Roman" w:hAnsi="Times New Roman" w:cs="Times New Roman"/>
          <w:sz w:val="22"/>
        </w:rPr>
        <w:t>.</w:t>
      </w:r>
      <w:r w:rsidR="00BA0F07" w:rsidRPr="006258C2">
        <w:rPr>
          <w:rFonts w:ascii="Times New Roman" w:hAnsi="Times New Roman" w:cs="Times New Roman"/>
          <w:sz w:val="22"/>
        </w:rPr>
        <w:fldChar w:fldCharType="begin">
          <w:fldData xml:space="preserve">PEVuZE5vdGU+PENpdGU+PEF1dGhvcj5HaG9zaDwvQXV0aG9yPjxZZWFyPjIwMTk8L1llYXI+PFJl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HaG9zaDwvQXV0aG9yPjxZZWFyPjIwMTk8L1llYXI+PFJl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00BA0F07" w:rsidRPr="006258C2">
        <w:rPr>
          <w:rFonts w:ascii="Times New Roman" w:hAnsi="Times New Roman" w:cs="Times New Roman"/>
          <w:sz w:val="22"/>
        </w:rPr>
      </w:r>
      <w:r w:rsidR="00BA0F07"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3,4</w:t>
      </w:r>
      <w:r w:rsidR="00BA0F07" w:rsidRPr="006258C2">
        <w:rPr>
          <w:rFonts w:ascii="Times New Roman" w:hAnsi="Times New Roman" w:cs="Times New Roman"/>
          <w:sz w:val="22"/>
        </w:rPr>
        <w:fldChar w:fldCharType="end"/>
      </w:r>
      <w:r w:rsidR="00BA0F07" w:rsidRPr="006258C2">
        <w:rPr>
          <w:rFonts w:ascii="Times New Roman" w:hAnsi="Times New Roman" w:cs="Times New Roman"/>
          <w:sz w:val="22"/>
        </w:rPr>
        <w:t xml:space="preserve"> Target</w:t>
      </w:r>
      <w:r w:rsidR="00306347" w:rsidRPr="006258C2">
        <w:rPr>
          <w:rFonts w:ascii="Times New Roman" w:hAnsi="Times New Roman" w:cs="Times New Roman"/>
          <w:sz w:val="22"/>
        </w:rPr>
        <w:t>ed</w:t>
      </w:r>
      <w:r w:rsidR="00BA0F07" w:rsidRPr="006258C2">
        <w:rPr>
          <w:rFonts w:ascii="Times New Roman" w:hAnsi="Times New Roman" w:cs="Times New Roman"/>
          <w:sz w:val="22"/>
        </w:rPr>
        <w:t xml:space="preserve"> DNA alterations </w:t>
      </w:r>
      <w:r w:rsidR="00306347" w:rsidRPr="006258C2">
        <w:rPr>
          <w:rFonts w:ascii="Times New Roman" w:hAnsi="Times New Roman" w:cs="Times New Roman"/>
          <w:sz w:val="22"/>
        </w:rPr>
        <w:t>begin from the generation</w:t>
      </w:r>
      <w:r w:rsidR="00BA0F07" w:rsidRPr="006258C2">
        <w:rPr>
          <w:rFonts w:ascii="Times New Roman" w:hAnsi="Times New Roman" w:cs="Times New Roman"/>
          <w:sz w:val="22"/>
        </w:rPr>
        <w:t xml:space="preserve"> of nuclease-induced double-stranded breaks (DSBs), which </w:t>
      </w:r>
      <w:r w:rsidR="006F1312" w:rsidRPr="006258C2">
        <w:rPr>
          <w:rFonts w:ascii="Times New Roman" w:hAnsi="Times New Roman" w:cs="Times New Roman"/>
          <w:sz w:val="22"/>
        </w:rPr>
        <w:t xml:space="preserve">leads to the stimulation of </w:t>
      </w:r>
      <w:r w:rsidR="00BA0F07" w:rsidRPr="006258C2">
        <w:rPr>
          <w:rFonts w:ascii="Times New Roman" w:hAnsi="Times New Roman" w:cs="Times New Roman"/>
          <w:sz w:val="22"/>
        </w:rPr>
        <w:t>highly efficient recombination mechanisms of cellular DNA in mammalian cells</w:t>
      </w:r>
      <w:r w:rsidR="0089296A" w:rsidRPr="006258C2">
        <w:rPr>
          <w:rFonts w:ascii="Times New Roman" w:hAnsi="Times New Roman" w:cs="Times New Roman"/>
          <w:sz w:val="22"/>
        </w:rPr>
        <w:t>.</w:t>
      </w:r>
      <w:r w:rsidR="00BA0F07" w:rsidRPr="006258C2">
        <w:rPr>
          <w:rFonts w:ascii="Times New Roman" w:hAnsi="Times New Roman" w:cs="Times New Roman"/>
          <w:sz w:val="22"/>
        </w:rPr>
        <w:fldChar w:fldCharType="begin">
          <w:fldData xml:space="preserve">PEVuZE5vdGU+PENpdGU+PEF1dGhvcj5Sb3VldDwvQXV0aG9yPjxZZWFyPjE5OTQ8L1llYXI+PFJl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==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sz w:val="22"/>
        </w:rPr>
        <w:fldChar w:fldCharType="begin">
          <w:fldData xml:space="preserve">PEVuZE5vdGU+PENpdGU+PEF1dGhvcj5Sb3VldDwvQXV0aG9yPjxZZWFyPjE5OTQ8L1llYXI+PFJl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==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sz w:val="22"/>
        </w:rPr>
      </w:r>
      <w:r w:rsidR="00545893" w:rsidRPr="006258C2">
        <w:rPr>
          <w:rFonts w:ascii="Times New Roman" w:hAnsi="Times New Roman"/>
          <w:sz w:val="22"/>
        </w:rPr>
        <w:fldChar w:fldCharType="end"/>
      </w:r>
      <w:r w:rsidR="00BA0F07" w:rsidRPr="006258C2">
        <w:rPr>
          <w:rFonts w:ascii="Times New Roman" w:hAnsi="Times New Roman"/>
          <w:sz w:val="22"/>
        </w:rPr>
      </w:r>
      <w:r w:rsidR="00BA0F07"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5,6</w:t>
      </w:r>
      <w:r w:rsidR="00BA0F07" w:rsidRPr="006258C2">
        <w:rPr>
          <w:rFonts w:ascii="Times New Roman" w:hAnsi="Times New Roman" w:cs="Times New Roman"/>
          <w:sz w:val="22"/>
        </w:rPr>
        <w:fldChar w:fldCharType="end"/>
      </w:r>
      <w:r w:rsidR="00BA0F07" w:rsidRPr="006258C2">
        <w:rPr>
          <w:rFonts w:ascii="Times New Roman" w:hAnsi="Times New Roman" w:cs="Times New Roman"/>
          <w:sz w:val="22"/>
        </w:rPr>
        <w:t xml:space="preserve"> Nuclease-induced DNA DSBs can be repaired by one of the two major mechanisms that occur in almost all cell types and organisms: homology-directed repair (HDR) and nonhomologous end-joining (NHEJ)</w:t>
      </w:r>
      <w:r w:rsidR="0089296A" w:rsidRPr="006258C2">
        <w:rPr>
          <w:rFonts w:ascii="Times New Roman" w:hAnsi="Times New Roman" w:cs="Times New Roman"/>
          <w:sz w:val="22"/>
        </w:rPr>
        <w:t>,</w:t>
      </w:r>
      <w:r w:rsidR="00BA0F07"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O&amp;apos;Driscoll&lt;/Author&gt;&lt;Year&gt;2006&lt;/Year&gt;&lt;RecNum&gt;118&lt;/RecNum&gt;&lt;DisplayText&gt;&lt;style face="superscript"&gt;7&lt;/style&gt;&lt;/DisplayText&gt;&lt;record&gt;&lt;rec-number&gt;118&lt;/rec-number&gt;&lt;foreign-keys&gt;&lt;key app="EN" db-id="d2r9z9x58pzr2pe20aspf2sazw0as2xts2p0" timestamp="1558486903"&gt;118&lt;/key&gt;&lt;/foreign-keys&gt;&lt;ref-type name="Journal Article"&gt;17&lt;/ref-type&gt;&lt;contributors&gt;&lt;authors&gt;&lt;author&gt;O&amp;apos;Driscoll, M.&lt;/author&gt;&lt;author&gt;Jeggo, P. A.&lt;/author&gt;&lt;/authors&gt;&lt;/contributors&gt;&lt;auth-address&gt;Genome Damage and Stability Centre, University of Sussex, East Sussex BN1 9RQ, UK. m.o-driscoll@sussex.ac.uk&lt;/auth-address&gt;&lt;titles&gt;&lt;title&gt;The role of double-strand break repair - insights from human genetics&lt;/title&gt;&lt;secondary-title&gt;Nat. Rev. Genet.&lt;/secondary-title&gt;&lt;/titles&gt;&lt;periodical&gt;&lt;full-title&gt;Nat. Rev. Genet.&lt;/full-title&gt;&lt;/periodical&gt;&lt;pages&gt;45-54&lt;/pages&gt;&lt;volume&gt;7&lt;/volume&gt;&lt;number&gt;1&lt;/number&gt;&lt;edition&gt;2005/12/22&lt;/edition&gt;&lt;dates&gt;&lt;year&gt;2006&lt;/year&gt;&lt;pub-dates&gt;&lt;date&gt;Jan&lt;/date&gt;&lt;/pub-dates&gt;&lt;/dates&gt;&lt;isbn&gt;(Electronic)&amp;#xD;(Linking)&lt;/isbn&gt;&lt;accession-num&gt;16369571&lt;/accession-num&gt;&lt;urls&gt;&lt;/urls&gt;&lt;electronic-resource-num&gt;10.1038/nrg1746&lt;/electronic-resource-num&gt;&lt;remote-database-provider&gt;NLM&lt;/remote-database-provider&gt;&lt;/record&gt;&lt;/Cite&gt;&lt;/EndNote&gt;</w:instrText>
      </w:r>
      <w:r w:rsidR="00BA0F07"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7</w:t>
      </w:r>
      <w:r w:rsidR="00BA0F07" w:rsidRPr="006258C2">
        <w:rPr>
          <w:rFonts w:ascii="Times New Roman" w:hAnsi="Times New Roman" w:cs="Times New Roman"/>
          <w:sz w:val="22"/>
        </w:rPr>
        <w:fldChar w:fldCharType="end"/>
      </w:r>
      <w:r w:rsidR="00BA0F07" w:rsidRPr="006258C2">
        <w:rPr>
          <w:rFonts w:ascii="Times New Roman" w:hAnsi="Times New Roman" w:cs="Times New Roman"/>
          <w:sz w:val="22"/>
        </w:rPr>
        <w:t xml:space="preserve"> resulting in targeted integration or gene disruptions, respectively (</w:t>
      </w:r>
      <w:r w:rsidR="00BA0F07" w:rsidRPr="006258C2">
        <w:rPr>
          <w:rFonts w:ascii="Times New Roman" w:hAnsi="Times New Roman" w:cs="Times New Roman"/>
          <w:b/>
          <w:sz w:val="22"/>
        </w:rPr>
        <w:t>Figure 1</w:t>
      </w:r>
      <w:r w:rsidR="00BA0F07" w:rsidRPr="006258C2">
        <w:rPr>
          <w:rFonts w:ascii="Times New Roman" w:hAnsi="Times New Roman" w:cs="Times New Roman"/>
          <w:sz w:val="22"/>
        </w:rPr>
        <w:t xml:space="preserve">).  </w:t>
      </w:r>
    </w:p>
    <w:p w14:paraId="62AFABD2" w14:textId="7933D6E4" w:rsidR="004470C2" w:rsidRPr="006258C2" w:rsidRDefault="004470C2"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Historically, </w:t>
      </w:r>
      <w:r w:rsidR="00071802" w:rsidRPr="006258C2">
        <w:rPr>
          <w:rFonts w:ascii="Times New Roman" w:hAnsi="Times New Roman" w:cs="Times New Roman"/>
          <w:sz w:val="22"/>
        </w:rPr>
        <w:t>homologous recombination</w:t>
      </w:r>
      <w:r w:rsidR="0093399C" w:rsidRPr="006258C2">
        <w:rPr>
          <w:rFonts w:ascii="Times New Roman" w:hAnsi="Times New Roman" w:cs="Times New Roman"/>
          <w:sz w:val="22"/>
        </w:rPr>
        <w:t xml:space="preserve"> (HR)</w:t>
      </w:r>
      <w:r w:rsidR="00071802" w:rsidRPr="006258C2">
        <w:rPr>
          <w:rFonts w:ascii="Times New Roman" w:hAnsi="Times New Roman" w:cs="Times New Roman"/>
          <w:sz w:val="22"/>
        </w:rPr>
        <w:t xml:space="preserve">, in which undamaged homologous DNA fragments are used as templates, has been the approach to realize </w:t>
      </w:r>
      <w:r w:rsidRPr="006258C2">
        <w:rPr>
          <w:rFonts w:ascii="Times New Roman" w:hAnsi="Times New Roman" w:cs="Times New Roman"/>
          <w:sz w:val="22"/>
        </w:rPr>
        <w:t xml:space="preserve">targeted gene </w:t>
      </w:r>
      <w:r w:rsidR="004A1FD0" w:rsidRPr="006258C2">
        <w:rPr>
          <w:rFonts w:ascii="Times New Roman" w:hAnsi="Times New Roman" w:cs="Times New Roman"/>
          <w:sz w:val="22"/>
        </w:rPr>
        <w:t>addition,  replacement, or</w:t>
      </w:r>
      <w:r w:rsidRPr="006258C2">
        <w:rPr>
          <w:rFonts w:ascii="Times New Roman" w:hAnsi="Times New Roman" w:cs="Times New Roman"/>
          <w:sz w:val="22"/>
        </w:rPr>
        <w:t xml:space="preserve"> inactivation; however, the utility of </w:t>
      </w:r>
      <w:r w:rsidR="0093399C" w:rsidRPr="006258C2">
        <w:rPr>
          <w:rFonts w:ascii="Times New Roman" w:hAnsi="Times New Roman" w:cs="Times New Roman"/>
          <w:sz w:val="22"/>
        </w:rPr>
        <w:t>HR</w:t>
      </w:r>
      <w:r w:rsidRPr="006258C2">
        <w:rPr>
          <w:rFonts w:ascii="Times New Roman" w:hAnsi="Times New Roman" w:cs="Times New Roman"/>
          <w:sz w:val="22"/>
        </w:rPr>
        <w:t xml:space="preserve"> is </w:t>
      </w:r>
      <w:r w:rsidR="008230FB" w:rsidRPr="006258C2">
        <w:rPr>
          <w:rFonts w:ascii="Times New Roman" w:hAnsi="Times New Roman" w:cs="Times New Roman"/>
          <w:sz w:val="22"/>
        </w:rPr>
        <w:t>heavily</w:t>
      </w:r>
      <w:r w:rsidRPr="006258C2">
        <w:rPr>
          <w:rFonts w:ascii="Times New Roman" w:hAnsi="Times New Roman" w:cs="Times New Roman"/>
          <w:sz w:val="22"/>
        </w:rPr>
        <w:t xml:space="preserve"> limited due to its inefficiency in mammalian cells and model organisms</w:t>
      </w:r>
      <w:r w:rsidR="0089296A"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Kaniecki&lt;/Author&gt;&lt;Year&gt;2017&lt;/Year&gt;&lt;RecNum&gt;113&lt;/RecNum&gt;&lt;DisplayText&gt;&lt;style face="superscript"&gt;8&lt;/style&gt;&lt;/DisplayText&gt;&lt;record&gt;&lt;rec-number&gt;113&lt;/rec-number&gt;&lt;foreign-keys&gt;&lt;key app="EN" db-id="d2r9z9x58pzr2pe20aspf2sazw0as2xts2p0" timestamp="1558356577"&gt;113&lt;/key&gt;&lt;/foreign-keys&gt;&lt;ref-type name="Journal Article"&gt;17&lt;/ref-type&gt;&lt;contributors&gt;&lt;authors&gt;&lt;author&gt;Kaniecki, K.&lt;/author&gt;&lt;author&gt;De Tullio, L.&lt;/author&gt;&lt;author&gt;Greene, E. C.&lt;/author&gt;&lt;/authors&gt;&lt;/contributors&gt;&lt;auth-address&gt;Department of Genetics and Development, Columbia University, New York, New York 10032, USA.&amp;#xD;Department of Biochemistry and Molecular Biophysics, Columbia University, New York, New York 10032, USA.&lt;/auth-address&gt;&lt;titles&gt;&lt;title&gt;A change of view: homologous recombination at single-molecule resolution&lt;/title&gt;&lt;secondary-title&gt;Nat. Rev. Genet.&lt;/secondary-title&gt;&lt;/titles&gt;&lt;periodical&gt;&lt;full-title&gt;Nat. Rev. Genet.&lt;/full-title&gt;&lt;/periodical&gt;&lt;edition&gt;2017/12/12&lt;/edition&gt;&lt;dates&gt;&lt;year&gt;2017&lt;/year&gt;&lt;pub-dates&gt;&lt;date&gt;Dec 11&lt;</w:instrText>
      </w:r>
      <w:r w:rsidR="00545893" w:rsidRPr="006258C2">
        <w:rPr>
          <w:rFonts w:ascii="Times New Roman" w:hAnsi="Times New Roman" w:cs="Times New Roman" w:hint="eastAsia"/>
          <w:sz w:val="22"/>
        </w:rPr>
        <w:instrText>/date&gt;&lt;/pub-dates&gt;&lt;/dates&gt;&lt;isbn&gt;(Electronic)&amp;#xD;(Linking)&lt;/isbn&gt;&lt;accession-num&gt;29225334&lt;/accession-num&gt;&lt;label&gt;&lt;style face="normal" font="default" charset="134" size="100%"&gt;</w:instrText>
      </w:r>
      <w:r w:rsidR="00545893" w:rsidRPr="006258C2">
        <w:rPr>
          <w:rFonts w:ascii="Times New Roman" w:hAnsi="Times New Roman" w:cs="Times New Roman" w:hint="eastAsia"/>
          <w:sz w:val="22"/>
        </w:rPr>
        <w:instrText>同源重组修复</w:instrText>
      </w:r>
      <w:r w:rsidR="00545893" w:rsidRPr="006258C2">
        <w:rPr>
          <w:rFonts w:ascii="Times New Roman" w:hAnsi="Times New Roman" w:cs="Times New Roman" w:hint="eastAsia"/>
          <w:sz w:val="22"/>
        </w:rPr>
        <w:instrText>&lt;/style&gt;&lt;/label&gt;&lt;urls&gt;&lt;/urls&gt;&lt;electronic-resource-num&gt;10.1038/nrg.2017.92&lt;/e</w:instrText>
      </w:r>
      <w:r w:rsidR="00545893" w:rsidRPr="006258C2">
        <w:rPr>
          <w:rFonts w:ascii="Times New Roman" w:hAnsi="Times New Roman" w:cs="Times New Roman"/>
          <w:sz w:val="22"/>
        </w:rPr>
        <w:instrText>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8</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1A15A3" w:rsidRPr="006258C2">
        <w:rPr>
          <w:rFonts w:ascii="Times New Roman" w:hAnsi="Times New Roman" w:cs="Times New Roman"/>
          <w:sz w:val="22"/>
        </w:rPr>
        <w:t xml:space="preserve">After it was discovered that DSB could raise the incidence of HDR </w:t>
      </w:r>
      <w:r w:rsidR="00D61801" w:rsidRPr="006258C2">
        <w:rPr>
          <w:rFonts w:ascii="Times New Roman" w:hAnsi="Times New Roman" w:cs="Times New Roman"/>
          <w:sz w:val="22"/>
        </w:rPr>
        <w:t xml:space="preserve">by </w:t>
      </w:r>
      <w:r w:rsidR="00AD0566" w:rsidRPr="006258C2">
        <w:rPr>
          <w:rFonts w:ascii="Times New Roman" w:hAnsi="Times New Roman" w:cs="Times New Roman"/>
          <w:sz w:val="22"/>
        </w:rPr>
        <w:t>multiple</w:t>
      </w:r>
      <w:r w:rsidR="00D61801" w:rsidRPr="006258C2">
        <w:rPr>
          <w:rFonts w:ascii="Times New Roman" w:hAnsi="Times New Roman" w:cs="Times New Roman"/>
          <w:sz w:val="22"/>
        </w:rPr>
        <w:t xml:space="preserve"> orders of magnitude</w:t>
      </w:r>
      <w:r w:rsidR="001A15A3" w:rsidRPr="006258C2">
        <w:rPr>
          <w:rFonts w:ascii="Times New Roman" w:hAnsi="Times New Roman" w:cs="Times New Roman"/>
          <w:sz w:val="22"/>
        </w:rPr>
        <w:t xml:space="preserve"> </w:t>
      </w:r>
      <w:r w:rsidRPr="006258C2">
        <w:rPr>
          <w:rFonts w:ascii="Times New Roman" w:hAnsi="Times New Roman" w:cs="Times New Roman"/>
          <w:sz w:val="22"/>
        </w:rPr>
        <w:t xml:space="preserve">, targeted nucleases have been found as an alternative </w:t>
      </w:r>
      <w:r w:rsidR="001B610C" w:rsidRPr="006258C2">
        <w:rPr>
          <w:rFonts w:ascii="Times New Roman" w:hAnsi="Times New Roman" w:cs="Times New Roman"/>
          <w:sz w:val="22"/>
        </w:rPr>
        <w:t xml:space="preserve">approach </w:t>
      </w:r>
      <w:r w:rsidRPr="006258C2">
        <w:rPr>
          <w:rFonts w:ascii="Times New Roman" w:hAnsi="Times New Roman" w:cs="Times New Roman"/>
          <w:sz w:val="22"/>
        </w:rPr>
        <w:t xml:space="preserve">to increase the efficiency of HDR-mediated genetic alteration. Once a targeted DSB has been made, HDR may reconstruct the cleaved DNA using an exogenous DNA template </w:t>
      </w:r>
      <w:r w:rsidR="0030282F" w:rsidRPr="006258C2">
        <w:rPr>
          <w:rFonts w:ascii="Times New Roman" w:hAnsi="Times New Roman" w:cs="Times New Roman"/>
          <w:sz w:val="22"/>
        </w:rPr>
        <w:t>analogue</w:t>
      </w:r>
      <w:r w:rsidRPr="006258C2">
        <w:rPr>
          <w:rFonts w:ascii="Times New Roman" w:hAnsi="Times New Roman" w:cs="Times New Roman"/>
          <w:sz w:val="22"/>
        </w:rPr>
        <w:t xml:space="preserve"> to the break site</w:t>
      </w:r>
      <w:r w:rsidR="007C6DE4" w:rsidRPr="006258C2">
        <w:rPr>
          <w:rFonts w:ascii="Times New Roman" w:hAnsi="Times New Roman" w:cs="Times New Roman"/>
          <w:sz w:val="22"/>
        </w:rPr>
        <w:t xml:space="preserve"> sequence</w:t>
      </w:r>
      <w:r w:rsidRPr="006258C2">
        <w:rPr>
          <w:rFonts w:ascii="Times New Roman" w:hAnsi="Times New Roman" w:cs="Times New Roman"/>
          <w:sz w:val="22"/>
        </w:rPr>
        <w:t xml:space="preserve">. </w:t>
      </w:r>
    </w:p>
    <w:p w14:paraId="2BA2C07D" w14:textId="3A957C3A" w:rsidR="00281311" w:rsidRPr="006258C2" w:rsidRDefault="004470C2" w:rsidP="00281311">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This mechanism </w:t>
      </w:r>
      <w:r w:rsidR="005456BC" w:rsidRPr="006258C2">
        <w:rPr>
          <w:rFonts w:ascii="Times New Roman" w:hAnsi="Times New Roman" w:cs="Times New Roman"/>
          <w:sz w:val="22"/>
        </w:rPr>
        <w:t xml:space="preserve">may </w:t>
      </w:r>
      <w:r w:rsidRPr="006258C2">
        <w:rPr>
          <w:rFonts w:ascii="Times New Roman" w:hAnsi="Times New Roman" w:cs="Times New Roman"/>
          <w:sz w:val="22"/>
        </w:rPr>
        <w:t>be used to introduce</w:t>
      </w:r>
      <w:r w:rsidRPr="006258C2">
        <w:rPr>
          <w:rFonts w:ascii="Times New Roman" w:hAnsi="Times New Roman"/>
          <w:sz w:val="22"/>
        </w:rPr>
        <w:t xml:space="preserve"> </w:t>
      </w:r>
      <w:r w:rsidR="00537586" w:rsidRPr="006258C2">
        <w:rPr>
          <w:rFonts w:ascii="Times New Roman" w:hAnsi="Times New Roman" w:cs="Times New Roman"/>
          <w:sz w:val="22"/>
        </w:rPr>
        <w:t>precise</w:t>
      </w:r>
      <w:r w:rsidRPr="006258C2">
        <w:rPr>
          <w:rFonts w:ascii="Times New Roman" w:hAnsi="Times New Roman" w:cs="Times New Roman"/>
          <w:sz w:val="22"/>
        </w:rPr>
        <w:t xml:space="preserve"> mutations by </w:t>
      </w:r>
      <w:r w:rsidR="00591D6C" w:rsidRPr="006258C2">
        <w:rPr>
          <w:rFonts w:ascii="Times New Roman" w:hAnsi="Times New Roman" w:cs="Times New Roman"/>
          <w:sz w:val="22"/>
        </w:rPr>
        <w:t xml:space="preserve">delivering </w:t>
      </w:r>
      <w:r w:rsidRPr="006258C2">
        <w:rPr>
          <w:rFonts w:ascii="Times New Roman" w:hAnsi="Times New Roman" w:cs="Times New Roman"/>
          <w:sz w:val="22"/>
        </w:rPr>
        <w:t>an appropriately designed repair template into targeted cells directly</w:t>
      </w:r>
      <w:r w:rsidR="0089296A"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LaW08L0F1dGhvcj48WWVhcj4yMDE0PC9ZZWFyPjxSZWNO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sz w:val="22"/>
        </w:rPr>
        <w:fldChar w:fldCharType="begin">
          <w:fldData xml:space="preserve">PEVuZE5vdGU+PENpdGU+PEF1dGhvcj5LaW08L0F1dGhvcj48WWVhcj4yMDE0PC9ZZWFyPjxSZWNO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sz w:val="22"/>
        </w:rPr>
      </w:r>
      <w:r w:rsidR="00545893" w:rsidRPr="006258C2">
        <w:rPr>
          <w:rFonts w:ascii="Times New Roman" w:hAnsi="Times New Roman"/>
          <w:sz w:val="22"/>
        </w:rPr>
        <w:fldChar w:fldCharType="end"/>
      </w:r>
      <w:r w:rsidRPr="006258C2">
        <w:rPr>
          <w:rFonts w:ascii="Times New Roman" w:hAnsi="Times New Roman"/>
          <w:sz w:val="22"/>
        </w:rPr>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9,10</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reby</w:t>
      </w:r>
      <w:r w:rsidR="005F1BDC" w:rsidRPr="006258C2">
        <w:rPr>
          <w:rFonts w:ascii="Times New Roman" w:hAnsi="Times New Roman" w:cs="Times New Roman"/>
          <w:sz w:val="22"/>
        </w:rPr>
        <w:t>, in a site-specific manner,</w:t>
      </w:r>
      <w:r w:rsidRPr="006258C2">
        <w:rPr>
          <w:rFonts w:ascii="Times New Roman" w:hAnsi="Times New Roman" w:cs="Times New Roman"/>
          <w:sz w:val="22"/>
        </w:rPr>
        <w:t xml:space="preserve"> </w:t>
      </w:r>
      <w:r w:rsidRPr="006258C2">
        <w:rPr>
          <w:rFonts w:ascii="Times New Roman" w:hAnsi="Times New Roman" w:cs="Times New Roman"/>
          <w:sz w:val="22"/>
        </w:rPr>
        <w:lastRenderedPageBreak/>
        <w:t>resulting in mutation</w:t>
      </w:r>
      <w:r w:rsidRPr="006258C2">
        <w:rPr>
          <w:rFonts w:ascii="Times New Roman" w:hAnsi="Times New Roman"/>
          <w:sz w:val="22"/>
        </w:rPr>
        <w:t xml:space="preserve"> </w:t>
      </w:r>
      <w:r w:rsidR="005F1BDC" w:rsidRPr="006258C2">
        <w:rPr>
          <w:rFonts w:ascii="Times New Roman" w:hAnsi="Times New Roman" w:cs="Times New Roman"/>
          <w:sz w:val="22"/>
        </w:rPr>
        <w:t>correction</w:t>
      </w:r>
      <w:r w:rsidRPr="006258C2">
        <w:rPr>
          <w:rFonts w:ascii="Times New Roman" w:hAnsi="Times New Roman" w:cs="Times New Roman"/>
          <w:sz w:val="22"/>
        </w:rPr>
        <w:t xml:space="preserve"> or</w:t>
      </w:r>
      <w:r w:rsidR="005F1BDC" w:rsidRPr="006258C2">
        <w:rPr>
          <w:rFonts w:ascii="Times New Roman" w:hAnsi="Times New Roman" w:cs="Times New Roman"/>
          <w:sz w:val="22"/>
        </w:rPr>
        <w:t xml:space="preserve"> new sequence</w:t>
      </w:r>
      <w:r w:rsidRPr="006258C2">
        <w:rPr>
          <w:rFonts w:ascii="Times New Roman" w:hAnsi="Times New Roman" w:cs="Times New Roman"/>
          <w:sz w:val="22"/>
        </w:rPr>
        <w:t xml:space="preserve"> insertion. Alternatively, NHEJ–mediated repair </w:t>
      </w:r>
      <w:r w:rsidR="00082623" w:rsidRPr="006258C2">
        <w:rPr>
          <w:rFonts w:ascii="Times New Roman" w:hAnsi="Times New Roman" w:cs="Times New Roman"/>
          <w:sz w:val="22"/>
        </w:rPr>
        <w:t>tends to result in errors because</w:t>
      </w:r>
      <w:r w:rsidRPr="006258C2">
        <w:rPr>
          <w:rFonts w:ascii="Times New Roman" w:hAnsi="Times New Roman" w:cs="Times New Roman"/>
          <w:sz w:val="22"/>
        </w:rPr>
        <w:t xml:space="preserve"> </w:t>
      </w:r>
      <w:r w:rsidR="00960085" w:rsidRPr="006258C2">
        <w:rPr>
          <w:rFonts w:ascii="Times New Roman" w:hAnsi="Times New Roman" w:cs="Times New Roman"/>
          <w:sz w:val="22"/>
        </w:rPr>
        <w:t xml:space="preserve">it </w:t>
      </w:r>
      <w:r w:rsidRPr="006258C2">
        <w:rPr>
          <w:rFonts w:ascii="Times New Roman" w:hAnsi="Times New Roman" w:cs="Times New Roman"/>
          <w:sz w:val="22"/>
        </w:rPr>
        <w:t xml:space="preserve">leads to efficient formation of </w:t>
      </w:r>
      <w:r w:rsidR="00FE514A" w:rsidRPr="006258C2">
        <w:rPr>
          <w:rFonts w:ascii="Times New Roman" w:hAnsi="Times New Roman" w:cs="Times New Roman"/>
          <w:sz w:val="22"/>
        </w:rPr>
        <w:t xml:space="preserve">gene </w:t>
      </w:r>
      <w:r w:rsidR="00082623" w:rsidRPr="006258C2">
        <w:rPr>
          <w:rFonts w:ascii="Times New Roman" w:hAnsi="Times New Roman" w:cs="Times New Roman"/>
          <w:sz w:val="22"/>
        </w:rPr>
        <w:t xml:space="preserve">insertion or deletion (indels) </w:t>
      </w:r>
      <w:r w:rsidR="004F3CB7" w:rsidRPr="006258C2">
        <w:rPr>
          <w:rFonts w:ascii="Times New Roman" w:hAnsi="Times New Roman" w:cs="Times New Roman"/>
          <w:sz w:val="22"/>
        </w:rPr>
        <w:t>in</w:t>
      </w:r>
      <w:r w:rsidR="00082623" w:rsidRPr="006258C2">
        <w:rPr>
          <w:rFonts w:ascii="Times New Roman" w:hAnsi="Times New Roman" w:cs="Times New Roman"/>
          <w:sz w:val="22"/>
        </w:rPr>
        <w:t xml:space="preserve"> </w:t>
      </w:r>
      <w:r w:rsidR="00FE514A" w:rsidRPr="006258C2">
        <w:rPr>
          <w:rFonts w:ascii="Times New Roman" w:hAnsi="Times New Roman" w:cs="Times New Roman"/>
          <w:sz w:val="22"/>
        </w:rPr>
        <w:t xml:space="preserve">diverse </w:t>
      </w:r>
      <w:r w:rsidRPr="006258C2">
        <w:rPr>
          <w:rFonts w:ascii="Times New Roman" w:hAnsi="Times New Roman" w:cs="Times New Roman"/>
          <w:sz w:val="22"/>
        </w:rPr>
        <w:t>length at the DSB</w:t>
      </w:r>
      <w:r w:rsidR="003D017F" w:rsidRPr="006258C2">
        <w:rPr>
          <w:rFonts w:ascii="Times New Roman" w:hAnsi="Times New Roman" w:cs="Times New Roman"/>
          <w:sz w:val="22"/>
        </w:rPr>
        <w:t xml:space="preserve"> site</w:t>
      </w:r>
      <w:r w:rsidRPr="006258C2">
        <w:rPr>
          <w:rFonts w:ascii="Times New Roman" w:hAnsi="Times New Roman" w:cs="Times New Roman"/>
          <w:sz w:val="22"/>
        </w:rPr>
        <w:t xml:space="preserve">, which eventually </w:t>
      </w:r>
      <w:r w:rsidR="00E17581" w:rsidRPr="006258C2">
        <w:rPr>
          <w:rFonts w:ascii="Times New Roman" w:hAnsi="Times New Roman" w:cs="Times New Roman"/>
          <w:sz w:val="22"/>
        </w:rPr>
        <w:t>ca</w:t>
      </w:r>
      <w:r w:rsidR="006D715B" w:rsidRPr="006258C2">
        <w:rPr>
          <w:rFonts w:ascii="Times New Roman" w:hAnsi="Times New Roman" w:cs="Times New Roman"/>
          <w:sz w:val="22"/>
        </w:rPr>
        <w:t>uses</w:t>
      </w:r>
      <w:r w:rsidRPr="006258C2">
        <w:rPr>
          <w:rFonts w:ascii="Times New Roman" w:hAnsi="Times New Roman" w:cs="Times New Roman"/>
          <w:sz w:val="22"/>
        </w:rPr>
        <w:t xml:space="preserve"> gene inactivation</w:t>
      </w:r>
      <w:r w:rsidR="0089296A"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Chang&lt;/Author&gt;&lt;Year&gt;2017&lt;/Year&gt;&lt;RecNum&gt;108&lt;/RecNum&gt;&lt;DisplayText&gt;&lt;style face="superscript"&gt;11&lt;/style&gt;&lt;/DisplayText&gt;&lt;record&gt;&lt;rec-number&gt;108&lt;/rec-number&gt;&lt;foreign-keys&gt;&lt;key app="EN" db-id="d2r9z9x58pzr2pe20aspf2sazw0as2xts2p0" timestamp="1558345109"&gt;108&lt;/key&gt;&lt;/foreign-keys&gt;&lt;ref-type name="Journal Article"&gt;17&lt;/ref-type&gt;&lt;contributors&gt;&lt;authors&gt;&lt;author&gt;Chang, H. H. Y.&lt;/author&gt;&lt;author&gt;Pannunzio, N. R.&lt;/author&gt;&lt;author&gt;Adachi, N.&lt;/author&gt;&lt;author&gt;Lieber, M. R.&lt;/author&gt;&lt;/authors&gt;&lt;/contributors&gt;&lt;auth-address&gt;Norris Comprehensive Cancer Center, University of Southern California Keck School of Medicine, Los Angeles, California 90089-9176, USA.&amp;#xD;Graduate School of Nanobioscience, Yokohama City University, 22-2 Seto, Kanazawa-ku, Yokohama 236-0027, Japan.&lt;/auth-address&gt;&lt;titles&gt;&lt;title&gt;Non-homologous DNA end joining and alternative pathways to double-strand break repair&lt;/title&gt;&lt;secondary-title&gt;Nat. Rev. Mol. Cell Biol.&lt;/secondary-title&gt;&lt;/titles&gt;&lt;periodical&gt;&lt;full-title&gt;Nat. Rev. Mol. Cell Biol.&lt;/full-title&gt;&lt;/periodical&gt;&lt;edition&gt;2017/05/18&lt;/edition&gt;&lt;dates&gt;&lt;year&gt;2017&lt;/year&gt;&lt;pub-dates&gt;&lt;date&gt;May 17&lt;/date&gt;&lt;/pub-dates&gt;&lt;/dates&gt;&lt;isbn&gt;(Electronic)&amp;#xD;(Linking)&lt;/isbn&gt;&lt;accession-num&gt;28512351&lt;/accession-num&gt;&lt;label&gt;NHEJ&lt;/label&gt;&lt;urls&gt;&lt;/urls&gt;&lt;electronic-resource-num&gt;10.1038/nrm.2017.48&lt;/electronic-resource-num&gt;&lt;remote-database-provider&gt;NLM&lt;/remote-database-provider&gt;&lt;/record&gt;&lt;/Cite&gt;&lt;/EndNote&gt;</w:instrText>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11</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3C7E5C" w:rsidRPr="006258C2">
        <w:rPr>
          <w:rFonts w:ascii="Times New Roman" w:hAnsi="Times New Roman" w:cs="Times New Roman"/>
          <w:sz w:val="22"/>
        </w:rPr>
        <w:t xml:space="preserve">If indels occur in the coding sequence, there will be frameshift mutations, which </w:t>
      </w:r>
      <w:r w:rsidR="00EB40BD" w:rsidRPr="006258C2">
        <w:rPr>
          <w:rFonts w:ascii="Times New Roman" w:hAnsi="Times New Roman" w:cs="Times New Roman"/>
          <w:sz w:val="22"/>
        </w:rPr>
        <w:t xml:space="preserve">will </w:t>
      </w:r>
      <w:r w:rsidR="003C7E5C" w:rsidRPr="006258C2">
        <w:rPr>
          <w:rFonts w:ascii="Times New Roman" w:hAnsi="Times New Roman" w:cs="Times New Roman"/>
          <w:sz w:val="22"/>
        </w:rPr>
        <w:t xml:space="preserve">result in </w:t>
      </w:r>
      <w:r w:rsidRPr="006258C2">
        <w:rPr>
          <w:rFonts w:ascii="Times New Roman" w:hAnsi="Times New Roman" w:cs="Times New Roman"/>
          <w:sz w:val="22"/>
        </w:rPr>
        <w:t>mRNA degradation or non-functional truncated protein production by nonsense-mediated decay</w:t>
      </w:r>
      <w:r w:rsidR="0089296A"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Lieber&lt;/Author&gt;&lt;Year&gt;2010&lt;/Year&gt;&lt;RecNum&gt;114&lt;/RecNum&gt;&lt;DisplayText&gt;&lt;style face="superscript"&gt;12&lt;/style&gt;&lt;/DisplayText&gt;&lt;record&gt;&lt;rec-number&gt;114&lt;/rec-number&gt;&lt;foreign-keys&gt;&lt;key app="EN" db-id="d2r9z9x58pzr2pe20aspf2sazw0as2xts2p0" timestamp="1558361754"&gt;114&lt;/key&gt;&lt;/foreign-keys&gt;&lt;ref-type name="Journal Article"&gt;17&lt;/ref-type&gt;&lt;contributors&gt;&lt;authors&gt;&lt;author&gt;Lieber, M. R.&lt;/author&gt;&lt;author&gt;Gu, J.&lt;/author&gt;&lt;author&gt;Lu, H.&lt;/author&gt;&lt;author&gt;Shimazaki, N.&lt;/author&gt;&lt;author&gt;Tsai, A. G.&lt;/author&gt;&lt;/authors&gt;&lt;/contributors&gt;&lt;auth-address&gt;USC Norris Comprehensive Cancer Center, Los Angeles, CA 90089-9176, USA. lieber@usc.edu&lt;/auth-address&gt;&lt;titles&gt;&lt;title&gt;Nonhomologous DNA end joining (NHEJ) and chromosomal translocations in humans&lt;/title&gt;&lt;secondary-title&gt;Subcell. Biochem.&lt;/secondary-title&gt;&lt;/titles&gt;&lt;periodical&gt;&lt;full-title&gt;Subcell. Biochem.&lt;/full-title&gt;&lt;/periodical&gt;&lt;pages&gt;279-96&lt;/pages&gt;&lt;volume&gt;50&lt;/volume&gt;&lt;edition&gt;2009/12/17&lt;/edition&gt;&lt;dates&gt;&lt;year&gt;2010&lt;/year&gt;&lt;/dates&gt;&lt;isbn&gt;(Electronic)&amp;#xD;(Linking)&lt;/isbn&gt;&lt;accession-num&gt;20012587&lt;/accession-num&gt;&lt;urls&gt;&lt;/urls&gt;&lt;custom2&gt;PMC3079314&lt;/custom2&gt;&lt;electronic-resource-num&gt;10.1007/978-90-481-3471-7_14&lt;/electronic-resource-num&gt;&lt;remote-database-provider&gt;NLM&lt;/remote-database-provider&gt;&lt;/record&gt;&lt;/Cite&gt;&lt;/EndNote&gt;</w:instrText>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12</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is approach and </w:t>
      </w:r>
      <w:r w:rsidR="00094105" w:rsidRPr="006258C2">
        <w:rPr>
          <w:rFonts w:ascii="Times New Roman" w:hAnsi="Times New Roman" w:cs="Times New Roman"/>
          <w:sz w:val="22"/>
        </w:rPr>
        <w:t xml:space="preserve">its </w:t>
      </w:r>
      <w:r w:rsidRPr="006258C2">
        <w:rPr>
          <w:rFonts w:ascii="Times New Roman" w:hAnsi="Times New Roman" w:cs="Times New Roman"/>
          <w:sz w:val="22"/>
        </w:rPr>
        <w:t xml:space="preserve">applications </w:t>
      </w:r>
      <w:r w:rsidR="00445538" w:rsidRPr="006258C2">
        <w:rPr>
          <w:rFonts w:ascii="Times New Roman" w:hAnsi="Times New Roman" w:cs="Times New Roman"/>
          <w:sz w:val="22"/>
        </w:rPr>
        <w:t xml:space="preserve">are thought to </w:t>
      </w:r>
      <w:r w:rsidRPr="006258C2">
        <w:rPr>
          <w:rFonts w:ascii="Times New Roman" w:hAnsi="Times New Roman"/>
          <w:sz w:val="22"/>
        </w:rPr>
        <w:t>be</w:t>
      </w:r>
      <w:r w:rsidRPr="006258C2">
        <w:rPr>
          <w:rFonts w:ascii="Times New Roman" w:hAnsi="Times New Roman" w:cs="Times New Roman"/>
          <w:sz w:val="22"/>
        </w:rPr>
        <w:t xml:space="preserve"> simpler than </w:t>
      </w:r>
      <w:r w:rsidR="0093399C" w:rsidRPr="006258C2">
        <w:rPr>
          <w:rFonts w:ascii="Times New Roman" w:hAnsi="Times New Roman" w:cs="Times New Roman"/>
          <w:sz w:val="22"/>
        </w:rPr>
        <w:t xml:space="preserve">HR-based </w:t>
      </w:r>
      <w:r w:rsidRPr="006258C2">
        <w:rPr>
          <w:rFonts w:ascii="Times New Roman" w:hAnsi="Times New Roman" w:cs="Times New Roman"/>
          <w:sz w:val="22"/>
        </w:rPr>
        <w:t xml:space="preserve">methods </w:t>
      </w:r>
      <w:r w:rsidR="00B74F0C" w:rsidRPr="006258C2">
        <w:rPr>
          <w:rFonts w:ascii="Times New Roman" w:hAnsi="Times New Roman" w:cs="Times New Roman"/>
          <w:sz w:val="22"/>
        </w:rPr>
        <w:t>because:</w:t>
      </w:r>
      <w:r w:rsidRPr="006258C2">
        <w:rPr>
          <w:rFonts w:ascii="Times New Roman" w:hAnsi="Times New Roman" w:cs="Times New Roman"/>
          <w:sz w:val="22"/>
        </w:rPr>
        <w:t xml:space="preserve"> (a) </w:t>
      </w:r>
      <w:r w:rsidR="00B74F0C" w:rsidRPr="006258C2">
        <w:rPr>
          <w:rFonts w:ascii="Times New Roman" w:hAnsi="Times New Roman" w:cs="Times New Roman"/>
          <w:sz w:val="22"/>
        </w:rPr>
        <w:t>there is no need for a repair matrix</w:t>
      </w:r>
      <w:r w:rsidRPr="006258C2">
        <w:rPr>
          <w:rFonts w:ascii="Times New Roman" w:hAnsi="Times New Roman" w:cs="Times New Roman"/>
          <w:sz w:val="22"/>
        </w:rPr>
        <w:t xml:space="preserve">; (b) </w:t>
      </w:r>
      <w:r w:rsidR="00514C57" w:rsidRPr="006258C2">
        <w:rPr>
          <w:rFonts w:ascii="Times New Roman" w:hAnsi="Times New Roman" w:cs="Times New Roman"/>
          <w:sz w:val="22"/>
        </w:rPr>
        <w:t xml:space="preserve">the cell type has less impact on modification </w:t>
      </w:r>
      <w:r w:rsidRPr="006258C2">
        <w:rPr>
          <w:rFonts w:ascii="Times New Roman" w:hAnsi="Times New Roman" w:cs="Times New Roman"/>
          <w:sz w:val="22"/>
        </w:rPr>
        <w:t>efficacy (</w:t>
      </w:r>
      <w:r w:rsidR="002E0765" w:rsidRPr="006258C2">
        <w:rPr>
          <w:rFonts w:ascii="Times New Roman" w:hAnsi="Times New Roman" w:cs="Times New Roman"/>
          <w:sz w:val="22"/>
        </w:rPr>
        <w:t>contrary to</w:t>
      </w:r>
      <w:r w:rsidRPr="006258C2">
        <w:rPr>
          <w:rFonts w:ascii="Times New Roman" w:hAnsi="Times New Roman" w:cs="Times New Roman"/>
          <w:sz w:val="22"/>
        </w:rPr>
        <w:t xml:space="preserve"> HR, NHEJ </w:t>
      </w:r>
      <w:r w:rsidR="00612046" w:rsidRPr="006258C2">
        <w:rPr>
          <w:rFonts w:ascii="Times New Roman" w:hAnsi="Times New Roman" w:cs="Times New Roman"/>
          <w:sz w:val="22"/>
        </w:rPr>
        <w:t>may be</w:t>
      </w:r>
      <w:r w:rsidRPr="006258C2">
        <w:rPr>
          <w:rFonts w:ascii="Times New Roman" w:hAnsi="Times New Roman" w:cs="Times New Roman"/>
          <w:sz w:val="22"/>
        </w:rPr>
        <w:t xml:space="preserve"> active </w:t>
      </w:r>
      <w:r w:rsidR="00612046" w:rsidRPr="006258C2">
        <w:rPr>
          <w:rFonts w:ascii="Times New Roman" w:hAnsi="Times New Roman" w:cs="Times New Roman"/>
          <w:sz w:val="22"/>
        </w:rPr>
        <w:t xml:space="preserve">all through </w:t>
      </w:r>
      <w:r w:rsidRPr="006258C2">
        <w:rPr>
          <w:rFonts w:ascii="Times New Roman" w:hAnsi="Times New Roman" w:cs="Times New Roman"/>
          <w:sz w:val="22"/>
        </w:rPr>
        <w:t>the cell cycle)</w:t>
      </w:r>
      <w:r w:rsidR="0089296A"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Delacôte&lt;/Author&gt;&lt;Year&gt;2008&lt;/Year&gt;&lt;RecNum&gt;120&lt;/RecNum&gt;&lt;DisplayText&gt;&lt;style face="superscript"&gt;13&lt;/style&gt;&lt;/DisplayText&gt;&lt;record&gt;&lt;rec-number&gt;120&lt;/rec-number&gt;&lt;foreign-keys&gt;&lt;key app="EN" db-id="d2r9z9x58pzr2pe20aspf2sazw0as2xts2p0" timestamp="1558488340"&gt;120&lt;/key&gt;&lt;/foreign-keys&gt;&lt;ref-type name="Journal Article"&gt;17&lt;/ref-type&gt;&lt;contributors&gt;&lt;authors&gt;&lt;author&gt;Delacôte, F.&lt;/author&gt;&lt;author&gt;Lopez, B. S.&lt;/author&gt;&lt;/authors&gt;&lt;/contributors&gt;&lt;auth-address&gt;UMR217 CNRS-CEA, Institut de Radiobioligie Cellulaire et Moléculaire, CEA, Fontenay aux Roses, France.&lt;/auth-address&gt;&lt;titles&gt;&lt;title&gt;Importance of the cell cycle phase for the choice of the appropriate DSB repair pathway, for genome stability maintenance: the trans-S double-strand break repair model&lt;/title&gt;&lt;secondary-title&gt;Cell Cycle&lt;/secondary-title&gt;&lt;/titles&gt;&lt;periodical&gt;&lt;full-title&gt;Cell Cycle&lt;/full-title&gt;&lt;/periodical&gt;&lt;pages&gt;33-8&lt;/pages&gt;&lt;volume&gt;7&lt;/volume&gt;&lt;number&gt;1&lt;/number&gt;&lt;edition&gt;2008/01/17&lt;/edition&gt;&lt;dates&gt;&lt;year&gt;2008&lt;/year&gt;&lt;pub-dates&gt;&lt;date&gt;Jan 1&lt;/date&gt;&lt;/pub-dates&gt;&lt;/dates&gt;&lt;isbn&gt;(Electronic)&amp;#xD;(Linking)&lt;/isbn&gt;&lt;accession-num&gt;18196958&lt;/accession-num&gt;&lt;urls&gt;&lt;/urls&gt;&lt;remote-database-provider&gt;NLM&lt;/remote-database-provider&gt;&lt;/record&gt;&lt;/Cite&gt;&lt;/EndNote&gt;</w:instrText>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13</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us, </w:t>
      </w:r>
      <w:r w:rsidR="005A3836" w:rsidRPr="006258C2">
        <w:rPr>
          <w:rFonts w:ascii="Times New Roman" w:hAnsi="Times New Roman" w:cs="Times New Roman"/>
          <w:sz w:val="22"/>
        </w:rPr>
        <w:t xml:space="preserve">similar to RNAi, </w:t>
      </w:r>
      <w:r w:rsidRPr="006258C2">
        <w:rPr>
          <w:rFonts w:ascii="Times New Roman" w:hAnsi="Times New Roman" w:cs="Times New Roman"/>
          <w:sz w:val="22"/>
        </w:rPr>
        <w:t xml:space="preserve">NHEJ may be </w:t>
      </w:r>
      <w:r w:rsidR="00057A7A" w:rsidRPr="006258C2">
        <w:rPr>
          <w:rFonts w:ascii="Times New Roman" w:hAnsi="Times New Roman" w:cs="Times New Roman"/>
          <w:sz w:val="22"/>
        </w:rPr>
        <w:t>applied in immortalized cell lines</w:t>
      </w:r>
      <w:r w:rsidR="00057A7A" w:rsidRPr="006258C2" w:rsidDel="00057A7A">
        <w:rPr>
          <w:rFonts w:ascii="Times New Roman" w:hAnsi="Times New Roman" w:cs="Times New Roman"/>
          <w:sz w:val="22"/>
        </w:rPr>
        <w:t xml:space="preserve"> </w:t>
      </w:r>
      <w:r w:rsidR="00FC368C" w:rsidRPr="006258C2">
        <w:rPr>
          <w:rFonts w:ascii="Times New Roman" w:hAnsi="Times New Roman" w:cs="Times New Roman"/>
          <w:sz w:val="22"/>
        </w:rPr>
        <w:t xml:space="preserve">to </w:t>
      </w:r>
      <w:r w:rsidR="00507A1B" w:rsidRPr="006258C2">
        <w:rPr>
          <w:rFonts w:ascii="Times New Roman" w:hAnsi="Times New Roman" w:cs="Times New Roman"/>
          <w:sz w:val="22"/>
        </w:rPr>
        <w:t>generate</w:t>
      </w:r>
      <w:r w:rsidRPr="006258C2">
        <w:rPr>
          <w:rFonts w:ascii="Times New Roman" w:hAnsi="Times New Roman" w:cs="Times New Roman"/>
          <w:sz w:val="22"/>
        </w:rPr>
        <w:t xml:space="preserve"> inactivation of a single gene or multiple genes, but </w:t>
      </w:r>
      <w:r w:rsidR="00A1495B" w:rsidRPr="006258C2">
        <w:rPr>
          <w:rFonts w:ascii="Times New Roman" w:hAnsi="Times New Roman" w:cs="Times New Roman"/>
          <w:sz w:val="22"/>
        </w:rPr>
        <w:t xml:space="preserve">by </w:t>
      </w:r>
      <w:r w:rsidR="00F229ED" w:rsidRPr="006258C2">
        <w:rPr>
          <w:rFonts w:ascii="Times New Roman" w:hAnsi="Times New Roman" w:cs="Times New Roman"/>
          <w:sz w:val="22"/>
        </w:rPr>
        <w:t>creating</w:t>
      </w:r>
      <w:r w:rsidR="00A1495B" w:rsidRPr="006258C2">
        <w:rPr>
          <w:rFonts w:ascii="Times New Roman" w:hAnsi="Times New Roman" w:cs="Times New Roman"/>
          <w:sz w:val="22"/>
        </w:rPr>
        <w:t xml:space="preserve"> loss-of-function mutations </w:t>
      </w:r>
      <w:r w:rsidRPr="006258C2">
        <w:rPr>
          <w:rFonts w:ascii="Times New Roman" w:hAnsi="Times New Roman" w:cs="Times New Roman"/>
          <w:sz w:val="22"/>
        </w:rPr>
        <w:t>it may lead to permanent</w:t>
      </w:r>
      <w:r w:rsidRPr="006258C2">
        <w:rPr>
          <w:rFonts w:ascii="Times New Roman" w:hAnsi="Times New Roman"/>
          <w:sz w:val="22"/>
        </w:rPr>
        <w:t xml:space="preserve"> </w:t>
      </w:r>
      <w:r w:rsidR="00B00358" w:rsidRPr="006258C2">
        <w:rPr>
          <w:rFonts w:ascii="Times New Roman" w:hAnsi="Times New Roman" w:cs="Times New Roman"/>
          <w:sz w:val="22"/>
        </w:rPr>
        <w:t>gene</w:t>
      </w:r>
      <w:r w:rsidRPr="006258C2">
        <w:rPr>
          <w:rFonts w:ascii="Times New Roman" w:hAnsi="Times New Roman" w:cs="Times New Roman"/>
          <w:sz w:val="22"/>
        </w:rPr>
        <w:t xml:space="preserve"> inactivation</w:t>
      </w:r>
      <w:r w:rsidR="004D140F"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Kim&lt;/Author&gt;&lt;Year&gt;2014&lt;/Year&gt;&lt;RecNum&gt;107&lt;/RecNum&gt;&lt;DisplayText&gt;&lt;style face="superscript"&gt;9&lt;/style&gt;&lt;/DisplayText&gt;&lt;record&gt;&lt;rec-number&gt;107&lt;/rec-number&gt;&lt;foreign-keys&gt;&lt;key app="EN" db-id="d2r9z9x58pzr2pe20aspf2sazw0as2xts2p0" timestamp="1558344824"&gt;107&lt;/key&gt;&lt;/foreign-keys&gt;&lt;ref-type name="Journal Article"&gt;17&lt;/ref-type&gt;&lt;contributors&gt;&lt;authors&gt;&lt;author&gt;Kim, H.&lt;/author&gt;&lt;author&gt;Kim, J. S.&lt;/author&gt;&lt;/authors&gt;&lt;/contributors&gt;&lt;auth-address&gt;Graduate School of Biomedical Science and Engineering, and College of Medicine, Hanyang University, Wangsimni-ro 222, Sungdong-gu, Seoul 133-791, South Korea.&amp;#xD;1] Center for Genome Engineering, Institute for Basic Science, Gwanak-ro 1, Gwanak-gu, Seoul 151-747, South Korea. [2] Department of Chemistry, Seoul National University, Gwanak-ro 1, Gwanak-gu, Seoul 151-747, South Korea.&lt;/auth-address&gt;&lt;titles&gt;&lt;title&gt;A guide to genome engineering with programmable nucleases&lt;/title&gt;&lt;secondary-title&gt;Nat. Rev. Genet.&lt;/secondary-title&gt;&lt;/titles&gt;&lt;periodical&gt;&lt;full-title&gt;Nat. Rev. Genet.&lt;/full-title&gt;&lt;/periodical&gt;&lt;pages&gt;321-34&lt;/pages&gt;&lt;volume&gt;15&lt;/volume&gt;&lt;number&gt;5&lt;/number&gt;&lt;edition&gt;2014/04/03&lt;/edition&gt;&lt;dates&gt;&lt;year&gt;2014&lt;/year&gt;&lt;pub-dates&gt;&lt;date&gt;May&lt;/date&gt;&lt;/pub-dates&gt;&lt;/dates&gt;&lt;isbn&gt;(Electronic)&amp;#xD;(Linking)&lt;/isbn&gt;&lt;accession-num&gt;24690881&lt;/accession-num&gt;&lt;urls&gt;&lt;/urls&gt;&lt;electronic-resource-num&gt;10.1038/nrg3686&lt;/electronic-resource-num&gt;&lt;remote-database-provider&gt;NLM&lt;/remote-database-provider&gt;&lt;/record&gt;&lt;/Cite&gt;&lt;/EndNote&gt;</w:instrText>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9</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52CE3647" w14:textId="0C4379C4" w:rsidR="004470C2" w:rsidRPr="006258C2" w:rsidRDefault="00452349" w:rsidP="00281311">
      <w:pPr>
        <w:spacing w:line="480" w:lineRule="auto"/>
        <w:ind w:firstLine="360"/>
        <w:rPr>
          <w:rFonts w:ascii="Times New Roman" w:hAnsi="Times New Roman" w:cs="Times New Roman"/>
          <w:sz w:val="22"/>
        </w:rPr>
      </w:pPr>
      <w:r w:rsidRPr="006258C2">
        <w:rPr>
          <w:rFonts w:ascii="Times New Roman" w:hAnsi="Times New Roman" w:cs="Times New Roman"/>
          <w:sz w:val="22"/>
        </w:rPr>
        <w:t>In e</w:t>
      </w:r>
      <w:r w:rsidR="004470C2" w:rsidRPr="006258C2">
        <w:rPr>
          <w:rFonts w:ascii="Times New Roman" w:hAnsi="Times New Roman" w:cs="Times New Roman"/>
          <w:sz w:val="22"/>
        </w:rPr>
        <w:t xml:space="preserve">arly </w:t>
      </w:r>
      <w:r w:rsidRPr="006258C2">
        <w:rPr>
          <w:rFonts w:ascii="Times New Roman" w:hAnsi="Times New Roman" w:cs="Times New Roman"/>
          <w:sz w:val="22"/>
        </w:rPr>
        <w:t>development stage of</w:t>
      </w:r>
      <w:r w:rsidR="004470C2" w:rsidRPr="006258C2">
        <w:rPr>
          <w:rFonts w:ascii="Times New Roman" w:hAnsi="Times New Roman"/>
          <w:sz w:val="22"/>
        </w:rPr>
        <w:t xml:space="preserve"> </w:t>
      </w:r>
      <w:r w:rsidR="004470C2" w:rsidRPr="006258C2">
        <w:rPr>
          <w:rFonts w:ascii="Times New Roman" w:hAnsi="Times New Roman" w:cs="Times New Roman"/>
          <w:sz w:val="22"/>
        </w:rPr>
        <w:t>genome editing</w:t>
      </w:r>
      <w:r w:rsidR="000105F4" w:rsidRPr="006258C2">
        <w:rPr>
          <w:rFonts w:ascii="Times New Roman" w:hAnsi="Times New Roman" w:cs="Times New Roman"/>
          <w:sz w:val="22"/>
        </w:rPr>
        <w:t>,</w:t>
      </w:r>
      <w:r w:rsidR="00986395" w:rsidRPr="006258C2">
        <w:rPr>
          <w:rFonts w:ascii="Times New Roman" w:hAnsi="Times New Roman" w:cs="Times New Roman"/>
          <w:sz w:val="22"/>
        </w:rPr>
        <w:t xml:space="preserve"> to induce</w:t>
      </w:r>
      <w:r w:rsidR="00DB134D" w:rsidRPr="006258C2">
        <w:rPr>
          <w:rFonts w:ascii="Times New Roman" w:hAnsi="Times New Roman" w:cs="Times New Roman"/>
          <w:sz w:val="22"/>
        </w:rPr>
        <w:t xml:space="preserve"> </w:t>
      </w:r>
      <w:r w:rsidR="00986395" w:rsidRPr="006258C2">
        <w:rPr>
          <w:rFonts w:ascii="Times New Roman" w:hAnsi="Times New Roman" w:cs="Times New Roman"/>
          <w:sz w:val="22"/>
        </w:rPr>
        <w:t>desired DSBs</w:t>
      </w:r>
      <w:r w:rsidR="00DB134D" w:rsidRPr="006258C2">
        <w:rPr>
          <w:rFonts w:ascii="Times New Roman" w:hAnsi="Times New Roman" w:cs="Times New Roman"/>
          <w:sz w:val="22"/>
        </w:rPr>
        <w:t xml:space="preserve"> at </w:t>
      </w:r>
      <w:r w:rsidR="005C71FE" w:rsidRPr="006258C2">
        <w:rPr>
          <w:rFonts w:ascii="Times New Roman" w:hAnsi="Times New Roman" w:cs="Times New Roman"/>
          <w:sz w:val="22"/>
        </w:rPr>
        <w:t xml:space="preserve">each </w:t>
      </w:r>
      <w:r w:rsidR="00162E13" w:rsidRPr="006258C2">
        <w:rPr>
          <w:rFonts w:ascii="Times New Roman" w:hAnsi="Times New Roman" w:cs="Times New Roman"/>
          <w:sz w:val="22"/>
        </w:rPr>
        <w:t>particular</w:t>
      </w:r>
      <w:r w:rsidR="00DB134D" w:rsidRPr="006258C2">
        <w:rPr>
          <w:rFonts w:ascii="Times New Roman" w:hAnsi="Times New Roman" w:cs="Times New Roman"/>
          <w:sz w:val="22"/>
        </w:rPr>
        <w:t xml:space="preserve"> DNA target site</w:t>
      </w:r>
      <w:r w:rsidR="00986395" w:rsidRPr="006258C2">
        <w:rPr>
          <w:rFonts w:ascii="Times New Roman" w:hAnsi="Times New Roman" w:cs="Times New Roman"/>
          <w:sz w:val="22"/>
        </w:rPr>
        <w:t xml:space="preserve">, </w:t>
      </w:r>
      <w:r w:rsidR="00114475" w:rsidRPr="006258C2">
        <w:rPr>
          <w:rFonts w:ascii="Times New Roman" w:hAnsi="Times New Roman" w:cs="Times New Roman"/>
          <w:sz w:val="22"/>
        </w:rPr>
        <w:t xml:space="preserve">engineering of </w:t>
      </w:r>
      <w:r w:rsidR="00ED1441" w:rsidRPr="006258C2">
        <w:rPr>
          <w:rFonts w:ascii="Times New Roman" w:hAnsi="Times New Roman" w:cs="Times New Roman"/>
          <w:sz w:val="22"/>
        </w:rPr>
        <w:t>distinct</w:t>
      </w:r>
      <w:r w:rsidR="004470C2" w:rsidRPr="006258C2">
        <w:rPr>
          <w:rFonts w:ascii="Times New Roman" w:hAnsi="Times New Roman" w:cs="Times New Roman"/>
          <w:sz w:val="22"/>
        </w:rPr>
        <w:t xml:space="preserve"> zinc finger nucleases (ZFNs)</w:t>
      </w:r>
      <w:r w:rsidR="004470C2"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Urnov&lt;/Author&gt;&lt;Year&gt;2010&lt;/Year&gt;&lt;RecNum&gt;40&lt;/RecNum&gt;&lt;DisplayText&gt;&lt;style face="superscript"&gt;14&lt;/style&gt;&lt;/DisplayText&gt;&lt;record&gt;&lt;rec-number&gt;40&lt;/rec-number&gt;&lt;foreign-keys&gt;&lt;key app="EN" db-id="d2r9z9x58pzr2pe20aspf2sazw0as2xts2p0" timestamp="1557887137"&gt;40&lt;/key&gt;&lt;key app="ENWeb" db-id=""&gt;0&lt;/key&gt;&lt;/foreign-keys&gt;&lt;ref-type name="Journal Article"&gt;17&lt;/ref-type&gt;&lt;contributors&gt;&lt;authors&gt;&lt;author&gt;Urnov, F. D.&lt;/author&gt;&lt;author&gt;Rebar, E. J.&lt;/author&gt;&lt;author&gt;Holmes, M. C.&lt;/author&gt;&lt;author&gt;Zhang, H. S.&lt;/author&gt;&lt;author&gt;Gregory, P. D.&lt;/author&gt;&lt;/authors&gt;&lt;/contributors&gt;&lt;auth-address&gt;Sangamo BioSciences Inc., Richmond, California 94804, USA.&lt;/auth-address&gt;&lt;titles&gt;&lt;title&gt;Genome editing with engineered zinc finger nucleases&lt;/title&gt;&lt;secondary-title&gt;Nat Rev Genet&lt;/secondary-title&gt;&lt;/titles&gt;&lt;periodical&gt;&lt;full-title&gt;Nat Rev Genet&lt;/full-title&gt;&lt;/periodical&gt;&lt;pages&gt;636-46&lt;/pages&gt;&lt;volume&gt;11&lt;/volume&gt;&lt;number&gt;9&lt;/number&gt;&lt;edition&gt;2010/08/19&lt;/edition&gt;&lt;keywords&gt;&lt;keyword&gt;Animals&lt;/keyword&gt;&lt;keyword&gt;Endonucleases/*genetics/metabolism&lt;/keyword&gt;&lt;keyword&gt;*Genetic Techniques&lt;/keyword&gt;&lt;keyword&gt;*Genome&lt;/keyword&gt;&lt;keyword&gt;Humans&lt;/keyword&gt;&lt;keyword&gt;*Zinc Fingers&lt;/keyword&gt;&lt;/keywords&gt;&lt;dates&gt;&lt;year&gt;2010&lt;/year&gt;&lt;pub-dates&gt;&lt;date&gt;Sep&lt;/date&gt;&lt;/pub-dates&gt;&lt;/dates&gt;&lt;isbn&gt;1471-0064 (Electronic)&amp;#xD;1471-0056 (Linking)&lt;/isbn&gt;&lt;accession-num&gt;20717154&lt;/accession-num&gt;&lt;label&gt;ZFN&lt;/label&gt;&lt;urls&gt;&lt;related-urls&gt;&lt;url&gt;https://www.ncbi.nlm.nih.gov/pubmed/20717154&lt;/url&gt;&lt;/related-urls&gt;&lt;/urls&gt;&lt;electronic-resource-num&gt;10.1038/nrg2842&lt;/electronic-resource-num&gt;&lt;/record&gt;&lt;/Cite&gt;&lt;/EndNote&gt;</w:instrText>
      </w:r>
      <w:r w:rsidR="004470C2"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14</w:t>
      </w:r>
      <w:r w:rsidR="004470C2" w:rsidRPr="006258C2">
        <w:rPr>
          <w:rFonts w:ascii="Times New Roman" w:hAnsi="Times New Roman" w:cs="Times New Roman"/>
          <w:sz w:val="22"/>
        </w:rPr>
        <w:fldChar w:fldCharType="end"/>
      </w:r>
      <w:r w:rsidR="004470C2" w:rsidRPr="006258C2">
        <w:rPr>
          <w:rFonts w:ascii="Times New Roman" w:hAnsi="Times New Roman" w:cs="Times New Roman"/>
          <w:sz w:val="22"/>
        </w:rPr>
        <w:t xml:space="preserve"> or meganucleases</w:t>
      </w:r>
      <w:r w:rsidR="004470C2"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Silva&lt;/Author&gt;&lt;Year&gt;2011&lt;/Year&gt;&lt;RecNum&gt;42&lt;/RecNum&gt;&lt;DisplayText&gt;&lt;style face="superscript"&gt;15&lt;/style&gt;&lt;/DisplayText&gt;&lt;record&gt;&lt;rec-number&gt;42&lt;/rec-number&gt;&lt;foreign-keys&gt;&lt;key app="EN" db-id="d2r9z9x58pzr2pe20aspf2sazw0as2xts2p0" timestamp="1557887207"&gt;42&lt;/key&gt;&lt;/foreign-keys&gt;&lt;ref-type name="Journal Article"&gt;17&lt;/ref-type&gt;&lt;contributors&gt;&lt;authors&gt;&lt;author&gt;Silva, G.&lt;/author&gt;&lt;author&gt;Poirot, L.&lt;/author&gt;&lt;author&gt;Galetto, R.&lt;/author&gt;&lt;author&gt;Smith, J.&lt;/author&gt;&lt;author&gt;Montoya, G.&lt;/author&gt;&lt;author&gt;Duchateau, P.&lt;/author&gt;&lt;author&gt;Pâques, F.&lt;/author&gt;&lt;/authors&gt;&lt;/contributors&gt;&lt;auth-address&gt;Cellectis Genome Surgery, 102 Avenue Gaston Roussel, Romainville Cedex, France.&lt;/auth-address&gt;&lt;titles&gt;&lt;title&gt;Meganucleases and other tools for targeted genome engineering: perspectives and challenges for gene therapy&lt;/title&gt;&lt;secondary-title&gt;Curr Gene Ther&lt;/secondary-title&gt;&lt;/titles&gt;&lt;periodical&gt;&lt;full-title&gt;Curr Gene Ther&lt;/full-title&gt;&lt;/periodical&gt;&lt;pages&gt;11-27&lt;/pages&gt;&lt;volume&gt;11&lt;/volume&gt;&lt;number&gt;1&lt;/number&gt;&lt;edition&gt;2010/12/25&lt;/edition&gt;&lt;dates&gt;&lt;year&gt;2011&lt;/year&gt;&lt;pub-dates&gt;&lt;date&gt;Feb&lt;/date&gt;&lt;/pub-dates&gt;&lt;/dates&gt;&lt;isbn&gt;(Electronic)&amp;#xD;(Linking)&lt;/isbn&gt;&lt;accession-num&gt;21182466&lt;/accession-num&gt;&lt;urls&gt;&lt;/urls&gt;&lt;custom2&gt;PMC3267165&lt;/custom2&gt;&lt;remote-database-provider&gt;NLM&lt;/remote-database-provider&gt;&lt;/record&gt;&lt;/Cite&gt;&lt;/EndNote&gt;</w:instrText>
      </w:r>
      <w:r w:rsidR="004470C2"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15</w:t>
      </w:r>
      <w:r w:rsidR="004470C2" w:rsidRPr="006258C2">
        <w:rPr>
          <w:rFonts w:ascii="Times New Roman" w:hAnsi="Times New Roman" w:cs="Times New Roman"/>
          <w:sz w:val="22"/>
        </w:rPr>
        <w:fldChar w:fldCharType="end"/>
      </w:r>
      <w:r w:rsidR="004470C2" w:rsidRPr="006258C2">
        <w:rPr>
          <w:rFonts w:ascii="Times New Roman" w:hAnsi="Times New Roman" w:cs="Times New Roman"/>
          <w:sz w:val="22"/>
        </w:rPr>
        <w:t xml:space="preserve"> </w:t>
      </w:r>
      <w:r w:rsidR="00986395" w:rsidRPr="006258C2">
        <w:rPr>
          <w:rFonts w:ascii="Times New Roman" w:hAnsi="Times New Roman" w:cs="Times New Roman"/>
          <w:sz w:val="22"/>
        </w:rPr>
        <w:t>has been the research focus</w:t>
      </w:r>
      <w:r w:rsidR="004470C2" w:rsidRPr="006258C2">
        <w:rPr>
          <w:rFonts w:ascii="Times New Roman" w:hAnsi="Times New Roman" w:cs="Times New Roman"/>
          <w:sz w:val="22"/>
        </w:rPr>
        <w:t xml:space="preserve">. These nuclease systems required specialized </w:t>
      </w:r>
      <w:r w:rsidR="00EA57A9" w:rsidRPr="006258C2">
        <w:rPr>
          <w:rFonts w:ascii="Times New Roman" w:hAnsi="Times New Roman" w:cs="Times New Roman"/>
          <w:sz w:val="22"/>
        </w:rPr>
        <w:t xml:space="preserve">competence </w:t>
      </w:r>
      <w:r w:rsidR="004470C2" w:rsidRPr="006258C2">
        <w:rPr>
          <w:rFonts w:ascii="Times New Roman" w:hAnsi="Times New Roman" w:cs="Times New Roman"/>
          <w:sz w:val="22"/>
        </w:rPr>
        <w:t xml:space="preserve">to generate artificial proteins consisting of customizable sequence-specific DNA-binding domains, each </w:t>
      </w:r>
      <w:r w:rsidR="001435EA" w:rsidRPr="006258C2">
        <w:rPr>
          <w:rFonts w:ascii="Times New Roman" w:hAnsi="Times New Roman" w:cs="Times New Roman"/>
          <w:sz w:val="22"/>
        </w:rPr>
        <w:t xml:space="preserve">connected </w:t>
      </w:r>
      <w:r w:rsidR="004470C2" w:rsidRPr="006258C2">
        <w:rPr>
          <w:rFonts w:ascii="Times New Roman" w:hAnsi="Times New Roman" w:cs="Times New Roman"/>
          <w:sz w:val="22"/>
        </w:rPr>
        <w:t>to a non-specific nuclease for target</w:t>
      </w:r>
      <w:r w:rsidR="00BB5884" w:rsidRPr="006258C2">
        <w:rPr>
          <w:rFonts w:ascii="Times New Roman" w:hAnsi="Times New Roman" w:cs="Times New Roman"/>
          <w:sz w:val="22"/>
        </w:rPr>
        <w:t xml:space="preserve"> cleavage</w:t>
      </w:r>
      <w:r w:rsidR="004470C2" w:rsidRPr="006258C2">
        <w:rPr>
          <w:rFonts w:ascii="Times New Roman" w:hAnsi="Times New Roman" w:cs="Times New Roman"/>
          <w:sz w:val="22"/>
        </w:rPr>
        <w:t>, providing</w:t>
      </w:r>
      <w:r w:rsidR="004470C2" w:rsidRPr="006258C2" w:rsidDel="00EE3C7E">
        <w:rPr>
          <w:rFonts w:ascii="Times New Roman" w:hAnsi="Times New Roman" w:cs="Times New Roman"/>
          <w:sz w:val="22"/>
        </w:rPr>
        <w:t xml:space="preserve"> </w:t>
      </w:r>
      <w:r w:rsidR="004470C2" w:rsidRPr="006258C2">
        <w:rPr>
          <w:rFonts w:ascii="Times New Roman" w:hAnsi="Times New Roman" w:cs="Times New Roman"/>
          <w:sz w:val="22"/>
        </w:rPr>
        <w:t>researchers with unprecedented tools to perform genetic manipulation</w:t>
      </w:r>
      <w:r w:rsidR="00C219C9" w:rsidRPr="006258C2">
        <w:rPr>
          <w:rFonts w:ascii="Times New Roman" w:hAnsi="Times New Roman" w:cs="Times New Roman"/>
          <w:sz w:val="22"/>
        </w:rPr>
        <w:t>.</w:t>
      </w:r>
      <w:r w:rsidR="004470C2"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Cathomen&lt;/Author&gt;&lt;Year&gt;2008&lt;/Year&gt;&lt;RecNum&gt;123&lt;/RecNum&gt;&lt;DisplayText&gt;&lt;style face="superscript"&gt;16&lt;/style&gt;&lt;/DisplayText&gt;&lt;record&gt;&lt;rec-number&gt;123&lt;/rec-number&gt;&lt;foreign-keys&gt;&lt;key app="EN" db-id="d2r9z9x58pzr2pe20aspf2sazw0as2xts2p0" timestamp="1558488842"&gt;123&lt;/key&gt;&lt;key app="ENWeb" db-id=""&gt;0&lt;/key&gt;&lt;/foreign-keys&gt;&lt;ref-type name="Journal Article"&gt;17&lt;/ref-type&gt;&lt;contributors&gt;&lt;authors&gt;&lt;author&gt;Cathomen, Toni&lt;/author&gt;&lt;author&gt;Keith Joung, J.&lt;/author&gt;&lt;/authors&gt;&lt;/contributors&gt;&lt;titles&gt;&lt;title&gt;Zinc-finger Nucleases: The Next Generation Emerges&lt;/title&gt;&lt;secondary-title&gt;Molecular Therapy&lt;/secondary-title&gt;&lt;/titles&gt;&lt;periodical&gt;&lt;full-title&gt;Molecular Therapy&lt;/full-title&gt;&lt;/periodical&gt;&lt;pages&gt;1200-1207&lt;/pages&gt;&lt;volume&gt;16&lt;/volume&gt;&lt;number&gt;7&lt;/number&gt;&lt;s</w:instrText>
      </w:r>
      <w:r w:rsidR="00545893" w:rsidRPr="006258C2">
        <w:rPr>
          <w:rFonts w:ascii="Times New Roman" w:hAnsi="Times New Roman" w:cs="Times New Roman" w:hint="eastAsia"/>
          <w:sz w:val="22"/>
        </w:rPr>
        <w:instrText>ection&gt;1200&lt;/section&gt;&lt;dates&gt;&lt;year&gt;2008&lt;/year&gt;&lt;/dates&gt;&lt;isbn&gt;15250016&lt;/isbn&gt;&lt;label&gt;&lt;style face="normal" font="default" charset="134" size="100%"&gt;</w:instrText>
      </w:r>
      <w:r w:rsidR="00545893" w:rsidRPr="006258C2">
        <w:rPr>
          <w:rFonts w:ascii="Times New Roman" w:hAnsi="Times New Roman" w:cs="Times New Roman" w:hint="eastAsia"/>
          <w:sz w:val="22"/>
        </w:rPr>
        <w:instrText>副作用</w:instrText>
      </w:r>
      <w:r w:rsidR="00545893" w:rsidRPr="006258C2">
        <w:rPr>
          <w:rFonts w:ascii="Times New Roman" w:hAnsi="Times New Roman" w:cs="Times New Roman" w:hint="eastAsia"/>
          <w:sz w:val="22"/>
        </w:rPr>
        <w:instrText>&lt;/style&gt;&lt;/label&gt;&lt;urls&gt;&lt;/urls&gt;&lt;electronic-resource-num&gt;10.1038/mt.2008.114&lt;/electronic-resource-num&gt;&lt;/record&gt;&lt;</w:instrText>
      </w:r>
      <w:r w:rsidR="00545893" w:rsidRPr="006258C2">
        <w:rPr>
          <w:rFonts w:ascii="Times New Roman" w:hAnsi="Times New Roman" w:cs="Times New Roman"/>
          <w:sz w:val="22"/>
        </w:rPr>
        <w:instrText>/Cite&gt;&lt;/EndNote&gt;</w:instrText>
      </w:r>
      <w:r w:rsidR="004470C2"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16</w:t>
      </w:r>
      <w:r w:rsidR="004470C2" w:rsidRPr="006258C2">
        <w:rPr>
          <w:rFonts w:ascii="Times New Roman" w:hAnsi="Times New Roman" w:cs="Times New Roman"/>
          <w:sz w:val="22"/>
        </w:rPr>
        <w:fldChar w:fldCharType="end"/>
      </w:r>
      <w:r w:rsidR="004470C2" w:rsidRPr="006258C2">
        <w:rPr>
          <w:rFonts w:ascii="Times New Roman" w:hAnsi="Times New Roman" w:cs="Times New Roman"/>
          <w:sz w:val="22"/>
        </w:rPr>
        <w:t xml:space="preserve"> Subsequently, a new class of a Flavobacterium </w:t>
      </w:r>
      <w:proofErr w:type="spellStart"/>
      <w:r w:rsidR="004470C2" w:rsidRPr="006258C2">
        <w:rPr>
          <w:rFonts w:ascii="Times New Roman" w:hAnsi="Times New Roman" w:cs="Times New Roman"/>
          <w:sz w:val="22"/>
        </w:rPr>
        <w:t>okeanokoites</w:t>
      </w:r>
      <w:proofErr w:type="spellEnd"/>
      <w:r w:rsidR="004470C2" w:rsidRPr="006258C2">
        <w:rPr>
          <w:rFonts w:ascii="Times New Roman" w:hAnsi="Times New Roman" w:cs="Times New Roman"/>
          <w:sz w:val="22"/>
        </w:rPr>
        <w:t xml:space="preserve"> (</w:t>
      </w:r>
      <w:proofErr w:type="spellStart"/>
      <w:r w:rsidR="004470C2" w:rsidRPr="006258C2">
        <w:rPr>
          <w:rFonts w:ascii="Times New Roman" w:hAnsi="Times New Roman" w:cs="Times New Roman"/>
          <w:sz w:val="22"/>
        </w:rPr>
        <w:t>FokI</w:t>
      </w:r>
      <w:proofErr w:type="spellEnd"/>
      <w:r w:rsidR="004470C2" w:rsidRPr="006258C2">
        <w:rPr>
          <w:rFonts w:ascii="Times New Roman" w:hAnsi="Times New Roman" w:cs="Times New Roman"/>
          <w:sz w:val="22"/>
        </w:rPr>
        <w:t xml:space="preserve">) catalytic domain derived from bacterial proteins </w:t>
      </w:r>
      <w:r w:rsidR="005A51D3" w:rsidRPr="006258C2">
        <w:rPr>
          <w:rFonts w:ascii="Times New Roman" w:hAnsi="Times New Roman" w:cs="Times New Roman"/>
          <w:sz w:val="22"/>
        </w:rPr>
        <w:t xml:space="preserve">termed as </w:t>
      </w:r>
      <w:r w:rsidR="004470C2" w:rsidRPr="006258C2">
        <w:rPr>
          <w:rFonts w:ascii="Times New Roman" w:hAnsi="Times New Roman" w:cs="Times New Roman"/>
          <w:sz w:val="22"/>
        </w:rPr>
        <w:t xml:space="preserve">transcription activator–like effectors (TALEs) has </w:t>
      </w:r>
      <w:r w:rsidR="00A90FA5" w:rsidRPr="006258C2">
        <w:rPr>
          <w:rFonts w:ascii="Times New Roman" w:hAnsi="Times New Roman" w:cs="Times New Roman"/>
          <w:sz w:val="22"/>
        </w:rPr>
        <w:t>shed light on</w:t>
      </w:r>
      <w:r w:rsidR="004470C2" w:rsidRPr="006258C2">
        <w:rPr>
          <w:rFonts w:ascii="Times New Roman" w:hAnsi="Times New Roman"/>
          <w:sz w:val="22"/>
        </w:rPr>
        <w:t xml:space="preserve"> new</w:t>
      </w:r>
      <w:r w:rsidR="004470C2" w:rsidRPr="006258C2">
        <w:rPr>
          <w:rFonts w:ascii="Times New Roman" w:hAnsi="Times New Roman" w:cs="Times New Roman"/>
          <w:sz w:val="22"/>
        </w:rPr>
        <w:t xml:space="preserve"> possibilities for precise genome editing</w:t>
      </w:r>
      <w:r w:rsidR="00C219C9" w:rsidRPr="006258C2">
        <w:rPr>
          <w:rFonts w:ascii="Times New Roman" w:hAnsi="Times New Roman" w:cs="Times New Roman"/>
          <w:sz w:val="22"/>
        </w:rPr>
        <w:t>.</w:t>
      </w:r>
      <w:r w:rsidR="004470C2"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Boch&lt;/Author&gt;&lt;Year&gt;2009&lt;/Year&gt;&lt;RecNum&gt;127&lt;/RecNum&gt;&lt;DisplayText&gt;&lt;style face="superscript"&gt;17&lt;/style&gt;&lt;/DisplayText&gt;&lt;record&gt;&lt;rec-number&gt;127&lt;/rec-number&gt;&lt;foreign-keys&gt;&lt;key app="EN" db-id="d2r9z9x58pzr2pe20aspf2sazw0as2xts2p0" timestamp="1558491345"&gt;127&lt;/key&gt;&lt;/foreign-keys&gt;&lt;ref-type name="Journal Article"&gt;17&lt;/ref-type&gt;&lt;contributors&gt;&lt;authors&gt;&lt;author&gt;Boch, J.&lt;/author&gt;&lt;author&gt;Scholze, H.&lt;/author&gt;&lt;author&gt;Schornack, S.&lt;/author&gt;&lt;author&gt;Landgraf, A.&lt;/author&gt;&lt;author&gt;Hahn, S.&lt;/author&gt;&lt;author&gt;Kay, S.&lt;/author&gt;&lt;author&gt;Lahaye, T.&lt;/author&gt;&lt;author&gt;Nickstadt, A.&lt;/author&gt;&lt;author&gt;Bonas, U.&lt;/author&gt;&lt;/authors&gt;&lt;/contributors&gt;&lt;auth-address&gt;Department of Genetics, Institute of Biology, Martin-Luther-University Halle-Wittenberg, Weinbergweg 10, D-06099 Halle (Saale) Germany. jens.boch@genetik.uni-halle.de&lt;/auth-address&gt;&lt;titles&gt;&lt;title&gt;Breaking the code of DNA binding specificity of TAL-type III effectors&lt;/title&gt;&lt;secondary-title&gt;Science&lt;/secondary-title&gt;&lt;/titles&gt;&lt;periodical&gt;&lt;full-title&gt;Science&lt;/full-title&gt;&lt;/periodical&gt;&lt;pages&gt;1509-12&lt;/pages&gt;&lt;volume&gt;326&lt;/volume&gt;&lt;number&gt;5959&lt;/number&gt;&lt;edition&gt;2009/11/26&lt;/edition&gt;&lt;dates&gt;&lt;year&gt;2009&lt;/year&gt;&lt;pub-dates&gt;&lt;date&gt;Dec 11&lt;/date&gt;&lt;/pub-dates&gt;&lt;/dates&gt;&lt;isbn&gt;(Electronic)&amp;#xD;(Linking)&lt;/isbn&gt;&lt;accession-num&gt;19933107&lt;/accession-num&gt;&lt;urls&gt;&lt;/urls&gt;&lt;electronic-resource-num&gt;10.1126/science.1178811&lt;/electronic-resource-num&gt;&lt;remote-database-provider&gt;NLM&lt;/remote-database-provider&gt;&lt;/record&gt;&lt;/Cite&gt;&lt;/EndNote&gt;</w:instrText>
      </w:r>
      <w:r w:rsidR="004470C2"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17</w:t>
      </w:r>
      <w:r w:rsidR="004470C2" w:rsidRPr="006258C2">
        <w:rPr>
          <w:rFonts w:ascii="Times New Roman" w:hAnsi="Times New Roman" w:cs="Times New Roman"/>
          <w:sz w:val="22"/>
        </w:rPr>
        <w:fldChar w:fldCharType="end"/>
      </w:r>
      <w:r w:rsidR="004470C2" w:rsidRPr="006258C2">
        <w:rPr>
          <w:rFonts w:ascii="Times New Roman" w:hAnsi="Times New Roman" w:cs="Times New Roman"/>
          <w:sz w:val="22"/>
        </w:rPr>
        <w:t xml:space="preserve"> TALE-based programmable nucleases can cleave any DNA sequence of interest with relatively high frequency. However, the main challenges for TALEN approaches are the design of a complex molecular cloning for each new DNA target and its low efficiency of genome screening in successfully targeted cells</w:t>
      </w:r>
      <w:r w:rsidR="00C219C9" w:rsidRPr="006258C2">
        <w:rPr>
          <w:rFonts w:ascii="Times New Roman" w:hAnsi="Times New Roman" w:cs="Times New Roman"/>
          <w:sz w:val="22"/>
        </w:rPr>
        <w:t>.</w:t>
      </w:r>
      <w:r w:rsidR="004470C2"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Zhang&lt;/Author&gt;&lt;Year&gt;2011&lt;/Year&gt;&lt;RecNum&gt;128&lt;/RecNum&gt;&lt;DisplayText&gt;&lt;style face="superscript"&gt;18&lt;/style&gt;&lt;/DisplayText&gt;&lt;record&gt;&lt;rec-number&gt;128&lt;/rec-number&gt;&lt;foreign-keys&gt;&lt;key app="EN" db-id="d2r9z9x58pzr2pe20aspf2sazw0as2xts2p0" timestamp="1558494746"&gt;128&lt;/key&gt;&lt;/foreign-keys&gt;&lt;ref-type name="Journal Article"&gt;17&lt;/ref-type&gt;&lt;contributors&gt;&lt;authors&gt;&lt;author&gt;Zhang, F.&lt;/author&gt;&lt;author&gt;Cong, L.&lt;/author&gt;&lt;author&gt;Lodato, S.&lt;/author&gt;&lt;author&gt;Kosuri, S.&lt;/author&gt;&lt;author&gt;Church, G. M.&lt;/author&gt;&lt;author&gt;Arlotta, P.&lt;/author&gt;&lt;/authors&gt;&lt;/contributors&gt;&lt;auth-address&gt;Harvard University, Cambridge, Massachusetts, USA.&lt;/auth-address&gt;&lt;titles&gt;&lt;title&gt;Efficient construction of sequence-specific TAL effectors for modulating mammalian transcription&lt;/title&gt;&lt;secondary-title&gt;Nat. Biotechnol.&lt;/secondary-title&gt;&lt;/titles&gt;&lt;periodical&gt;&lt;full-title&gt;Nat. Biotechnol.&lt;/full-title&gt;&lt;/periodical&gt;&lt;pages&gt;149-53&lt;/pages&gt;&lt;volume&gt;29&lt;/volume&gt;&lt;number&gt;2&lt;/number&gt;&lt;edition&gt;2011/01/21&lt;/edition&gt;&lt;dates&gt;&lt;year&gt;2011&lt;/year&gt;&lt;pub-dates&gt;&lt;date&gt;Feb&lt;/date&gt;&lt;/pub-dates&gt;&lt;/dates&gt;&lt;isbn&gt;(Electronic)&amp;#xD;(Linking)&lt;/isbn&gt;&lt;accession-num&gt;21248753&lt;/accession-num&gt;&lt;urls&gt;&lt;/urls&gt;&lt;custom2&gt;PMC3084533&lt;/custom2&gt;&lt;electronic-resource-num&gt;10.1038/nbt.1775&lt;/electronic-resource-num&gt;&lt;remote-database-provider&gt;NLM&lt;/remote-database-provider&gt;&lt;/record&gt;&lt;/Cite&gt;&lt;/EndNote&gt;</w:instrText>
      </w:r>
      <w:r w:rsidR="004470C2"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18</w:t>
      </w:r>
      <w:r w:rsidR="004470C2" w:rsidRPr="006258C2">
        <w:rPr>
          <w:rFonts w:ascii="Times New Roman" w:hAnsi="Times New Roman" w:cs="Times New Roman"/>
          <w:sz w:val="22"/>
        </w:rPr>
        <w:fldChar w:fldCharType="end"/>
      </w:r>
      <w:r w:rsidR="004470C2" w:rsidRPr="006258C2">
        <w:rPr>
          <w:rFonts w:ascii="Times New Roman" w:hAnsi="Times New Roman" w:cs="Times New Roman"/>
          <w:sz w:val="22"/>
        </w:rPr>
        <w:t xml:space="preserve"> Clustered regularly interspaced short </w:t>
      </w:r>
      <w:r w:rsidR="004470C2" w:rsidRPr="006258C2">
        <w:rPr>
          <w:rFonts w:ascii="Times New Roman" w:hAnsi="Times New Roman" w:cs="Times New Roman"/>
          <w:sz w:val="22"/>
        </w:rPr>
        <w:lastRenderedPageBreak/>
        <w:t xml:space="preserve">palindromic repeat (CRISPR)–CRISPR associated 9 (Cas9) nuclease is a recently discovered, </w:t>
      </w:r>
      <w:r w:rsidR="00273655" w:rsidRPr="006258C2">
        <w:rPr>
          <w:rFonts w:ascii="Times New Roman" w:hAnsi="Times New Roman" w:cs="Times New Roman"/>
          <w:sz w:val="22"/>
        </w:rPr>
        <w:t xml:space="preserve">robust </w:t>
      </w:r>
      <w:r w:rsidR="004470C2" w:rsidRPr="006258C2">
        <w:rPr>
          <w:rFonts w:ascii="Times New Roman" w:hAnsi="Times New Roman" w:cs="Times New Roman"/>
          <w:sz w:val="22"/>
        </w:rPr>
        <w:t xml:space="preserve">gene-editing </w:t>
      </w:r>
      <w:r w:rsidR="009968C2" w:rsidRPr="006258C2">
        <w:rPr>
          <w:rFonts w:ascii="Times New Roman" w:hAnsi="Times New Roman" w:cs="Times New Roman"/>
          <w:sz w:val="22"/>
        </w:rPr>
        <w:t>platform</w:t>
      </w:r>
      <w:r w:rsidR="004470C2" w:rsidRPr="006258C2">
        <w:rPr>
          <w:rFonts w:ascii="Times New Roman" w:hAnsi="Times New Roman" w:cs="Times New Roman"/>
          <w:sz w:val="22"/>
        </w:rPr>
        <w:t xml:space="preserve"> derived from a bacterial adaptive immune defense system</w:t>
      </w:r>
      <w:r w:rsidR="00C219C9" w:rsidRPr="006258C2">
        <w:rPr>
          <w:rFonts w:ascii="Times New Roman" w:hAnsi="Times New Roman" w:cs="Times New Roman"/>
          <w:sz w:val="22"/>
        </w:rPr>
        <w:t>.</w:t>
      </w:r>
      <w:r w:rsidR="004470C2"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Al-Attar&lt;/Author&gt;&lt;Year&gt;2011&lt;/Year&gt;&lt;RecNum&gt;76&lt;/RecNum&gt;&lt;DisplayText&gt;&lt;style face="superscript"&gt;19&lt;/style&gt;&lt;/DisplayText&gt;&lt;record&gt;&lt;rec-number&gt;76&lt;/rec-number&gt;&lt;foreign-keys&gt;&lt;key app="EN" db-id="d2r9z9x58pzr2pe20aspf2sazw0as2xts2p0" timestamp="1558086269"&gt;76&lt;/key&gt;&lt;key app="ENWeb" db-id=""&gt;0&lt;/key&gt;&lt;/foreign-keys&gt;&lt;ref-type name="Journal Article"&gt;17&lt;/ref-type&gt;&lt;contributors&gt;&lt;authors&gt;&lt;author&gt;Al-Attar, S.&lt;/author&gt;&lt;author&gt;Westra, E. R.&lt;/author&gt;&lt;author&gt;van der Oost, J.&lt;/author&gt;&lt;author&gt;Brouns, S. J.&lt;/author&gt;&lt;/authors&gt;&lt;/contributors&gt;&lt;auth-address&gt;Laboratory of Microbiology, Wageningen University, Dreijenplein 10, Wageningen, The Netherlands.&lt;/auth-address&gt;&lt;titles&gt;&lt;title&gt;Clustered regularly interspaced short palindromic repeats (CRISPRs): the hallmark of an ingenious antiviral defense mechanism in prokaryotes&lt;/title&gt;&lt;secondary-title&gt;Biol Chem&lt;/secondary-title&gt;&lt;/titles&gt;&lt;periodical&gt;&lt;full-title&gt;Biol Chem&lt;/full-title&gt;&lt;/periodical&gt;&lt;pages&gt;277-89&lt;/pages&gt;&lt;volume&gt;392&lt;/volume&gt;&lt;number&gt;4&lt;/number&gt;&lt;edition&gt;2011/02/08&lt;/edition&gt;&lt;keywords&gt;&lt;keyword&gt;Archaea/*genetics/immunology/*virology&lt;/keyword&gt;&lt;keyword&gt;Bacteria/*genetics/immunology/*virology&lt;/keyword&gt;&lt;keyword&gt;Bacterial Physiological Phenomena/genetics&lt;/keyword&gt;&lt;keyword&gt;Base Sequence&lt;/keyword&gt;&lt;keyword&gt;Genetic Loci/genetics&lt;/keyword&gt;&lt;keyword&gt;Humans&lt;/keyword&gt;&lt;keyword&gt;Inverted Repeat Sequences/*genetics&lt;/keyword&gt;&lt;keyword&gt;Molecular Sequence Data&lt;/keyword&gt;&lt;keyword&gt;*Viruses&lt;/keyword&gt;&lt;/keywords&gt;&lt;dates&gt;&lt;year&gt;2011&lt;/year&gt;&lt;pub-dates&gt;&lt;date&gt;Apr&lt;/date&gt;&lt;/pub-dates&gt;&lt;/dat</w:instrText>
      </w:r>
      <w:r w:rsidR="00545893" w:rsidRPr="006258C2">
        <w:rPr>
          <w:rFonts w:ascii="Times New Roman" w:hAnsi="Times New Roman" w:cs="Times New Roman" w:hint="eastAsia"/>
          <w:sz w:val="22"/>
        </w:rPr>
        <w:instrText>es&gt;&lt;isbn&gt;1437-4315 (Electronic)&amp;#xD;1431-6730 (Linking)&lt;/isbn&gt;&lt;accession-num&gt;21294681&lt;/accession-num&gt;&lt;label&gt;&lt;style face="normal" font="default" charset="134" size="100%"&gt;</w:instrText>
      </w:r>
      <w:r w:rsidR="00545893" w:rsidRPr="006258C2">
        <w:rPr>
          <w:rFonts w:ascii="Times New Roman" w:hAnsi="Times New Roman" w:cs="Times New Roman" w:hint="eastAsia"/>
          <w:sz w:val="22"/>
        </w:rPr>
        <w:instrText>抵御细菌</w:instrText>
      </w:r>
      <w:r w:rsidR="00545893" w:rsidRPr="006258C2">
        <w:rPr>
          <w:rFonts w:ascii="Times New Roman" w:hAnsi="Times New Roman" w:cs="Times New Roman" w:hint="eastAsia"/>
          <w:sz w:val="22"/>
        </w:rPr>
        <w:instrText>&lt;/style&gt;&lt;/label&gt;&lt;urls&gt;&lt;related-urls&gt;&lt;url&gt;https://www.ncbi.nlm.nih.gov/pubmed/2129</w:instrText>
      </w:r>
      <w:r w:rsidR="00545893" w:rsidRPr="006258C2">
        <w:rPr>
          <w:rFonts w:ascii="Times New Roman" w:hAnsi="Times New Roman" w:cs="Times New Roman"/>
          <w:sz w:val="22"/>
        </w:rPr>
        <w:instrText>4681&lt;/url&gt;&lt;/related-urls&gt;&lt;/urls&gt;&lt;electronic-resource-num&gt;10.1515/BC.2011.042&lt;/electronic-resource-num&gt;&lt;/record&gt;&lt;/Cite&gt;&lt;/EndNote&gt;</w:instrText>
      </w:r>
      <w:r w:rsidR="004470C2"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19</w:t>
      </w:r>
      <w:r w:rsidR="004470C2" w:rsidRPr="006258C2">
        <w:rPr>
          <w:rFonts w:ascii="Times New Roman" w:hAnsi="Times New Roman" w:cs="Times New Roman"/>
          <w:sz w:val="22"/>
        </w:rPr>
        <w:fldChar w:fldCharType="end"/>
      </w:r>
      <w:r w:rsidR="004470C2" w:rsidRPr="006258C2">
        <w:rPr>
          <w:rFonts w:ascii="Times New Roman" w:hAnsi="Times New Roman" w:cs="Times New Roman"/>
          <w:sz w:val="22"/>
        </w:rPr>
        <w:t xml:space="preserve"> This system can be efficiently programmed to </w:t>
      </w:r>
      <w:r w:rsidR="00800FE6" w:rsidRPr="006258C2">
        <w:rPr>
          <w:rFonts w:ascii="Times New Roman" w:hAnsi="Times New Roman" w:cs="Times New Roman"/>
          <w:sz w:val="22"/>
        </w:rPr>
        <w:t xml:space="preserve">modify </w:t>
      </w:r>
      <w:r w:rsidR="004470C2" w:rsidRPr="006258C2">
        <w:rPr>
          <w:rFonts w:ascii="Times New Roman" w:hAnsi="Times New Roman" w:cs="Times New Roman"/>
          <w:sz w:val="22"/>
        </w:rPr>
        <w:t xml:space="preserve">genome of eukaryotic cells via RNA-guided DNA cleavage module and has emerged as a potential alternative to ZFNs and TALENs </w:t>
      </w:r>
      <w:r w:rsidR="00EB5788" w:rsidRPr="006258C2">
        <w:rPr>
          <w:rFonts w:ascii="Times New Roman" w:hAnsi="Times New Roman" w:cs="Times New Roman"/>
          <w:sz w:val="22"/>
        </w:rPr>
        <w:t>to</w:t>
      </w:r>
      <w:r w:rsidR="004470C2" w:rsidRPr="006258C2">
        <w:rPr>
          <w:rFonts w:ascii="Times New Roman" w:hAnsi="Times New Roman" w:cs="Times New Roman"/>
          <w:sz w:val="22"/>
        </w:rPr>
        <w:t xml:space="preserve"> the </w:t>
      </w:r>
      <w:r w:rsidR="00EB5788" w:rsidRPr="006258C2">
        <w:rPr>
          <w:rFonts w:ascii="Times New Roman" w:hAnsi="Times New Roman" w:cs="Times New Roman"/>
          <w:sz w:val="22"/>
        </w:rPr>
        <w:t>induce</w:t>
      </w:r>
      <w:r w:rsidR="004470C2" w:rsidRPr="006258C2">
        <w:rPr>
          <w:rFonts w:ascii="Times New Roman" w:hAnsi="Times New Roman" w:cs="Times New Roman"/>
          <w:sz w:val="22"/>
        </w:rPr>
        <w:t xml:space="preserve"> targeted genetic </w:t>
      </w:r>
      <w:r w:rsidR="00ED344C" w:rsidRPr="006258C2">
        <w:rPr>
          <w:rFonts w:ascii="Times New Roman" w:hAnsi="Times New Roman" w:cs="Times New Roman"/>
          <w:sz w:val="22"/>
        </w:rPr>
        <w:t>modifications</w:t>
      </w:r>
      <w:r w:rsidR="00ED344C" w:rsidRPr="006258C2">
        <w:rPr>
          <w:rFonts w:ascii="Times New Roman" w:hAnsi="Times New Roman" w:cs="Times New Roman"/>
          <w:sz w:val="22"/>
        </w:rPr>
        <w:fldChar w:fldCharType="begin">
          <w:fldData xml:space="preserve">PEVuZE5vdGU+PENpdGU+PEF1dGhvcj5Db3g8L0F1dGhvcj48WWVhcj4yMDE1PC9ZZWFyPjxSZWNO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</w:fldData>
        </w:fldChar>
      </w:r>
      <w:r w:rsidR="00ED344C" w:rsidRPr="006258C2">
        <w:rPr>
          <w:rFonts w:ascii="Times New Roman" w:hAnsi="Times New Roman" w:cs="Times New Roman"/>
          <w:sz w:val="22"/>
        </w:rPr>
        <w:instrText xml:space="preserve"> ADDIN EN.CITE </w:instrText>
      </w:r>
      <w:r w:rsidR="00ED344C" w:rsidRPr="006258C2">
        <w:rPr>
          <w:rFonts w:ascii="Times New Roman" w:hAnsi="Times New Roman" w:cs="Times New Roman"/>
          <w:sz w:val="22"/>
        </w:rPr>
        <w:fldChar w:fldCharType="begin">
          <w:fldData xml:space="preserve">PEVuZE5vdGU+PENpdGU+PEF1dGhvcj5Db3g8L0F1dGhvcj48WWVhcj4yMDE1PC9ZZWFyPjxSZWNO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</w:fldData>
        </w:fldChar>
      </w:r>
      <w:r w:rsidR="00ED344C" w:rsidRPr="006258C2">
        <w:rPr>
          <w:rFonts w:ascii="Times New Roman" w:hAnsi="Times New Roman" w:cs="Times New Roman"/>
          <w:sz w:val="22"/>
        </w:rPr>
        <w:instrText xml:space="preserve"> ADDIN EN.CITE.DATA </w:instrText>
      </w:r>
      <w:r w:rsidR="00ED344C" w:rsidRPr="006258C2">
        <w:rPr>
          <w:rFonts w:ascii="Times New Roman" w:hAnsi="Times New Roman" w:cs="Times New Roman"/>
          <w:sz w:val="22"/>
        </w:rPr>
      </w:r>
      <w:r w:rsidR="00ED344C" w:rsidRPr="006258C2">
        <w:rPr>
          <w:rFonts w:ascii="Times New Roman" w:hAnsi="Times New Roman" w:cs="Times New Roman"/>
          <w:sz w:val="22"/>
        </w:rPr>
        <w:fldChar w:fldCharType="end"/>
      </w:r>
      <w:r w:rsidR="00ED344C" w:rsidRPr="006258C2">
        <w:rPr>
          <w:rFonts w:ascii="Times New Roman" w:hAnsi="Times New Roman" w:cs="Times New Roman"/>
          <w:sz w:val="22"/>
        </w:rPr>
      </w:r>
      <w:r w:rsidR="00ED344C" w:rsidRPr="006258C2">
        <w:rPr>
          <w:rFonts w:ascii="Times New Roman" w:hAnsi="Times New Roman" w:cs="Times New Roman"/>
          <w:sz w:val="22"/>
        </w:rPr>
        <w:fldChar w:fldCharType="separate"/>
      </w:r>
      <w:r w:rsidR="00ED344C" w:rsidRPr="006258C2">
        <w:rPr>
          <w:rFonts w:ascii="Times New Roman" w:hAnsi="Times New Roman" w:cs="Times New Roman"/>
          <w:noProof/>
          <w:sz w:val="22"/>
          <w:vertAlign w:val="superscript"/>
        </w:rPr>
        <w:t>20</w:t>
      </w:r>
      <w:r w:rsidR="00ED344C" w:rsidRPr="006258C2">
        <w:rPr>
          <w:rFonts w:ascii="Times New Roman" w:hAnsi="Times New Roman" w:cs="Times New Roman"/>
          <w:sz w:val="22"/>
        </w:rPr>
        <w:fldChar w:fldCharType="end"/>
      </w:r>
      <w:r w:rsidR="00ED344C" w:rsidRPr="006258C2">
        <w:rPr>
          <w:rFonts w:ascii="Times New Roman" w:hAnsi="Times New Roman" w:cs="Times New Roman"/>
          <w:sz w:val="22"/>
        </w:rPr>
        <w:t xml:space="preserve"> </w:t>
      </w:r>
      <w:r w:rsidR="004470C2" w:rsidRPr="006258C2">
        <w:rPr>
          <w:rFonts w:ascii="Times New Roman" w:hAnsi="Times New Roman" w:cs="Times New Roman"/>
          <w:sz w:val="22"/>
        </w:rPr>
        <w:t>(</w:t>
      </w:r>
      <w:r w:rsidR="004470C2" w:rsidRPr="006258C2">
        <w:rPr>
          <w:rFonts w:ascii="Times New Roman" w:hAnsi="Times New Roman" w:cs="Times New Roman"/>
          <w:b/>
          <w:sz w:val="22"/>
        </w:rPr>
        <w:t>Table 1</w:t>
      </w:r>
      <w:r w:rsidR="004470C2" w:rsidRPr="006258C2">
        <w:rPr>
          <w:rFonts w:ascii="Times New Roman" w:hAnsi="Times New Roman" w:cs="Times New Roman"/>
          <w:sz w:val="22"/>
        </w:rPr>
        <w:t>)</w:t>
      </w:r>
      <w:r w:rsidR="00C219C9" w:rsidRPr="006258C2">
        <w:rPr>
          <w:rFonts w:ascii="Times New Roman" w:hAnsi="Times New Roman" w:cs="Times New Roman"/>
          <w:sz w:val="22"/>
        </w:rPr>
        <w:t>.</w:t>
      </w:r>
      <w:r w:rsidR="004470C2" w:rsidRPr="006258C2">
        <w:rPr>
          <w:rFonts w:ascii="Times New Roman" w:hAnsi="Times New Roman" w:cs="Times New Roman"/>
          <w:sz w:val="22"/>
        </w:rPr>
        <w:t xml:space="preserve"> Since </w:t>
      </w:r>
      <w:r w:rsidR="001E6DB8" w:rsidRPr="006258C2">
        <w:rPr>
          <w:rFonts w:ascii="Times New Roman" w:hAnsi="Times New Roman" w:cs="Times New Roman"/>
          <w:sz w:val="22"/>
        </w:rPr>
        <w:t>2013 when it was fir</w:t>
      </w:r>
      <w:r w:rsidR="00EB0FF9" w:rsidRPr="006258C2">
        <w:rPr>
          <w:rFonts w:ascii="Times New Roman" w:hAnsi="Times New Roman" w:cs="Times New Roman"/>
          <w:sz w:val="22"/>
        </w:rPr>
        <w:t>s</w:t>
      </w:r>
      <w:r w:rsidR="001E6DB8" w:rsidRPr="006258C2">
        <w:rPr>
          <w:rFonts w:ascii="Times New Roman" w:hAnsi="Times New Roman" w:cs="Times New Roman"/>
          <w:sz w:val="22"/>
        </w:rPr>
        <w:t>t</w:t>
      </w:r>
      <w:r w:rsidR="004470C2" w:rsidRPr="006258C2">
        <w:rPr>
          <w:rFonts w:ascii="Times New Roman" w:hAnsi="Times New Roman" w:cs="Times New Roman"/>
          <w:sz w:val="22"/>
        </w:rPr>
        <w:t xml:space="preserve"> </w:t>
      </w:r>
      <w:r w:rsidR="001E6DB8" w:rsidRPr="006258C2">
        <w:rPr>
          <w:rFonts w:ascii="Times New Roman" w:hAnsi="Times New Roman" w:cs="Times New Roman"/>
          <w:sz w:val="22"/>
        </w:rPr>
        <w:t>applied</w:t>
      </w:r>
      <w:r w:rsidR="007721FC" w:rsidRPr="006258C2">
        <w:rPr>
          <w:rFonts w:ascii="Times New Roman" w:hAnsi="Times New Roman" w:cs="Times New Roman"/>
          <w:sz w:val="22"/>
        </w:rPr>
        <w:t xml:space="preserve"> </w:t>
      </w:r>
      <w:r w:rsidR="001E6DB8" w:rsidRPr="006258C2">
        <w:rPr>
          <w:rFonts w:ascii="Times New Roman" w:hAnsi="Times New Roman" w:cs="Times New Roman"/>
          <w:sz w:val="22"/>
        </w:rPr>
        <w:t xml:space="preserve">in mammalian cells </w:t>
      </w:r>
      <w:r w:rsidR="004470C2" w:rsidRPr="006258C2">
        <w:rPr>
          <w:rFonts w:ascii="Times New Roman" w:hAnsi="Times New Roman" w:cs="Times New Roman"/>
          <w:sz w:val="22"/>
        </w:rPr>
        <w:t xml:space="preserve">as a </w:t>
      </w:r>
      <w:r w:rsidR="001E6DB8" w:rsidRPr="006258C2">
        <w:rPr>
          <w:rFonts w:ascii="Times New Roman" w:hAnsi="Times New Roman" w:cs="Times New Roman"/>
          <w:sz w:val="22"/>
        </w:rPr>
        <w:t xml:space="preserve">tool to edit </w:t>
      </w:r>
      <w:r w:rsidR="00A745ED" w:rsidRPr="006258C2">
        <w:rPr>
          <w:rFonts w:ascii="Times New Roman" w:hAnsi="Times New Roman" w:cs="Times New Roman"/>
          <w:sz w:val="22"/>
        </w:rPr>
        <w:t>the</w:t>
      </w:r>
      <w:r w:rsidR="004470C2" w:rsidRPr="006258C2">
        <w:rPr>
          <w:rFonts w:ascii="Times New Roman" w:hAnsi="Times New Roman" w:cs="Times New Roman"/>
          <w:sz w:val="22"/>
        </w:rPr>
        <w:t xml:space="preserve"> genome</w:t>
      </w:r>
      <w:r w:rsidR="00D53ED1" w:rsidRPr="006258C2">
        <w:rPr>
          <w:rFonts w:ascii="Times New Roman" w:hAnsi="Times New Roman" w:cs="Times New Roman"/>
          <w:sz w:val="22"/>
        </w:rPr>
        <w:t>,</w:t>
      </w:r>
      <w:r w:rsidR="004470C2" w:rsidRPr="006258C2">
        <w:rPr>
          <w:rFonts w:ascii="Times New Roman" w:hAnsi="Times New Roman" w:cs="Times New Roman"/>
          <w:sz w:val="22"/>
        </w:rPr>
        <w:fldChar w:fldCharType="begin">
          <w:fldData xml:space="preserve">PEVuZE5vdGU+PENpdGU+PEF1dGhvcj5Db25nPC9BdXRob3I+PFllYXI+MjAxMzwvWWVhcj48UmVj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Db25nPC9BdXRob3I+PFllYXI+MjAxMzwvWWVhcj48UmVj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004470C2" w:rsidRPr="006258C2">
        <w:rPr>
          <w:rFonts w:ascii="Times New Roman" w:hAnsi="Times New Roman" w:cs="Times New Roman"/>
          <w:sz w:val="22"/>
        </w:rPr>
      </w:r>
      <w:r w:rsidR="004470C2"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1,22</w:t>
      </w:r>
      <w:r w:rsidR="004470C2" w:rsidRPr="006258C2">
        <w:rPr>
          <w:rFonts w:ascii="Times New Roman" w:hAnsi="Times New Roman" w:cs="Times New Roman"/>
          <w:sz w:val="22"/>
        </w:rPr>
        <w:fldChar w:fldCharType="end"/>
      </w:r>
      <w:r w:rsidR="00281311" w:rsidRPr="006258C2">
        <w:rPr>
          <w:rFonts w:ascii="Times New Roman" w:hAnsi="Times New Roman" w:cs="Times New Roman"/>
          <w:sz w:val="22"/>
        </w:rPr>
        <w:t xml:space="preserve"> </w:t>
      </w:r>
      <w:r w:rsidR="004470C2" w:rsidRPr="006258C2">
        <w:rPr>
          <w:rFonts w:ascii="Times New Roman" w:hAnsi="Times New Roman" w:cs="Times New Roman"/>
          <w:sz w:val="22"/>
        </w:rPr>
        <w:t>the versatile CRISPR/Cas9 technology has been rapidly expand</w:t>
      </w:r>
      <w:r w:rsidR="00C81986" w:rsidRPr="006258C2">
        <w:rPr>
          <w:rFonts w:ascii="Times New Roman" w:hAnsi="Times New Roman" w:cs="Times New Roman"/>
          <w:sz w:val="22"/>
        </w:rPr>
        <w:t>ing</w:t>
      </w:r>
      <w:r w:rsidR="004470C2" w:rsidRPr="006258C2">
        <w:rPr>
          <w:rFonts w:ascii="Times New Roman" w:hAnsi="Times New Roman" w:cs="Times New Roman"/>
          <w:sz w:val="22"/>
        </w:rPr>
        <w:t xml:space="preserve"> </w:t>
      </w:r>
      <w:r w:rsidR="00A60302" w:rsidRPr="006258C2">
        <w:rPr>
          <w:rFonts w:ascii="Times New Roman" w:hAnsi="Times New Roman" w:cs="Times New Roman"/>
          <w:sz w:val="22"/>
        </w:rPr>
        <w:t>its use in modulating gene expression, ranging from</w:t>
      </w:r>
      <w:r w:rsidR="004470C2" w:rsidRPr="006258C2">
        <w:rPr>
          <w:rFonts w:ascii="Times New Roman" w:hAnsi="Times New Roman" w:cs="Times New Roman"/>
          <w:sz w:val="22"/>
        </w:rPr>
        <w:t xml:space="preserve"> genomic sequence</w:t>
      </w:r>
      <w:r w:rsidR="00173C92" w:rsidRPr="006258C2">
        <w:rPr>
          <w:rFonts w:ascii="Times New Roman" w:hAnsi="Times New Roman" w:cs="Times New Roman"/>
          <w:sz w:val="22"/>
        </w:rPr>
        <w:t xml:space="preserve"> correction or alteration</w:t>
      </w:r>
      <w:r w:rsidR="004470C2" w:rsidRPr="006258C2">
        <w:rPr>
          <w:rFonts w:ascii="Times New Roman" w:hAnsi="Times New Roman" w:cs="Times New Roman"/>
          <w:sz w:val="22"/>
        </w:rPr>
        <w:t xml:space="preserve">, to epigenetic and transcriptional modifications. </w:t>
      </w:r>
    </w:p>
    <w:p w14:paraId="4C051E7B" w14:textId="2146F33A" w:rsidR="004470C2" w:rsidRPr="006258C2" w:rsidRDefault="004470C2"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The advent of programmable nucleases has greatly accelerated the proceedings of gene editing from concept to clinical practice and unprecedentedly enabled scientists with a powerful tool to </w:t>
      </w:r>
      <w:r w:rsidR="00B05FE9" w:rsidRPr="006258C2">
        <w:rPr>
          <w:rFonts w:ascii="Times New Roman" w:hAnsi="Times New Roman" w:cs="Times New Roman" w:hint="eastAsia"/>
          <w:sz w:val="22"/>
        </w:rPr>
        <w:t>maneuver</w:t>
      </w:r>
      <w:r w:rsidRPr="006258C2">
        <w:rPr>
          <w:rFonts w:ascii="Times New Roman" w:hAnsi="Times New Roman" w:cs="Times New Roman"/>
          <w:sz w:val="22"/>
        </w:rPr>
        <w:t xml:space="preserve"> </w:t>
      </w:r>
      <w:r w:rsidR="004E28C8" w:rsidRPr="006258C2">
        <w:rPr>
          <w:rFonts w:ascii="Times New Roman" w:hAnsi="Times New Roman" w:cs="Times New Roman"/>
          <w:sz w:val="22"/>
        </w:rPr>
        <w:t xml:space="preserve">literally </w:t>
      </w:r>
      <w:r w:rsidRPr="006258C2">
        <w:rPr>
          <w:rFonts w:ascii="Times New Roman" w:hAnsi="Times New Roman" w:cs="Times New Roman"/>
          <w:sz w:val="22"/>
        </w:rPr>
        <w:t xml:space="preserve">any gene in a </w:t>
      </w:r>
      <w:r w:rsidR="008F1D61" w:rsidRPr="006258C2">
        <w:rPr>
          <w:rFonts w:ascii="Times New Roman" w:hAnsi="Times New Roman" w:cs="Times New Roman"/>
          <w:sz w:val="22"/>
        </w:rPr>
        <w:t>wide variety of</w:t>
      </w:r>
      <w:r w:rsidRPr="006258C2">
        <w:rPr>
          <w:rFonts w:ascii="Times New Roman" w:hAnsi="Times New Roman" w:cs="Times New Roman"/>
          <w:sz w:val="22"/>
        </w:rPr>
        <w:t xml:space="preserve"> cell types and </w:t>
      </w:r>
      <w:r w:rsidR="00834401" w:rsidRPr="006258C2">
        <w:rPr>
          <w:rFonts w:ascii="Times New Roman" w:hAnsi="Times New Roman" w:cs="Times New Roman"/>
          <w:sz w:val="22"/>
        </w:rPr>
        <w:t>species</w:t>
      </w:r>
      <w:r w:rsidRPr="006258C2">
        <w:rPr>
          <w:rFonts w:ascii="Times New Roman" w:hAnsi="Times New Roman" w:cs="Times New Roman"/>
          <w:sz w:val="22"/>
        </w:rPr>
        <w:t xml:space="preserve">. </w:t>
      </w:r>
      <w:r w:rsidR="00A349C5" w:rsidRPr="006258C2">
        <w:rPr>
          <w:rFonts w:ascii="Times New Roman" w:hAnsi="Times New Roman" w:cs="Times New Roman"/>
          <w:sz w:val="22"/>
        </w:rPr>
        <w:t xml:space="preserve">Current preclinical </w:t>
      </w:r>
      <w:r w:rsidR="001519C3" w:rsidRPr="006258C2">
        <w:rPr>
          <w:rFonts w:ascii="Times New Roman" w:hAnsi="Times New Roman" w:cs="Times New Roman"/>
          <w:sz w:val="22"/>
        </w:rPr>
        <w:t>research on</w:t>
      </w:r>
      <w:r w:rsidR="00A349C5" w:rsidRPr="006258C2">
        <w:rPr>
          <w:rFonts w:ascii="Times New Roman" w:hAnsi="Times New Roman" w:cs="Times New Roman"/>
          <w:sz w:val="22"/>
        </w:rPr>
        <w:t xml:space="preserve"> genome editing </w:t>
      </w:r>
      <w:r w:rsidR="008319AB" w:rsidRPr="006258C2">
        <w:rPr>
          <w:rFonts w:ascii="Times New Roman" w:hAnsi="Times New Roman" w:cs="Times New Roman"/>
          <w:sz w:val="22"/>
        </w:rPr>
        <w:t xml:space="preserve">primarily concentrate </w:t>
      </w:r>
      <w:r w:rsidR="00A349C5" w:rsidRPr="006258C2">
        <w:rPr>
          <w:rFonts w:ascii="Times New Roman" w:hAnsi="Times New Roman" w:cs="Times New Roman"/>
          <w:sz w:val="22"/>
        </w:rPr>
        <w:t xml:space="preserve">on viral </w:t>
      </w:r>
      <w:r w:rsidR="000C4DED" w:rsidRPr="006258C2">
        <w:rPr>
          <w:rFonts w:ascii="Times New Roman" w:hAnsi="Times New Roman" w:cs="Times New Roman"/>
          <w:sz w:val="22"/>
        </w:rPr>
        <w:t>infections</w:t>
      </w:r>
      <w:r w:rsidR="00A349C5" w:rsidRPr="006258C2">
        <w:rPr>
          <w:rFonts w:ascii="Times New Roman" w:hAnsi="Times New Roman" w:cs="Times New Roman"/>
          <w:sz w:val="22"/>
        </w:rPr>
        <w:t xml:space="preserve">, cardiovascular diseases, metabolic disorders, primary defects of the immune system, hemophilia, muscular dystrophy and </w:t>
      </w:r>
      <w:r w:rsidR="00F62EF0" w:rsidRPr="006258C2">
        <w:rPr>
          <w:rFonts w:ascii="Times New Roman" w:hAnsi="Times New Roman" w:cs="Times New Roman"/>
          <w:sz w:val="22"/>
        </w:rPr>
        <w:t>development in</w:t>
      </w:r>
      <w:r w:rsidR="00A349C5" w:rsidRPr="006258C2">
        <w:rPr>
          <w:rFonts w:ascii="Times New Roman" w:hAnsi="Times New Roman" w:cs="Times New Roman"/>
          <w:sz w:val="22"/>
        </w:rPr>
        <w:t xml:space="preserve"> T-cell based </w:t>
      </w:r>
      <w:r w:rsidR="00E461F8" w:rsidRPr="006258C2">
        <w:rPr>
          <w:rFonts w:ascii="Times New Roman" w:hAnsi="Times New Roman" w:cs="Times New Roman" w:hint="eastAsia"/>
          <w:sz w:val="22"/>
        </w:rPr>
        <w:t>anti</w:t>
      </w:r>
      <w:r w:rsidR="00E461F8" w:rsidRPr="006258C2">
        <w:rPr>
          <w:rFonts w:ascii="Times New Roman" w:hAnsi="Times New Roman" w:cs="Times New Roman"/>
          <w:sz w:val="22"/>
        </w:rPr>
        <w:t xml:space="preserve">-cancer </w:t>
      </w:r>
      <w:r w:rsidR="00A349C5" w:rsidRPr="006258C2">
        <w:rPr>
          <w:rFonts w:ascii="Times New Roman" w:hAnsi="Times New Roman" w:cs="Times New Roman"/>
          <w:sz w:val="22"/>
        </w:rPr>
        <w:t xml:space="preserve">immunotherapies. Some of these methods have </w:t>
      </w:r>
      <w:r w:rsidR="00F14CF2" w:rsidRPr="006258C2">
        <w:rPr>
          <w:rFonts w:ascii="Times New Roman" w:hAnsi="Times New Roman" w:cs="Times New Roman"/>
          <w:sz w:val="22"/>
        </w:rPr>
        <w:t>gone beyond</w:t>
      </w:r>
      <w:r w:rsidR="00A349C5" w:rsidRPr="006258C2">
        <w:rPr>
          <w:rFonts w:ascii="Times New Roman" w:hAnsi="Times New Roman" w:cs="Times New Roman"/>
          <w:sz w:val="22"/>
        </w:rPr>
        <w:t xml:space="preserve"> preclinical </w:t>
      </w:r>
      <w:r w:rsidR="00F14CF2" w:rsidRPr="006258C2">
        <w:rPr>
          <w:rFonts w:ascii="Times New Roman" w:hAnsi="Times New Roman" w:cs="Times New Roman"/>
          <w:sz w:val="22"/>
        </w:rPr>
        <w:t xml:space="preserve">research </w:t>
      </w:r>
      <w:r w:rsidR="00A349C5" w:rsidRPr="006258C2">
        <w:rPr>
          <w:rFonts w:ascii="Times New Roman" w:hAnsi="Times New Roman" w:cs="Times New Roman"/>
          <w:sz w:val="22"/>
        </w:rPr>
        <w:t xml:space="preserve">and are </w:t>
      </w:r>
      <w:r w:rsidR="006B6FD1" w:rsidRPr="006258C2">
        <w:rPr>
          <w:rFonts w:ascii="Times New Roman" w:hAnsi="Times New Roman" w:cs="Times New Roman"/>
          <w:sz w:val="22"/>
        </w:rPr>
        <w:t xml:space="preserve">recently </w:t>
      </w:r>
      <w:r w:rsidR="00A349C5" w:rsidRPr="006258C2">
        <w:rPr>
          <w:rFonts w:ascii="Times New Roman" w:hAnsi="Times New Roman" w:cs="Times New Roman"/>
          <w:sz w:val="22"/>
        </w:rPr>
        <w:t xml:space="preserve">undergoing phase 1/2 clinical trials. </w:t>
      </w:r>
      <w:r w:rsidRPr="006258C2">
        <w:rPr>
          <w:rFonts w:ascii="Times New Roman" w:hAnsi="Times New Roman" w:cs="Times New Roman"/>
          <w:sz w:val="22"/>
        </w:rPr>
        <w:t xml:space="preserve">Here, we review recent </w:t>
      </w:r>
      <w:r w:rsidR="00B5500E" w:rsidRPr="006258C2">
        <w:rPr>
          <w:rFonts w:ascii="Times New Roman" w:hAnsi="Times New Roman" w:cs="Times New Roman"/>
          <w:sz w:val="22"/>
        </w:rPr>
        <w:t xml:space="preserve">improvements </w:t>
      </w:r>
      <w:r w:rsidRPr="006258C2">
        <w:rPr>
          <w:rFonts w:ascii="Times New Roman" w:hAnsi="Times New Roman" w:cs="Times New Roman"/>
          <w:sz w:val="22"/>
        </w:rPr>
        <w:t xml:space="preserve">of the three main genome editing </w:t>
      </w:r>
      <w:r w:rsidR="00B5500E" w:rsidRPr="006258C2">
        <w:rPr>
          <w:rFonts w:ascii="Times New Roman" w:hAnsi="Times New Roman" w:cs="Times New Roman"/>
          <w:sz w:val="22"/>
        </w:rPr>
        <w:t xml:space="preserve">platforms </w:t>
      </w:r>
      <w:r w:rsidRPr="006258C2">
        <w:rPr>
          <w:rFonts w:ascii="Times New Roman" w:hAnsi="Times New Roman" w:cs="Times New Roman"/>
          <w:sz w:val="22"/>
        </w:rPr>
        <w:t xml:space="preserve">(ZFN, TALENs and CRISPR/Cas9) and discuss applications of their derivative reagents of gene-editing tools in various human diseases and </w:t>
      </w:r>
      <w:r w:rsidR="00B8432E" w:rsidRPr="006258C2">
        <w:rPr>
          <w:rFonts w:ascii="Times New Roman" w:hAnsi="Times New Roman" w:cs="Times New Roman"/>
          <w:sz w:val="22"/>
        </w:rPr>
        <w:t>in promising</w:t>
      </w:r>
      <w:r w:rsidRPr="006258C2">
        <w:rPr>
          <w:rFonts w:ascii="Times New Roman" w:hAnsi="Times New Roman" w:cs="Times New Roman"/>
          <w:sz w:val="22"/>
        </w:rPr>
        <w:t xml:space="preserve"> future therapies, focusing on eukaryotic cells and animal models. Finally, we outline the clinical trials that apply genome editing platforms for disease treatment and some of the challenges in the implementation of this technology. </w:t>
      </w:r>
    </w:p>
    <w:p w14:paraId="7B6F229B" w14:textId="77777777" w:rsidR="00496A8B" w:rsidRPr="006258C2" w:rsidRDefault="00496A8B" w:rsidP="008E4B03">
      <w:pPr>
        <w:spacing w:line="480" w:lineRule="auto"/>
        <w:rPr>
          <w:rFonts w:ascii="Times New Roman" w:hAnsi="Times New Roman" w:cs="Times New Roman"/>
          <w:b/>
          <w:sz w:val="22"/>
        </w:rPr>
      </w:pPr>
    </w:p>
    <w:p w14:paraId="718F90E9" w14:textId="3CA228BB" w:rsidR="004470C2" w:rsidRPr="006258C2" w:rsidRDefault="004470C2" w:rsidP="00E60199">
      <w:pPr>
        <w:pStyle w:val="a7"/>
        <w:numPr>
          <w:ilvl w:val="0"/>
          <w:numId w:val="6"/>
        </w:numPr>
        <w:spacing w:line="480" w:lineRule="auto"/>
        <w:ind w:firstLineChars="0"/>
        <w:rPr>
          <w:rFonts w:ascii="Times New Roman" w:hAnsi="Times New Roman" w:cs="Times New Roman"/>
          <w:b/>
          <w:sz w:val="22"/>
        </w:rPr>
      </w:pPr>
      <w:r w:rsidRPr="006258C2">
        <w:rPr>
          <w:rFonts w:ascii="Times New Roman" w:hAnsi="Times New Roman" w:cs="Times New Roman"/>
          <w:b/>
          <w:sz w:val="22"/>
        </w:rPr>
        <w:lastRenderedPageBreak/>
        <w:t>Structure and mechanism of genome editing tools</w:t>
      </w:r>
    </w:p>
    <w:p w14:paraId="2BB73D8C" w14:textId="77777777" w:rsidR="004470C2" w:rsidRPr="006258C2" w:rsidRDefault="004470C2" w:rsidP="008E4B03">
      <w:pPr>
        <w:spacing w:line="480" w:lineRule="auto"/>
        <w:rPr>
          <w:rFonts w:ascii="Times New Roman" w:hAnsi="Times New Roman" w:cs="Times New Roman"/>
          <w:b/>
          <w:sz w:val="22"/>
        </w:rPr>
      </w:pPr>
      <w:r w:rsidRPr="006258C2">
        <w:rPr>
          <w:rFonts w:ascii="Times New Roman" w:hAnsi="Times New Roman" w:cs="Times New Roman"/>
          <w:b/>
          <w:sz w:val="22"/>
        </w:rPr>
        <w:t>2.1 The structure of ZFN and its interaction with DNA</w:t>
      </w:r>
    </w:p>
    <w:p w14:paraId="2FC0E3ED" w14:textId="5069FB3F" w:rsidR="004470C2" w:rsidRPr="006258C2" w:rsidRDefault="004470C2"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Zinc-finger </w:t>
      </w:r>
      <w:bookmarkStart w:id="2" w:name="_Hlk10703138"/>
      <w:r w:rsidRPr="006258C2">
        <w:rPr>
          <w:rFonts w:ascii="Times New Roman" w:hAnsi="Times New Roman" w:cs="Times New Roman"/>
          <w:sz w:val="22"/>
        </w:rPr>
        <w:t>nuclease</w:t>
      </w:r>
      <w:bookmarkEnd w:id="2"/>
      <w:r w:rsidRPr="006258C2">
        <w:rPr>
          <w:rFonts w:ascii="Times New Roman" w:hAnsi="Times New Roman" w:cs="Times New Roman"/>
          <w:sz w:val="22"/>
        </w:rPr>
        <w:t xml:space="preserve"> was assembled by fusing a none sequence-specific cleavage domain to a site-specific </w:t>
      </w:r>
      <w:r w:rsidR="00551B6A" w:rsidRPr="006258C2">
        <w:rPr>
          <w:rFonts w:ascii="Times New Roman" w:hAnsi="Times New Roman" w:cs="Times New Roman"/>
          <w:sz w:val="22"/>
        </w:rPr>
        <w:t xml:space="preserve">DNA binding domain that is </w:t>
      </w:r>
      <w:r w:rsidR="00F26935" w:rsidRPr="006258C2">
        <w:rPr>
          <w:rFonts w:ascii="Times New Roman" w:hAnsi="Times New Roman" w:cs="Times New Roman"/>
          <w:sz w:val="22"/>
        </w:rPr>
        <w:t xml:space="preserve">loaded in </w:t>
      </w:r>
      <w:r w:rsidRPr="006258C2">
        <w:rPr>
          <w:rFonts w:ascii="Times New Roman" w:hAnsi="Times New Roman" w:cs="Times New Roman"/>
          <w:sz w:val="22"/>
        </w:rPr>
        <w:t>zinc finge</w:t>
      </w:r>
      <w:r w:rsidR="009A03FF" w:rsidRPr="006258C2">
        <w:rPr>
          <w:rFonts w:ascii="Times New Roman" w:hAnsi="Times New Roman" w:cs="Times New Roman"/>
          <w:sz w:val="22"/>
        </w:rPr>
        <w:t>r</w:t>
      </w:r>
      <w:r w:rsidR="00C219C9"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Kim&lt;/Author&gt;&lt;Year&gt;1996&lt;/Year&gt;&lt;RecNum&gt;145&lt;/RecNum&gt;&lt;DisplayText&gt;&lt;style face="superscript"&gt;23&lt;/style&gt;&lt;/DisplayText&gt;&lt;record&gt;&lt;rec-number&gt;145&lt;/rec-number&gt;&lt;foreign-keys&gt;&lt;key app="EN" db-id="d2r9z9x58pzr2pe20aspf2sazw0as2xts2p0" timestamp="1558601850"&gt;145&lt;/key&gt;&lt;/foreign-keys&gt;&lt;ref-type name="Journal Article"&gt;17&lt;/ref-type&gt;&lt;contributors&gt;&lt;authors&gt;&lt;author&gt;Kim, Y. G.&lt;/author&gt;&lt;author&gt;Cha, J.&lt;/author&gt;&lt;author&gt;Chandrasegaran, S.&lt;/author&gt;&lt;/authors&gt;&lt;/contributors&gt;&lt;auth-address&gt;Department of Environmental Health Sciences, Johns Hopkins University, School of Hygiene and Public Health, Baltimore, MD 21205-2179, USA.&lt;/auth-address&gt;&lt;titles&gt;&lt;title&gt;Hybrid restriction enzymes: zinc finger fusions to Fok I cleavage domain&lt;/title&gt;&lt;secondary-title&gt;Proc. Natl. Acad. Sci. U.S.A.&lt;/secondary-title&gt;&lt;/titles&gt;&lt;periodical&gt;&lt;full-title&gt;Proc. Natl. Acad. Sci. U.S.A.&lt;/full-title&gt;&lt;/periodical&gt;&lt;pages&gt;1156-60&lt;/pages&gt;&lt;volume&gt;93&lt;/volume&gt;&lt;number&gt;3&lt;/number&gt;&lt;edition&gt;1996/02/06&lt;/edition&gt;&lt;dates&gt;&lt;year&gt;1996&lt;/year&gt;&lt;pub-dates&gt;&lt;date&gt;Feb 6&lt;/date&gt;&lt;/pub-dates&gt;&lt;/dates&gt;&lt;isbn&gt;(Electronic)&amp;#xD;(Linking)&lt;/isbn&gt;&lt;accession-num&gt;8577732&lt;/accession-num&gt;&lt;urls&gt;&lt;/urls&gt;&lt;custom2&gt;PMC40048&lt;/custom2&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3</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 zinc-finger protein with site-specific binding property to DNA was discovered primarily in 1985 as part of transcription factor IIIa in Xenopus oocytes</w:t>
      </w:r>
      <w:r w:rsidR="00C219C9"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Diakun&lt;/Author&gt;&lt;Year&gt;1986&lt;/Year&gt;&lt;RecNum&gt;125&lt;/RecNum&gt;&lt;DisplayText&gt;&lt;style face="superscript"&gt;24&lt;/style&gt;&lt;/DisplayText&gt;&lt;record&gt;&lt;rec-number&gt;125&lt;/rec-number&gt;&lt;foreign-keys&gt;&lt;key app="EN" db-id="d2r9z9x58pzr2pe20aspf2sazw0as2xts2p0" timestamp="1558489715"&gt;125&lt;/key&gt;&lt;/foreign-keys&gt;&lt;ref-type name="Journal Article"&gt;17&lt;/ref-type&gt;&lt;contributors&gt;&lt;authors&gt;&lt;author&gt;Diakun, G. P.&lt;/author&gt;&lt;author&gt;Fairall, L.&lt;/author&gt;&lt;author&gt;Klug, A.&lt;/author&gt;&lt;/authors&gt;&lt;/contributors&gt;&lt;titles&gt;&lt;title&gt;EXAFS study of the zinc-binding sites in the protein transcription factor IIIA&lt;/title&gt;&lt;secondary-title&gt;Nature&lt;/secondary-title&gt;&lt;/titles&gt;&lt;periodical&gt;&lt;full-title&gt;Nature&lt;/full-title&gt;&lt;/periodical&gt;&lt;pages&gt;698-9&lt;/pages&gt;&lt;volume&gt;324&lt;/volume&gt;&lt;number&gt;6098&lt;/number&gt;&lt;edition&gt;1986/12/18&lt;/edition&gt;&lt;dates&gt;&lt;year&gt;1986&lt;/year&gt;&lt;pub-dates&gt;&lt;date&gt;Dec 18-31&lt;/date&gt;&lt;/pub-dates&gt;&lt;/dates&gt;&lt;isbn&gt;(Electronic)&amp;#xD;(Linking)&lt;/isbn&gt;&lt;accession-num&gt;3796733&lt;/accession-num&gt;&lt;label&gt;&lt;style face="normal" font="default" size="100%"&gt;ZFN &lt;/style&gt;&lt;style face="nor</w:instrText>
      </w:r>
      <w:r w:rsidR="00545893" w:rsidRPr="006258C2">
        <w:rPr>
          <w:rFonts w:ascii="Times New Roman" w:hAnsi="Times New Roman" w:cs="Times New Roman" w:hint="eastAsia"/>
          <w:sz w:val="22"/>
        </w:rPr>
        <w:instrText>mal" font="default" charset="134" size="100%"&gt;</w:instrText>
      </w:r>
      <w:r w:rsidR="00545893" w:rsidRPr="006258C2">
        <w:rPr>
          <w:rFonts w:ascii="Times New Roman" w:hAnsi="Times New Roman" w:cs="Times New Roman" w:hint="eastAsia"/>
          <w:sz w:val="22"/>
        </w:rPr>
        <w:instrText>首次报道</w:instrText>
      </w:r>
      <w:r w:rsidR="00545893" w:rsidRPr="006258C2">
        <w:rPr>
          <w:rFonts w:ascii="Times New Roman" w:hAnsi="Times New Roman" w:cs="Times New Roman" w:hint="eastAsia"/>
          <w:sz w:val="22"/>
        </w:rPr>
        <w:instrText>&lt;/style&gt;&lt;/label&gt;&lt;urls&gt;&lt;/urls&gt;&lt;electronic-resource-num&gt;10.1038/324698a0&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4</w:t>
      </w:r>
      <w:r w:rsidRPr="006258C2">
        <w:rPr>
          <w:rFonts w:ascii="Times New Roman" w:hAnsi="Times New Roman" w:cs="Times New Roman"/>
          <w:sz w:val="22"/>
        </w:rPr>
        <w:fldChar w:fldCharType="end"/>
      </w:r>
      <w:r w:rsidRPr="006258C2">
        <w:rPr>
          <w:rFonts w:ascii="Times New Roman" w:hAnsi="Times New Roman" w:cs="Times New Roman"/>
          <w:sz w:val="22"/>
        </w:rPr>
        <w:t xml:space="preserve"> Functional specificity of the designed zinc-finger domain comprises an array of Cys</w:t>
      </w:r>
      <w:r w:rsidRPr="006258C2">
        <w:rPr>
          <w:rFonts w:ascii="Times New Roman" w:hAnsi="Times New Roman" w:cs="Times New Roman"/>
          <w:sz w:val="22"/>
          <w:vertAlign w:val="subscript"/>
        </w:rPr>
        <w:t>2</w:t>
      </w:r>
      <w:r w:rsidRPr="006258C2">
        <w:rPr>
          <w:rFonts w:ascii="Times New Roman" w:hAnsi="Times New Roman" w:cs="Times New Roman"/>
          <w:sz w:val="22"/>
        </w:rPr>
        <w:t>His</w:t>
      </w:r>
      <w:r w:rsidRPr="006258C2">
        <w:rPr>
          <w:rFonts w:ascii="Times New Roman" w:hAnsi="Times New Roman" w:cs="Times New Roman"/>
          <w:sz w:val="22"/>
          <w:vertAlign w:val="subscript"/>
        </w:rPr>
        <w:t>2</w:t>
      </w:r>
      <w:r w:rsidRPr="006258C2">
        <w:rPr>
          <w:rFonts w:ascii="Times New Roman" w:hAnsi="Times New Roman" w:cs="Times New Roman"/>
          <w:sz w:val="22"/>
        </w:rPr>
        <w:t xml:space="preserve"> zinc fingers (ZFs), which are derived by highly conserved interactions of their zinc finger domains with homologous DNA sequences. Generally, an individual Cys</w:t>
      </w:r>
      <w:r w:rsidRPr="006258C2">
        <w:rPr>
          <w:rFonts w:ascii="Times New Roman" w:hAnsi="Times New Roman" w:cs="Times New Roman"/>
          <w:sz w:val="22"/>
          <w:vertAlign w:val="subscript"/>
        </w:rPr>
        <w:t>2</w:t>
      </w:r>
      <w:r w:rsidRPr="006258C2">
        <w:rPr>
          <w:rFonts w:ascii="Times New Roman" w:hAnsi="Times New Roman" w:cs="Times New Roman"/>
          <w:sz w:val="22"/>
        </w:rPr>
        <w:t>His</w:t>
      </w:r>
      <w:r w:rsidRPr="006258C2">
        <w:rPr>
          <w:rFonts w:ascii="Times New Roman" w:hAnsi="Times New Roman" w:cs="Times New Roman"/>
          <w:sz w:val="22"/>
          <w:vertAlign w:val="subscript"/>
        </w:rPr>
        <w:t>2</w:t>
      </w:r>
      <w:r w:rsidRPr="006258C2">
        <w:rPr>
          <w:rFonts w:ascii="Times New Roman" w:hAnsi="Times New Roman" w:cs="Times New Roman"/>
          <w:sz w:val="22"/>
        </w:rPr>
        <w:t xml:space="preserve"> zinc finger consists of approximately 30 amino acids</w:t>
      </w:r>
      <w:r w:rsidR="001D5134" w:rsidRPr="006258C2">
        <w:rPr>
          <w:rFonts w:ascii="Times New Roman" w:hAnsi="Times New Roman" w:cs="Times New Roman"/>
          <w:sz w:val="22"/>
        </w:rPr>
        <w:t>,</w:t>
      </w:r>
      <w:r w:rsidRPr="006258C2">
        <w:rPr>
          <w:rFonts w:ascii="Times New Roman" w:hAnsi="Times New Roman" w:cs="Times New Roman"/>
          <w:sz w:val="22"/>
        </w:rPr>
        <w:t xml:space="preserve"> </w:t>
      </w:r>
      <w:r w:rsidR="001D5134" w:rsidRPr="006258C2">
        <w:rPr>
          <w:rFonts w:ascii="Times New Roman" w:hAnsi="Times New Roman" w:cs="Times New Roman"/>
          <w:sz w:val="22"/>
        </w:rPr>
        <w:t xml:space="preserve">which constitute </w:t>
      </w:r>
      <w:r w:rsidRPr="006258C2">
        <w:rPr>
          <w:rFonts w:ascii="Times New Roman" w:hAnsi="Times New Roman" w:cs="Times New Roman"/>
          <w:sz w:val="22"/>
        </w:rPr>
        <w:t>two anti-parallel β sheets opposing an α-helix</w:t>
      </w:r>
      <w:r w:rsidR="00C219C9"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Beerli&lt;/Author&gt;&lt;Year&gt;2002&lt;/Year&gt;&lt;RecNum&gt;146&lt;/RecNum&gt;&lt;DisplayText&gt;&lt;style face="superscript"&gt;25&lt;/style&gt;&lt;/DisplayText&gt;&lt;record&gt;&lt;rec-number&gt;146&lt;/rec-number&gt;&lt;foreign-keys&gt;&lt;key app="EN" db-id="d2r9z9x58pzr2pe20aspf2sazw0as2xts2p0" timestamp="1558603173"&gt;146&lt;/key&gt;&lt;/foreign-keys&gt;&lt;ref-type name="Journal Article"&gt;17&lt;/ref-type&gt;&lt;contributors&gt;&lt;authors&gt;&lt;author&gt;Beerli, R. R.&lt;/author&gt;&lt;author&gt;Barbas, C. F.&lt;/author&gt;&lt;/authors&gt;&lt;/contributors&gt;&lt;auth-address&gt;The Skaggs Institute for Chemical Biology and the Department of Molecular Biology, The Scripps Research Institute, La Jolla, CA 92037, USA.&lt;/auth-address&gt;&lt;titles&gt;&lt;title&gt;Engineering polydactyl zinc-finger transcription factors&lt;/title&gt;&lt;secondary-title&gt;Nat. Biotechnol.&lt;/secondary-title&gt;&lt;/titles&gt;&lt;periodical&gt;&lt;full-title&gt;Nat. Biotechnol.&lt;/full-title&gt;&lt;/periodical&gt;&lt;pages&gt;135-41&lt;/pages&gt;&lt;volume&gt;20&lt;/volume&gt;&lt;number&gt;2&lt;/number&gt;&lt;edition&gt;2002/02/01&lt;/edition&gt;&lt;dates&gt;&lt;year&gt;2002&lt;/year&gt;&lt;pub-dates&gt;&lt;date&gt;Feb&lt;/date&gt;&lt;/pub-dates&gt;&lt;/dates&gt;&lt;isbn&gt;(Electronic)&amp;#xD;(Linking)&lt;/isbn&gt;&lt;accession-num&gt;11821858&lt;/accession-num&gt;&lt;urls&gt;&lt;/urls&gt;&lt;electronic-resource-num&gt;10.1038/nbt0202-135&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5</w:t>
      </w:r>
      <w:r w:rsidRPr="006258C2">
        <w:rPr>
          <w:rFonts w:ascii="Times New Roman" w:hAnsi="Times New Roman" w:cs="Times New Roman"/>
          <w:sz w:val="22"/>
        </w:rPr>
        <w:fldChar w:fldCharType="end"/>
      </w:r>
      <w:r w:rsidRPr="006258C2">
        <w:rPr>
          <w:rFonts w:ascii="Times New Roman" w:hAnsi="Times New Roman" w:cs="Times New Roman"/>
          <w:sz w:val="22"/>
        </w:rPr>
        <w:t xml:space="preserve"> Cys</w:t>
      </w:r>
      <w:r w:rsidRPr="006258C2">
        <w:rPr>
          <w:rFonts w:ascii="Times New Roman" w:hAnsi="Times New Roman" w:cs="Times New Roman"/>
          <w:sz w:val="22"/>
          <w:vertAlign w:val="subscript"/>
        </w:rPr>
        <w:t>2</w:t>
      </w:r>
      <w:r w:rsidRPr="006258C2">
        <w:rPr>
          <w:rFonts w:ascii="Times New Roman" w:hAnsi="Times New Roman" w:cs="Times New Roman"/>
          <w:sz w:val="22"/>
        </w:rPr>
        <w:t>-His</w:t>
      </w:r>
      <w:r w:rsidRPr="006258C2">
        <w:rPr>
          <w:rFonts w:ascii="Times New Roman" w:hAnsi="Times New Roman" w:cs="Times New Roman"/>
          <w:sz w:val="22"/>
          <w:vertAlign w:val="subscript"/>
        </w:rPr>
        <w:t>2</w:t>
      </w:r>
      <w:r w:rsidRPr="006258C2">
        <w:rPr>
          <w:rFonts w:ascii="Times New Roman" w:hAnsi="Times New Roman" w:cs="Times New Roman"/>
          <w:sz w:val="22"/>
        </w:rPr>
        <w:t>-ZF is an adaptable DNA recognition domains and is considered to be the most common type of DNA binding motif in eukaryotes transcription factors</w:t>
      </w:r>
      <w:r w:rsidR="00C219C9"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Beerli&lt;/Author&gt;&lt;Year&gt;2000&lt;/Year&gt;&lt;RecNum&gt;144&lt;/RecNum&gt;&lt;DisplayText&gt;&lt;style face="superscript"&gt;26&lt;/style&gt;&lt;/DisplayText&gt;&lt;record&gt;&lt;rec-number&gt;144&lt;/rec-number&gt;&lt;foreign-keys&gt;&lt;key app="EN" db-id="d2r9z9x58pzr2pe20aspf2sazw0as2xts2p0" timestamp="1558599478"&gt;144&lt;/key&gt;&lt;/foreign-keys&gt;&lt;ref-type name="Journal Article"&gt;17&lt;/ref-type&gt;&lt;contributors&gt;&lt;authors&gt;&lt;author&gt;Beerli, R. R.&lt;/author&gt;&lt;author&gt;Schopfer, U.&lt;/author&gt;&lt;author&gt;Dreier, B.&lt;/author&gt;&lt;author&gt;Barbas, C. F.&lt;/author&gt;&lt;/authors&gt;&lt;/contributors&gt;&lt;auth-address&gt;Skaggs Institute for Chemical Biology and the Department of Molecular Biology, The Scripps Research Institute, La Jolla, California 92037, USA.&lt;/auth-address&gt;&lt;titles&gt;&lt;title&gt;Chemically regulated zinc finger transcription factors&lt;/title&gt;&lt;secondary-title&gt;J. Biol. Chem.&lt;/secondary-title&gt;&lt;/titles&gt;&lt;periodical&gt;&lt;full-title&gt;J. Biol. Chem.&lt;/full-title&gt;&lt;/periodical&gt;&lt;pages&gt;32617-27&lt;/pages&gt;&lt;volume&gt;275&lt;/volume&gt;&lt;number&gt;42&lt;/number&gt;&lt;edition&gt;2000/08/05&lt;/edition&gt;&lt;dates&gt;&lt;year&gt;2000&lt;/year&gt;&lt;pub-dates&gt;&lt;date&gt;Oct 20&lt;/date&gt;&lt;/pub-dates&gt;&lt;/dates&gt;&lt;isbn&gt;(Electronic)&amp;#xD;(Linking)&lt;/isbn&gt;&lt;accession-num&gt;10924515&lt;/accession-num&gt;&lt;urls&gt;&lt;/urls&gt;&lt;electronic-resource-num&gt;10.1074/jbc.M005108200&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6</w:t>
      </w:r>
      <w:r w:rsidRPr="006258C2">
        <w:rPr>
          <w:rFonts w:ascii="Times New Roman" w:hAnsi="Times New Roman" w:cs="Times New Roman"/>
          <w:sz w:val="22"/>
        </w:rPr>
        <w:fldChar w:fldCharType="end"/>
      </w:r>
      <w:r w:rsidRPr="006258C2">
        <w:rPr>
          <w:rFonts w:ascii="Times New Roman" w:hAnsi="Times New Roman" w:cs="Times New Roman"/>
          <w:sz w:val="22"/>
        </w:rPr>
        <w:t xml:space="preserve"> Each zinc finger unit selectivity recognizes 3 base pairs (bp) of DNA and produces base-specific contacts through the interaction of its α-helix residues with the major groove of DNA</w:t>
      </w:r>
      <w:r w:rsidR="00C219C9"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CdWNrLUtvZWhudG9wPC9BdXRob3I+PFllYXI+MjAxMjwv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CdWNrLUtvZWhudG9wPC9BdXRob3I+PFllYXI+MjAxMjwv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7,28</w:t>
      </w:r>
      <w:r w:rsidRPr="006258C2">
        <w:rPr>
          <w:rFonts w:ascii="Times New Roman" w:hAnsi="Times New Roman" w:cs="Times New Roman"/>
          <w:sz w:val="22"/>
        </w:rPr>
        <w:fldChar w:fldCharType="end"/>
      </w:r>
      <w:r w:rsidRPr="006258C2">
        <w:rPr>
          <w:rFonts w:ascii="Times New Roman" w:hAnsi="Times New Roman" w:cs="Times New Roman"/>
          <w:sz w:val="22"/>
        </w:rPr>
        <w:t xml:space="preserve"> T</w:t>
      </w:r>
      <w:r w:rsidRPr="006258C2">
        <w:rPr>
          <w:rFonts w:ascii="Times New Roman" w:hAnsi="Times New Roman"/>
          <w:sz w:val="22"/>
        </w:rPr>
        <w:t xml:space="preserve">he </w:t>
      </w:r>
      <w:proofErr w:type="spellStart"/>
      <w:r w:rsidR="007626A0" w:rsidRPr="006258C2">
        <w:rPr>
          <w:rFonts w:ascii="Times New Roman" w:hAnsi="Times New Roman" w:cs="Times New Roman"/>
          <w:sz w:val="22"/>
        </w:rPr>
        <w:t>FokI</w:t>
      </w:r>
      <w:proofErr w:type="spellEnd"/>
      <w:r w:rsidR="007626A0" w:rsidRPr="006258C2">
        <w:rPr>
          <w:rFonts w:ascii="Times New Roman" w:hAnsi="Times New Roman" w:cs="Times New Roman"/>
          <w:sz w:val="22"/>
        </w:rPr>
        <w:t xml:space="preserve"> type </w:t>
      </w:r>
      <w:r w:rsidR="007626A0" w:rsidRPr="006258C2">
        <w:rPr>
          <w:rFonts w:ascii="Times New Roman" w:eastAsia="宋体" w:hAnsi="Times New Roman" w:cs="Times New Roman"/>
          <w:sz w:val="22"/>
        </w:rPr>
        <w:t xml:space="preserve">Ⅱ </w:t>
      </w:r>
      <w:r w:rsidR="007626A0" w:rsidRPr="006258C2">
        <w:rPr>
          <w:rFonts w:ascii="Times New Roman" w:hAnsi="Times New Roman" w:cs="Times New Roman"/>
          <w:sz w:val="22"/>
        </w:rPr>
        <w:t xml:space="preserve">restriction endonuclease form the </w:t>
      </w:r>
      <w:r w:rsidRPr="006258C2">
        <w:rPr>
          <w:rFonts w:ascii="Times New Roman" w:hAnsi="Times New Roman" w:cs="Times New Roman"/>
          <w:sz w:val="22"/>
        </w:rPr>
        <w:t xml:space="preserve">domain </w:t>
      </w:r>
      <w:r w:rsidR="007626A0" w:rsidRPr="006258C2">
        <w:rPr>
          <w:rFonts w:ascii="Times New Roman" w:hAnsi="Times New Roman" w:cs="Times New Roman"/>
          <w:sz w:val="22"/>
        </w:rPr>
        <w:t xml:space="preserve">that cleave the DNA, which </w:t>
      </w:r>
      <w:r w:rsidRPr="006258C2">
        <w:rPr>
          <w:rFonts w:ascii="Times New Roman" w:hAnsi="Times New Roman" w:cs="Times New Roman"/>
          <w:sz w:val="22"/>
        </w:rPr>
        <w:t xml:space="preserve">can be </w:t>
      </w:r>
      <w:r w:rsidR="005B5AC6" w:rsidRPr="006258C2">
        <w:rPr>
          <w:rFonts w:ascii="Times New Roman" w:hAnsi="Times New Roman" w:cs="Times New Roman"/>
          <w:sz w:val="22"/>
        </w:rPr>
        <w:t xml:space="preserve">adopted </w:t>
      </w:r>
      <w:r w:rsidRPr="006258C2">
        <w:rPr>
          <w:rFonts w:ascii="Times New Roman" w:hAnsi="Times New Roman" w:cs="Times New Roman"/>
          <w:sz w:val="22"/>
        </w:rPr>
        <w:t>as a dimer to direct</w:t>
      </w:r>
      <w:r w:rsidR="00ED29C4" w:rsidRPr="006258C2">
        <w:rPr>
          <w:rFonts w:ascii="Times New Roman" w:hAnsi="Times New Roman" w:cs="Times New Roman"/>
          <w:sz w:val="22"/>
        </w:rPr>
        <w:t>ly</w:t>
      </w:r>
      <w:r w:rsidRPr="006258C2">
        <w:rPr>
          <w:rFonts w:ascii="Times New Roman" w:hAnsi="Times New Roman" w:cs="Times New Roman"/>
          <w:sz w:val="22"/>
        </w:rPr>
        <w:t xml:space="preserve"> target sequences within the genome for effective </w:t>
      </w:r>
      <w:r w:rsidR="004B673A" w:rsidRPr="006258C2">
        <w:rPr>
          <w:rFonts w:ascii="Times New Roman" w:hAnsi="Times New Roman" w:cs="Times New Roman"/>
          <w:sz w:val="22"/>
        </w:rPr>
        <w:t>gene editing</w:t>
      </w:r>
      <w:r w:rsidR="00C219C9"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Guo&lt;/Author&gt;&lt;Year&gt;2010&lt;/Year&gt;&lt;RecNum&gt;186&lt;/RecNum&gt;&lt;DisplayText&gt;&lt;style face="superscript"&gt;29&lt;/style&gt;&lt;/DisplayText&gt;&lt;record&gt;&lt;rec-number&gt;186&lt;/rec-number&gt;&lt;foreign-keys&gt;&lt;key app="EN" db-id="d2r9z9x58pzr2pe20aspf2sazw0as2xts2p0" timestamp="1558702157"&gt;186&lt;/key&gt;&lt;/foreign-keys&gt;&lt;ref-type name="Journal Article"&gt;17&lt;/ref-type&gt;&lt;contributors&gt;&lt;authors&gt;&lt;author&gt;Guo, J.&lt;/author&gt;&lt;author&gt;Gaj, T.&lt;/author&gt;&lt;author&gt;Barbas, C. F.&lt;/author&gt;&lt;/authors&gt;&lt;/contributors&gt;&lt;auth-address&gt;The Skaggs Institute for Chemical Biology and Department of Molecular Biology, The Scripps Research Institute, La Jolla, CA 92037, USA.&lt;/auth-address&gt;&lt;titles&gt;&lt;title&gt;Directed evolution of an enhanced and highly efficient FokI cleavage domain for zinc finger nucleases&lt;/title&gt;&lt;secondary-title&gt;J. Mol. Biol.&lt;/secondary-title&gt;&lt;/titles&gt;&lt;periodical&gt;&lt;full-title&gt;J. Mol. Biol.&lt;/full-title&gt;&lt;/periodical&gt;&lt;pages&gt;96-107&lt;/pages&gt;&lt;volume&gt;400&lt;/volume&gt;&lt;number&gt;1&lt;/number&gt;&lt;edition&gt;2010/05/08&lt;/edition&gt;&lt;dates&gt;&lt;year&gt;2010&lt;/year&gt;&lt;pub-dates&gt;&lt;date&gt;Jul 2&lt;/date&gt;&lt;/pub-dates&gt;&lt;/dates&gt;&lt;isbn&gt;(Electronic)&amp;#xD;(Linking)&lt;/isbn&gt;&lt;accession-num&gt;20447404&lt;/accession-num&gt;&lt;urls&gt;&lt;/urls&gt;&lt;custom2&gt;PMC2885538&lt;/custom2&gt;&lt;electronic-resource-num&gt;10.1016/j.jmb.2010.04.060&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9</w:t>
      </w:r>
      <w:r w:rsidRPr="006258C2">
        <w:rPr>
          <w:rFonts w:ascii="Times New Roman" w:hAnsi="Times New Roman" w:cs="Times New Roman"/>
          <w:sz w:val="22"/>
        </w:rPr>
        <w:fldChar w:fldCharType="end"/>
      </w:r>
      <w:r w:rsidRPr="006258C2">
        <w:rPr>
          <w:rFonts w:ascii="Times New Roman" w:hAnsi="Times New Roman" w:cs="Times New Roman"/>
          <w:sz w:val="22"/>
        </w:rPr>
        <w:t xml:space="preserve"> Since the </w:t>
      </w:r>
      <w:proofErr w:type="spellStart"/>
      <w:r w:rsidRPr="006258C2">
        <w:rPr>
          <w:rFonts w:ascii="Times New Roman" w:hAnsi="Times New Roman" w:cs="Times New Roman"/>
          <w:sz w:val="22"/>
        </w:rPr>
        <w:t>FokI</w:t>
      </w:r>
      <w:proofErr w:type="spellEnd"/>
      <w:r w:rsidRPr="006258C2">
        <w:rPr>
          <w:rFonts w:ascii="Times New Roman" w:hAnsi="Times New Roman" w:cs="Times New Roman"/>
          <w:sz w:val="22"/>
        </w:rPr>
        <w:t xml:space="preserve"> nuclease needs to be dimerized to cleave DNA, two ZFN molecules are usually required to bind to the target site in an appropriate orientation</w:t>
      </w:r>
      <w:r w:rsidR="00C219C9"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Smith&lt;/Author&gt;&lt;Year&gt;2000&lt;/Year&gt;&lt;RecNum&gt;147&lt;/RecNum&gt;&lt;DisplayText&gt;&lt;style face="superscript"&gt;30&lt;/style&gt;&lt;/DisplayText&gt;&lt;record&gt;&lt;rec-number&gt;147&lt;/rec-number&gt;&lt;foreign-keys&gt;&lt;key app="EN" db-id="d2r9z9x58pzr2pe20aspf2sazw0as2xts2p0" timestamp="1558604140"&gt;147&lt;/key&gt;&lt;/foreign-keys&gt;&lt;ref-type name="Journal Article"&gt;17&lt;/ref-type&gt;&lt;contributors&gt;&lt;authors&gt;&lt;author&gt;Smith, J.&lt;/author&gt;&lt;author&gt;Bibikova, M.&lt;/author&gt;&lt;author&gt;Whitby, F. G.&lt;/author&gt;&lt;author&gt;Reddy, A. R.&lt;/author&gt;&lt;author&gt;Chandrasegaran, S.&lt;/author&gt;&lt;author&gt;Carroll, D.&lt;/author&gt;&lt;/authors&gt;&lt;/contributors&gt;&lt;auth-address&gt;Department of Environmental Health Sciences, The Johns Hopkins University School of Hygiene and Public Health, 615 North Wolfe Street, Baltimore, MD 21205, USA.&lt;/auth-address&gt;&lt;titles&gt;&lt;title&gt;Requirements for double-strand cleavage by chimeric restriction enzymes with zinc finger DNA-recognition domains&lt;/title&gt;&lt;secondary-title&gt;Nucleic Acids Res.&lt;/secondary-title&gt;&lt;/titles&gt;&lt;periodical&gt;&lt;full-title&gt;Nucleic Acids Res.&lt;/full-title&gt;&lt;/periodical&gt;&lt;pages&gt;3361-9&lt;/pages&gt;&lt;volume&gt;28&lt;/volume&gt;&lt;number&gt;17&lt;/number&gt;&lt;edition&gt;2000/08/23&lt;/edition&gt;&lt;dates&gt;&lt;year&gt;2000&lt;/year&gt;&lt;pub-dates&gt;&lt;date&gt;Sep 1&lt;/date&gt;&lt;/pub-dates&gt;&lt;/dates&gt;&lt;isbn&gt;(Electronic)&amp;#xD;(Linking)&lt;/isbn&gt;&lt;accession-num&gt;10954606&lt;/accession-num&gt;&lt;urls&gt;&lt;/urls&gt;&lt;custom2&gt;PMC110700&lt;/custom2&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30</w:t>
      </w:r>
      <w:r w:rsidRPr="006258C2">
        <w:rPr>
          <w:rFonts w:ascii="Times New Roman" w:hAnsi="Times New Roman" w:cs="Times New Roman"/>
          <w:sz w:val="22"/>
        </w:rPr>
        <w:fldChar w:fldCharType="end"/>
      </w:r>
      <w:r w:rsidRPr="006258C2">
        <w:rPr>
          <w:rFonts w:ascii="Times New Roman" w:hAnsi="Times New Roman" w:cs="Times New Roman"/>
          <w:sz w:val="22"/>
        </w:rPr>
        <w:t xml:space="preserve"> doubled in the number of specifically recognized bps. After </w:t>
      </w:r>
      <w:r w:rsidR="00000C7E" w:rsidRPr="006258C2">
        <w:rPr>
          <w:rFonts w:ascii="Times New Roman" w:hAnsi="Times New Roman" w:cs="Times New Roman"/>
          <w:sz w:val="22"/>
        </w:rPr>
        <w:t xml:space="preserve">DNA </w:t>
      </w:r>
      <w:r w:rsidR="005F676E" w:rsidRPr="006258C2">
        <w:rPr>
          <w:rFonts w:ascii="Times New Roman" w:hAnsi="Times New Roman" w:cs="Times New Roman"/>
          <w:sz w:val="22"/>
        </w:rPr>
        <w:t>cleavage lead by</w:t>
      </w:r>
      <w:r w:rsidRPr="006258C2">
        <w:rPr>
          <w:rFonts w:ascii="Times New Roman" w:hAnsi="Times New Roman"/>
          <w:sz w:val="22"/>
        </w:rPr>
        <w:t xml:space="preserve"> </w:t>
      </w:r>
      <w:r w:rsidRPr="006258C2">
        <w:rPr>
          <w:rFonts w:ascii="Times New Roman" w:hAnsi="Times New Roman" w:cs="Times New Roman"/>
          <w:sz w:val="22"/>
        </w:rPr>
        <w:t>ZFN</w:t>
      </w:r>
      <w:r w:rsidR="00C92F24" w:rsidRPr="006258C2">
        <w:rPr>
          <w:rFonts w:ascii="Times New Roman" w:hAnsi="Times New Roman" w:cs="Times New Roman"/>
          <w:sz w:val="22"/>
        </w:rPr>
        <w:t xml:space="preserve"> is achieved </w:t>
      </w:r>
      <w:r w:rsidRPr="006258C2">
        <w:rPr>
          <w:rFonts w:ascii="Times New Roman" w:hAnsi="Times New Roman" w:cs="Times New Roman"/>
          <w:sz w:val="22"/>
        </w:rPr>
        <w:t xml:space="preserve">in eukaryotic cells, </w:t>
      </w:r>
      <w:r w:rsidR="000C543D" w:rsidRPr="006258C2">
        <w:rPr>
          <w:rFonts w:ascii="Times New Roman" w:hAnsi="Times New Roman" w:cs="Times New Roman"/>
          <w:sz w:val="22"/>
        </w:rPr>
        <w:t>DSB</w:t>
      </w:r>
      <w:r w:rsidRPr="006258C2">
        <w:rPr>
          <w:rFonts w:ascii="Times New Roman" w:hAnsi="Times New Roman" w:cs="Times New Roman"/>
          <w:sz w:val="22"/>
        </w:rPr>
        <w:t xml:space="preserve"> at a specific locus of the genome is initiated, creating the desired alternations in a</w:t>
      </w:r>
      <w:r w:rsidRPr="006258C2" w:rsidDel="00787B09">
        <w:rPr>
          <w:rFonts w:ascii="Times New Roman" w:hAnsi="Times New Roman" w:cs="Times New Roman"/>
          <w:sz w:val="22"/>
        </w:rPr>
        <w:t xml:space="preserve"> </w:t>
      </w:r>
      <w:r w:rsidRPr="006258C2">
        <w:rPr>
          <w:rFonts w:ascii="Times New Roman" w:hAnsi="Times New Roman" w:cs="Times New Roman"/>
          <w:sz w:val="22"/>
        </w:rPr>
        <w:t>subsequent endogenous NHEJ or HDR repair systems</w:t>
      </w:r>
      <w:r w:rsidR="00C219C9"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Kim&lt;/Author&gt;&lt;Year&gt;1996&lt;/Year&gt;&lt;RecNum&gt;148&lt;/RecNum&gt;&lt;DisplayText&gt;&lt;style face="superscript"&gt;23&lt;/style&gt;&lt;/DisplayText&gt;&lt;record&gt;&lt;rec-number&gt;148&lt;/rec-number&gt;&lt;foreign-keys&gt;&lt;key app="EN" db-id="d2r9z9x58pzr2pe20aspf2sazw0as2xts2p0" timestamp="1558620568"&gt;148&lt;/key&gt;&lt;/foreign-keys&gt;&lt;ref-type name="Journal Article"&gt;17&lt;/ref-type&gt;&lt;contributors&gt;&lt;authors&gt;&lt;author&gt;Kim, Y. G.&lt;/author&gt;&lt;author&gt;Cha, J.&lt;/author&gt;&lt;author&gt;Chandrasegaran, S.&lt;/author&gt;&lt;/authors&gt;&lt;/contributors&gt;&lt;auth-address&gt;Department of Environmental Health Sciences, Johns Hopkins University, School of Hygiene and Public Health, Baltimore, MD 21205-2179, USA.&lt;/auth-address&gt;&lt;titles&gt;&lt;title&gt;Hybrid restriction enzymes: zinc finger fusions to Fok I cleavage domain&lt;/title&gt;&lt;secondary-title&gt;Proc. Natl. Acad. Sci. U.S.A.&lt;/secondary-title&gt;&lt;/titles&gt;&lt;periodical&gt;&lt;full-title&gt;Proc. Natl. Acad. Sci. U.S.A.&lt;/full-title&gt;&lt;/periodical&gt;&lt;pages&gt;1156-60&lt;/pages&gt;&lt;volume&gt;93&lt;/volume&gt;&lt;number&gt;3&lt;/number&gt;&lt;edition&gt;1996/02/06&lt;/edition&gt;&lt;dates&gt;&lt;year&gt;1996&lt;/year&gt;&lt;pub-dates&gt;&lt;date&gt;Feb 6&lt;/date&gt;&lt;/pub-dates&gt;&lt;/dates&gt;&lt;isbn&gt;(Electronic)&amp;#xD;(Linking)&lt;/isbn&gt;&lt;accession-num&gt;8577732&lt;/accession-num&gt;&lt;urls&gt;&lt;/urls&gt;&lt;custom2&gt;PMC40048&lt;/custom2&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3</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15F4BA31" w14:textId="1BE3C432" w:rsidR="004470C2" w:rsidRPr="006258C2" w:rsidRDefault="004470C2"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Target sequence recognition and specificity of ZFN are determined by three major factors: (a) the amino acid sequence of each finger, (b) the number of fingers, and (c) the interaction of </w:t>
      </w:r>
      <w:r w:rsidRPr="006258C2">
        <w:rPr>
          <w:rFonts w:ascii="Times New Roman" w:hAnsi="Times New Roman" w:cs="Times New Roman"/>
          <w:sz w:val="22"/>
        </w:rPr>
        <w:lastRenderedPageBreak/>
        <w:t xml:space="preserve">the nuclease domain. By the virtue of the modular structure of ZFNs, both the DNA-binding and catalytic domains can be individually optimized, which enables scientists to develop novel modular assembly with sufficient affinity and specificity for genome engineering. In early studies, individual ZFNs </w:t>
      </w:r>
      <w:r w:rsidR="008230FB" w:rsidRPr="006258C2">
        <w:rPr>
          <w:rFonts w:ascii="Times New Roman" w:hAnsi="Times New Roman" w:cs="Times New Roman"/>
          <w:sz w:val="22"/>
        </w:rPr>
        <w:t xml:space="preserve">were </w:t>
      </w:r>
      <w:r w:rsidRPr="006258C2">
        <w:rPr>
          <w:rFonts w:ascii="Times New Roman" w:hAnsi="Times New Roman" w:cs="Times New Roman"/>
          <w:sz w:val="22"/>
        </w:rPr>
        <w:t>used</w:t>
      </w:r>
      <w:r w:rsidR="008230FB" w:rsidRPr="006258C2">
        <w:rPr>
          <w:rFonts w:ascii="Times New Roman" w:hAnsi="Times New Roman" w:cs="Times New Roman"/>
          <w:sz w:val="22"/>
        </w:rPr>
        <w:t xml:space="preserve"> containing</w:t>
      </w:r>
      <w:r w:rsidRPr="006258C2">
        <w:rPr>
          <w:rFonts w:ascii="Times New Roman" w:hAnsi="Times New Roman" w:cs="Times New Roman"/>
          <w:sz w:val="22"/>
        </w:rPr>
        <w:t xml:space="preserve"> 3-6 fingers to interact with a 9-18 nucleotides target, which enabled ZFN dimers to specify 18-36 bp of DNA at each cleavage site</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Beumer&lt;/Author&gt;&lt;Year&gt;2008&lt;/Year&gt;&lt;RecNum&gt;153&lt;/RecNum&gt;&lt;DisplayText&gt;&lt;style face="superscript"&gt;31&lt;/style&gt;&lt;/DisplayText&gt;&lt;record&gt;&lt;rec-number&gt;153&lt;/rec-number&gt;&lt;foreign-keys&gt;&lt;key app="EN" db-id="d2r9z9x58pzr2pe20aspf2sazw0as2xts2p0" timestamp="1558661925"&gt;153&lt;/key&gt;&lt;/foreign-keys&gt;&lt;ref-type name="Journal Article"&gt;17&lt;/ref-type&gt;&lt;contributors&gt;&lt;authors&gt;&lt;author&gt;Beumer, K. J.&lt;/author&gt;&lt;author&gt;Trautman, J. K.&lt;/author&gt;&lt;author&gt;Bozas, A.&lt;/author&gt;&lt;author&gt;Liu, J. L.&lt;/author&gt;&lt;author&gt;Rutter, J.&lt;/author&gt;&lt;author&gt;Gall, J. G.&lt;/author&gt;&lt;author&gt;Carroll, D.&lt;/author&gt;&lt;/authors&gt;&lt;/contributors&gt;&lt;auth-address&gt;Department of Biochemistry, University of Utah School of Medicine, 15 North Medical Drive East, Salt Lake City, UT 84112-5650, USA.&lt;/auth-address&gt;&lt;titles&gt;&lt;title&gt;Efficient gene targeting in Drosophila by direct embryo injection with zinc-finger nucleases&lt;/title&gt;&lt;secondary-title&gt;Proc. Natl. Acad. Sci. U.S.A.&lt;/secondary-title&gt;&lt;/titles&gt;&lt;periodical&gt;&lt;full-title&gt;Proc. Natl. Acad. Sci. U.S.A.&lt;/full-title&gt;&lt;/periodical&gt;&lt;pages&gt;19821-6&lt;/pages&gt;&lt;volume&gt;105&lt;/volume&gt;&lt;number&gt;50&lt;/number&gt;&lt;edition&gt;2008/12/10&lt;/edition&gt;&lt;dates&gt;&lt;year&gt;2008&lt;/year&gt;&lt;pub-dates&gt;&lt;date&gt;Dec 16&lt;/date&gt;&lt;/pub-dates&gt;&lt;/dates&gt;&lt;isbn&gt;(Electronic)&amp;#xD;(Linking)&lt;/isbn&gt;&lt;accession-num&gt;19064913&lt;/accession-num&gt;&lt;urls&gt;&lt;/urls&gt;&lt;custom2&gt;PMC2604940&lt;/custom2&gt;&lt;electronic-resource-num&gt;10.1073/pnas.0810475105&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31</w:t>
      </w:r>
      <w:r w:rsidRPr="006258C2">
        <w:rPr>
          <w:rFonts w:ascii="Times New Roman" w:hAnsi="Times New Roman" w:cs="Times New Roman"/>
          <w:sz w:val="22"/>
        </w:rPr>
        <w:fldChar w:fldCharType="end"/>
      </w:r>
      <w:r w:rsidRPr="006258C2">
        <w:rPr>
          <w:rFonts w:ascii="Times New Roman" w:hAnsi="Times New Roman" w:cs="Times New Roman"/>
          <w:sz w:val="22"/>
        </w:rPr>
        <w:t xml:space="preserve"> Since the 18 bp of DNA sequence can </w:t>
      </w:r>
      <w:r w:rsidR="008230FB" w:rsidRPr="006258C2">
        <w:rPr>
          <w:rFonts w:ascii="Times New Roman" w:hAnsi="Times New Roman" w:cs="Times New Roman"/>
          <w:sz w:val="22"/>
        </w:rPr>
        <w:t>render</w:t>
      </w:r>
      <w:r w:rsidRPr="006258C2">
        <w:rPr>
          <w:rFonts w:ascii="Times New Roman" w:hAnsi="Times New Roman" w:cs="Times New Roman"/>
          <w:sz w:val="22"/>
        </w:rPr>
        <w:t xml:space="preserve"> specificity within 68 billion bp of DNA, this approach facilitated for the first time specific sequences to be targeted in the human genome. More recently developed strategy used architectural diversification to improve targeting accuracy of ZFNs via “selection-based methods”</w:t>
      </w:r>
      <w:r w:rsidRPr="006258C2">
        <w:rPr>
          <w:rFonts w:ascii="Times New Roman" w:hAnsi="Times New Roman" w:cs="Times New Roman"/>
          <w:sz w:val="22"/>
        </w:rPr>
        <w:fldChar w:fldCharType="begin">
          <w:fldData xml:space="preserve">PEVuZE5vdGU+PENpdGU+PEF1dGhvcj5QYXNjaG9uPC9BdXRob3I+PFllYXI+MjAxOTwvWWVhcj48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QYXNjaG9uPC9BdXRob3I+PFllYXI+MjAxOTwvWWVhcj48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32</w:t>
      </w:r>
      <w:r w:rsidRPr="006258C2">
        <w:rPr>
          <w:rFonts w:ascii="Times New Roman" w:hAnsi="Times New Roman" w:cs="Times New Roman"/>
          <w:sz w:val="22"/>
        </w:rPr>
        <w:fldChar w:fldCharType="end"/>
      </w:r>
      <w:r w:rsidRPr="006258C2">
        <w:rPr>
          <w:rFonts w:ascii="Times New Roman" w:hAnsi="Times New Roman" w:cs="Times New Roman"/>
          <w:sz w:val="22"/>
        </w:rPr>
        <w:t>: this study developed a new linker option for spanning</w:t>
      </w:r>
      <w:r w:rsidRPr="006258C2" w:rsidDel="00F97B46">
        <w:rPr>
          <w:rFonts w:ascii="Times New Roman" w:hAnsi="Times New Roman" w:cs="Times New Roman"/>
          <w:sz w:val="22"/>
        </w:rPr>
        <w:t xml:space="preserve"> </w:t>
      </w:r>
      <w:r w:rsidRPr="006258C2">
        <w:rPr>
          <w:rFonts w:ascii="Times New Roman" w:hAnsi="Times New Roman" w:cs="Times New Roman"/>
          <w:sz w:val="22"/>
        </w:rPr>
        <w:t>finger–finger and finger–</w:t>
      </w:r>
      <w:proofErr w:type="spellStart"/>
      <w:r w:rsidRPr="006258C2">
        <w:rPr>
          <w:rFonts w:ascii="Times New Roman" w:hAnsi="Times New Roman" w:cs="Times New Roman"/>
          <w:sz w:val="22"/>
        </w:rPr>
        <w:t>FokI</w:t>
      </w:r>
      <w:proofErr w:type="spellEnd"/>
      <w:r w:rsidRPr="006258C2">
        <w:rPr>
          <w:rFonts w:ascii="Times New Roman" w:hAnsi="Times New Roman" w:cs="Times New Roman"/>
          <w:sz w:val="22"/>
        </w:rPr>
        <w:t xml:space="preserve"> cleavage domain junctions, which produced a 64-fold total increase in the number of ZFN configurations available for targeting cleavage to any given base of DNA. </w:t>
      </w:r>
    </w:p>
    <w:p w14:paraId="68979B07" w14:textId="77777777" w:rsidR="004470C2" w:rsidRPr="006258C2" w:rsidRDefault="004470C2" w:rsidP="008E4B03">
      <w:pPr>
        <w:spacing w:line="480" w:lineRule="auto"/>
        <w:ind w:firstLine="360"/>
        <w:rPr>
          <w:rFonts w:ascii="Times New Roman" w:hAnsi="Times New Roman" w:cs="Times New Roman"/>
          <w:sz w:val="22"/>
        </w:rPr>
      </w:pPr>
    </w:p>
    <w:p w14:paraId="1B234259" w14:textId="77777777" w:rsidR="004470C2" w:rsidRPr="006258C2" w:rsidRDefault="004470C2" w:rsidP="008E4B03">
      <w:pPr>
        <w:spacing w:line="480" w:lineRule="auto"/>
        <w:rPr>
          <w:rFonts w:ascii="Times New Roman" w:hAnsi="Times New Roman" w:cs="Times New Roman"/>
          <w:b/>
          <w:sz w:val="22"/>
        </w:rPr>
      </w:pPr>
      <w:r w:rsidRPr="006258C2">
        <w:rPr>
          <w:rFonts w:ascii="Times New Roman" w:hAnsi="Times New Roman" w:cs="Times New Roman"/>
          <w:b/>
          <w:sz w:val="22"/>
        </w:rPr>
        <w:t xml:space="preserve">2.2 </w:t>
      </w:r>
      <w:r w:rsidRPr="006258C2">
        <w:rPr>
          <w:rFonts w:ascii="Times New Roman" w:hAnsi="Times New Roman" w:cs="Times New Roman"/>
          <w:b/>
          <w:iCs/>
          <w:kern w:val="0"/>
          <w:sz w:val="22"/>
        </w:rPr>
        <w:t>TALENs: protein-based DNA targeting system</w:t>
      </w:r>
    </w:p>
    <w:p w14:paraId="32B50BE7" w14:textId="1643757E" w:rsidR="004470C2" w:rsidRPr="006258C2" w:rsidRDefault="004470C2"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TALEN is another engineered nuclease that exhibits better specificity and efficiency than ZFN. </w:t>
      </w:r>
      <w:r w:rsidR="008230FB" w:rsidRPr="006258C2">
        <w:rPr>
          <w:rFonts w:ascii="Times New Roman" w:hAnsi="Times New Roman" w:cs="Times New Roman"/>
          <w:sz w:val="22"/>
        </w:rPr>
        <w:t>S</w:t>
      </w:r>
      <w:r w:rsidRPr="006258C2">
        <w:rPr>
          <w:rFonts w:ascii="Times New Roman" w:hAnsi="Times New Roman" w:cs="Times New Roman"/>
          <w:sz w:val="22"/>
        </w:rPr>
        <w:t>imilar to ZFN</w:t>
      </w:r>
      <w:r w:rsidR="008230FB" w:rsidRPr="006258C2">
        <w:rPr>
          <w:rFonts w:ascii="Times New Roman" w:hAnsi="Times New Roman" w:cs="Times New Roman"/>
          <w:sz w:val="22"/>
        </w:rPr>
        <w:t xml:space="preserve">, TALEN </w:t>
      </w:r>
      <w:r w:rsidRPr="006258C2">
        <w:rPr>
          <w:rFonts w:ascii="Times New Roman" w:hAnsi="Times New Roman" w:cs="Times New Roman"/>
          <w:sz w:val="22"/>
        </w:rPr>
        <w:t>comprises a non-specific DNA cleavage domain fused to a customizable sequence-specific DNA-binding domain to generate DSBs. This DNA-binding domain consists of a highly conserved repeat sequence from the transcription activator-like effector (TALE), which is a protein originally discovered in the phytopathogenic Xanthomonas bacteria, naturally altering the transcription of genes in host plant cells</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Cb2NoPC9BdXRob3I+PFllYXI+MjAwOTwvWWVhcj48UmVj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=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Cb2NoPC9BdXRob3I+PFllYXI+MjAwOTwvWWVhcj48UmVj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=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17,33</w:t>
      </w:r>
      <w:r w:rsidRPr="006258C2">
        <w:rPr>
          <w:rFonts w:ascii="Times New Roman" w:hAnsi="Times New Roman" w:cs="Times New Roman"/>
          <w:sz w:val="22"/>
        </w:rPr>
        <w:fldChar w:fldCharType="end"/>
      </w:r>
      <w:r w:rsidRPr="006258C2">
        <w:rPr>
          <w:rFonts w:ascii="Times New Roman" w:hAnsi="Times New Roman" w:cs="Times New Roman"/>
          <w:sz w:val="22"/>
        </w:rPr>
        <w:t xml:space="preserve"> Binding of TALE to DNA is mediated by a central region which contains an array of 33- to 35-amino acid-sequence motif. The amino acid sequence of each repeat is structurally similar, except for two </w:t>
      </w:r>
      <w:r w:rsidRPr="006258C2">
        <w:rPr>
          <w:rFonts w:ascii="Times New Roman" w:hAnsi="Times New Roman" w:cs="Times New Roman"/>
          <w:sz w:val="22"/>
        </w:rPr>
        <w:lastRenderedPageBreak/>
        <w:t>hypervariable amino acids (the repeat variable di-residues or RVD) at positions 12 and 13</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Bogdanove&lt;/Author&gt;&lt;Year&gt;2011&lt;/Year&gt;&lt;RecNum&gt;227&lt;/RecNum&gt;&lt;DisplayText&gt;&lt;style face="superscript"&gt;34&lt;/style&gt;&lt;/DisplayText&gt;&lt;record&gt;&lt;rec-number&gt;227&lt;/rec-number&gt;&lt;foreign-keys&gt;&lt;key app="EN" db-id="d2r9z9x58pzr2pe20aspf2sazw0as2xts2p0" timestamp="1559006263"&gt;227&lt;/key&gt;&lt;/foreign-keys&gt;&lt;ref-type name="Journal Article"&gt;17&lt;/ref-type&gt;&lt;contributors&gt;&lt;authors&gt;&lt;author&gt;Bogdanove, A. J.&lt;/author&gt;&lt;author&gt;Voytas, D. F.&lt;/author&gt;&lt;/authors&gt;&lt;/contributors&gt;&lt;auth-address&gt;Department of Plant Pathology, 351 Bessey Hall, Iowa State University, Ames, IA 50011, USA. ajbog@iastate.edu&lt;/auth-address&gt;&lt;titles&gt;&lt;title&gt;TAL effectors: customizable proteins for DNA targeting&lt;/title&gt;&lt;secondary-title&gt;Science&lt;/secondary-title&gt;&lt;/titles&gt;&lt;periodical&gt;&lt;full-title&gt;Science&lt;/full-title&gt;&lt;/periodical&gt;&lt;pages&gt;1843-6&lt;/pages&gt;&lt;volume&gt;333&lt;/volume&gt;&lt;number&gt;6051&lt;/number&gt;&lt;edition&gt;2011/10/01&lt;/edition&gt;&lt;dates&gt;&lt;year&gt;2011&lt;/year&gt;&lt;pub-dates&gt;&lt;date&gt;Sep 30&lt;/date&gt;&lt;/pub-dates&gt;&lt;/dates&gt;&lt;isbn&gt;(Electronic)&amp;#xD;(Linking)&lt;/isbn&gt;&lt;accession-num&gt;21960622&lt;/accession-num&gt;&lt;urls&gt;&lt;/urls&gt;&lt;electronic-resource-num&gt;10.1126/science.120409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34</w:t>
      </w:r>
      <w:r w:rsidRPr="006258C2">
        <w:rPr>
          <w:rFonts w:ascii="Times New Roman" w:hAnsi="Times New Roman" w:cs="Times New Roman"/>
          <w:sz w:val="22"/>
        </w:rPr>
        <w:fldChar w:fldCharType="end"/>
      </w:r>
      <w:r w:rsidRPr="006258C2">
        <w:rPr>
          <w:rFonts w:ascii="Times New Roman" w:hAnsi="Times New Roman" w:cs="Times New Roman"/>
          <w:sz w:val="22"/>
        </w:rPr>
        <w:t xml:space="preserve"> DNA binding specificity is determined by RVD, with ND specifically binding to C nucleotides, HN to A or G nucleotides, NH to G nucleotides, and NP</w:t>
      </w:r>
      <w:r w:rsidR="00281311" w:rsidRPr="006258C2">
        <w:rPr>
          <w:rFonts w:ascii="Times New Roman" w:hAnsi="Times New Roman" w:cs="Times New Roman"/>
          <w:sz w:val="22"/>
        </w:rPr>
        <w:t xml:space="preserve"> </w:t>
      </w:r>
      <w:r w:rsidRPr="006258C2">
        <w:rPr>
          <w:rFonts w:ascii="Times New Roman" w:hAnsi="Times New Roman" w:cs="Times New Roman"/>
          <w:sz w:val="22"/>
        </w:rPr>
        <w:t>to all nucleotides</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Boch&lt;/Author&gt;&lt;Year&gt;2009&lt;/Year&gt;&lt;RecNum&gt;228&lt;/RecNum&gt;&lt;DisplayText&gt;&lt;style face="superscript"&gt;17&lt;/style&gt;&lt;/DisplayText&gt;&lt;record&gt;&lt;rec-number&gt;228&lt;/rec-number&gt;&lt;foreign-keys&gt;&lt;key app="EN" db-id="d2r9z9x58pzr2pe20aspf2sazw0as2xts2p0" timestamp="1559007235"&gt;228&lt;/key&gt;&lt;/foreign-keys&gt;&lt;ref-type name="Journal Article"&gt;17&lt;/ref-type&gt;&lt;contributors&gt;&lt;authors&gt;&lt;author&gt;Boch, J.&lt;/author&gt;&lt;author&gt;Scholze, H.&lt;/author&gt;&lt;author&gt;Schornack, S.&lt;/author&gt;&lt;author&gt;Landgraf, A.&lt;/author&gt;&lt;author&gt;Hahn, S.&lt;/author&gt;&lt;author&gt;Kay, S.&lt;/author&gt;&lt;author&gt;Lahaye, T.&lt;/author&gt;&lt;author&gt;Nickstadt, A.&lt;/author&gt;&lt;author&gt;Bonas, U.&lt;/author&gt;&lt;/authors&gt;&lt;/contributors&gt;&lt;auth-address&gt;Department of Genetics, Institute of Biology, Martin-Luther-University Halle-Wittenberg, Weinbergweg 10, D-06099 Halle (Saale) Germany. jens.boch@genetik.uni-halle.de&lt;/auth-address&gt;&lt;titles&gt;&lt;title&gt;Breaking the code of DNA binding specificity of TAL-type III effectors&lt;/title&gt;&lt;secondary-title&gt;Science&lt;/secondary-title&gt;&lt;/titles&gt;&lt;periodical&gt;&lt;full-title&gt;Science&lt;/full-title&gt;&lt;/periodical&gt;&lt;pages&gt;1509-12&lt;/pages&gt;&lt;volume&gt;326&lt;/volume&gt;&lt;number&gt;5959&lt;/number&gt;&lt;edition&gt;2009/11/26&lt;/edition&gt;&lt;dates&gt;&lt;year&gt;2009&lt;/year&gt;&lt;pub-dates&gt;&lt;date&gt;Dec 11&lt;/date&gt;&lt;/pub-dates&gt;&lt;/dates&gt;&lt;isbn&gt;(Electronic)&amp;#xD;(Linking)&lt;/isbn&gt;&lt;accession-num&gt;19933107&lt;/accession-num&gt;&lt;urls&gt;&lt;/urls&gt;&lt;electronic-resource-num&gt;10.1126/science.1178811&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17</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re is a one-to-one correspondence between RVDs and contiguous nucleotides in the target site, constituting a strikingly simple TALE–DNA recognition cipher</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Moscou&lt;/Author&gt;&lt;Year&gt;2009&lt;/Year&gt;&lt;RecNum&gt;219&lt;/RecNum&gt;&lt;DisplayText&gt;&lt;style face="superscript"&gt;35&lt;/style&gt;&lt;/DisplayText&gt;&lt;record&gt;&lt;rec-number&gt;219&lt;/rec-number&gt;&lt;foreign-keys&gt;&lt;key app="EN" db-id="d2r9z9x58pzr2pe20aspf2sazw0as2xts2p0" timestamp="1558948356"&gt;219&lt;/key&gt;&lt;/foreign-keys&gt;&lt;ref-type name="Journal Article"&gt;17&lt;/ref-type&gt;&lt;contributors&gt;&lt;authors&gt;&lt;author&gt;Moscou, M. J.&lt;/author&gt;&lt;author&gt;Bogdanove, A. J.&lt;/author&gt;&lt;/authors&gt;&lt;/contributors&gt;&lt;auth-address&gt;Department of Plant Pathology and Bioinformatics and Computational Biology Program, Iowa State University, Ames, IA 50011, USA.&lt;/auth-address&gt;&lt;titles&gt;&lt;title&gt;A simple cipher governs DNA recognition by TAL effectors&lt;/title&gt;&lt;secondary-title&gt;Science&lt;/secondary-title&gt;&lt;/titles&gt;&lt;periodical&gt;&lt;full-title&gt;Science&lt;/full-title&gt;&lt;/periodical&gt;&lt;pages&gt;1501&lt;/pages&gt;&lt;volume&gt;326&lt;/volume&gt;&lt;number&gt;5959&lt;/number&gt;&lt;edition&gt;2009/11/26&lt;/edition&gt;&lt;dates&gt;&lt;year&gt;2009&lt;/year&gt;&lt;pub-dates&gt;&lt;date&gt;Dec 11&lt;/date&gt;&lt;/pub-dates&gt;&lt;/dates&gt;&lt;isbn&gt;(Electronic)&amp;#xD;(Linking)&lt;/isbn&gt;&lt;accession-num&gt;19933106&lt;/accession-num&gt;&lt;urls&gt;&lt;/urls&gt;&lt;electronic-resource-num&gt;10.1126/science.1178817&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35</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66965FE7" w14:textId="5ACD453D" w:rsidR="004470C2" w:rsidRPr="006258C2" w:rsidRDefault="004470C2" w:rsidP="008E4B03">
      <w:pPr>
        <w:spacing w:line="480" w:lineRule="auto"/>
        <w:ind w:firstLineChars="150" w:firstLine="330"/>
        <w:rPr>
          <w:rFonts w:ascii="Times New Roman" w:hAnsi="Times New Roman" w:cs="Times New Roman"/>
          <w:sz w:val="22"/>
        </w:rPr>
      </w:pPr>
      <w:r w:rsidRPr="006258C2">
        <w:rPr>
          <w:rFonts w:ascii="Times New Roman" w:hAnsi="Times New Roman" w:cs="Times New Roman"/>
          <w:sz w:val="22"/>
        </w:rPr>
        <w:t xml:space="preserve">Functional endonuclease </w:t>
      </w:r>
      <w:proofErr w:type="spellStart"/>
      <w:r w:rsidRPr="006258C2">
        <w:rPr>
          <w:rFonts w:ascii="Times New Roman" w:hAnsi="Times New Roman" w:cs="Times New Roman"/>
          <w:sz w:val="22"/>
        </w:rPr>
        <w:t>FokI</w:t>
      </w:r>
      <w:proofErr w:type="spellEnd"/>
      <w:r w:rsidRPr="006258C2">
        <w:rPr>
          <w:rFonts w:ascii="Times New Roman" w:hAnsi="Times New Roman" w:cs="Times New Roman"/>
          <w:sz w:val="22"/>
        </w:rPr>
        <w:t xml:space="preserve"> is factitiously fused to DNA-binding domains to create site-specific DSBs and thereby stimulating DNA recombination, so as to achieve TALENs-induced targeted genomic modification. </w:t>
      </w:r>
      <w:r w:rsidR="00CB144B" w:rsidRPr="006258C2">
        <w:rPr>
          <w:rFonts w:ascii="Times New Roman" w:hAnsi="Times New Roman" w:cs="Times New Roman"/>
          <w:sz w:val="22"/>
        </w:rPr>
        <w:t xml:space="preserve">In order to cleave the </w:t>
      </w:r>
      <w:r w:rsidR="00D4484E" w:rsidRPr="006258C2">
        <w:rPr>
          <w:rFonts w:ascii="Times New Roman" w:hAnsi="Times New Roman" w:cs="Times New Roman"/>
          <w:sz w:val="22"/>
        </w:rPr>
        <w:t>two</w:t>
      </w:r>
      <w:r w:rsidR="00CB144B" w:rsidRPr="006258C2">
        <w:rPr>
          <w:rFonts w:ascii="Times New Roman" w:hAnsi="Times New Roman" w:cs="Times New Roman"/>
          <w:sz w:val="22"/>
        </w:rPr>
        <w:t xml:space="preserve"> strands of the targeted DNA,</w:t>
      </w:r>
      <w:r w:rsidR="00281311" w:rsidRPr="006258C2">
        <w:rPr>
          <w:rFonts w:ascii="Times New Roman" w:hAnsi="Times New Roman" w:cs="Times New Roman"/>
          <w:sz w:val="22"/>
        </w:rPr>
        <w:t xml:space="preserve"> </w:t>
      </w:r>
      <w:r w:rsidR="00E43DB2" w:rsidRPr="006258C2">
        <w:rPr>
          <w:rFonts w:ascii="Times New Roman" w:hAnsi="Times New Roman" w:cs="Times New Roman"/>
          <w:sz w:val="22"/>
        </w:rPr>
        <w:t>the</w:t>
      </w:r>
      <w:r w:rsidRPr="006258C2">
        <w:rPr>
          <w:rFonts w:ascii="Times New Roman" w:hAnsi="Times New Roman" w:cs="Times New Roman"/>
          <w:sz w:val="22"/>
        </w:rPr>
        <w:t xml:space="preserve"> </w:t>
      </w:r>
      <w:proofErr w:type="spellStart"/>
      <w:r w:rsidRPr="006258C2">
        <w:rPr>
          <w:rFonts w:ascii="Times New Roman" w:hAnsi="Times New Roman" w:cs="Times New Roman"/>
          <w:sz w:val="22"/>
        </w:rPr>
        <w:t>FokI</w:t>
      </w:r>
      <w:proofErr w:type="spellEnd"/>
      <w:r w:rsidRPr="006258C2">
        <w:rPr>
          <w:rFonts w:ascii="Times New Roman" w:hAnsi="Times New Roman" w:cs="Times New Roman"/>
          <w:sz w:val="22"/>
        </w:rPr>
        <w:t xml:space="preserve"> cleavage domain must be dimerized. </w:t>
      </w:r>
      <w:r w:rsidR="006F1E3D" w:rsidRPr="006258C2">
        <w:rPr>
          <w:rFonts w:ascii="Times New Roman" w:hAnsi="Times New Roman" w:cs="Times New Roman"/>
          <w:sz w:val="22"/>
        </w:rPr>
        <w:t>H</w:t>
      </w:r>
      <w:r w:rsidR="006F1E3D" w:rsidRPr="006258C2">
        <w:rPr>
          <w:rFonts w:ascii="Times New Roman" w:hAnsi="Times New Roman" w:cs="Times New Roman" w:hint="eastAsia"/>
          <w:sz w:val="22"/>
        </w:rPr>
        <w:t>ence</w:t>
      </w:r>
      <w:r w:rsidRPr="006258C2">
        <w:rPr>
          <w:rFonts w:ascii="Times New Roman" w:hAnsi="Times New Roman" w:cs="Times New Roman"/>
          <w:sz w:val="22"/>
        </w:rPr>
        <w:t xml:space="preserve">, like zinc fingers, such </w:t>
      </w:r>
      <w:r w:rsidR="008230FB" w:rsidRPr="006258C2">
        <w:rPr>
          <w:rFonts w:ascii="Times New Roman" w:hAnsi="Times New Roman" w:cs="Times New Roman"/>
          <w:sz w:val="22"/>
        </w:rPr>
        <w:t xml:space="preserve">a </w:t>
      </w:r>
      <w:r w:rsidRPr="006258C2">
        <w:rPr>
          <w:rFonts w:ascii="Times New Roman" w:hAnsi="Times New Roman" w:cs="Times New Roman"/>
          <w:sz w:val="22"/>
        </w:rPr>
        <w:t>TALEN modul</w:t>
      </w:r>
      <w:r w:rsidR="008230FB" w:rsidRPr="006258C2">
        <w:rPr>
          <w:rFonts w:ascii="Times New Roman" w:hAnsi="Times New Roman" w:cs="Times New Roman"/>
          <w:sz w:val="22"/>
        </w:rPr>
        <w:t>e</w:t>
      </w:r>
      <w:r w:rsidRPr="006258C2">
        <w:rPr>
          <w:rFonts w:ascii="Times New Roman" w:hAnsi="Times New Roman" w:cs="Times New Roman"/>
          <w:sz w:val="22"/>
        </w:rPr>
        <w:t xml:space="preserve"> is designed in pairs to bind opposing DNA target loci, with proper spacing (12–30 bp) between the two binding sites</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Li&lt;/Author&gt;&lt;Year&gt;2011&lt;/Year&gt;&lt;RecNum&gt;126&lt;/RecNum&gt;&lt;DisplayText&gt;&lt;style face="superscript"&gt;36&lt;/style&gt;&lt;/DisplayText&gt;&lt;record&gt;&lt;rec-number&gt;126&lt;/rec-number&gt;&lt;foreign-keys&gt;&lt;key app="EN" db-id="d2r9z9x58pzr2pe20aspf2sazw0as2xts2p0" timestamp="1558491309"&gt;126&lt;/key&gt;&lt;/foreign-keys&gt;&lt;ref-type name="Journal Article"&gt;17&lt;/ref-type&gt;&lt;contributors&gt;&lt;authors&gt;&lt;author&gt;Li, T.&lt;/author&gt;&lt;author&gt;Huang, S.&lt;/author&gt;&lt;author&gt;Jiang, W. Z.&lt;/author&gt;&lt;author&gt;Wright, D.&lt;/author&gt;&lt;author&gt;Spalding, M. H.&lt;/author&gt;&lt;author&gt;Weeks, D. P.&lt;/author&gt;&lt;author&gt;Yang, B.&lt;/author&gt;&lt;/authors&gt;&lt;/contributors&gt;&lt;auth-address&gt;Department of Genetics, Development and Cell Biology, Iowa State University, Ames, IA 50011, USA.&lt;/auth-address&gt;&lt;titles&gt;&lt;title&gt;TAL nucleases (TALNs): hybrid proteins composed of TAL effectors and FokI DNA-cleavage domain&lt;/title&gt;&lt;secondary-title&gt;Nucleic Acids Res.&lt;/secondary-title&gt;&lt;/titles&gt;&lt;periodical&gt;&lt;full-title&gt;Nucleic Acids Res.&lt;/full-title&gt;&lt;/periodical&gt;&lt;pages&gt;359-72&lt;/pages&gt;&lt;volume&gt;39&lt;/volume&gt;&lt;number&gt;1&lt;/number&gt;&lt;edition&gt;2010/08/12&lt;/edition&gt;&lt;dates&gt;&lt;year&gt;2011&lt;/year&gt;&lt;pub-dates&gt;&lt;date&gt;Jan&lt;/date&gt;&lt;/pub-dates&gt;&lt;/dates&gt;&lt;isbn&gt;(Electronic)&amp;#xD;(Linking)&lt;/isbn&gt;&lt;accession-num&gt;20699274&lt;/accession-num&gt;&lt;urls&gt;&lt;/urls&gt;&lt;custom2&gt;PMC3017587&lt;/custom2&gt;&lt;electronic-resource-num&gt;10.1093/nar/gkq70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36</w:t>
      </w:r>
      <w:r w:rsidRPr="006258C2">
        <w:rPr>
          <w:rFonts w:ascii="Times New Roman" w:hAnsi="Times New Roman" w:cs="Times New Roman"/>
          <w:sz w:val="22"/>
        </w:rPr>
        <w:fldChar w:fldCharType="end"/>
      </w:r>
      <w:r w:rsidRPr="006258C2">
        <w:rPr>
          <w:rFonts w:ascii="Times New Roman" w:hAnsi="Times New Roman" w:cs="Times New Roman"/>
          <w:sz w:val="22"/>
        </w:rPr>
        <w:t xml:space="preserve"> However, </w:t>
      </w:r>
      <w:r w:rsidR="009162B7" w:rsidRPr="006258C2">
        <w:rPr>
          <w:rFonts w:ascii="Times New Roman" w:hAnsi="Times New Roman" w:cs="Times New Roman"/>
          <w:sz w:val="22"/>
        </w:rPr>
        <w:t>as compared</w:t>
      </w:r>
      <w:r w:rsidRPr="006258C2">
        <w:rPr>
          <w:rFonts w:ascii="Times New Roman" w:hAnsi="Times New Roman" w:cs="Times New Roman"/>
          <w:sz w:val="22"/>
        </w:rPr>
        <w:t xml:space="preserve"> to </w:t>
      </w:r>
      <w:r w:rsidR="009162B7" w:rsidRPr="006258C2">
        <w:rPr>
          <w:rFonts w:ascii="Times New Roman" w:hAnsi="Times New Roman" w:cs="Times New Roman"/>
          <w:sz w:val="22"/>
        </w:rPr>
        <w:t xml:space="preserve">zinc finger proteins, </w:t>
      </w:r>
      <w:r w:rsidRPr="006258C2">
        <w:rPr>
          <w:rFonts w:ascii="Times New Roman" w:hAnsi="Times New Roman" w:cs="Times New Roman"/>
          <w:sz w:val="22"/>
        </w:rPr>
        <w:t xml:space="preserve">there is no need to redesign the linkage between repeats </w:t>
      </w:r>
      <w:r w:rsidR="009162B7" w:rsidRPr="006258C2">
        <w:rPr>
          <w:rFonts w:ascii="Times New Roman" w:hAnsi="Times New Roman" w:cs="Times New Roman"/>
          <w:sz w:val="22"/>
        </w:rPr>
        <w:t>constituting</w:t>
      </w:r>
      <w:r w:rsidRPr="006258C2">
        <w:rPr>
          <w:rFonts w:ascii="Times New Roman" w:hAnsi="Times New Roman" w:cs="Times New Roman"/>
          <w:sz w:val="22"/>
        </w:rPr>
        <w:t xml:space="preserve"> long arrays of TALEs</w:t>
      </w:r>
      <w:r w:rsidR="009162B7" w:rsidRPr="006258C2">
        <w:rPr>
          <w:rFonts w:ascii="Times New Roman" w:hAnsi="Times New Roman" w:cs="Times New Roman"/>
          <w:sz w:val="22"/>
        </w:rPr>
        <w:t xml:space="preserve">, which </w:t>
      </w:r>
      <w:r w:rsidR="000C3FC2" w:rsidRPr="006258C2">
        <w:rPr>
          <w:rFonts w:ascii="Times New Roman" w:hAnsi="Times New Roman" w:cs="Times New Roman"/>
          <w:sz w:val="22"/>
        </w:rPr>
        <w:t>function to</w:t>
      </w:r>
      <w:r w:rsidRPr="006258C2">
        <w:rPr>
          <w:rFonts w:ascii="Times New Roman" w:hAnsi="Times New Roman" w:cs="Times New Roman"/>
          <w:sz w:val="22"/>
        </w:rPr>
        <w:t xml:space="preserve"> target individual </w:t>
      </w:r>
      <w:r w:rsidR="000C3FC2" w:rsidRPr="006258C2">
        <w:rPr>
          <w:rFonts w:ascii="Times New Roman" w:hAnsi="Times New Roman" w:cs="Times New Roman"/>
          <w:sz w:val="22"/>
        </w:rPr>
        <w:t>genomic sites</w:t>
      </w:r>
      <w:r w:rsidRPr="006258C2">
        <w:rPr>
          <w:rFonts w:ascii="Times New Roman" w:hAnsi="Times New Roman" w:cs="Times New Roman"/>
          <w:sz w:val="22"/>
        </w:rPr>
        <w:t xml:space="preserve">. Following pioneering works </w:t>
      </w:r>
      <w:r w:rsidR="00D52D48" w:rsidRPr="006258C2">
        <w:rPr>
          <w:rFonts w:ascii="Times New Roman" w:hAnsi="Times New Roman" w:cs="Times New Roman"/>
          <w:sz w:val="22"/>
        </w:rPr>
        <w:t>on</w:t>
      </w:r>
      <w:r w:rsidRPr="006258C2">
        <w:rPr>
          <w:rFonts w:ascii="Times New Roman" w:hAnsi="Times New Roman" w:cs="Times New Roman"/>
          <w:sz w:val="22"/>
        </w:rPr>
        <w:t xml:space="preserve"> zinc-finger proteins, </w:t>
      </w:r>
      <w:r w:rsidR="004E142B" w:rsidRPr="006258C2">
        <w:rPr>
          <w:rFonts w:ascii="Times New Roman" w:hAnsi="Times New Roman" w:cs="Times New Roman"/>
          <w:sz w:val="22"/>
        </w:rPr>
        <w:t xml:space="preserve">multiple </w:t>
      </w:r>
      <w:r w:rsidRPr="006258C2">
        <w:rPr>
          <w:rFonts w:ascii="Times New Roman" w:hAnsi="Times New Roman" w:cs="Times New Roman"/>
          <w:sz w:val="22"/>
        </w:rPr>
        <w:t xml:space="preserve">effector domains have </w:t>
      </w:r>
      <w:r w:rsidR="004E142B" w:rsidRPr="006258C2">
        <w:rPr>
          <w:rFonts w:ascii="Times New Roman" w:hAnsi="Times New Roman" w:cs="Times New Roman"/>
          <w:sz w:val="22"/>
        </w:rPr>
        <w:t xml:space="preserve">become accessible </w:t>
      </w:r>
      <w:r w:rsidR="009E61F3" w:rsidRPr="006258C2">
        <w:rPr>
          <w:rFonts w:ascii="Times New Roman" w:hAnsi="Times New Roman" w:cs="Times New Roman"/>
          <w:sz w:val="22"/>
        </w:rPr>
        <w:t xml:space="preserve">to support </w:t>
      </w:r>
      <w:r w:rsidR="004E142B" w:rsidRPr="006258C2">
        <w:rPr>
          <w:rFonts w:ascii="Times New Roman" w:hAnsi="Times New Roman" w:cs="Times New Roman"/>
          <w:sz w:val="22"/>
        </w:rPr>
        <w:t>the</w:t>
      </w:r>
      <w:r w:rsidRPr="006258C2">
        <w:rPr>
          <w:rFonts w:ascii="Times New Roman" w:hAnsi="Times New Roman" w:cs="Times New Roman"/>
          <w:sz w:val="22"/>
        </w:rPr>
        <w:t xml:space="preserve"> fusion of TALE repeats for different </w:t>
      </w:r>
      <w:r w:rsidR="001C7534" w:rsidRPr="006258C2">
        <w:rPr>
          <w:rFonts w:ascii="Times New Roman" w:hAnsi="Times New Roman" w:cs="Times New Roman"/>
          <w:sz w:val="22"/>
        </w:rPr>
        <w:t>genomic</w:t>
      </w:r>
      <w:r w:rsidRPr="006258C2">
        <w:rPr>
          <w:rFonts w:ascii="Times New Roman" w:hAnsi="Times New Roman" w:cs="Times New Roman"/>
          <w:sz w:val="22"/>
        </w:rPr>
        <w:t xml:space="preserve"> modification purposes, including nucleases</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Mussolino&lt;/Author&gt;&lt;Year&gt;2011&lt;/Year&gt;&lt;RecNum&gt;229&lt;/RecNum&gt;&lt;DisplayText&gt;&lt;style face="superscript"&gt;37&lt;/style&gt;&lt;/DisplayText&gt;&lt;record&gt;&lt;rec-number&gt;229&lt;/rec-number&gt;&lt;foreign-keys&gt;&lt;key app="EN" db-id="d2r9z9x58pzr2pe20aspf2sazw0as2xts2p0" timestamp="1559028417"&gt;229&lt;/key&gt;&lt;/foreign-keys&gt;&lt;ref-type name="Journal Article"&gt;17&lt;/ref-type&gt;&lt;contributors&gt;&lt;authors&gt;&lt;author&gt;Mussolino, C.&lt;/author&gt;&lt;author&gt;Morbitzer, R.&lt;/author&gt;&lt;author&gt;Lütge, F.&lt;/author&gt;&lt;author&gt;Dannemann, N.&lt;/author&gt;&lt;author&gt;Lahaye, T.&lt;/author&gt;&lt;author&gt;Cathomen, T.&lt;/author&gt;&lt;/authors&gt;&lt;/contributors&gt;&lt;auth-address&gt;Institute of Experimental Hematology, Hannover Medical School, 30625 Hannover, Germany.&lt;/auth-address&gt;&lt;titles&gt;&lt;title&gt;A novel TALE nuclease scaffold enables high genome editing activity in combination with low toxicity&lt;/title&gt;&lt;secondary-title&gt;Nucleic Acids Res.&lt;/secondary-title&gt;&lt;/titles&gt;&lt;periodical&gt;&lt;full-title&gt;Nucleic Acids Res.&lt;/full-title&gt;&lt;/periodical&gt;&lt;pages&gt;9283-93&lt;/pages&gt;&lt;volume&gt;39&lt;/volume&gt;&lt;number&gt;21&lt;/number&gt;&lt;edition&gt;2011/08/05&lt;/edition&gt;&lt;dates&gt;&lt;year&gt;2011&lt;/year&gt;&lt;pub-dates&gt;&lt;date&gt;Nov&lt;/date&gt;&lt;/pub-dates&gt;&lt;/dates&gt;&lt;isbn&gt;(Electronic)&amp;#xD;(Linking)&lt;/isbn&gt;&lt;accession-num&gt;21813459&lt;/accession-num&gt;&lt;urls&gt;&lt;/urls&gt;&lt;custom2&gt;PMC3241638&lt;/custom2&gt;&lt;electronic-resource-num&gt;10.1093/nar/gkr597&lt;/electronic-resource-num&gt;&lt;remote-database-provider&gt;NLM&lt;/remote-database-provider&gt;&lt;/record&gt;&lt;/Cite&gt;&lt;/EndNote&gt;</w:instrText>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37</w:t>
      </w:r>
      <w:r w:rsidRPr="006258C2">
        <w:rPr>
          <w:rFonts w:ascii="Times New Roman" w:hAnsi="Times New Roman" w:cs="Times New Roman"/>
          <w:sz w:val="22"/>
        </w:rPr>
        <w:fldChar w:fldCharType="end"/>
      </w:r>
      <w:r w:rsidRPr="006258C2">
        <w:rPr>
          <w:rFonts w:ascii="Times New Roman" w:hAnsi="Times New Roman" w:cs="Times New Roman"/>
          <w:sz w:val="22"/>
        </w:rPr>
        <w:t xml:space="preserve"> transcriptional activators</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Zhang&lt;/Author&gt;&lt;Year&gt;2011&lt;/Year&gt;&lt;RecNum&gt;224&lt;/RecNum&gt;&lt;DisplayText&gt;&lt;style face="superscript"&gt;18&lt;/style&gt;&lt;/DisplayText&gt;&lt;record&gt;&lt;rec-number&gt;224&lt;/rec-number&gt;&lt;foreign-keys&gt;&lt;key app="EN" db-id="d2r9z9x58pzr2pe20aspf2sazw0as2xts2p0" timestamp="1558949608"&gt;224&lt;/key&gt;&lt;/foreign-keys&gt;&lt;ref-type name="Journal Article"&gt;17&lt;/ref-type&gt;&lt;contributors&gt;&lt;authors&gt;&lt;author&gt;Zhang, F.&lt;/author&gt;&lt;author&gt;Cong, L.&lt;/author&gt;&lt;author&gt;Lodato, S.&lt;/author&gt;&lt;author&gt;Kosuri, S.&lt;/author&gt;&lt;author&gt;Church, G. M.&lt;/author&gt;&lt;author&gt;Arlotta, P.&lt;/author&gt;&lt;/authors&gt;&lt;/contributors&gt;&lt;auth-address&gt;Harvard University, Cambridge, Massachusetts, USA.&lt;/auth-address&gt;&lt;titles&gt;&lt;title&gt;Efficient construction of sequence-specific TAL effectors for modulating mammalian transcription&lt;/title&gt;&lt;secondary-title&gt;Nat. Biotechnol.&lt;/secondary-title&gt;&lt;/titles&gt;&lt;periodical&gt;&lt;full-title&gt;Nat. Biotechnol.&lt;/full-title&gt;&lt;/periodical&gt;&lt;pages&gt;149-53&lt;/pages&gt;&lt;volume&gt;29&lt;/volume&gt;&lt;number&gt;2&lt;/number&gt;&lt;edition&gt;2011/01/21&lt;/edition&gt;&lt;dates&gt;&lt;year&gt;2011&lt;/year&gt;&lt;pub-dates&gt;&lt;date&gt;Feb&lt;/date&gt;&lt;/pub-dates&gt;&lt;/dates&gt;&lt;isbn&gt;(Electronic)&amp;#xD;(Linking)&lt;/isbn&gt;&lt;accession-num&gt;21248753&lt;/accession-num&gt;&lt;urls&gt;&lt;/urls&gt;&lt;custom2&gt;PMC3084533&lt;/custom2&gt;&lt;electronic-resource-num&gt;10.1038/nbt.1775&lt;/electronic-resource-num&gt;&lt;remote-database-provider&gt;NLM&lt;/remote-database-provider&gt;&lt;/record&gt;&lt;/Cite&gt;&lt;/EndNote&gt;</w:instrText>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18</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site-specific recombinases</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Mercer&lt;/Author&gt;&lt;Year&gt;2012&lt;/Year&gt;&lt;RecNum&gt;230&lt;/RecNum&gt;&lt;DisplayText&gt;&lt;style face="superscript"&gt;38&lt;/style&gt;&lt;/DisplayText&gt;&lt;record&gt;&lt;rec-number&gt;230&lt;/rec-number&gt;&lt;foreign-keys&gt;&lt;key app="EN" db-id="d2r9z9x58pzr2pe20aspf2sazw0as2xts2p0" timestamp="1559028516"&gt;230&lt;/key&gt;&lt;/foreign-keys&gt;&lt;ref-type name="Journal Article"&gt;17&lt;/ref-type&gt;&lt;contributors&gt;&lt;authors&gt;&lt;author&gt;Mercer, A. C.&lt;/author&gt;&lt;author&gt;Gaj, T.&lt;/author&gt;&lt;author&gt;Fuller, R. P.&lt;/author&gt;&lt;author&gt;Barbas, C. F.&lt;/author&gt;&lt;/authors&gt;&lt;/contributors&gt;&lt;auth-address&gt;The Skaggs Institute for Chemical Biology and Department of Molecular Biology, The Scripps Research Institute, La Jolla, CA 92037, USA.&lt;/auth-address&gt;&lt;titles&gt;&lt;title&gt;Chimeric TALE recombinases with programmable DNA sequence specificity&lt;/title&gt;&lt;secondary-title&gt;Nucleic Acids Res.&lt;/secondary-title&gt;&lt;/titles&gt;&lt;periodical&gt;&lt;full-title&gt;Nucleic Acids Res.&lt;/full-title&gt;&lt;/periodical&gt;&lt;pages&gt;11163-72&lt;/pages&gt;&lt;volume&gt;40&lt;/volume&gt;&lt;number&gt;21&lt;/number&gt;&lt;edition&gt;2012/09/29&lt;/edition&gt;&lt;dates&gt;&lt;year&gt;2012&lt;/year&gt;&lt;pub-dates&gt;&lt;date&gt;Nov&lt;/date&gt;&lt;/pub-dates&gt;&lt;/dates&gt;&lt;isbn&gt;(Electronic)&amp;#xD;(Linking)&lt;/isbn&gt;&lt;accession-num&gt;23019222&lt;/accession-num&gt;&lt;urls&gt;&lt;/urls&gt;&lt;custom2&gt;PMC3510496&lt;/custom2&gt;&lt;electronic-resource-num&gt;10.1093/nar/gks875&lt;/electronic-resource-num&gt;&lt;remote-database-provider&gt;NLM&lt;/remote-database-provider&gt;&lt;/record&gt;&lt;/Cite&gt;&lt;/EndNote&gt;</w:instrText>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38</w:t>
      </w:r>
      <w:r w:rsidRPr="006258C2">
        <w:rPr>
          <w:rFonts w:ascii="Times New Roman" w:hAnsi="Times New Roman" w:cs="Times New Roman"/>
          <w:sz w:val="22"/>
        </w:rPr>
        <w:fldChar w:fldCharType="end"/>
      </w:r>
      <w:r w:rsidRPr="006258C2">
        <w:rPr>
          <w:rFonts w:ascii="Times New Roman" w:hAnsi="Times New Roman" w:cs="Times New Roman"/>
          <w:sz w:val="22"/>
        </w:rPr>
        <w:t xml:space="preserve"> Although their simpler cipher codes provide </w:t>
      </w:r>
      <w:r w:rsidR="00C865D6" w:rsidRPr="006258C2">
        <w:rPr>
          <w:rFonts w:ascii="Times New Roman" w:hAnsi="Times New Roman" w:cs="Times New Roman"/>
          <w:sz w:val="22"/>
        </w:rPr>
        <w:t xml:space="preserve">better </w:t>
      </w:r>
      <w:r w:rsidRPr="006258C2">
        <w:rPr>
          <w:rFonts w:ascii="Times New Roman" w:hAnsi="Times New Roman" w:cs="Times New Roman"/>
          <w:sz w:val="22"/>
        </w:rPr>
        <w:t xml:space="preserve">simplicity </w:t>
      </w:r>
      <w:r w:rsidR="00E1313A" w:rsidRPr="006258C2">
        <w:rPr>
          <w:rFonts w:ascii="Times New Roman" w:hAnsi="Times New Roman" w:cs="Times New Roman"/>
          <w:sz w:val="22"/>
        </w:rPr>
        <w:t>in design</w:t>
      </w:r>
      <w:r w:rsidRPr="006258C2">
        <w:rPr>
          <w:rFonts w:ascii="Times New Roman" w:hAnsi="Times New Roman"/>
          <w:sz w:val="22"/>
        </w:rPr>
        <w:t xml:space="preserve"> </w:t>
      </w:r>
      <w:r w:rsidRPr="006258C2">
        <w:rPr>
          <w:rFonts w:ascii="Times New Roman" w:hAnsi="Times New Roman" w:cs="Times New Roman"/>
          <w:sz w:val="22"/>
        </w:rPr>
        <w:t xml:space="preserve">than triplet-confined zinc-finger proteins, one of the </w:t>
      </w:r>
      <w:r w:rsidR="008230FB" w:rsidRPr="006258C2">
        <w:rPr>
          <w:rFonts w:ascii="Times New Roman" w:hAnsi="Times New Roman" w:cs="Times New Roman"/>
          <w:sz w:val="22"/>
        </w:rPr>
        <w:t>primary</w:t>
      </w:r>
      <w:r w:rsidRPr="006258C2">
        <w:rPr>
          <w:rFonts w:ascii="Times New Roman" w:hAnsi="Times New Roman" w:cs="Times New Roman"/>
          <w:sz w:val="22"/>
        </w:rPr>
        <w:t xml:space="preserve"> technical hurdles for cloning repeat TALE arrays is the design of </w:t>
      </w:r>
      <w:r w:rsidR="00880014" w:rsidRPr="006258C2">
        <w:rPr>
          <w:rFonts w:ascii="Times New Roman" w:hAnsi="Times New Roman" w:cs="Times New Roman"/>
          <w:sz w:val="22"/>
        </w:rPr>
        <w:t xml:space="preserve">a </w:t>
      </w:r>
      <w:r w:rsidR="001126D4" w:rsidRPr="006258C2">
        <w:rPr>
          <w:rFonts w:ascii="Times New Roman" w:hAnsi="Times New Roman" w:cs="Times New Roman"/>
          <w:sz w:val="22"/>
        </w:rPr>
        <w:t xml:space="preserve">large scale </w:t>
      </w:r>
      <w:r w:rsidR="00880014" w:rsidRPr="006258C2">
        <w:rPr>
          <w:rFonts w:ascii="Times New Roman" w:hAnsi="Times New Roman" w:cs="Times New Roman"/>
          <w:sz w:val="22"/>
        </w:rPr>
        <w:t xml:space="preserve">of </w:t>
      </w:r>
      <w:r w:rsidRPr="006258C2">
        <w:rPr>
          <w:rFonts w:ascii="Times New Roman" w:hAnsi="Times New Roman" w:cs="Times New Roman"/>
          <w:sz w:val="22"/>
        </w:rPr>
        <w:t xml:space="preserve">identical repeat sequences. To </w:t>
      </w:r>
      <w:r w:rsidR="00322C9C" w:rsidRPr="006258C2">
        <w:rPr>
          <w:rFonts w:ascii="Times New Roman" w:hAnsi="Times New Roman" w:cs="Times New Roman"/>
          <w:sz w:val="22"/>
        </w:rPr>
        <w:t xml:space="preserve">conquer </w:t>
      </w:r>
      <w:r w:rsidRPr="006258C2">
        <w:rPr>
          <w:rFonts w:ascii="Times New Roman" w:hAnsi="Times New Roman" w:cs="Times New Roman"/>
          <w:sz w:val="22"/>
        </w:rPr>
        <w:t xml:space="preserve">this </w:t>
      </w:r>
      <w:r w:rsidR="008230FB" w:rsidRPr="006258C2">
        <w:rPr>
          <w:rFonts w:ascii="Times New Roman" w:hAnsi="Times New Roman" w:cs="Times New Roman"/>
          <w:sz w:val="22"/>
        </w:rPr>
        <w:t>limitation</w:t>
      </w:r>
      <w:r w:rsidRPr="006258C2">
        <w:rPr>
          <w:rFonts w:ascii="Times New Roman" w:hAnsi="Times New Roman" w:cs="Times New Roman"/>
          <w:sz w:val="22"/>
        </w:rPr>
        <w:t xml:space="preserve">, </w:t>
      </w:r>
      <w:r w:rsidR="00AF10E9" w:rsidRPr="006258C2">
        <w:rPr>
          <w:rFonts w:ascii="Times New Roman" w:hAnsi="Times New Roman" w:cs="Times New Roman"/>
          <w:sz w:val="22"/>
        </w:rPr>
        <w:t xml:space="preserve">a few </w:t>
      </w:r>
      <w:r w:rsidR="00D11C03" w:rsidRPr="006258C2">
        <w:rPr>
          <w:rFonts w:ascii="Times New Roman" w:hAnsi="Times New Roman" w:cs="Times New Roman"/>
          <w:sz w:val="22"/>
        </w:rPr>
        <w:t>strateg</w:t>
      </w:r>
      <w:r w:rsidR="00B05D97" w:rsidRPr="006258C2">
        <w:rPr>
          <w:rFonts w:ascii="Times New Roman" w:hAnsi="Times New Roman" w:cs="Times New Roman"/>
          <w:sz w:val="22"/>
        </w:rPr>
        <w:t>ies</w:t>
      </w:r>
      <w:r w:rsidRPr="006258C2">
        <w:rPr>
          <w:rFonts w:ascii="Times New Roman" w:hAnsi="Times New Roman" w:cs="Times New Roman"/>
          <w:sz w:val="22"/>
        </w:rPr>
        <w:t xml:space="preserve"> have been </w:t>
      </w:r>
      <w:r w:rsidR="00EA7C75" w:rsidRPr="006258C2">
        <w:rPr>
          <w:rFonts w:ascii="Times New Roman" w:hAnsi="Times New Roman" w:cs="Times New Roman"/>
          <w:sz w:val="22"/>
        </w:rPr>
        <w:t xml:space="preserve">established </w:t>
      </w:r>
      <w:r w:rsidRPr="006258C2">
        <w:rPr>
          <w:rFonts w:ascii="Times New Roman" w:hAnsi="Times New Roman" w:cs="Times New Roman"/>
          <w:sz w:val="22"/>
        </w:rPr>
        <w:t xml:space="preserve">to </w:t>
      </w:r>
      <w:r w:rsidR="0027614B" w:rsidRPr="006258C2">
        <w:rPr>
          <w:rFonts w:ascii="Times New Roman" w:hAnsi="Times New Roman" w:cs="Times New Roman"/>
          <w:sz w:val="22"/>
        </w:rPr>
        <w:t xml:space="preserve">facilitate </w:t>
      </w:r>
      <w:r w:rsidR="00EB7ABD" w:rsidRPr="006258C2">
        <w:rPr>
          <w:rFonts w:ascii="Times New Roman" w:hAnsi="Times New Roman" w:cs="Times New Roman"/>
          <w:sz w:val="22"/>
        </w:rPr>
        <w:t>fast</w:t>
      </w:r>
      <w:r w:rsidRPr="006258C2">
        <w:rPr>
          <w:rFonts w:ascii="Times New Roman" w:hAnsi="Times New Roman" w:cs="Times New Roman"/>
          <w:sz w:val="22"/>
        </w:rPr>
        <w:t xml:space="preserve"> assembly of custom TALE arrays, including ‘Golden Gate’ molecular cloning</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Cermak&lt;/Author&gt;&lt;Year&gt;2011&lt;/Year&gt;&lt;RecNum&gt;231&lt;/RecNum&gt;&lt;DisplayText&gt;&lt;style face="superscript"&gt;39&lt;/style&gt;&lt;/DisplayText&gt;&lt;record&gt;&lt;rec-number&gt;231&lt;/rec-number&gt;&lt;foreign-keys&gt;&lt;key app="EN" db-id="d2r9z9x58pzr2pe20aspf2sazw0as2xts2p0" timestamp="1559030502"&gt;231&lt;/key&gt;&lt;/foreign-keys&gt;&lt;ref-type name="Journal Article"&gt;17&lt;/ref-type&gt;&lt;contributors&gt;&lt;authors&gt;&lt;author&gt;Cermak, T.&lt;/author&gt;&lt;author&gt;Doyle, E. L.&lt;/author&gt;&lt;author&gt;Christian, M.&lt;/author&gt;&lt;author&gt;Wang, L.&lt;/author&gt;&lt;author&gt;Zhang, Y.&lt;/author&gt;&lt;author&gt;Schmidt, C.&lt;/author&gt;&lt;author&gt;Baller, J. A.&lt;/author&gt;&lt;author&gt;Somia, N. V.&lt;/author&gt;&lt;author&gt;Bogdanove, A. J.&lt;/author&gt;&lt;author&gt;Voytas, D. F.&lt;/author&gt;&lt;/authors&gt;&lt;/contributors&gt;&lt;auth-address&gt;Department of Genetics, Cell Biology &amp;amp; Development and Center for Genome Engineering, 321 Church Street SE, University of Minnesota, Minneapolis, MN 55455, USA.&lt;/auth-address&gt;&lt;titles&gt;&lt;title&gt;Efficient design and assembly of custom TALEN and other TAL effector-based constructs for DNA targeting&lt;/title&gt;&lt;secondary-title&gt;Nucleic Acids Res.&lt;/secondary-title&gt;&lt;/titles&gt;&lt;periodical&gt;&lt;full-title&gt;Nucleic Acids Res.&lt;/full-title&gt;&lt;/periodical&gt;&lt;pages&gt;e82&lt;/pages&gt;&lt;volume&gt;39&lt;/volume&gt;&lt;number&gt;12&lt;/number&gt;&lt;edition&gt;2011/04/16&lt;/edition&gt;&lt;dates&gt;&lt;year&gt;2011&lt;/year&gt;&lt;pub-dates&gt;&lt;date&gt;Jul&lt;/date&gt;&lt;/pub-dates&gt;&lt;/dates&gt;&lt;isbn&gt;(Electronic)&amp;#xD;(Linking)&lt;/isbn&gt;&lt;accession-num&gt;21493687&lt;/accession-num&gt;&lt;urls&gt;&lt;/urls&gt;&lt;custom2&gt;PMC3130291&lt;/custom2&gt;&lt;electronic-resource-num&gt;10.1093/nar/gkr218&lt;/electronic-resource-num&gt;&lt;remote-database-provider&gt;NLM&lt;/remote-database-provider&gt;&lt;/record&gt;&lt;/Cite&gt;&lt;/EndNote&gt;</w:instrText>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39</w:t>
      </w:r>
      <w:r w:rsidRPr="006258C2">
        <w:rPr>
          <w:rFonts w:ascii="Times New Roman" w:hAnsi="Times New Roman" w:cs="Times New Roman"/>
          <w:sz w:val="22"/>
        </w:rPr>
        <w:fldChar w:fldCharType="end"/>
      </w:r>
      <w:r w:rsidRPr="006258C2">
        <w:rPr>
          <w:rFonts w:ascii="Times New Roman" w:hAnsi="Times New Roman" w:cs="Times New Roman"/>
          <w:sz w:val="22"/>
        </w:rPr>
        <w:t xml:space="preserve"> high-throughput solid phase assembly</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SZXlvbjwvQXV0aG9yPjxZZWFyPjIwMTI8L1llYXI+PFJl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sz w:val="22"/>
        </w:rPr>
        <w:fldChar w:fldCharType="begin">
          <w:fldData xml:space="preserve">PEVuZE5vdGU+PENpdGU+PEF1dGhvcj5SZXlvbjwvQXV0aG9yPjxZZWFyPjIwMTI8L1llYXI+PFJl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sz w:val="22"/>
        </w:rPr>
      </w:r>
      <w:r w:rsidR="00545893" w:rsidRPr="006258C2">
        <w:rPr>
          <w:rFonts w:ascii="Times New Roman" w:hAnsi="Times New Roman"/>
          <w:sz w:val="22"/>
        </w:rPr>
        <w:fldChar w:fldCharType="end"/>
      </w:r>
      <w:r w:rsidRPr="006258C2">
        <w:rPr>
          <w:rFonts w:ascii="Times New Roman" w:hAnsi="Times New Roman"/>
          <w:sz w:val="22"/>
        </w:rPr>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40,41</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connection-independent cloning techniques</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Schmid-Burgk&lt;/Author&gt;&lt;Year&gt;2013&lt;/Year&gt;&lt;RecNum&gt;234&lt;/RecNum&gt;&lt;DisplayText&gt;&lt;style face="superscript"&gt;42&lt;/style&gt;&lt;/DisplayText&gt;&lt;record&gt;&lt;rec-number&gt;234&lt;/rec-number&gt;&lt;foreign-keys&gt;&lt;key app="EN" db-id="d2r9z9x58pzr2pe20aspf2sazw0as2xts2p0" timestamp="1559030666"&gt;234&lt;/key&gt;&lt;/foreign-keys&gt;&lt;ref-type name="Journal Article"&gt;17&lt;/ref-type&gt;&lt;contributors&gt;&lt;authors&gt;&lt;author&gt;Schmid-Burgk, J. L.&lt;/author&gt;&lt;author&gt;Schmidt, T.&lt;/author&gt;&lt;author&gt;Kaiser, V.&lt;/author&gt;&lt;author&gt;Höning, K.&lt;/author&gt;&lt;author&gt;Hornung, V.&lt;/author&gt;&lt;/authors&gt;&lt;/contributors&gt;&lt;auth-address&gt;Institute for Clinical Chemistry and Clinical Pharmacology, Unit for Clinical Biochemistry, University Hospital, University of Bonn, Bonn, Germany.&lt;/auth-address&gt;&lt;titles&gt;&lt;title&gt;A ligation-independent cloning technique for high-throughput assembly of transcription activator–like effector genes&lt;/title&gt;&lt;secondary-title&gt;Nat. Biotechnol.&lt;/secondary-title&gt;&lt;/titles&gt;&lt;periodical&gt;&lt;full-title&gt;Nat. Biotechnol.&lt;/full-title&gt;&lt;/periodical&gt;&lt;pages&gt;76-81&lt;/pages&gt;&lt;volume&gt;31&lt;/volume&gt;&lt;number&gt;1&lt;/number&gt;&lt;edition&gt;2012/12/18&lt;/edition&gt;&lt;dates&gt;&lt;year&gt;2013&lt;/year&gt;&lt;pub-dates&gt;&lt;date&gt;Jan&lt;/date&gt;&lt;/pub-dates&gt;&lt;/dates&gt;&lt;isbn&gt;(Electronic)&amp;#xD;(Linking)&lt;/isbn&gt;&lt;accession-num&gt;23242165&lt;/accession-num&gt;&lt;urls&gt;&lt;/urls&gt;&lt;custom2&gt;PMC4142318&lt;/custom2&gt;&lt;electronic-resource-num&gt;10.1038/nbt.2460&lt;/electronic-resource-num&gt;&lt;remote-database-provider&gt;NLM&lt;/remote-database-provider&gt;&lt;/record&gt;&lt;/Cite&gt;&lt;/EndNote&gt;</w:instrText>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42</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31EA0998" w14:textId="77777777" w:rsidR="004470C2" w:rsidRPr="006258C2" w:rsidRDefault="004470C2" w:rsidP="008E4B03">
      <w:pPr>
        <w:spacing w:line="480" w:lineRule="auto"/>
        <w:ind w:firstLineChars="150" w:firstLine="330"/>
        <w:rPr>
          <w:rFonts w:ascii="Times New Roman" w:hAnsi="Times New Roman" w:cs="Times New Roman"/>
          <w:sz w:val="22"/>
        </w:rPr>
      </w:pPr>
    </w:p>
    <w:p w14:paraId="7A7EDC8A" w14:textId="77777777" w:rsidR="004470C2" w:rsidRPr="006258C2" w:rsidRDefault="004470C2" w:rsidP="008E4B03">
      <w:pPr>
        <w:spacing w:line="480" w:lineRule="auto"/>
        <w:rPr>
          <w:rFonts w:ascii="Times New Roman" w:hAnsi="Times New Roman" w:cs="Times New Roman"/>
          <w:b/>
          <w:iCs/>
          <w:kern w:val="0"/>
          <w:sz w:val="22"/>
        </w:rPr>
      </w:pPr>
      <w:r w:rsidRPr="006258C2">
        <w:rPr>
          <w:rFonts w:ascii="Times New Roman" w:hAnsi="Times New Roman" w:cs="Times New Roman"/>
          <w:b/>
          <w:sz w:val="22"/>
        </w:rPr>
        <w:lastRenderedPageBreak/>
        <w:t>2.3</w:t>
      </w:r>
      <w:r w:rsidRPr="006258C2">
        <w:rPr>
          <w:rFonts w:ascii="Times New Roman" w:hAnsi="Times New Roman" w:cs="Times New Roman"/>
          <w:b/>
          <w:iCs/>
          <w:kern w:val="0"/>
          <w:sz w:val="22"/>
        </w:rPr>
        <w:t xml:space="preserve"> CRISPR/Cas9: a versatile tool for genome editing</w:t>
      </w:r>
    </w:p>
    <w:p w14:paraId="6FDF8F8B" w14:textId="1EC2B791" w:rsidR="004470C2" w:rsidRPr="006258C2" w:rsidRDefault="004470C2" w:rsidP="00D53ED1">
      <w:pPr>
        <w:spacing w:line="480" w:lineRule="auto"/>
        <w:rPr>
          <w:rFonts w:ascii="Times New Roman" w:hAnsi="Times New Roman" w:cs="Times New Roman"/>
          <w:sz w:val="22"/>
        </w:rPr>
      </w:pPr>
      <w:r w:rsidRPr="006258C2">
        <w:rPr>
          <w:rFonts w:ascii="Times New Roman" w:hAnsi="Times New Roman" w:cs="Times New Roman"/>
          <w:sz w:val="22"/>
        </w:rPr>
        <w:t>Early in 1987, clustered regularly interspersed short palindromic repeats (CRISPR) were originally discovered in E. coli and later in many other bacteria species</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Ishino&lt;/Author&gt;&lt;Year&gt;1987&lt;/Year&gt;&lt;RecNum&gt;79&lt;/RecNum&gt;&lt;DisplayText&gt;&lt;style face="superscript"&gt;43&lt;/style&gt;&lt;/DisplayText&gt;&lt;record&gt;&lt;rec-number&gt;79&lt;/rec-number&gt;&lt;foreign-keys&gt;&lt;key app="EN" db-id="d2r9z9x58pzr2pe20aspf2sazw0as2xts2p0" timestamp="1558086728"&gt;79&lt;/key&gt;&lt;/foreign-keys&gt;&lt;ref-type name="Journal Article"&gt;17&lt;/ref-type&gt;&lt;contributors&gt;&lt;authors&gt;&lt;author&gt;Ishino, Y.&lt;/author&gt;&lt;author&gt;Shinagawa, H.&lt;/author&gt;&lt;author&gt;Makino, K.&lt;/author&gt;&lt;author&gt;Amemura, M.&lt;/author&gt;&lt;author&gt;Nakata, A.&lt;/author&gt;&lt;/authors&gt;&lt;/contributors&gt;&lt;auth-address&gt;Department of Experimental Chemotherapy, Osaka University, Japan.&lt;/auth-address&gt;&lt;titles&gt;&lt;title&gt;Nucleotide sequence of the iap gene, responsible for alkaline phosphatase isozyme conversion in Escherichia coli, and identification of the gene product&lt;/title&gt;&lt;secondary-title&gt;J. Bacteriol.&lt;/secondary-title&gt;&lt;/titles&gt;&lt;periodical&gt;&lt;full-title&gt;J. Bacteriol.&lt;/full-title&gt;&lt;/periodical&gt;&lt;pages&gt;5429-33&lt;/pages&gt;&lt;volume&gt;169&lt;/volume&gt;&lt;number&gt;12&lt;/number&gt;&lt;edition&gt;1987/12/01&lt;/edition&gt;&lt;d</w:instrText>
      </w:r>
      <w:r w:rsidR="00545893" w:rsidRPr="006258C2">
        <w:rPr>
          <w:rFonts w:ascii="Times New Roman" w:hAnsi="Times New Roman" w:cs="Times New Roman" w:hint="eastAsia"/>
          <w:sz w:val="22"/>
        </w:rPr>
        <w:instrText>ates&gt;&lt;year&gt;1987&lt;/year&gt;&lt;pub-dates&gt;&lt;date&gt;Dec&lt;/date&gt;&lt;/pub-dates&gt;&lt;/dates&gt;&lt;isbn&gt;(Electronic)&amp;#xD;(Linking)&lt;/isbn&gt;&lt;accession-num&gt;3316184&lt;/accession-num&gt;&lt;label&gt;&lt;style face="normal" font="default" charset="134" size="100%"&gt;</w:instrText>
      </w:r>
      <w:r w:rsidR="00545893" w:rsidRPr="006258C2">
        <w:rPr>
          <w:rFonts w:ascii="Times New Roman" w:hAnsi="Times New Roman" w:cs="Times New Roman" w:hint="eastAsia"/>
          <w:sz w:val="22"/>
        </w:rPr>
        <w:instrText>最早发现</w:instrText>
      </w:r>
      <w:r w:rsidR="00545893" w:rsidRPr="006258C2">
        <w:rPr>
          <w:rFonts w:ascii="Times New Roman" w:hAnsi="Times New Roman" w:cs="Times New Roman" w:hint="eastAsia"/>
          <w:sz w:val="22"/>
        </w:rPr>
        <w:instrText>&lt;/style&gt;&lt;/label&gt;&lt;urls&gt;&lt;/urls&gt;&lt;custom</w:instrText>
      </w:r>
      <w:r w:rsidR="00545893" w:rsidRPr="006258C2">
        <w:rPr>
          <w:rFonts w:ascii="Times New Roman" w:hAnsi="Times New Roman" w:cs="Times New Roman"/>
          <w:sz w:val="22"/>
        </w:rPr>
        <w:instrText>2&gt;PMC213968&lt;/custom2&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43</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 </w:t>
      </w:r>
      <w:r w:rsidR="009D0060" w:rsidRPr="006258C2">
        <w:rPr>
          <w:rFonts w:ascii="Times New Roman" w:hAnsi="Times New Roman" w:cs="Times New Roman"/>
          <w:sz w:val="22"/>
        </w:rPr>
        <w:t xml:space="preserve">function </w:t>
      </w:r>
      <w:r w:rsidRPr="006258C2">
        <w:rPr>
          <w:rFonts w:ascii="Times New Roman" w:hAnsi="Times New Roman" w:cs="Times New Roman"/>
          <w:sz w:val="22"/>
        </w:rPr>
        <w:t xml:space="preserve">of the short repeat sequences </w:t>
      </w:r>
      <w:r w:rsidR="00D91F0D" w:rsidRPr="006258C2">
        <w:rPr>
          <w:rFonts w:ascii="Times New Roman" w:hAnsi="Times New Roman" w:cs="Times New Roman"/>
          <w:sz w:val="22"/>
        </w:rPr>
        <w:t>stayed</w:t>
      </w:r>
      <w:r w:rsidRPr="006258C2">
        <w:rPr>
          <w:rFonts w:ascii="Times New Roman" w:hAnsi="Times New Roman" w:cs="Times New Roman"/>
          <w:sz w:val="22"/>
        </w:rPr>
        <w:t xml:space="preserve"> </w:t>
      </w:r>
      <w:r w:rsidR="00096BD7" w:rsidRPr="006258C2">
        <w:rPr>
          <w:rFonts w:ascii="Times New Roman" w:hAnsi="Times New Roman" w:cs="Times New Roman"/>
          <w:sz w:val="22"/>
        </w:rPr>
        <w:t xml:space="preserve">unclear </w:t>
      </w:r>
      <w:r w:rsidRPr="006258C2">
        <w:rPr>
          <w:rFonts w:ascii="Times New Roman" w:hAnsi="Times New Roman" w:cs="Times New Roman"/>
          <w:sz w:val="22"/>
        </w:rPr>
        <w:t xml:space="preserve">for many years </w:t>
      </w:r>
      <w:r w:rsidR="00D400A9" w:rsidRPr="006258C2">
        <w:rPr>
          <w:rFonts w:ascii="Times New Roman" w:hAnsi="Times New Roman" w:cs="Times New Roman"/>
          <w:sz w:val="22"/>
        </w:rPr>
        <w:t xml:space="preserve">before </w:t>
      </w:r>
      <w:r w:rsidRPr="006258C2">
        <w:rPr>
          <w:rFonts w:ascii="Times New Roman" w:hAnsi="Times New Roman" w:cs="Times New Roman"/>
          <w:sz w:val="22"/>
        </w:rPr>
        <w:t xml:space="preserve">several studies in 2005 </w:t>
      </w:r>
      <w:r w:rsidR="00E10C21" w:rsidRPr="006258C2">
        <w:rPr>
          <w:rFonts w:ascii="Times New Roman" w:hAnsi="Times New Roman" w:cs="Times New Roman"/>
          <w:sz w:val="22"/>
        </w:rPr>
        <w:t xml:space="preserve">characterized </w:t>
      </w:r>
      <w:r w:rsidR="0051710E" w:rsidRPr="006258C2">
        <w:rPr>
          <w:rFonts w:ascii="Times New Roman" w:hAnsi="Times New Roman" w:cs="Times New Roman"/>
          <w:sz w:val="22"/>
        </w:rPr>
        <w:t xml:space="preserve">their </w:t>
      </w:r>
      <w:r w:rsidRPr="006258C2">
        <w:rPr>
          <w:rFonts w:ascii="Times New Roman" w:hAnsi="Times New Roman" w:cs="Times New Roman"/>
          <w:sz w:val="22"/>
        </w:rPr>
        <w:t xml:space="preserve">similarities to phage DNA, and subsequent experiments revealed that these sequences </w:t>
      </w:r>
      <w:r w:rsidR="008B674A" w:rsidRPr="006258C2">
        <w:rPr>
          <w:rFonts w:ascii="Times New Roman" w:hAnsi="Times New Roman" w:cs="Times New Roman"/>
          <w:sz w:val="22"/>
        </w:rPr>
        <w:t>took part in bacterial and archaea</w:t>
      </w:r>
      <w:r w:rsidRPr="006258C2">
        <w:rPr>
          <w:rFonts w:ascii="Times New Roman" w:hAnsi="Times New Roman" w:cs="Times New Roman"/>
          <w:sz w:val="22"/>
        </w:rPr>
        <w:t xml:space="preserve"> adaptive immune </w:t>
      </w:r>
      <w:r w:rsidR="008B674A" w:rsidRPr="006258C2">
        <w:rPr>
          <w:rFonts w:ascii="Times New Roman" w:hAnsi="Times New Roman" w:cs="Times New Roman"/>
          <w:sz w:val="22"/>
        </w:rPr>
        <w:t xml:space="preserve">defense </w:t>
      </w:r>
      <w:r w:rsidRPr="006258C2">
        <w:rPr>
          <w:rFonts w:ascii="Times New Roman" w:hAnsi="Times New Roman" w:cs="Times New Roman"/>
          <w:sz w:val="22"/>
        </w:rPr>
        <w:t xml:space="preserve">against </w:t>
      </w:r>
      <w:r w:rsidR="00555E37" w:rsidRPr="006258C2">
        <w:rPr>
          <w:rFonts w:ascii="Times New Roman" w:hAnsi="Times New Roman" w:cs="Times New Roman"/>
          <w:sz w:val="22"/>
        </w:rPr>
        <w:t xml:space="preserve">offending </w:t>
      </w:r>
      <w:r w:rsidRPr="006258C2">
        <w:rPr>
          <w:rFonts w:ascii="Times New Roman" w:hAnsi="Times New Roman" w:cs="Times New Roman"/>
          <w:sz w:val="22"/>
        </w:rPr>
        <w:t xml:space="preserve">foreign DNA </w:t>
      </w:r>
      <w:r w:rsidR="00D873B1" w:rsidRPr="006258C2">
        <w:rPr>
          <w:rFonts w:ascii="Times New Roman" w:hAnsi="Times New Roman" w:cs="Times New Roman"/>
          <w:sz w:val="22"/>
        </w:rPr>
        <w:t xml:space="preserve">by inducing </w:t>
      </w:r>
      <w:r w:rsidRPr="006258C2">
        <w:rPr>
          <w:rFonts w:ascii="Times New Roman" w:hAnsi="Times New Roman" w:cs="Times New Roman"/>
          <w:sz w:val="22"/>
        </w:rPr>
        <w:t>RNA-guided DNA cleavage</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KaW5lazwvQXV0aG9yPjxZZWFyPjIwMTI8L1llYXI+PFJl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KaW5lazwvQXV0aG9yPjxZZWFyPjIwMTI8L1llYXI+PFJl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44-46</w:t>
      </w:r>
      <w:r w:rsidRPr="006258C2">
        <w:rPr>
          <w:rFonts w:ascii="Times New Roman" w:hAnsi="Times New Roman" w:cs="Times New Roman"/>
          <w:sz w:val="22"/>
        </w:rPr>
        <w:fldChar w:fldCharType="end"/>
      </w:r>
      <w:r w:rsidRPr="006258C2">
        <w:rPr>
          <w:rFonts w:ascii="Times New Roman" w:hAnsi="Times New Roman" w:cs="Times New Roman"/>
          <w:sz w:val="22"/>
        </w:rPr>
        <w:t xml:space="preserve"> Generally, the CRISPR‐Cas systems are divided into two classes based on the structural variation of the </w:t>
      </w:r>
      <w:r w:rsidRPr="006258C2">
        <w:rPr>
          <w:rFonts w:ascii="Times New Roman" w:hAnsi="Times New Roman" w:cs="Times New Roman"/>
          <w:i/>
          <w:sz w:val="22"/>
        </w:rPr>
        <w:t>Cas</w:t>
      </w:r>
      <w:r w:rsidRPr="006258C2">
        <w:rPr>
          <w:rFonts w:ascii="Times New Roman" w:hAnsi="Times New Roman" w:cs="Times New Roman"/>
          <w:sz w:val="22"/>
        </w:rPr>
        <w:t xml:space="preserve"> genes and their organization style</w:t>
      </w:r>
      <w:r w:rsidR="00F52DDE"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Jinek&lt;/Author&gt;&lt;Year&gt;2012&lt;/Year&gt;&lt;RecNum&gt;268&lt;/RecNum&gt;&lt;DisplayText&gt;&lt;style face="superscript"&gt;44&lt;/style&gt;&lt;/DisplayText&gt;&lt;record&gt;&lt;rec-number&gt;268&lt;/rec-number&gt;&lt;foreign-keys&gt;&lt;key app="EN" db-id="d2r9z9x58pzr2pe20aspf2sazw0as2xts2p0" timestamp="1559312116"&gt;268&lt;/key&gt;&lt;/foreign-keys&gt;&lt;ref-type name="Journal Article"&gt;17&lt;/ref-type&gt;&lt;contributors&gt;&lt;authors&gt;&lt;author&gt;Jinek, M.&lt;/author&gt;&lt;author&gt;Chylinski, K.&lt;/author&gt;&lt;author&gt;Fonfara, I.&lt;/author&gt;&lt;author&gt;Hauer, M.&lt;/author&gt;&lt;author&gt;Doudna, J. A.&lt;/author&gt;&lt;author&gt;Charpentier, E.&lt;/author&gt;&lt;/authors&gt;&lt;/contributors&gt;&lt;auth-address&gt;Howard Hughes Medical Institute, University of California, Berkeley, CA 94720, USA.&lt;/auth-address&gt;&lt;titles&gt;&lt;title&gt;A programmable dual-RNA-guided DNA endonuclease in adaptive bacterial immunity&lt;/title&gt;&lt;secondary-title&gt;Science&lt;/secondary-title&gt;&lt;/titles&gt;&lt;periodical&gt;&lt;full-title&gt;Science&lt;/full-title&gt;&lt;/periodical&gt;&lt;pages&gt;816-21&lt;/pages&gt;&lt;volume&gt;337&lt;/volume&gt;&lt;number&gt;6096&lt;/number&gt;&lt;edition&gt;2012/06/30&lt;/edition&gt;&lt;dates&gt;&lt;year&gt;2012&lt;/year&gt;&lt;pub-dates&gt;&lt;date&gt;Aug 17&lt;/date&gt;&lt;/pub-dates&gt;&lt;/dates&gt;&lt;isbn&gt;(Electronic)&amp;#xD;(Linking)&lt;/isbn&gt;&lt;accession-num&gt;22745249&lt;/accession-num&gt;&lt;urls&gt;&lt;/urls&gt;&lt;electronic-resource-num&gt;10.1126/science.1225829&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44</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7A1F2E" w:rsidRPr="006258C2">
        <w:rPr>
          <w:rFonts w:ascii="Times New Roman" w:hAnsi="Times New Roman" w:cs="Times New Roman"/>
          <w:sz w:val="22"/>
        </w:rPr>
        <w:t>To be specific</w:t>
      </w:r>
      <w:r w:rsidRPr="006258C2">
        <w:rPr>
          <w:rFonts w:ascii="Times New Roman" w:hAnsi="Times New Roman" w:cs="Times New Roman"/>
          <w:sz w:val="22"/>
        </w:rPr>
        <w:t xml:space="preserve">, class 1 CRISPR–Cas systems consist of multi-protein effector complexes, </w:t>
      </w:r>
      <w:r w:rsidR="007A1F2E" w:rsidRPr="006258C2">
        <w:rPr>
          <w:rFonts w:ascii="Times New Roman" w:hAnsi="Times New Roman" w:cs="Times New Roman"/>
          <w:sz w:val="22"/>
        </w:rPr>
        <w:t xml:space="preserve">yet </w:t>
      </w:r>
      <w:r w:rsidRPr="006258C2">
        <w:rPr>
          <w:rFonts w:ascii="Times New Roman" w:hAnsi="Times New Roman" w:cs="Times New Roman"/>
          <w:sz w:val="22"/>
        </w:rPr>
        <w:t xml:space="preserve">class 2 systems </w:t>
      </w:r>
      <w:r w:rsidR="00ED55AA" w:rsidRPr="006258C2">
        <w:rPr>
          <w:rFonts w:ascii="Times New Roman" w:hAnsi="Times New Roman" w:cs="Times New Roman"/>
          <w:sz w:val="22"/>
        </w:rPr>
        <w:t xml:space="preserve">comprise only </w:t>
      </w:r>
      <w:r w:rsidRPr="006258C2">
        <w:rPr>
          <w:rFonts w:ascii="Times New Roman" w:hAnsi="Times New Roman" w:cs="Times New Roman"/>
          <w:sz w:val="22"/>
        </w:rPr>
        <w:t xml:space="preserve">a single effector protein; </w:t>
      </w:r>
      <w:r w:rsidR="00D85209" w:rsidRPr="006258C2">
        <w:rPr>
          <w:rFonts w:ascii="Times New Roman" w:hAnsi="Times New Roman" w:cs="Times New Roman"/>
          <w:sz w:val="22"/>
        </w:rPr>
        <w:t xml:space="preserve">altogether </w:t>
      </w:r>
      <w:r w:rsidRPr="006258C2">
        <w:rPr>
          <w:rFonts w:ascii="Times New Roman" w:hAnsi="Times New Roman" w:cs="Times New Roman"/>
          <w:sz w:val="22"/>
        </w:rPr>
        <w:t xml:space="preserve">there </w:t>
      </w:r>
      <w:r w:rsidR="00B910C9" w:rsidRPr="006258C2">
        <w:rPr>
          <w:rFonts w:ascii="Times New Roman" w:hAnsi="Times New Roman" w:cs="Times New Roman"/>
          <w:sz w:val="22"/>
        </w:rPr>
        <w:t>have been</w:t>
      </w:r>
      <w:r w:rsidR="006C15F1" w:rsidRPr="006258C2">
        <w:rPr>
          <w:rFonts w:ascii="Times New Roman" w:hAnsi="Times New Roman" w:cs="Times New Roman"/>
          <w:sz w:val="22"/>
        </w:rPr>
        <w:t xml:space="preserve"> </w:t>
      </w:r>
      <w:r w:rsidRPr="006258C2">
        <w:rPr>
          <w:rFonts w:ascii="Times New Roman" w:hAnsi="Times New Roman" w:cs="Times New Roman"/>
          <w:sz w:val="22"/>
        </w:rPr>
        <w:t>six CRISPR–Cas types and at least 29 subtypes</w:t>
      </w:r>
      <w:r w:rsidR="0051263C"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NYWthcm92YTwvQXV0aG9yPjxZZWFyPjIwMTU8L1llYXI+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sz w:val="22"/>
        </w:rPr>
        <w:fldChar w:fldCharType="begin">
          <w:fldData xml:space="preserve">PEVuZE5vdGU+PENpdGU+PEF1dGhvcj5NYWthcm92YTwvQXV0aG9yPjxZZWFyPjIwMTU8L1llYXI+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sz w:val="22"/>
        </w:rPr>
      </w:r>
      <w:r w:rsidR="00545893" w:rsidRPr="006258C2">
        <w:rPr>
          <w:rFonts w:ascii="Times New Roman" w:hAnsi="Times New Roman"/>
          <w:sz w:val="22"/>
        </w:rPr>
        <w:fldChar w:fldCharType="end"/>
      </w:r>
      <w:r w:rsidRPr="006258C2">
        <w:rPr>
          <w:rFonts w:ascii="Times New Roman" w:hAnsi="Times New Roman"/>
          <w:sz w:val="22"/>
        </w:rPr>
      </w:r>
      <w:r w:rsidRPr="006258C2">
        <w:rPr>
          <w:rFonts w:ascii="Times New Roman" w:hAnsi="Times New Roman"/>
          <w:sz w:val="22"/>
        </w:rPr>
        <w:fldChar w:fldCharType="separate"/>
      </w:r>
      <w:r w:rsidR="00545893" w:rsidRPr="006258C2">
        <w:rPr>
          <w:rFonts w:ascii="Times New Roman" w:hAnsi="Times New Roman" w:cs="Times New Roman"/>
          <w:noProof/>
          <w:sz w:val="22"/>
          <w:vertAlign w:val="superscript"/>
        </w:rPr>
        <w:t>47,48</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th</w:t>
      </w:r>
      <w:r w:rsidR="008C3232" w:rsidRPr="006258C2">
        <w:rPr>
          <w:rFonts w:ascii="Times New Roman" w:hAnsi="Times New Roman" w:cs="Times New Roman"/>
          <w:sz w:val="22"/>
        </w:rPr>
        <w:t>e</w:t>
      </w:r>
      <w:r w:rsidRPr="006258C2">
        <w:rPr>
          <w:rFonts w:ascii="Times New Roman" w:hAnsi="Times New Roman" w:cs="Times New Roman"/>
          <w:sz w:val="22"/>
        </w:rPr>
        <w:t xml:space="preserve"> list  </w:t>
      </w:r>
      <w:r w:rsidR="007014C5" w:rsidRPr="006258C2">
        <w:rPr>
          <w:rFonts w:ascii="Times New Roman" w:hAnsi="Times New Roman" w:cs="Times New Roman"/>
          <w:sz w:val="22"/>
        </w:rPr>
        <w:t xml:space="preserve">is </w:t>
      </w:r>
      <w:r w:rsidRPr="006258C2">
        <w:rPr>
          <w:rFonts w:ascii="Times New Roman" w:hAnsi="Times New Roman" w:cs="Times New Roman"/>
          <w:sz w:val="22"/>
        </w:rPr>
        <w:t>rapid</w:t>
      </w:r>
      <w:r w:rsidR="007014C5" w:rsidRPr="006258C2">
        <w:rPr>
          <w:rFonts w:ascii="Times New Roman" w:hAnsi="Times New Roman" w:cs="Times New Roman"/>
          <w:sz w:val="22"/>
        </w:rPr>
        <w:t>ly</w:t>
      </w:r>
      <w:r w:rsidRPr="006258C2">
        <w:rPr>
          <w:rFonts w:ascii="Times New Roman" w:hAnsi="Times New Roman" w:cs="Times New Roman"/>
          <w:sz w:val="22"/>
        </w:rPr>
        <w:t xml:space="preserve"> expan</w:t>
      </w:r>
      <w:r w:rsidR="007014C5" w:rsidRPr="006258C2">
        <w:rPr>
          <w:rFonts w:ascii="Times New Roman" w:hAnsi="Times New Roman" w:cs="Times New Roman"/>
          <w:sz w:val="22"/>
        </w:rPr>
        <w:t>ding</w:t>
      </w:r>
      <w:r w:rsidRPr="006258C2">
        <w:rPr>
          <w:rFonts w:ascii="Times New Roman" w:hAnsi="Times New Roman" w:cs="Times New Roman"/>
          <w:sz w:val="22"/>
        </w:rPr>
        <w:t xml:space="preserve">. The most </w:t>
      </w:r>
      <w:r w:rsidR="009B7FEB" w:rsidRPr="006258C2">
        <w:rPr>
          <w:rFonts w:ascii="Times New Roman" w:hAnsi="Times New Roman" w:cs="Times New Roman"/>
          <w:sz w:val="22"/>
        </w:rPr>
        <w:t>frequently</w:t>
      </w:r>
      <w:r w:rsidRPr="006258C2">
        <w:rPr>
          <w:rFonts w:ascii="Times New Roman" w:hAnsi="Times New Roman" w:cs="Times New Roman"/>
          <w:sz w:val="22"/>
        </w:rPr>
        <w:t xml:space="preserve"> used </w:t>
      </w:r>
      <w:r w:rsidR="007059BC" w:rsidRPr="006258C2">
        <w:rPr>
          <w:rFonts w:ascii="Times New Roman" w:hAnsi="Times New Roman" w:cs="Times New Roman"/>
          <w:sz w:val="22"/>
        </w:rPr>
        <w:t xml:space="preserve">subtype </w:t>
      </w:r>
      <w:r w:rsidRPr="006258C2">
        <w:rPr>
          <w:rFonts w:ascii="Times New Roman" w:hAnsi="Times New Roman" w:cs="Times New Roman"/>
          <w:sz w:val="22"/>
        </w:rPr>
        <w:t>of CRISPR systems</w:t>
      </w:r>
      <w:r w:rsidRPr="006258C2">
        <w:rPr>
          <w:rFonts w:ascii="Times New Roman" w:hAnsi="Times New Roman"/>
          <w:sz w:val="22"/>
        </w:rPr>
        <w:t xml:space="preserve"> </w:t>
      </w:r>
      <w:r w:rsidR="00DF4D42" w:rsidRPr="006258C2">
        <w:rPr>
          <w:rFonts w:ascii="Times New Roman" w:hAnsi="Times New Roman" w:cs="Times New Roman"/>
          <w:sz w:val="22"/>
        </w:rPr>
        <w:t>is</w:t>
      </w:r>
      <w:r w:rsidRPr="006258C2">
        <w:rPr>
          <w:rFonts w:ascii="Times New Roman" w:hAnsi="Times New Roman" w:cs="Times New Roman"/>
          <w:sz w:val="22"/>
        </w:rPr>
        <w:t xml:space="preserve"> the type II CRISPR/Cas9 system, </w:t>
      </w:r>
      <w:r w:rsidR="00DF4D42" w:rsidRPr="006258C2">
        <w:rPr>
          <w:rFonts w:ascii="Times New Roman" w:hAnsi="Times New Roman" w:cs="Times New Roman"/>
          <w:sz w:val="22"/>
        </w:rPr>
        <w:t xml:space="preserve">which depends </w:t>
      </w:r>
      <w:r w:rsidRPr="006258C2">
        <w:rPr>
          <w:rFonts w:ascii="Times New Roman" w:hAnsi="Times New Roman" w:cs="Times New Roman"/>
          <w:sz w:val="22"/>
        </w:rPr>
        <w:t>on a single Cas protein from Streptococcus pyogenes (SpCas9)</w:t>
      </w:r>
      <w:r w:rsidR="006831B9" w:rsidRPr="006258C2">
        <w:rPr>
          <w:rFonts w:ascii="Times New Roman" w:hAnsi="Times New Roman" w:cs="Times New Roman"/>
          <w:sz w:val="22"/>
        </w:rPr>
        <w:t xml:space="preserve"> </w:t>
      </w:r>
      <w:r w:rsidRPr="006258C2">
        <w:rPr>
          <w:rFonts w:ascii="Times New Roman" w:hAnsi="Times New Roman" w:cs="Times New Roman"/>
          <w:sz w:val="22"/>
        </w:rPr>
        <w:t>target</w:t>
      </w:r>
      <w:r w:rsidR="00961BE4" w:rsidRPr="006258C2">
        <w:rPr>
          <w:rFonts w:ascii="Times New Roman" w:hAnsi="Times New Roman" w:cs="Times New Roman"/>
          <w:sz w:val="22"/>
        </w:rPr>
        <w:t>ing</w:t>
      </w:r>
      <w:r w:rsidRPr="006258C2">
        <w:rPr>
          <w:rFonts w:ascii="Times New Roman" w:hAnsi="Times New Roman" w:cs="Times New Roman"/>
          <w:sz w:val="22"/>
        </w:rPr>
        <w:t xml:space="preserve"> </w:t>
      </w:r>
      <w:r w:rsidR="008077AB" w:rsidRPr="006258C2">
        <w:rPr>
          <w:rFonts w:ascii="Times New Roman" w:hAnsi="Times New Roman" w:cs="Times New Roman"/>
          <w:sz w:val="22"/>
        </w:rPr>
        <w:t xml:space="preserve">particular </w:t>
      </w:r>
      <w:r w:rsidRPr="006258C2">
        <w:rPr>
          <w:rFonts w:ascii="Times New Roman" w:hAnsi="Times New Roman" w:cs="Times New Roman"/>
          <w:sz w:val="22"/>
        </w:rPr>
        <w:t>DNA sequences</w:t>
      </w:r>
      <w:r w:rsidR="008F601C" w:rsidRPr="006258C2">
        <w:rPr>
          <w:rFonts w:ascii="Times New Roman" w:hAnsi="Times New Roman" w:cs="Times New Roman"/>
          <w:sz w:val="22"/>
        </w:rPr>
        <w:t>, therefore being an attractive</w:t>
      </w:r>
      <w:r w:rsidR="001C6B2E" w:rsidRPr="006258C2">
        <w:rPr>
          <w:rFonts w:ascii="Times New Roman" w:hAnsi="Times New Roman" w:cs="Times New Roman"/>
          <w:sz w:val="22"/>
        </w:rPr>
        <w:t xml:space="preserve"> </w:t>
      </w:r>
      <w:r w:rsidR="005C7212" w:rsidRPr="006258C2">
        <w:rPr>
          <w:rFonts w:ascii="Times New Roman" w:hAnsi="Times New Roman" w:cs="Times New Roman"/>
          <w:sz w:val="22"/>
        </w:rPr>
        <w:t xml:space="preserve">gene </w:t>
      </w:r>
      <w:r w:rsidRPr="006258C2">
        <w:rPr>
          <w:rFonts w:ascii="Times New Roman" w:hAnsi="Times New Roman" w:cs="Times New Roman"/>
          <w:sz w:val="22"/>
        </w:rPr>
        <w:t>editing tool</w:t>
      </w:r>
      <w:r w:rsidR="0051263C"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Jiang&lt;/Author&gt;&lt;Year&gt;2013&lt;/Year&gt;&lt;RecNum&gt;269&lt;/RecNum&gt;&lt;DisplayText&gt;&lt;style face="superscript"&gt;49&lt;/style&gt;&lt;/DisplayText&gt;&lt;record&gt;&lt;rec-number&gt;269&lt;/rec-number&gt;&lt;foreign-keys&gt;&lt;key app="EN" db-id="d2r9z9x58pzr2pe20aspf2sazw0as2xts2p0" timestamp="1559312368"&gt;269&lt;/key&gt;&lt;/foreign-keys&gt;&lt;ref-type name="Journal Article"&gt;17&lt;/ref-type&gt;&lt;contributors&gt;&lt;authors&gt;&lt;author&gt;Jiang, W.&lt;/author&gt;&lt;author&gt;Bikard, D.&lt;/author&gt;&lt;author&gt;Cox, D.&lt;/author&gt;&lt;author&gt;Zhang, F.&lt;/author&gt;&lt;author&gt;Marraffini, L. A.&lt;/author&gt;&lt;/authors&gt;&lt;/contributors&gt;&lt;auth-address&gt;Laboratory of Bacteriology, The Rockefeller University, New York, New York, USA.&lt;/auth-address&gt;&lt;titles&gt;&lt;title&gt;RNA-guided editing of bacterial genomes using CRISPR-Cas systems&lt;/title&gt;&lt;secondary-title&gt;Nat. Biotechnol.&lt;/secondary-title&gt;&lt;/titles&gt;&lt;periodical&gt;&lt;full-title&gt;Nat. Biotechnol.&lt;/full-title&gt;&lt;/periodical&gt;&lt;pages&gt;233-9&lt;/pages&gt;&lt;volume&gt;31&lt;/volume&gt;&lt;number&gt;3&lt;/number&gt;&lt;edition&gt;2013/01/31&lt;/edition&gt;&lt;dates&gt;&lt;year&gt;2013&lt;/year&gt;&lt;pub-dates&gt;&lt;date&gt;Mar&lt;/date&gt;&lt;/pub-dates&gt;&lt;/dates&gt;&lt;isbn&gt;(Electronic)&amp;#xD;(Linking)&lt;/isbn&gt;&lt;accession-num&gt;23360965&lt;/accession-num&gt;&lt;urls&gt;&lt;/urls&gt;&lt;custom2&gt;PMC3748948&lt;/custom2&gt;&lt;electronic-resource-num&gt;10.1038/nbt.2508&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49</w:t>
      </w:r>
      <w:r w:rsidRPr="006258C2">
        <w:rPr>
          <w:rFonts w:ascii="Times New Roman" w:hAnsi="Times New Roman" w:cs="Times New Roman"/>
          <w:sz w:val="22"/>
        </w:rPr>
        <w:fldChar w:fldCharType="end"/>
      </w:r>
      <w:r w:rsidRPr="006258C2">
        <w:rPr>
          <w:rFonts w:ascii="Times New Roman" w:hAnsi="Times New Roman" w:cs="Times New Roman"/>
          <w:sz w:val="22"/>
        </w:rPr>
        <w:t xml:space="preserve"> Mechanistically, the CRISPR/Cas9 system </w:t>
      </w:r>
      <w:r w:rsidR="002E4248" w:rsidRPr="006258C2">
        <w:rPr>
          <w:rFonts w:ascii="Times New Roman" w:hAnsi="Times New Roman" w:cs="Times New Roman"/>
          <w:sz w:val="22"/>
        </w:rPr>
        <w:t>comprises</w:t>
      </w:r>
      <w:r w:rsidRPr="006258C2">
        <w:rPr>
          <w:rFonts w:ascii="Times New Roman" w:hAnsi="Times New Roman" w:cs="Times New Roman"/>
          <w:sz w:val="22"/>
        </w:rPr>
        <w:t xml:space="preserve"> two components, a single-stranded guide RNA (sgRNA) and a Cas9 endonuclease. The sgRNA </w:t>
      </w:r>
      <w:r w:rsidR="00740C4F" w:rsidRPr="006258C2">
        <w:rPr>
          <w:rFonts w:ascii="Times New Roman" w:hAnsi="Times New Roman" w:cs="Times New Roman"/>
          <w:sz w:val="22"/>
        </w:rPr>
        <w:t xml:space="preserve">often </w:t>
      </w:r>
      <w:r w:rsidRPr="006258C2">
        <w:rPr>
          <w:rFonts w:ascii="Times New Roman" w:hAnsi="Times New Roman" w:cs="Times New Roman"/>
          <w:sz w:val="22"/>
        </w:rPr>
        <w:t>contains a unique 20 base-pair (bp) sequence designed to complement the target DNA site in a sequence-specific manner, and this must be followed by a short DNA sequence upstream essential for the compatibility with the Cas9 protein used, which is termed as the “protospacer-adjacent motif” (PAM) of an “NGG” or “NAG”</w:t>
      </w:r>
      <w:r w:rsidR="0051263C"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TdGVybmJlcmc8L0F1dGhvcj48WWVhcj4yMDE0PC9ZZWFy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TdGVybmJlcmc8L0F1dGhvcj48WWVhcj4yMDE0PC9ZZWFy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50,51</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 sgRNA binds to target sequence by Watson-Crick base pairing and Cas9 precisely cleaves the DNA to generate a DSB</w:t>
      </w:r>
      <w:r w:rsidR="0051263C"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Gasiunas&lt;/Author&gt;&lt;Year&gt;2012&lt;/Year&gt;&lt;RecNum&gt;272&lt;/RecNum&gt;&lt;DisplayText&gt;&lt;style face="superscript"&gt;52&lt;/style&gt;&lt;/DisplayText&gt;&lt;record&gt;&lt;rec-number&gt;272&lt;/rec-number&gt;&lt;foreign-keys&gt;&lt;key app="EN" db-id="d2r9z9x58pzr2pe20aspf2sazw0as2xts2p0" timestamp="1559312603"&gt;272&lt;/key&gt;&lt;/foreign-keys&gt;&lt;ref-type name="Journal Article"&gt;17&lt;/ref-type&gt;&lt;contributors&gt;&lt;authors&gt;&lt;author&gt;Gasiunas, G.&lt;/author&gt;&lt;author&gt;Barrangou, R.&lt;/author&gt;&lt;author&gt;Horvath, P.&lt;/author&gt;&lt;author&gt;Siksnys, V.&lt;/author&gt;&lt;/authors&gt;&lt;/contributors&gt;&lt;auth-address&gt;Institute of Biotechnology, Vilnius University, Vilnius, Lithuania.&lt;/auth-address&gt;&lt;titles&gt;&lt;title&gt;Cas9-crRNA ribonucleoprotein complex mediates specific DNA cleavage for adaptive immunity in bacteria&lt;/title&gt;&lt;secondary-title&gt;Proc. Natl. Acad. Sci. U.S.A.&lt;/secondary-title&gt;&lt;/titles&gt;&lt;periodical&gt;&lt;full-title&gt;Proc. Natl. Acad. Sci. U.S.A.&lt;/full-title&gt;&lt;/periodical&gt;&lt;pages&gt;E2579-86&lt;/pages&gt;&lt;volume&gt;109&lt;/volume&gt;&lt;number&gt;39&lt;/number&gt;&lt;edition&gt;2012/09/06&lt;/edition&gt;&lt;dates&gt;&lt;year&gt;2012&lt;/year&gt;&lt;pub-dates&gt;&lt;date&gt;Sep 25&lt;/date&gt;&lt;/pub-dates&gt;&lt;/dates&gt;&lt;isbn&gt;(Electronic)&amp;#xD;(Linking)&lt;/isbn&gt;&lt;accession-num&gt;22949671&lt;/accession-num&gt;&lt;urls&gt;&lt;/urls&gt;&lt;custom2&gt;PMC3465414&lt;/custom2&gt;&lt;electronic-resource-num&gt;10.1073/pnas.1208507109&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52</w:t>
      </w:r>
      <w:r w:rsidRPr="006258C2">
        <w:rPr>
          <w:rFonts w:ascii="Times New Roman" w:hAnsi="Times New Roman" w:cs="Times New Roman"/>
          <w:sz w:val="22"/>
        </w:rPr>
        <w:fldChar w:fldCharType="end"/>
      </w:r>
      <w:r w:rsidRPr="006258C2">
        <w:rPr>
          <w:rFonts w:ascii="Times New Roman" w:hAnsi="Times New Roman" w:cs="Times New Roman"/>
          <w:sz w:val="22"/>
        </w:rPr>
        <w:t xml:space="preserve"> Following DSB, </w:t>
      </w:r>
      <w:r w:rsidRPr="006258C2">
        <w:rPr>
          <w:rFonts w:ascii="Times New Roman" w:hAnsi="Times New Roman"/>
          <w:sz w:val="22"/>
        </w:rPr>
        <w:t>DNA-DSB repair mechanisms</w:t>
      </w:r>
      <w:r w:rsidR="00781301" w:rsidRPr="006258C2">
        <w:rPr>
          <w:rFonts w:ascii="Times New Roman" w:hAnsi="Times New Roman" w:cs="Times New Roman"/>
          <w:sz w:val="22"/>
        </w:rPr>
        <w:t xml:space="preserve"> initiate </w:t>
      </w:r>
      <w:r w:rsidRPr="006258C2">
        <w:rPr>
          <w:rFonts w:ascii="Times New Roman" w:hAnsi="Times New Roman" w:cs="Times New Roman"/>
          <w:sz w:val="22"/>
        </w:rPr>
        <w:t>genome repaired.</w:t>
      </w:r>
      <w:r w:rsidR="00281311" w:rsidRPr="006258C2">
        <w:rPr>
          <w:rFonts w:ascii="Times New Roman" w:hAnsi="Times New Roman" w:cs="Times New Roman"/>
          <w:sz w:val="22"/>
        </w:rPr>
        <w:t xml:space="preserve"> </w:t>
      </w:r>
      <w:r w:rsidR="00AB57A5" w:rsidRPr="006258C2">
        <w:rPr>
          <w:rFonts w:ascii="Times New Roman" w:hAnsi="Times New Roman" w:cs="Times New Roman"/>
          <w:sz w:val="22"/>
        </w:rPr>
        <w:t>With</w:t>
      </w:r>
      <w:r w:rsidRPr="006258C2">
        <w:rPr>
          <w:rFonts w:ascii="Times New Roman" w:hAnsi="Times New Roman" w:cs="Times New Roman"/>
          <w:sz w:val="22"/>
        </w:rPr>
        <w:t xml:space="preserve"> CRISPR/Cas9 system, through </w:t>
      </w:r>
      <w:r w:rsidR="008071D7" w:rsidRPr="006258C2">
        <w:rPr>
          <w:rFonts w:ascii="Times New Roman" w:hAnsi="Times New Roman" w:cs="Times New Roman"/>
          <w:sz w:val="22"/>
        </w:rPr>
        <w:t>pathways of</w:t>
      </w:r>
      <w:r w:rsidRPr="006258C2">
        <w:rPr>
          <w:rFonts w:ascii="Times New Roman" w:hAnsi="Times New Roman" w:cs="Times New Roman"/>
          <w:sz w:val="22"/>
        </w:rPr>
        <w:t xml:space="preserve"> NHEJ or the high-fidelity HDR, targeted </w:t>
      </w:r>
      <w:r w:rsidRPr="006258C2">
        <w:rPr>
          <w:rFonts w:ascii="Times New Roman" w:hAnsi="Times New Roman" w:cs="Times New Roman"/>
          <w:sz w:val="22"/>
        </w:rPr>
        <w:lastRenderedPageBreak/>
        <w:t>genomic modifications, including introduction of small insertions and deletions (indels) can be made</w:t>
      </w:r>
      <w:r w:rsidR="0051263C"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Ran&lt;/Author&gt;&lt;Year&gt;2013&lt;/Year&gt;&lt;RecNum&gt;273&lt;/RecNum&gt;&lt;DisplayText&gt;&lt;style face="superscript"&gt;53&lt;/style&gt;&lt;/DisplayText&gt;&lt;record&gt;&lt;rec-number&gt;273&lt;/rec-number&gt;&lt;foreign-keys&gt;&lt;key app="EN" db-id="d2r9z9x58pzr2pe20aspf2sazw0as2xts2p0" timestamp="1559353400"&gt;273&lt;/key&gt;&lt;/foreign-keys&gt;&lt;ref-type name="Journal Article"&gt;17&lt;/ref-type&gt;&lt;contributors&gt;&lt;authors&gt;&lt;author&gt;Ran, F. A.&lt;/author&gt;&lt;author&gt;Hsu, P. D.&lt;/author&gt;&lt;author&gt;Wright, J.&lt;/author&gt;&lt;author&gt;Agarwala, V.&lt;/author&gt;&lt;author&gt;Scott, D. A.&lt;/author&gt;&lt;author&gt;Zhang, F.&lt;/author&gt;&lt;/authors&gt;&lt;/contributors&gt;&lt;auth-address&gt;1] Broad Institute of Massachusetts Institute of Technology (MIT) and Harvard, Cambridge, Massachusetts, USA. [2] McGovern Institute for Brain Research, Cambridge, Massachusetts, USA. [3] Department of Brain and Cognitive Sciences, MIT, Cambridge, Massachusetts, USA. [4] Department of Biological Engineering, MIT, Cambridge, Massachusetts, USA. [5] Department of Molecular and Cellular Biology, Harvard University, Cambridge, Massachusetts, USA. [6].&lt;/auth-address&gt;&lt;titles&gt;&lt;title&gt;Genome engineering using the CRISPR-Cas9 system&lt;/title&gt;&lt;secondary-title&gt;Nat Protoc&lt;/secondary-title&gt;&lt;/titles&gt;&lt;periodical&gt;&lt;full-title&gt;Nat Protoc&lt;/full-title&gt;&lt;/periodical&gt;&lt;pages&gt;2281-308&lt;/pages&gt;&lt;volume&gt;8&lt;/volume&gt;&lt;number&gt;11&lt;/number&gt;&lt;edition&gt;2013/10/26&lt;/edition&gt;&lt;dates&gt;&lt;year&gt;2013&lt;/year&gt;&lt;pub-dates&gt;&lt;date&gt;Nov&lt;/date&gt;&lt;/pub-dates&gt;&lt;/dates&gt;&lt;isbn&gt;(Electronic)&amp;#xD;(Linking)&lt;/isbn&gt;&lt;accession-num&gt;24157548&lt;/accession-num&gt;&lt;urls&gt;&lt;/urls&gt;&lt;custom2&gt;PMC3969860&lt;/custom2&gt;&lt;electronic-resource-num&gt;10.1038/nprot.2013.143&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53</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6E92B99C" w14:textId="5428DA86" w:rsidR="004470C2" w:rsidRPr="006258C2" w:rsidRDefault="004470C2"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Known as the RNA‐guided system, CRISPR/Cas9 is more </w:t>
      </w:r>
      <w:r w:rsidR="00DA2938" w:rsidRPr="006258C2">
        <w:rPr>
          <w:rFonts w:ascii="Times New Roman" w:hAnsi="Times New Roman" w:cs="Times New Roman"/>
          <w:sz w:val="22"/>
        </w:rPr>
        <w:t xml:space="preserve">suitable for application </w:t>
      </w:r>
      <w:r w:rsidRPr="006258C2">
        <w:rPr>
          <w:rFonts w:ascii="Times New Roman" w:hAnsi="Times New Roman" w:cs="Times New Roman"/>
          <w:sz w:val="22"/>
        </w:rPr>
        <w:t>compared to other gene editing technologies and has several important advantages</w:t>
      </w:r>
      <w:r w:rsidR="0051263C"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Db3g8L0F1dGhvcj48WWVhcj4yMDE1PC9ZZWFyPjxSZWNO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Db3g8L0F1dGhvcj48WWVhcj4yMDE1PC9ZZWFyPjxSZWNO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0</w:t>
      </w:r>
      <w:r w:rsidRPr="006258C2">
        <w:rPr>
          <w:rFonts w:ascii="Times New Roman" w:hAnsi="Times New Roman" w:cs="Times New Roman"/>
          <w:sz w:val="22"/>
        </w:rPr>
        <w:fldChar w:fldCharType="end"/>
      </w:r>
      <w:r w:rsidRPr="006258C2">
        <w:rPr>
          <w:rFonts w:ascii="Times New Roman" w:hAnsi="Times New Roman" w:cs="Times New Roman"/>
          <w:sz w:val="22"/>
        </w:rPr>
        <w:t xml:space="preserve"> For example, endonuclease-based ZFN or TALEN tools </w:t>
      </w:r>
      <w:r w:rsidR="00561645" w:rsidRPr="006258C2">
        <w:rPr>
          <w:rFonts w:ascii="Times New Roman" w:hAnsi="Times New Roman" w:cs="Times New Roman"/>
          <w:sz w:val="22"/>
        </w:rPr>
        <w:t xml:space="preserve">demand </w:t>
      </w:r>
      <w:r w:rsidRPr="006258C2">
        <w:rPr>
          <w:rFonts w:ascii="Times New Roman" w:hAnsi="Times New Roman" w:cs="Times New Roman"/>
          <w:sz w:val="22"/>
        </w:rPr>
        <w:t xml:space="preserve">reengineering of the enzyme </w:t>
      </w:r>
      <w:r w:rsidR="00561645" w:rsidRPr="006258C2">
        <w:rPr>
          <w:rFonts w:ascii="Times New Roman" w:hAnsi="Times New Roman" w:cs="Times New Roman"/>
          <w:sz w:val="22"/>
        </w:rPr>
        <w:t xml:space="preserve">to fit </w:t>
      </w:r>
      <w:r w:rsidRPr="006258C2">
        <w:rPr>
          <w:rFonts w:ascii="Times New Roman" w:hAnsi="Times New Roman" w:cs="Times New Roman"/>
          <w:sz w:val="22"/>
        </w:rPr>
        <w:t xml:space="preserve">each target sequence and they should be synthesized separately for each case; however, the nuclease protein Cas9 is identical in all cases and can be </w:t>
      </w:r>
      <w:r w:rsidR="007F7B42" w:rsidRPr="006258C2">
        <w:rPr>
          <w:rFonts w:ascii="Times New Roman" w:hAnsi="Times New Roman" w:cs="Times New Roman"/>
          <w:sz w:val="22"/>
        </w:rPr>
        <w:t xml:space="preserve">conveniently </w:t>
      </w:r>
      <w:r w:rsidR="009C6736" w:rsidRPr="006258C2">
        <w:rPr>
          <w:rFonts w:ascii="Times New Roman" w:hAnsi="Times New Roman" w:cs="Times New Roman"/>
          <w:sz w:val="22"/>
        </w:rPr>
        <w:t>engineered</w:t>
      </w:r>
      <w:r w:rsidRPr="006258C2">
        <w:rPr>
          <w:rFonts w:ascii="Times New Roman" w:hAnsi="Times New Roman" w:cs="Times New Roman"/>
          <w:sz w:val="22"/>
        </w:rPr>
        <w:t xml:space="preserve"> to </w:t>
      </w:r>
      <w:r w:rsidR="005E3F71" w:rsidRPr="006258C2">
        <w:rPr>
          <w:rFonts w:ascii="Times New Roman" w:hAnsi="Times New Roman" w:cs="Times New Roman"/>
          <w:sz w:val="22"/>
        </w:rPr>
        <w:t>recognize</w:t>
      </w:r>
      <w:r w:rsidRPr="006258C2">
        <w:rPr>
          <w:rFonts w:ascii="Times New Roman" w:hAnsi="Times New Roman" w:cs="Times New Roman"/>
          <w:sz w:val="22"/>
        </w:rPr>
        <w:t xml:space="preserve"> new sites </w:t>
      </w:r>
      <w:r w:rsidR="009C6736" w:rsidRPr="006258C2">
        <w:rPr>
          <w:rFonts w:ascii="Times New Roman" w:hAnsi="Times New Roman" w:cs="Times New Roman"/>
          <w:sz w:val="22"/>
        </w:rPr>
        <w:t xml:space="preserve">via changing </w:t>
      </w:r>
      <w:r w:rsidR="00262883" w:rsidRPr="006258C2">
        <w:rPr>
          <w:rFonts w:ascii="Times New Roman" w:hAnsi="Times New Roman" w:cs="Times New Roman"/>
          <w:sz w:val="22"/>
        </w:rPr>
        <w:t xml:space="preserve">the </w:t>
      </w:r>
      <w:r w:rsidRPr="006258C2">
        <w:rPr>
          <w:rFonts w:ascii="Times New Roman" w:hAnsi="Times New Roman" w:cs="Times New Roman"/>
          <w:sz w:val="22"/>
        </w:rPr>
        <w:t>guide RNA sequences (sgRNA)</w:t>
      </w:r>
      <w:r w:rsidR="009C6736" w:rsidRPr="006258C2">
        <w:rPr>
          <w:rFonts w:ascii="Times New Roman" w:hAnsi="Times New Roman" w:cs="Times New Roman"/>
          <w:sz w:val="22"/>
        </w:rPr>
        <w:t>,</w:t>
      </w:r>
      <w:r w:rsidRPr="006258C2">
        <w:rPr>
          <w:rFonts w:ascii="Times New Roman" w:hAnsi="Times New Roman" w:cs="Times New Roman"/>
          <w:sz w:val="22"/>
        </w:rPr>
        <w:t xml:space="preserve"> </w:t>
      </w:r>
      <w:r w:rsidR="009C6736" w:rsidRPr="006258C2">
        <w:rPr>
          <w:rFonts w:ascii="Times New Roman" w:hAnsi="Times New Roman" w:cs="Times New Roman"/>
          <w:sz w:val="22"/>
        </w:rPr>
        <w:t xml:space="preserve">which match </w:t>
      </w:r>
      <w:r w:rsidRPr="006258C2">
        <w:rPr>
          <w:rFonts w:ascii="Times New Roman" w:hAnsi="Times New Roman" w:cs="Times New Roman"/>
          <w:sz w:val="22"/>
        </w:rPr>
        <w:t xml:space="preserve">target sites </w:t>
      </w:r>
      <w:r w:rsidR="00BE2368" w:rsidRPr="006258C2">
        <w:rPr>
          <w:rFonts w:ascii="Times New Roman" w:hAnsi="Times New Roman" w:cs="Times New Roman"/>
          <w:sz w:val="22"/>
        </w:rPr>
        <w:t xml:space="preserve">by </w:t>
      </w:r>
      <w:r w:rsidRPr="006258C2">
        <w:rPr>
          <w:rFonts w:ascii="Times New Roman" w:hAnsi="Times New Roman" w:cs="Times New Roman"/>
          <w:sz w:val="22"/>
        </w:rPr>
        <w:t xml:space="preserve">Watson–Crick base pairing. Moreover, </w:t>
      </w:r>
      <w:r w:rsidR="00144890" w:rsidRPr="006258C2">
        <w:rPr>
          <w:rFonts w:ascii="Times New Roman" w:hAnsi="Times New Roman" w:cs="Times New Roman"/>
          <w:sz w:val="22"/>
        </w:rPr>
        <w:t>in contrast to CRISPR/Cas9,</w:t>
      </w:r>
      <w:r w:rsidR="00BB0665" w:rsidRPr="006258C2">
        <w:rPr>
          <w:rFonts w:ascii="Times New Roman" w:hAnsi="Times New Roman" w:cs="Times New Roman"/>
          <w:sz w:val="22"/>
        </w:rPr>
        <w:t xml:space="preserve"> </w:t>
      </w:r>
      <w:r w:rsidRPr="006258C2">
        <w:rPr>
          <w:rFonts w:ascii="Times New Roman" w:hAnsi="Times New Roman" w:cs="Times New Roman"/>
          <w:sz w:val="22"/>
        </w:rPr>
        <w:t xml:space="preserve">ZFN and TALENs </w:t>
      </w:r>
      <w:r w:rsidR="00144890" w:rsidRPr="006258C2">
        <w:rPr>
          <w:rFonts w:ascii="Times New Roman" w:hAnsi="Times New Roman" w:cs="Times New Roman"/>
          <w:sz w:val="22"/>
        </w:rPr>
        <w:t>demand much more labor</w:t>
      </w:r>
      <w:r w:rsidRPr="006258C2">
        <w:rPr>
          <w:rFonts w:ascii="Times New Roman" w:hAnsi="Times New Roman" w:cs="Times New Roman"/>
          <w:sz w:val="22"/>
        </w:rPr>
        <w:t xml:space="preserve"> and </w:t>
      </w:r>
      <w:r w:rsidR="00144890" w:rsidRPr="006258C2">
        <w:rPr>
          <w:rFonts w:ascii="Times New Roman" w:hAnsi="Times New Roman" w:cs="Times New Roman"/>
          <w:sz w:val="22"/>
        </w:rPr>
        <w:t xml:space="preserve">are </w:t>
      </w:r>
      <w:r w:rsidR="00BB0665" w:rsidRPr="006258C2">
        <w:rPr>
          <w:rFonts w:ascii="Times New Roman" w:hAnsi="Times New Roman" w:cs="Times New Roman"/>
          <w:sz w:val="22"/>
        </w:rPr>
        <w:t>more</w:t>
      </w:r>
      <w:r w:rsidRPr="006258C2">
        <w:rPr>
          <w:rFonts w:ascii="Times New Roman" w:hAnsi="Times New Roman" w:cs="Times New Roman"/>
          <w:sz w:val="22"/>
        </w:rPr>
        <w:t xml:space="preserve"> expensive. An additional advantage of CRISPR/Cas9 is that it has the potential of simultaneous multiple loci editing, making this technology easier, more efficient, and more scalable compared to other genome editing technologies. CRISPR/Cas9 is now an indispensable tool in biological research. </w:t>
      </w:r>
    </w:p>
    <w:p w14:paraId="759A476A" w14:textId="77777777" w:rsidR="00962733" w:rsidRPr="006258C2" w:rsidRDefault="004470C2" w:rsidP="00962733">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Three </w:t>
      </w:r>
      <w:r w:rsidR="000144B4" w:rsidRPr="006258C2">
        <w:rPr>
          <w:rFonts w:ascii="Times New Roman" w:hAnsi="Times New Roman" w:cs="Times New Roman"/>
          <w:sz w:val="22"/>
        </w:rPr>
        <w:t>common</w:t>
      </w:r>
      <w:r w:rsidRPr="006258C2">
        <w:rPr>
          <w:rFonts w:ascii="Times New Roman" w:hAnsi="Times New Roman" w:cs="Times New Roman"/>
          <w:sz w:val="22"/>
        </w:rPr>
        <w:t xml:space="preserve"> strategies have been developed for genome editing </w:t>
      </w:r>
      <w:r w:rsidR="00BB0665" w:rsidRPr="006258C2">
        <w:rPr>
          <w:rFonts w:ascii="Times New Roman" w:hAnsi="Times New Roman" w:cs="Times New Roman" w:hint="eastAsia"/>
          <w:sz w:val="22"/>
        </w:rPr>
        <w:t>with</w:t>
      </w:r>
      <w:r w:rsidRPr="006258C2">
        <w:rPr>
          <w:rFonts w:ascii="Times New Roman" w:hAnsi="Times New Roman" w:cs="Times New Roman"/>
          <w:sz w:val="22"/>
        </w:rPr>
        <w:t xml:space="preserve"> the CRISPR/Cas9 platform</w:t>
      </w:r>
      <w:r w:rsidR="0074653E" w:rsidRPr="006258C2">
        <w:rPr>
          <w:rFonts w:ascii="Times New Roman" w:hAnsi="Times New Roman" w:cs="Times New Roman" w:hint="eastAsia"/>
          <w:sz w:val="22"/>
        </w:rPr>
        <w:t>:</w:t>
      </w:r>
      <w:r w:rsidR="0074653E" w:rsidRPr="006258C2">
        <w:rPr>
          <w:rFonts w:ascii="Times New Roman" w:hAnsi="Times New Roman" w:cs="Times New Roman"/>
          <w:sz w:val="22"/>
        </w:rPr>
        <w:t xml:space="preserve"> 1) the plasmid‐based CRISPR/Cas9 strategy, where </w:t>
      </w:r>
      <w:r w:rsidRPr="006258C2">
        <w:rPr>
          <w:rFonts w:ascii="Times New Roman" w:hAnsi="Times New Roman" w:cs="Times New Roman"/>
          <w:sz w:val="22"/>
        </w:rPr>
        <w:t xml:space="preserve">a plasmid </w:t>
      </w:r>
      <w:r w:rsidR="0074653E" w:rsidRPr="006258C2">
        <w:rPr>
          <w:rFonts w:ascii="Times New Roman" w:hAnsi="Times New Roman" w:cs="Times New Roman"/>
          <w:sz w:val="22"/>
        </w:rPr>
        <w:t>is used to</w:t>
      </w:r>
      <w:r w:rsidRPr="006258C2">
        <w:rPr>
          <w:rFonts w:ascii="Times New Roman" w:hAnsi="Times New Roman" w:cs="Times New Roman"/>
          <w:sz w:val="22"/>
        </w:rPr>
        <w:t xml:space="preserve"> encod</w:t>
      </w:r>
      <w:r w:rsidR="0074653E" w:rsidRPr="006258C2">
        <w:rPr>
          <w:rFonts w:ascii="Times New Roman" w:hAnsi="Times New Roman" w:cs="Times New Roman"/>
          <w:sz w:val="22"/>
        </w:rPr>
        <w:t>e</w:t>
      </w:r>
      <w:r w:rsidRPr="006258C2">
        <w:rPr>
          <w:rFonts w:ascii="Times New Roman" w:hAnsi="Times New Roman" w:cs="Times New Roman"/>
          <w:sz w:val="22"/>
        </w:rPr>
        <w:t xml:space="preserve"> Cas9 protein and sgRNA, </w:t>
      </w:r>
      <w:r w:rsidRPr="006258C2">
        <w:rPr>
          <w:rFonts w:ascii="Times New Roman" w:hAnsi="Times New Roman" w:cs="Times New Roman"/>
          <w:sz w:val="22"/>
        </w:rPr>
        <w:fldChar w:fldCharType="begin">
          <w:fldData xml:space="preserve">PEVuZE5vdGU+PENpdGU+PEF1dGhvcj5Db25nPC9BdXRob3I+PFllYXI+MjAxMzwvWWVhcj48UmVj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</w:fldData>
        </w:fldChar>
      </w:r>
      <w:r w:rsidR="00545893" w:rsidRPr="006258C2">
        <w:rPr>
          <w:rFonts w:ascii="Times New Roman" w:hAnsi="Times New Roman" w:cs="Times New Roman"/>
          <w:sz w:val="22"/>
        </w:rPr>
        <w:instrText xml:space="preserve"> ADDIN EN.CITE </w:instrText>
      </w:r>
      <w:r w:rsidR="00545893" w:rsidRPr="006258C2">
        <w:rPr>
          <w:rFonts w:ascii="Times New Roman" w:hAnsi="Times New Roman" w:cs="Times New Roman"/>
          <w:sz w:val="22"/>
        </w:rPr>
        <w:fldChar w:fldCharType="begin">
          <w:fldData xml:space="preserve">PEVuZE5vdGU+PENpdGU+PEF1dGhvcj5Db25nPC9BdXRob3I+PFllYXI+MjAxMzwvWWVhcj48UmVj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</w:fldData>
        </w:fldChar>
      </w:r>
      <w:r w:rsidR="00545893" w:rsidRPr="006258C2">
        <w:rPr>
          <w:rFonts w:ascii="Times New Roman" w:hAnsi="Times New Roman" w:cs="Times New Roman"/>
          <w:sz w:val="22"/>
        </w:rPr>
        <w:instrText xml:space="preserve"> ADDIN EN.CITE.DATA </w:instrText>
      </w:r>
      <w:r w:rsidR="00545893" w:rsidRPr="006258C2">
        <w:rPr>
          <w:rFonts w:ascii="Times New Roman" w:hAnsi="Times New Roman" w:cs="Times New Roman"/>
          <w:sz w:val="22"/>
        </w:rPr>
      </w:r>
      <w:r w:rsidR="00545893"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21,22</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586D02" w:rsidRPr="006258C2">
        <w:rPr>
          <w:rFonts w:ascii="Times New Roman" w:hAnsi="Times New Roman" w:cs="Times New Roman"/>
          <w:sz w:val="22"/>
        </w:rPr>
        <w:t>assembl</w:t>
      </w:r>
      <w:r w:rsidR="000B078A" w:rsidRPr="006258C2">
        <w:rPr>
          <w:rFonts w:ascii="Times New Roman" w:hAnsi="Times New Roman" w:cs="Times New Roman"/>
          <w:sz w:val="22"/>
        </w:rPr>
        <w:t>ies</w:t>
      </w:r>
      <w:r w:rsidR="00586D02" w:rsidRPr="006258C2">
        <w:rPr>
          <w:rFonts w:ascii="Times New Roman" w:hAnsi="Times New Roman" w:cs="Times New Roman"/>
          <w:sz w:val="22"/>
        </w:rPr>
        <w:t xml:space="preserve"> </w:t>
      </w:r>
      <w:r w:rsidRPr="006258C2">
        <w:rPr>
          <w:rFonts w:ascii="Times New Roman" w:hAnsi="Times New Roman" w:cs="Times New Roman"/>
          <w:sz w:val="22"/>
        </w:rPr>
        <w:t xml:space="preserve">Cas9 gene </w:t>
      </w:r>
      <w:r w:rsidR="00586D02" w:rsidRPr="006258C2">
        <w:rPr>
          <w:rFonts w:ascii="Times New Roman" w:hAnsi="Times New Roman" w:cs="Times New Roman"/>
          <w:sz w:val="22"/>
        </w:rPr>
        <w:t xml:space="preserve">as well as </w:t>
      </w:r>
      <w:r w:rsidRPr="006258C2">
        <w:rPr>
          <w:rFonts w:ascii="Times New Roman" w:hAnsi="Times New Roman" w:cs="Times New Roman"/>
          <w:sz w:val="22"/>
        </w:rPr>
        <w:t xml:space="preserve">sgRNA </w:t>
      </w:r>
      <w:r w:rsidR="00586D02" w:rsidRPr="006258C2">
        <w:rPr>
          <w:rFonts w:ascii="Times New Roman" w:hAnsi="Times New Roman" w:cs="Times New Roman"/>
          <w:sz w:val="22"/>
        </w:rPr>
        <w:t>into the same plasmid in vitro</w:t>
      </w:r>
      <w:r w:rsidR="00107694" w:rsidRPr="006258C2">
        <w:rPr>
          <w:rFonts w:ascii="Times New Roman" w:hAnsi="Times New Roman" w:cs="Times New Roman" w:hint="eastAsia"/>
          <w:sz w:val="22"/>
        </w:rPr>
        <w:t>;</w:t>
      </w:r>
      <w:r w:rsidR="00586D02" w:rsidRPr="006258C2">
        <w:rPr>
          <w:rFonts w:ascii="Times New Roman" w:hAnsi="Times New Roman" w:cs="Times New Roman"/>
          <w:sz w:val="22"/>
        </w:rPr>
        <w:t xml:space="preserve"> </w:t>
      </w:r>
      <w:r w:rsidR="00114943" w:rsidRPr="006258C2">
        <w:rPr>
          <w:rFonts w:ascii="Times New Roman" w:hAnsi="Times New Roman" w:cs="Times New Roman"/>
          <w:sz w:val="22"/>
        </w:rPr>
        <w:t>t</w:t>
      </w:r>
      <w:r w:rsidRPr="006258C2">
        <w:rPr>
          <w:rFonts w:ascii="Times New Roman" w:hAnsi="Times New Roman" w:cs="Times New Roman"/>
          <w:sz w:val="22"/>
        </w:rPr>
        <w:t xml:space="preserve">his strategy </w:t>
      </w:r>
      <w:r w:rsidR="00586D02" w:rsidRPr="006258C2">
        <w:rPr>
          <w:rFonts w:ascii="Times New Roman" w:hAnsi="Times New Roman" w:cs="Times New Roman"/>
          <w:sz w:val="22"/>
        </w:rPr>
        <w:t xml:space="preserve">is </w:t>
      </w:r>
      <w:r w:rsidRPr="006258C2">
        <w:rPr>
          <w:rFonts w:ascii="Times New Roman" w:hAnsi="Times New Roman" w:cs="Times New Roman"/>
          <w:sz w:val="22"/>
        </w:rPr>
        <w:t xml:space="preserve">longer-lasting </w:t>
      </w:r>
      <w:r w:rsidR="00586D02" w:rsidRPr="006258C2">
        <w:rPr>
          <w:rFonts w:ascii="Times New Roman" w:hAnsi="Times New Roman" w:cs="Times New Roman"/>
          <w:sz w:val="22"/>
        </w:rPr>
        <w:t xml:space="preserve">in </w:t>
      </w:r>
      <w:r w:rsidR="00C8504C" w:rsidRPr="006258C2">
        <w:rPr>
          <w:rFonts w:ascii="Times New Roman" w:hAnsi="Times New Roman" w:cs="Times New Roman"/>
          <w:sz w:val="22"/>
        </w:rPr>
        <w:t xml:space="preserve">the </w:t>
      </w:r>
      <w:r w:rsidRPr="006258C2">
        <w:rPr>
          <w:rFonts w:ascii="Times New Roman" w:hAnsi="Times New Roman" w:cs="Times New Roman"/>
          <w:sz w:val="22"/>
        </w:rPr>
        <w:t>express</w:t>
      </w:r>
      <w:r w:rsidR="00586D02" w:rsidRPr="006258C2">
        <w:rPr>
          <w:rFonts w:ascii="Times New Roman" w:hAnsi="Times New Roman" w:cs="Times New Roman"/>
          <w:sz w:val="22"/>
        </w:rPr>
        <w:t>i</w:t>
      </w:r>
      <w:r w:rsidR="00C8504C" w:rsidRPr="006258C2">
        <w:rPr>
          <w:rFonts w:ascii="Times New Roman" w:hAnsi="Times New Roman" w:cs="Times New Roman"/>
          <w:sz w:val="22"/>
        </w:rPr>
        <w:t>on</w:t>
      </w:r>
      <w:r w:rsidRPr="006258C2">
        <w:rPr>
          <w:rFonts w:ascii="Times New Roman" w:hAnsi="Times New Roman" w:cs="Times New Roman"/>
          <w:sz w:val="22"/>
        </w:rPr>
        <w:t xml:space="preserve"> </w:t>
      </w:r>
      <w:r w:rsidR="00EF288A" w:rsidRPr="006258C2">
        <w:rPr>
          <w:rFonts w:ascii="Times New Roman" w:hAnsi="Times New Roman" w:cs="Times New Roman"/>
          <w:sz w:val="22"/>
        </w:rPr>
        <w:t>of</w:t>
      </w:r>
      <w:r w:rsidRPr="006258C2">
        <w:rPr>
          <w:rFonts w:ascii="Times New Roman" w:hAnsi="Times New Roman" w:cs="Times New Roman"/>
          <w:sz w:val="22"/>
        </w:rPr>
        <w:t xml:space="preserve"> Cas9 and sgRNA</w:t>
      </w:r>
      <w:r w:rsidR="00F40E41" w:rsidRPr="006258C2">
        <w:rPr>
          <w:rFonts w:ascii="Times New Roman" w:hAnsi="Times New Roman" w:cs="Times New Roman"/>
          <w:sz w:val="22"/>
        </w:rPr>
        <w:t>,</w:t>
      </w:r>
      <w:r w:rsidRPr="006258C2">
        <w:rPr>
          <w:rFonts w:ascii="Times New Roman" w:hAnsi="Times New Roman" w:cs="Times New Roman"/>
          <w:sz w:val="22"/>
        </w:rPr>
        <w:t xml:space="preserve"> and </w:t>
      </w:r>
      <w:r w:rsidR="00F40E41" w:rsidRPr="006258C2">
        <w:rPr>
          <w:rFonts w:ascii="Times New Roman" w:hAnsi="Times New Roman" w:cs="Times New Roman"/>
          <w:sz w:val="22"/>
        </w:rPr>
        <w:t xml:space="preserve">it </w:t>
      </w:r>
      <w:r w:rsidRPr="006258C2">
        <w:rPr>
          <w:rFonts w:ascii="Times New Roman" w:hAnsi="Times New Roman" w:cs="Times New Roman"/>
          <w:sz w:val="22"/>
        </w:rPr>
        <w:t>prevents multiple transfections</w:t>
      </w:r>
      <w:r w:rsidR="001E0CCD" w:rsidRPr="006258C2">
        <w:rPr>
          <w:rFonts w:ascii="Times New Roman" w:hAnsi="Times New Roman" w:cs="Times New Roman"/>
          <w:sz w:val="22"/>
        </w:rPr>
        <w:t>;</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Doudna&lt;/Author&gt;&lt;Year&gt;2014&lt;/Year&gt;&lt;RecNum&gt;470&lt;/RecNum&gt;&lt;DisplayText&gt;&lt;style face="superscript"&gt;54&lt;/style&gt;&lt;/DisplayText&gt;&lt;record&gt;&lt;rec-number&gt;470&lt;/rec-number&gt;&lt;foreign-keys&gt;&lt;key app="EN" db-id="d2r9z9x58pzr2pe20aspf2sazw0as2xts2p0" timestamp="1566048551"&gt;470&lt;/key&gt;&lt;/foreign-keys&gt;&lt;ref-type name="Journal Article"&gt;17&lt;/ref-type&gt;&lt;contributors&gt;&lt;authors&gt;&lt;author&gt;Doudna, J. A.&lt;/author&gt;&lt;author&gt;Charpentier, E.&lt;/author&gt;&lt;/authors&gt;&lt;/contributors&gt;&lt;auth-address&gt;Howard Hughes Medical Institute, Department of Molecular and Cell Biology, University of California, Berkeley, CA 94720, USA. Department of Chemistry, University of California, Berkeley, CA 94720, USA. Physical Biosciences Division, Lawrence Berkeley National Laboratory, Berkeley, CA 94720, USA. doudna@berkeley.edu emmanuelle.charpentier@helmholtz-hzi.de.&amp;#xD;Department of Regulation in Infection Biology, Helmholtz Centre for Infection Research, D-38124 Braunschweig, Germany. Laboratory for Molecular Infection Medicine Sweden, Umeå Centre for Microbial Research, Department of Molecular Biology, Umeå University, S-90187 Umeå, Sweden. Hannover Medical School, D-30625 Hannover, Germany. doudna@berkeley.edu emmanuelle.charpentier@helmholtz-hzi.de.&lt;/auth-address&gt;&lt;titles&gt;&lt;title&gt;Genome editing. The new frontier of genome engineering with CRISPR-Cas9&lt;/title&gt;&lt;secondary-title&gt;Science&lt;/secondary-title&gt;&lt;/titles&gt;&lt;periodical&gt;&lt;full-title&gt;Science&lt;/full-title&gt;&lt;/periodical&gt;&lt;pages&gt;1258096&lt;/pages&gt;&lt;volume&gt;346&lt;/volume&gt;&lt;number&gt;6213&lt;/number&gt;&lt;edition&gt;2014/11/29&lt;/edition&gt;&lt;dates&gt;&lt;year&gt;2014&lt;/year&gt;&lt;pub-dates&gt;&lt;date&gt;Nov 28&lt;/date&gt;&lt;/pub-dates&gt;&lt;/dates&gt;&lt;isbn&gt;(Electronic)&amp;#xD;(Linking)&lt;/isbn&gt;&lt;accession-num&gt;25430774&lt;/accession-num&gt;&lt;urls&gt;&lt;/urls&gt;&lt;electronic-resource-num&gt;10.1126/science.1258096&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54</w:t>
      </w:r>
      <w:r w:rsidRPr="006258C2">
        <w:rPr>
          <w:rFonts w:ascii="Times New Roman" w:hAnsi="Times New Roman" w:cs="Times New Roman"/>
          <w:sz w:val="22"/>
        </w:rPr>
        <w:fldChar w:fldCharType="end"/>
      </w:r>
      <w:r w:rsidRPr="006258C2">
        <w:rPr>
          <w:rFonts w:ascii="Times New Roman" w:hAnsi="Times New Roman" w:cs="Times New Roman"/>
          <w:sz w:val="22"/>
        </w:rPr>
        <w:t xml:space="preserve"> However, the encoded plasmid needs to be </w:t>
      </w:r>
      <w:r w:rsidR="001A4D63" w:rsidRPr="006258C2">
        <w:rPr>
          <w:rFonts w:ascii="Times New Roman" w:hAnsi="Times New Roman" w:cs="Times New Roman"/>
          <w:sz w:val="22"/>
        </w:rPr>
        <w:t xml:space="preserve">introduced </w:t>
      </w:r>
      <w:r w:rsidR="007751E6" w:rsidRPr="006258C2">
        <w:rPr>
          <w:rFonts w:ascii="Times New Roman" w:hAnsi="Times New Roman" w:cs="Times New Roman"/>
          <w:sz w:val="22"/>
        </w:rPr>
        <w:t>inside</w:t>
      </w:r>
      <w:r w:rsidRPr="006258C2">
        <w:rPr>
          <w:rFonts w:ascii="Times New Roman" w:hAnsi="Times New Roman" w:cs="Times New Roman"/>
          <w:sz w:val="22"/>
        </w:rPr>
        <w:t xml:space="preserve"> the nucleus of target cells, which is a key challenge in </w:t>
      </w:r>
      <w:r w:rsidR="001A4D63" w:rsidRPr="006258C2">
        <w:rPr>
          <w:rFonts w:ascii="Times New Roman" w:hAnsi="Times New Roman" w:cs="Times New Roman"/>
          <w:sz w:val="22"/>
        </w:rPr>
        <w:t>this system</w:t>
      </w:r>
      <w:r w:rsidRPr="006258C2">
        <w:rPr>
          <w:rFonts w:ascii="Times New Roman" w:hAnsi="Times New Roman" w:cs="Times New Roman"/>
          <w:sz w:val="22"/>
        </w:rPr>
        <w:t xml:space="preserve">. </w:t>
      </w:r>
      <w:r w:rsidR="001E0CCD" w:rsidRPr="006258C2">
        <w:rPr>
          <w:rFonts w:ascii="Times New Roman" w:hAnsi="Times New Roman" w:cs="Times New Roman"/>
          <w:sz w:val="22"/>
        </w:rPr>
        <w:t xml:space="preserve">2) </w:t>
      </w:r>
      <w:r w:rsidR="000B078A" w:rsidRPr="006258C2">
        <w:rPr>
          <w:rFonts w:ascii="Times New Roman" w:hAnsi="Times New Roman" w:cs="Times New Roman"/>
          <w:sz w:val="22"/>
        </w:rPr>
        <w:t xml:space="preserve">Direct </w:t>
      </w:r>
      <w:r w:rsidR="002016F6" w:rsidRPr="006258C2">
        <w:rPr>
          <w:rFonts w:ascii="Times New Roman" w:hAnsi="Times New Roman" w:cs="Times New Roman"/>
          <w:sz w:val="22"/>
        </w:rPr>
        <w:t xml:space="preserve">intra-cellular </w:t>
      </w:r>
      <w:r w:rsidR="000B078A" w:rsidRPr="006258C2">
        <w:rPr>
          <w:rFonts w:ascii="Times New Roman" w:hAnsi="Times New Roman" w:cs="Times New Roman"/>
          <w:sz w:val="22"/>
        </w:rPr>
        <w:t>delivery of</w:t>
      </w:r>
      <w:r w:rsidRPr="006258C2">
        <w:rPr>
          <w:rFonts w:ascii="Times New Roman" w:hAnsi="Times New Roman" w:cs="Times New Roman"/>
          <w:sz w:val="22"/>
        </w:rPr>
        <w:t xml:space="preserve"> Cas9 messenger RNA (mRNA) and sgRNA </w:t>
      </w:r>
      <w:r w:rsidR="009167BD" w:rsidRPr="006258C2">
        <w:rPr>
          <w:rFonts w:ascii="Times New Roman" w:hAnsi="Times New Roman" w:cs="Times New Roman"/>
          <w:sz w:val="22"/>
        </w:rPr>
        <w:t>is the second strategy;</w:t>
      </w:r>
      <w:r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Liu&lt;/Author&gt;&lt;Year&gt;2017&lt;/Year&gt;&lt;RecNum&gt;277&lt;/RecNum&gt;&lt;DisplayText&gt;&lt;style face="superscript"&gt;55&lt;/style&gt;&lt;/DisplayText&gt;&lt;record&gt;&lt;rec-number&gt;277&lt;/rec-number&gt;&lt;foreign-keys&gt;&lt;key app="EN" db-id="d2r9z9x58pzr2pe20aspf2sazw0as2xts2p0" timestamp="1559354372"&gt;277&lt;/key&gt;&lt;/foreign-keys&gt;&lt;ref-type name="Journal Article"&gt;17&lt;/ref-type&gt;&lt;contributors&gt;&lt;authors&gt;&lt;author&gt;Liu, C.&lt;/author&gt;&lt;author&gt;Zhang, L.&lt;/author&gt;&lt;author&gt;Liu, H.&lt;/author&gt;&lt;author&gt;Cheng, K.&lt;/author&gt;&lt;/authors&gt;&lt;/contributors&gt;&lt;auth-address&gt;Division of Pharmaceutical Sciences, School of Pharmacy, University of Missouri-Kansas City, Kansas City, MO 64108, United States.&amp;#xD;Division of Pharmaceutical Sciences, School of Pharmacy, University of Missouri-Kansas City, Kansas City, MO 64108, United States. Electronic address: chengkun@umkc.edu.&lt;/auth-address&gt;&lt;titles&gt;&lt;title&gt;Delivery strategies of the CRISPR-Cas9 gene-editing system for therapeutic applications&lt;/title&gt;&lt;secondary-title&gt;J Control Release&lt;/secondary-title&gt;&lt;/titles&gt;&lt;periodical&gt;&lt;full-title&gt;J Control Release&lt;/full-title&gt;&lt;/periodical&gt;&lt;edition&gt;2017/09/16&lt;/edition&gt;&lt;dates&gt;&lt;year&gt;2017&lt;/year&gt;&lt;pub-dates&gt;&lt;date&gt;Sep 11&lt;/date&gt;&lt;/pub-dates&gt;&lt;/dates&gt;&lt;isbn&gt;(Electronic)&amp;#xD;(Linking)&lt;/isbn&gt;&lt;accession-num&gt;28911805&lt;/accession-num&gt;&lt;label&gt;&lt;style face="nor</w:instrText>
      </w:r>
      <w:r w:rsidR="00545893" w:rsidRPr="006258C2">
        <w:rPr>
          <w:rFonts w:ascii="Times New Roman" w:hAnsi="Times New Roman" w:cs="Times New Roman" w:hint="eastAsia"/>
          <w:sz w:val="22"/>
        </w:rPr>
        <w:instrText>mal" font="default" charset="134" size="100%"&gt;</w:instrText>
      </w:r>
      <w:r w:rsidR="00545893" w:rsidRPr="006258C2">
        <w:rPr>
          <w:rFonts w:ascii="Times New Roman" w:hAnsi="Times New Roman" w:cs="Times New Roman" w:hint="eastAsia"/>
          <w:sz w:val="22"/>
        </w:rPr>
        <w:instrText>载体</w:instrText>
      </w:r>
      <w:r w:rsidR="00545893" w:rsidRPr="006258C2">
        <w:rPr>
          <w:rFonts w:ascii="Times New Roman" w:hAnsi="Times New Roman" w:cs="Times New Roman" w:hint="eastAsia"/>
          <w:sz w:val="22"/>
        </w:rPr>
        <w:instrText xml:space="preserve"> &lt;/style&gt;&lt;style face="normal" font="default" size="100%"&gt;Cas9&lt;/style&gt;&lt;style face="normal" font="default" charset="134" size="100%"&gt;</w:instrText>
      </w:r>
      <w:r w:rsidR="00545893" w:rsidRPr="006258C2">
        <w:rPr>
          <w:rFonts w:ascii="Times New Roman" w:hAnsi="Times New Roman" w:cs="Times New Roman" w:hint="eastAsia"/>
          <w:sz w:val="22"/>
        </w:rPr>
        <w:instrText>参考写作</w:instrText>
      </w:r>
      <w:r w:rsidR="00545893" w:rsidRPr="006258C2">
        <w:rPr>
          <w:rFonts w:ascii="Times New Roman" w:hAnsi="Times New Roman" w:cs="Times New Roman" w:hint="eastAsia"/>
          <w:sz w:val="22"/>
        </w:rPr>
        <w:instrText>&lt;/style&gt;&lt;/label&gt;&lt;urls&gt;&lt;/urls&gt;&lt;electronic-resource-num&gt;10.1016/j.jconrel.</w:instrText>
      </w:r>
      <w:r w:rsidR="00545893" w:rsidRPr="006258C2">
        <w:rPr>
          <w:rFonts w:ascii="Times New Roman" w:hAnsi="Times New Roman" w:cs="Times New Roman"/>
          <w:sz w:val="22"/>
        </w:rPr>
        <w:instrText>2017.09.012&lt;/electronic-resource-num&gt;&lt;remote-database-provider&gt;NLM&lt;/remote-database-provider&gt;&lt;/record&gt;&lt;/Cite&gt;&lt;/EndNote&gt;</w:instrText>
      </w:r>
      <w:r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55</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94371E" w:rsidRPr="006258C2">
        <w:rPr>
          <w:rFonts w:ascii="Times New Roman" w:hAnsi="Times New Roman" w:cs="Times New Roman"/>
          <w:sz w:val="22"/>
        </w:rPr>
        <w:t>The greatest drawback of this strategy lies in the poor stability of mRNA, which results in</w:t>
      </w:r>
      <w:r w:rsidR="0094371E" w:rsidRPr="006258C2" w:rsidDel="003C610C">
        <w:rPr>
          <w:rFonts w:ascii="Times New Roman" w:hAnsi="Times New Roman" w:cs="Times New Roman"/>
          <w:sz w:val="22"/>
        </w:rPr>
        <w:t xml:space="preserve"> </w:t>
      </w:r>
      <w:r w:rsidR="0094371E" w:rsidRPr="006258C2">
        <w:rPr>
          <w:rFonts w:ascii="Times New Roman" w:hAnsi="Times New Roman" w:cs="Times New Roman"/>
          <w:sz w:val="22"/>
        </w:rPr>
        <w:t xml:space="preserve">transient expression </w:t>
      </w:r>
      <w:r w:rsidR="009167BD" w:rsidRPr="006258C2">
        <w:rPr>
          <w:rFonts w:ascii="Times New Roman" w:hAnsi="Times New Roman" w:cs="Times New Roman"/>
          <w:sz w:val="22"/>
        </w:rPr>
        <w:t xml:space="preserve">of mRNA </w:t>
      </w:r>
      <w:r w:rsidR="0094371E" w:rsidRPr="006258C2">
        <w:rPr>
          <w:rFonts w:ascii="Times New Roman" w:hAnsi="Times New Roman" w:cs="Times New Roman"/>
          <w:sz w:val="22"/>
        </w:rPr>
        <w:t xml:space="preserve">and short duration of </w:t>
      </w:r>
      <w:r w:rsidR="009167BD" w:rsidRPr="006258C2">
        <w:rPr>
          <w:rFonts w:ascii="Times New Roman" w:hAnsi="Times New Roman" w:cs="Times New Roman"/>
          <w:sz w:val="22"/>
        </w:rPr>
        <w:t>gene modification</w:t>
      </w:r>
      <w:r w:rsidR="0094371E" w:rsidRPr="006258C2">
        <w:rPr>
          <w:rFonts w:ascii="Times New Roman" w:hAnsi="Times New Roman" w:cs="Times New Roman"/>
          <w:sz w:val="22"/>
        </w:rPr>
        <w:t xml:space="preserve">. </w:t>
      </w:r>
      <w:r w:rsidR="00260238" w:rsidRPr="006258C2">
        <w:rPr>
          <w:rFonts w:ascii="Times New Roman" w:hAnsi="Times New Roman" w:cs="Times New Roman"/>
          <w:sz w:val="22"/>
        </w:rPr>
        <w:t xml:space="preserve">3) </w:t>
      </w:r>
      <w:r w:rsidR="005D6BE0" w:rsidRPr="006258C2">
        <w:rPr>
          <w:rFonts w:ascii="Times New Roman" w:hAnsi="Times New Roman" w:cs="Times New Roman"/>
          <w:sz w:val="22"/>
        </w:rPr>
        <w:t>Directly delivery of Cas9 protein and sgRNA</w:t>
      </w:r>
      <w:r w:rsidR="0094371E" w:rsidRPr="006258C2">
        <w:rPr>
          <w:rFonts w:ascii="Times New Roman" w:hAnsi="Times New Roman" w:cs="Times New Roman"/>
          <w:sz w:val="22"/>
        </w:rPr>
        <w:t xml:space="preserve"> </w:t>
      </w:r>
      <w:r w:rsidR="005D6BE0" w:rsidRPr="006258C2">
        <w:rPr>
          <w:rFonts w:ascii="Times New Roman" w:hAnsi="Times New Roman" w:cs="Times New Roman"/>
          <w:sz w:val="22"/>
        </w:rPr>
        <w:t xml:space="preserve">is the third </w:t>
      </w:r>
      <w:r w:rsidR="005D6BE0" w:rsidRPr="006258C2">
        <w:rPr>
          <w:rFonts w:ascii="Times New Roman" w:hAnsi="Times New Roman" w:cs="Times New Roman"/>
          <w:sz w:val="22"/>
        </w:rPr>
        <w:lastRenderedPageBreak/>
        <w:t>strategy</w:t>
      </w:r>
      <w:r w:rsidR="00673D98" w:rsidRPr="006258C2">
        <w:rPr>
          <w:rFonts w:ascii="Times New Roman" w:hAnsi="Times New Roman" w:cs="Times New Roman"/>
          <w:sz w:val="22"/>
        </w:rPr>
        <w:t>;</w:t>
      </w:r>
      <w:r w:rsidR="0094371E"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Biagioni&lt;/Author&gt;&lt;Year&gt;2018&lt;/Year&gt;&lt;RecNum&gt;50&lt;/RecNum&gt;&lt;DisplayText&gt;&lt;style face="superscript"&gt;56&lt;/style&gt;&lt;/DisplayText&gt;&lt;record&gt;&lt;rec-number&gt;50&lt;/rec-number&gt;&lt;foreign-keys&gt;&lt;key app="EN" db-id="d2r9z9x58pzr2pe20aspf2sazw0as2xts2p0" timestamp="1557921063"&gt;50&lt;/key&gt;&lt;key app="ENWeb" db-id=""&gt;0&lt;/key&gt;&lt;/foreign-keys&gt;&lt;ref-type name="Journal Article"&gt;17&lt;/ref-type&gt;&lt;contributors&gt;&lt;authors&gt;&lt;author&gt;Biagioni, A.&lt;/author&gt;&lt;author&gt;Laurenzana, A.&lt;/author&gt;&lt;author&gt;Margheri, F.&lt;/author&gt;&lt;author&gt;Chilla, A.&lt;/author&gt;&lt;author&gt;Fibbi, G.&lt;/author&gt;&lt;author&gt;So, M.&lt;/author&gt;&lt;/authors&gt;&lt;/contributors&gt;&lt;auth-address&gt;Department of Experimental and Clinical Biomedical Sciences, University of Florence, Viale G.B. Morgagni 50 -, 50134 Florence, Italy.0000 0004 1757 2304grid.8404.8&lt;/auth-address&gt;&lt;titles&gt;&lt;title&gt;Delivery systems of CRISPR/Cas9-based cancer gene therapy&lt;/title&gt;&lt;secondary-title&gt;J Biol Eng&lt;/secondary-title&gt;&lt;/titles&gt;&lt;periodical&gt;&lt;full-title&gt;J Biol Eng&lt;/full-title&gt;&lt;/periodical&gt;&lt;pages&gt;33&lt;/pages&gt;&lt;volume&gt;12&lt;/volume&gt;&lt;edition&gt;2018/12/24&lt;/edition&gt;&lt;keywords&gt;&lt;keyword&gt;Crispr&lt;/keyword&gt;&lt;keyword&gt;Cancer&lt;/keyword&gt;&lt;keyword&gt;Delivery systems&lt;/keyword&gt;&lt;keyword&gt;Gene therapy&lt;/keyword&gt;&lt;keyword&gt;Gene-editing&lt;/keyword&gt;&lt;keyword&gt;interests&lt;/keyword&gt;&lt;keyword&gt;Springer Nature remains neutral with regard to jurisdictional claims in&lt;/keyword&gt;&lt;keyword&gt;published maps and institutional affiliations.&lt;/keyword&gt;&lt;/keywords&gt;&lt;dates&gt;&lt;year&gt;2018&lt;/year&gt;&lt;/dates&gt;&lt;isbn&gt;1754-1611 (Print)&amp;#xD;1754-1611 (Linking)&lt;/isbn&gt;&lt;accession-num&gt;30574185&lt;/accession-num&gt;&lt;label&gt;Delivery systems &lt;/label&gt;&lt;urls&gt;&lt;related-urls&gt;&lt;url&gt;https://www.ncbi.nlm.nih.gov/pubmed/30574185&lt;/url&gt;&lt;/related-urls&gt;&lt;/urls&gt;&lt;custom2&gt;PMC6299643&lt;/custom2&gt;&lt;electronic-resource-num&gt;10.1186/s13036-018-0127-2&lt;/electronic-resource-num&gt;&lt;/record&gt;&lt;/Cite&gt;&lt;/EndNote&gt;</w:instrText>
      </w:r>
      <w:r w:rsidR="0094371E"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56</w:t>
      </w:r>
      <w:r w:rsidR="0094371E" w:rsidRPr="006258C2">
        <w:rPr>
          <w:rFonts w:ascii="Times New Roman" w:hAnsi="Times New Roman" w:cs="Times New Roman"/>
          <w:sz w:val="22"/>
        </w:rPr>
        <w:fldChar w:fldCharType="end"/>
      </w:r>
      <w:r w:rsidR="0094371E" w:rsidRPr="006258C2">
        <w:rPr>
          <w:rFonts w:ascii="Times New Roman" w:hAnsi="Times New Roman" w:cs="Times New Roman"/>
          <w:sz w:val="22"/>
        </w:rPr>
        <w:t xml:space="preserve"> </w:t>
      </w:r>
      <w:r w:rsidR="00673D98" w:rsidRPr="006258C2">
        <w:rPr>
          <w:rFonts w:ascii="Times New Roman" w:hAnsi="Times New Roman" w:cs="Times New Roman"/>
          <w:sz w:val="22"/>
        </w:rPr>
        <w:t>t</w:t>
      </w:r>
      <w:r w:rsidR="0094371E" w:rsidRPr="006258C2">
        <w:rPr>
          <w:rFonts w:ascii="Times New Roman" w:hAnsi="Times New Roman" w:cs="Times New Roman"/>
          <w:sz w:val="22"/>
        </w:rPr>
        <w:t xml:space="preserve">his strategy </w:t>
      </w:r>
      <w:r w:rsidR="00673D98" w:rsidRPr="006258C2">
        <w:rPr>
          <w:rFonts w:ascii="Times New Roman" w:hAnsi="Times New Roman" w:cs="Times New Roman"/>
          <w:sz w:val="22"/>
        </w:rPr>
        <w:t xml:space="preserve">owns </w:t>
      </w:r>
      <w:r w:rsidR="0094371E" w:rsidRPr="006258C2">
        <w:rPr>
          <w:rFonts w:ascii="Times New Roman" w:hAnsi="Times New Roman" w:cs="Times New Roman"/>
          <w:sz w:val="22"/>
        </w:rPr>
        <w:t xml:space="preserve">several </w:t>
      </w:r>
      <w:r w:rsidR="00673D98" w:rsidRPr="006258C2">
        <w:rPr>
          <w:rFonts w:ascii="Times New Roman" w:hAnsi="Times New Roman" w:cs="Times New Roman"/>
          <w:sz w:val="22"/>
        </w:rPr>
        <w:t xml:space="preserve">assets, </w:t>
      </w:r>
      <w:r w:rsidR="0094371E" w:rsidRPr="006258C2">
        <w:rPr>
          <w:rFonts w:ascii="Times New Roman" w:hAnsi="Times New Roman" w:cs="Times New Roman"/>
          <w:sz w:val="22"/>
        </w:rPr>
        <w:t>including rapid</w:t>
      </w:r>
      <w:r w:rsidR="0094371E" w:rsidRPr="006258C2" w:rsidDel="003C610C">
        <w:rPr>
          <w:rFonts w:ascii="Times New Roman" w:hAnsi="Times New Roman" w:cs="Times New Roman"/>
          <w:sz w:val="22"/>
        </w:rPr>
        <w:t xml:space="preserve"> </w:t>
      </w:r>
      <w:r w:rsidR="0094371E" w:rsidRPr="006258C2">
        <w:rPr>
          <w:rFonts w:ascii="Times New Roman" w:hAnsi="Times New Roman" w:cs="Times New Roman"/>
          <w:sz w:val="22"/>
        </w:rPr>
        <w:t xml:space="preserve">action, </w:t>
      </w:r>
      <w:r w:rsidR="00673D98" w:rsidRPr="006258C2">
        <w:rPr>
          <w:rFonts w:ascii="Times New Roman" w:hAnsi="Times New Roman" w:cs="Times New Roman"/>
          <w:sz w:val="22"/>
        </w:rPr>
        <w:t xml:space="preserve">great </w:t>
      </w:r>
      <w:r w:rsidR="0094371E" w:rsidRPr="006258C2">
        <w:rPr>
          <w:rFonts w:ascii="Times New Roman" w:hAnsi="Times New Roman" w:cs="Times New Roman"/>
          <w:sz w:val="22"/>
        </w:rPr>
        <w:t xml:space="preserve">stability, and limited antigenicity. </w:t>
      </w:r>
    </w:p>
    <w:p w14:paraId="0DE78817" w14:textId="7BF5F22D" w:rsidR="0094371E" w:rsidRPr="006258C2" w:rsidRDefault="00962733" w:rsidP="006F6230">
      <w:pPr>
        <w:spacing w:line="480" w:lineRule="auto"/>
        <w:ind w:firstLine="360"/>
        <w:rPr>
          <w:rFonts w:ascii="Times New Roman" w:hAnsi="Times New Roman" w:cs="Times New Roman"/>
          <w:sz w:val="22"/>
        </w:rPr>
      </w:pPr>
      <w:r w:rsidRPr="006258C2">
        <w:rPr>
          <w:rFonts w:ascii="Times New Roman" w:hAnsi="Times New Roman" w:cs="Times New Roman"/>
          <w:sz w:val="22"/>
        </w:rPr>
        <w:t>The editing of DNA means the irreversible permanent change of genome information, and this process is also facing inevitable security risks and ethical problems. In addition, some cell types, such as neurons, are difficult to modify DNA using CRISPR/Cas9-mediated editing, which limits the use of gene therapy for nervous system diseases. As a result, genome editing strategies that only edit and modify RNA has also been proposed by scientists.</w:t>
      </w:r>
      <w:r w:rsidRPr="006258C2">
        <w:rPr>
          <w:rFonts w:ascii="Times New Roman" w:hAnsi="Times New Roman" w:cs="Times New Roman"/>
          <w:sz w:val="22"/>
        </w:rPr>
        <w:fldChar w:fldCharType="begin">
          <w:fldData xml:space="preserve">PEVuZE5vdGU+PENpdGU+PEF1dGhvcj5BYnVkYXl5ZWg8L0F1dGhvcj48WWVhcj4yMDE3PC9ZZWFy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</w:fldData>
        </w:fldChar>
      </w:r>
      <w:r w:rsidRPr="006258C2">
        <w:rPr>
          <w:rFonts w:ascii="Times New Roman" w:hAnsi="Times New Roman" w:cs="Times New Roman"/>
          <w:sz w:val="22"/>
        </w:rPr>
        <w:instrText xml:space="preserve"> ADDIN EN.CITE </w:instrText>
      </w:r>
      <w:r w:rsidRPr="006258C2">
        <w:rPr>
          <w:rFonts w:ascii="Times New Roman" w:hAnsi="Times New Roman" w:cs="Times New Roman"/>
          <w:sz w:val="22"/>
        </w:rPr>
        <w:fldChar w:fldCharType="begin">
          <w:fldData xml:space="preserve">PEVuZE5vdGU+PENpdGU+PEF1dGhvcj5BYnVkYXl5ZWg8L0F1dGhvcj48WWVhcj4yMDE3PC9ZZWFy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</w:fldData>
        </w:fldChar>
      </w:r>
      <w:r w:rsidRPr="006258C2">
        <w:rPr>
          <w:rFonts w:ascii="Times New Roman" w:hAnsi="Times New Roman" w:cs="Times New Roman"/>
          <w:sz w:val="22"/>
        </w:rPr>
        <w:instrText xml:space="preserve"> ADDIN EN.CITE.DATA </w:instrText>
      </w:r>
      <w:r w:rsidRPr="006258C2">
        <w:rPr>
          <w:rFonts w:ascii="Times New Roman" w:hAnsi="Times New Roman" w:cs="Times New Roman"/>
          <w:sz w:val="22"/>
        </w:rPr>
      </w:r>
      <w:r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Pr="006258C2">
        <w:rPr>
          <w:rFonts w:ascii="Times New Roman" w:hAnsi="Times New Roman" w:cs="Times New Roman"/>
          <w:noProof/>
          <w:sz w:val="22"/>
          <w:vertAlign w:val="superscript"/>
        </w:rPr>
        <w:t>57,58</w:t>
      </w:r>
      <w:r w:rsidRPr="006258C2">
        <w:rPr>
          <w:rFonts w:ascii="Times New Roman" w:hAnsi="Times New Roman" w:cs="Times New Roman"/>
          <w:sz w:val="22"/>
        </w:rPr>
        <w:fldChar w:fldCharType="end"/>
      </w:r>
      <w:r w:rsidRPr="006258C2">
        <w:t xml:space="preserve"> </w:t>
      </w:r>
      <w:r w:rsidRPr="006258C2">
        <w:rPr>
          <w:rFonts w:ascii="Times New Roman" w:hAnsi="Times New Roman" w:cs="Times New Roman"/>
          <w:sz w:val="22"/>
        </w:rPr>
        <w:t xml:space="preserve">As an intermediate product of DNA transcription, RNA is responsible for guiding the production of downstream proteins. </w:t>
      </w:r>
      <w:r w:rsidR="006F6230" w:rsidRPr="006258C2">
        <w:rPr>
          <w:rFonts w:ascii="Times New Roman" w:hAnsi="Times New Roman" w:cs="Times New Roman"/>
          <w:sz w:val="22"/>
        </w:rPr>
        <w:t xml:space="preserve">With the use of </w:t>
      </w:r>
      <w:r w:rsidRPr="006258C2">
        <w:rPr>
          <w:rFonts w:ascii="Times New Roman" w:hAnsi="Times New Roman" w:cs="Times New Roman"/>
          <w:sz w:val="22"/>
        </w:rPr>
        <w:t>CRISPR technology, RNA mutation is modified briefly, which not only avoids irreversible modification of genome, but also can repair protein function in almost all cells</w:t>
      </w:r>
      <w:r w:rsidR="006F6230" w:rsidRPr="006258C2">
        <w:rPr>
          <w:rFonts w:ascii="Times New Roman" w:hAnsi="Times New Roman" w:cs="Times New Roman"/>
          <w:sz w:val="22"/>
        </w:rPr>
        <w:t xml:space="preserve"> </w:t>
      </w:r>
      <w:r w:rsidRPr="006258C2">
        <w:rPr>
          <w:rFonts w:ascii="Times New Roman" w:hAnsi="Times New Roman" w:cs="Times New Roman"/>
          <w:sz w:val="22"/>
        </w:rPr>
        <w:t>to treat a variety of diseases.</w:t>
      </w:r>
      <w:r w:rsidR="006F6230" w:rsidRPr="006258C2">
        <w:rPr>
          <w:rFonts w:ascii="Times New Roman" w:hAnsi="Times New Roman" w:cs="Times New Roman" w:hint="eastAsia"/>
          <w:sz w:val="22"/>
        </w:rPr>
        <w:t xml:space="preserve"> </w:t>
      </w:r>
      <w:r w:rsidR="0094371E" w:rsidRPr="006258C2">
        <w:rPr>
          <w:rFonts w:ascii="Times New Roman" w:hAnsi="Times New Roman" w:cs="Times New Roman"/>
          <w:sz w:val="22"/>
        </w:rPr>
        <w:t>Stem cell transplantation combining with CRISPR/Cas9 system is another approach for therapy of genetic mutations. It has been proved that patient-</w:t>
      </w:r>
      <w:r w:rsidR="00B26DD7" w:rsidRPr="006258C2">
        <w:rPr>
          <w:rFonts w:ascii="Times New Roman" w:hAnsi="Times New Roman" w:cs="Times New Roman"/>
          <w:sz w:val="22"/>
        </w:rPr>
        <w:t>induced pluripotent stem cells (</w:t>
      </w:r>
      <w:r w:rsidR="0094371E" w:rsidRPr="006258C2">
        <w:rPr>
          <w:rFonts w:ascii="Times New Roman" w:hAnsi="Times New Roman" w:cs="Times New Roman"/>
          <w:sz w:val="22"/>
        </w:rPr>
        <w:t>iPSCs</w:t>
      </w:r>
      <w:r w:rsidR="00B26DD7" w:rsidRPr="006258C2">
        <w:rPr>
          <w:rFonts w:ascii="Times New Roman" w:hAnsi="Times New Roman" w:cs="Times New Roman"/>
          <w:sz w:val="22"/>
        </w:rPr>
        <w:t>)</w:t>
      </w:r>
      <w:r w:rsidR="0094371E" w:rsidRPr="006258C2">
        <w:rPr>
          <w:rFonts w:ascii="Times New Roman" w:hAnsi="Times New Roman" w:cs="Times New Roman"/>
          <w:sz w:val="22"/>
        </w:rPr>
        <w:t xml:space="preserve"> ha</w:t>
      </w:r>
      <w:r w:rsidR="00B26DD7" w:rsidRPr="006258C2">
        <w:rPr>
          <w:rFonts w:ascii="Times New Roman" w:hAnsi="Times New Roman" w:cs="Times New Roman"/>
          <w:sz w:val="22"/>
        </w:rPr>
        <w:t>ve</w:t>
      </w:r>
      <w:r w:rsidR="0094371E" w:rsidRPr="006258C2">
        <w:rPr>
          <w:rFonts w:ascii="Times New Roman" w:hAnsi="Times New Roman" w:cs="Times New Roman"/>
          <w:sz w:val="22"/>
        </w:rPr>
        <w:t xml:space="preserve"> </w:t>
      </w:r>
      <w:r w:rsidR="00B26DD7" w:rsidRPr="006258C2">
        <w:rPr>
          <w:rFonts w:ascii="Times New Roman" w:hAnsi="Times New Roman" w:cs="Times New Roman"/>
          <w:sz w:val="22"/>
        </w:rPr>
        <w:t>the</w:t>
      </w:r>
      <w:r w:rsidR="0094371E" w:rsidRPr="006258C2">
        <w:rPr>
          <w:rFonts w:ascii="Times New Roman" w:hAnsi="Times New Roman" w:cs="Times New Roman"/>
          <w:sz w:val="22"/>
        </w:rPr>
        <w:t xml:space="preserve"> ability to differentiate into retinal precursors, and it is a useful cell source for cell replacement therapy without immune rejection problems</w:t>
      </w:r>
      <w:r w:rsidR="00A86DA9" w:rsidRPr="006258C2">
        <w:rPr>
          <w:rFonts w:ascii="Times New Roman" w:hAnsi="Times New Roman" w:cs="Times New Roman"/>
          <w:sz w:val="22"/>
        </w:rPr>
        <w:t>.</w:t>
      </w:r>
      <w:r w:rsidR="0094371E" w:rsidRPr="006258C2">
        <w:rPr>
          <w:rFonts w:ascii="Times New Roman" w:hAnsi="Times New Roman" w:cs="Times New Roman"/>
          <w:sz w:val="22"/>
        </w:rPr>
        <w:fldChar w:fldCharType="begin">
          <w:fldData xml:space="preserve">PEVuZE5vdGU+PENpdGU+PEF1dGhvcj5UdWNrZXI8L0F1dGhvcj48WWVhcj4yMDExPC9ZZWFyPjxS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4OTkyPC9wYWdlcz48dm9sdW1lPjY8L3ZvbHVtZT48bnVtYmVyPjQ8L251bWJl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</w:fldData>
        </w:fldChar>
      </w:r>
      <w:r w:rsidRPr="006258C2">
        <w:rPr>
          <w:rFonts w:ascii="Times New Roman" w:hAnsi="Times New Roman" w:cs="Times New Roman"/>
          <w:sz w:val="22"/>
        </w:rPr>
        <w:instrText xml:space="preserve"> ADDIN EN.CITE </w:instrText>
      </w:r>
      <w:r w:rsidRPr="006258C2">
        <w:rPr>
          <w:rFonts w:ascii="Times New Roman" w:hAnsi="Times New Roman" w:cs="Times New Roman"/>
          <w:sz w:val="22"/>
        </w:rPr>
        <w:fldChar w:fldCharType="begin">
          <w:fldData xml:space="preserve">PEVuZE5vdGU+PENpdGU+PEF1dGhvcj5UdWNrZXI8L0F1dGhvcj48WWVhcj4yMDExPC9ZZWFyPjxS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</w:fldData>
        </w:fldChar>
      </w:r>
      <w:r w:rsidRPr="006258C2">
        <w:rPr>
          <w:rFonts w:ascii="Times New Roman" w:hAnsi="Times New Roman" w:cs="Times New Roman"/>
          <w:sz w:val="22"/>
        </w:rPr>
        <w:instrText xml:space="preserve"> ADDIN EN.CITE.DATA </w:instrText>
      </w:r>
      <w:r w:rsidRPr="006258C2">
        <w:rPr>
          <w:rFonts w:ascii="Times New Roman" w:hAnsi="Times New Roman" w:cs="Times New Roman"/>
          <w:sz w:val="22"/>
        </w:rPr>
      </w:r>
      <w:r w:rsidRPr="006258C2">
        <w:rPr>
          <w:rFonts w:ascii="Times New Roman" w:hAnsi="Times New Roman" w:cs="Times New Roman"/>
          <w:sz w:val="22"/>
        </w:rPr>
        <w:fldChar w:fldCharType="end"/>
      </w:r>
      <w:r w:rsidR="0094371E" w:rsidRPr="006258C2">
        <w:rPr>
          <w:rFonts w:ascii="Times New Roman" w:hAnsi="Times New Roman" w:cs="Times New Roman"/>
          <w:sz w:val="22"/>
        </w:rPr>
      </w:r>
      <w:r w:rsidR="0094371E" w:rsidRPr="006258C2">
        <w:rPr>
          <w:rFonts w:ascii="Times New Roman" w:hAnsi="Times New Roman" w:cs="Times New Roman"/>
          <w:sz w:val="22"/>
        </w:rPr>
        <w:fldChar w:fldCharType="separate"/>
      </w:r>
      <w:r w:rsidRPr="006258C2">
        <w:rPr>
          <w:rFonts w:ascii="Times New Roman" w:hAnsi="Times New Roman" w:cs="Times New Roman"/>
          <w:noProof/>
          <w:sz w:val="22"/>
          <w:vertAlign w:val="superscript"/>
        </w:rPr>
        <w:t>59,60</w:t>
      </w:r>
      <w:r w:rsidR="0094371E" w:rsidRPr="006258C2">
        <w:rPr>
          <w:rFonts w:ascii="Times New Roman" w:hAnsi="Times New Roman" w:cs="Times New Roman"/>
          <w:sz w:val="22"/>
        </w:rPr>
        <w:fldChar w:fldCharType="end"/>
      </w:r>
      <w:r w:rsidR="0094371E" w:rsidRPr="006258C2">
        <w:rPr>
          <w:rFonts w:ascii="Times New Roman" w:hAnsi="Times New Roman" w:cs="Times New Roman"/>
          <w:sz w:val="22"/>
        </w:rPr>
        <w:t xml:space="preserve"> However, patient-derived iPSCs might still harbor the same pathogenic genes, which </w:t>
      </w:r>
      <w:r w:rsidR="00EB75F3" w:rsidRPr="006258C2">
        <w:rPr>
          <w:rFonts w:ascii="Times New Roman" w:hAnsi="Times New Roman" w:cs="Times New Roman"/>
          <w:sz w:val="22"/>
        </w:rPr>
        <w:t xml:space="preserve">could </w:t>
      </w:r>
      <w:r w:rsidR="0094371E" w:rsidRPr="006258C2">
        <w:rPr>
          <w:rFonts w:ascii="Times New Roman" w:hAnsi="Times New Roman" w:cs="Times New Roman"/>
          <w:sz w:val="22"/>
        </w:rPr>
        <w:t xml:space="preserve">influence the </w:t>
      </w:r>
      <w:r w:rsidR="00567177" w:rsidRPr="006258C2">
        <w:rPr>
          <w:rFonts w:ascii="Times New Roman" w:hAnsi="Times New Roman" w:cs="Times New Roman"/>
          <w:sz w:val="22"/>
        </w:rPr>
        <w:t>therapeutic efficacy</w:t>
      </w:r>
      <w:r w:rsidR="0094371E" w:rsidRPr="006258C2">
        <w:rPr>
          <w:rFonts w:ascii="Times New Roman" w:hAnsi="Times New Roman" w:cs="Times New Roman"/>
          <w:sz w:val="22"/>
        </w:rPr>
        <w:t xml:space="preserve"> of transplanted cells. Therefore, </w:t>
      </w:r>
      <w:r w:rsidR="00CF480C" w:rsidRPr="006258C2">
        <w:rPr>
          <w:rFonts w:ascii="Times New Roman" w:hAnsi="Times New Roman" w:cs="Times New Roman"/>
          <w:sz w:val="22"/>
        </w:rPr>
        <w:t>there is a necessity</w:t>
      </w:r>
      <w:r w:rsidR="0094371E" w:rsidRPr="006258C2">
        <w:rPr>
          <w:rFonts w:ascii="Times New Roman" w:hAnsi="Times New Roman" w:cs="Times New Roman"/>
          <w:sz w:val="22"/>
        </w:rPr>
        <w:t xml:space="preserve"> to combine CRISPR/Cas9 system to </w:t>
      </w:r>
      <w:r w:rsidR="00BF62D7" w:rsidRPr="006258C2">
        <w:rPr>
          <w:rFonts w:ascii="Times New Roman" w:hAnsi="Times New Roman" w:cs="Times New Roman"/>
          <w:sz w:val="22"/>
        </w:rPr>
        <w:t xml:space="preserve">fix </w:t>
      </w:r>
      <w:r w:rsidR="0094371E" w:rsidRPr="006258C2">
        <w:rPr>
          <w:rFonts w:ascii="Times New Roman" w:hAnsi="Times New Roman" w:cs="Times New Roman"/>
          <w:sz w:val="22"/>
        </w:rPr>
        <w:t>disease-causing mutation</w:t>
      </w:r>
      <w:r w:rsidR="002514C6" w:rsidRPr="006258C2">
        <w:rPr>
          <w:rFonts w:ascii="Times New Roman" w:hAnsi="Times New Roman" w:cs="Times New Roman"/>
          <w:sz w:val="22"/>
        </w:rPr>
        <w:t>s</w:t>
      </w:r>
      <w:r w:rsidR="0094371E" w:rsidRPr="006258C2">
        <w:rPr>
          <w:rFonts w:ascii="Times New Roman" w:hAnsi="Times New Roman" w:cs="Times New Roman"/>
          <w:sz w:val="22"/>
        </w:rPr>
        <w:t xml:space="preserve"> in patient-derived iPSCs before transplantation</w:t>
      </w:r>
      <w:r w:rsidR="00A86DA9" w:rsidRPr="006258C2">
        <w:rPr>
          <w:rFonts w:ascii="Times New Roman" w:hAnsi="Times New Roman" w:cs="Times New Roman"/>
          <w:sz w:val="22"/>
        </w:rPr>
        <w:t>.</w:t>
      </w:r>
      <w:r w:rsidR="0094371E" w:rsidRPr="006258C2">
        <w:rPr>
          <w:rFonts w:ascii="Times New Roman" w:hAnsi="Times New Roman" w:cs="Times New Roman"/>
          <w:sz w:val="22"/>
        </w:rPr>
        <w:fldChar w:fldCharType="begin"/>
      </w:r>
      <w:r w:rsidRPr="006258C2">
        <w:rPr>
          <w:rFonts w:ascii="Times New Roman" w:hAnsi="Times New Roman" w:cs="Times New Roman"/>
          <w:sz w:val="22"/>
        </w:rPr>
        <w:instrText xml:space="preserve"> ADDIN EN.CITE &lt;EndNote&gt;&lt;Cite&gt;&lt;Author&gt;Cai&lt;/Author&gt;&lt;Year&gt;2018&lt;/Year&gt;&lt;RecNum&gt;341&lt;/RecNum&gt;&lt;DisplayText&gt;&lt;style face="superscript"&gt;61&lt;/style&gt;&lt;/DisplayText&gt;&lt;record&gt;&lt;rec-number&gt;341&lt;/rec-number&gt;&lt;foreign-keys&gt;&lt;key app="EN" db-id="5z9perza8fr99ne2xvzvtzfddwts9vw2v9ft" timestamp="1567257012"&gt;341&lt;/key&gt;&lt;key app="ENWeb" db-id=""&gt;0&lt;/key&gt;&lt;/foreign-keys&gt;&lt;ref-type name="Journal Article"&gt;17&lt;/ref-type&gt;&lt;contributors&gt;&lt;authors&gt;&lt;author&gt;Cai, B.&lt;/author&gt;&lt;author&gt;Sun, S.&lt;/author&gt;&lt;author&gt;Li, Z.&lt;/author&gt;&lt;author&gt;Zhang, X.&lt;/author&gt;&lt;author&gt;Ke, Y.&lt;/author&gt;&lt;author&gt;Yang, J.&lt;/author&gt;&lt;author&gt;Li, X.&lt;/author&gt;&lt;/authors&gt;&lt;/contributors&gt;&lt;auth-address&gt;Tianjin Medical University Eye Hospital, Tianjin, 300384, China.&amp;#xD;Tianjin Medical University Eye Hospital, Tianjin, 300384, China. yangjin-324@163.com.&amp;#xD;Tianjin Medical University Eye Hospital, Tianjin, 300384, China. xiaorli@163.com.&lt;/auth-address&gt;&lt;titles&gt;&lt;title&gt;Application of CRISPR/Cas9 technologies combined with iPSCs in the study and treatment of retinal degenerative diseases&lt;/title&gt;&lt;secondary-title&gt;Hum Genet&lt;/secondary-title&gt;&lt;/titles&gt;&lt;periodical&gt;&lt;full-title&gt;Hum Genet&lt;/full-title&gt;&lt;/periodical&gt;&lt;pages&gt;679-688&lt;/pages&gt;&lt;volume&gt;137&lt;/volume&gt;&lt;number&gt;9&lt;/number&gt;&lt;keywords&gt;&lt;keyword&gt;Animals&lt;/keyword&gt;&lt;keyword&gt;*CRISPR-Cas Systems&lt;/keyword&gt;&lt;keyword&gt;Combined Modality Therapy&lt;/keyword&gt;&lt;keyword&gt;Gene Editing&lt;/keyword&gt;&lt;keyword&gt;*Genetic Therapy&lt;/keyword&gt;&lt;keyword&gt;Humans&lt;/keyword&gt;&lt;keyword&gt;Induced Pluripotent Stem Cells/*cytology&lt;/keyword&gt;&lt;keyword&gt;Retinal Degeneration/genetics/*therapy&lt;/keyword&gt;&lt;keyword&gt;Stem Cell Transplantation/*methods&lt;/keyword&gt;&lt;/keywords&gt;&lt;dates&gt;&lt;year&gt;2018&lt;/year&gt;&lt;pub-dates&gt;&lt;date&gt;Sep&lt;/date&gt;&lt;/pub-dates&gt;&lt;/dates&gt;&lt;isbn&gt;1432-1203 (Electronic)&amp;#xD;0340-6717 (Linking)&lt;/isbn&gt;&lt;accession-num&gt;30203114&lt;/accession-num&gt;&lt;urls&gt;&lt;related-urls&gt;&lt;url&gt;https://www.ncbi.nlm.nih.gov/pubmed/30203114&lt;/url&gt;&lt;/related-urls&gt;&lt;/urls&gt;&lt;electronic-resource-num&gt;10.1007/s00439-018-1933-9&lt;/electronic-resource-num&gt;&lt;/record&gt;&lt;/Cite&gt;&lt;/EndNote&gt;</w:instrText>
      </w:r>
      <w:r w:rsidR="0094371E" w:rsidRPr="006258C2">
        <w:rPr>
          <w:rFonts w:ascii="Times New Roman" w:hAnsi="Times New Roman" w:cs="Times New Roman"/>
          <w:sz w:val="22"/>
        </w:rPr>
        <w:fldChar w:fldCharType="separate"/>
      </w:r>
      <w:r w:rsidRPr="006258C2">
        <w:rPr>
          <w:rFonts w:ascii="Times New Roman" w:hAnsi="Times New Roman" w:cs="Times New Roman"/>
          <w:noProof/>
          <w:sz w:val="22"/>
          <w:vertAlign w:val="superscript"/>
        </w:rPr>
        <w:t>61</w:t>
      </w:r>
      <w:r w:rsidR="0094371E" w:rsidRPr="006258C2">
        <w:rPr>
          <w:rFonts w:ascii="Times New Roman" w:hAnsi="Times New Roman" w:cs="Times New Roman"/>
          <w:sz w:val="22"/>
        </w:rPr>
        <w:fldChar w:fldCharType="end"/>
      </w:r>
    </w:p>
    <w:p w14:paraId="065C9BEC" w14:textId="77777777" w:rsidR="009F7913" w:rsidRPr="006258C2" w:rsidRDefault="009F7913" w:rsidP="008E4B03">
      <w:pPr>
        <w:spacing w:line="480" w:lineRule="auto"/>
        <w:ind w:firstLine="360"/>
        <w:rPr>
          <w:rFonts w:ascii="Times New Roman" w:hAnsi="Times New Roman" w:cs="Times New Roman"/>
          <w:sz w:val="22"/>
        </w:rPr>
      </w:pPr>
    </w:p>
    <w:p w14:paraId="29D65DBD" w14:textId="77777777" w:rsidR="00461A74" w:rsidRPr="006258C2" w:rsidRDefault="009F3CF7" w:rsidP="00E60199">
      <w:pPr>
        <w:pStyle w:val="a7"/>
        <w:numPr>
          <w:ilvl w:val="0"/>
          <w:numId w:val="6"/>
        </w:numPr>
        <w:spacing w:line="480" w:lineRule="auto"/>
        <w:ind w:firstLineChars="0"/>
        <w:rPr>
          <w:rFonts w:ascii="Times New Roman" w:hAnsi="Times New Roman" w:cs="Times New Roman"/>
          <w:b/>
          <w:sz w:val="22"/>
        </w:rPr>
      </w:pPr>
      <w:r w:rsidRPr="006258C2">
        <w:rPr>
          <w:rFonts w:ascii="Times New Roman" w:hAnsi="Times New Roman" w:cs="Times New Roman"/>
          <w:b/>
          <w:sz w:val="22"/>
        </w:rPr>
        <w:t xml:space="preserve">Genome </w:t>
      </w:r>
      <w:r w:rsidR="00CE6533" w:rsidRPr="006258C2">
        <w:rPr>
          <w:rFonts w:ascii="Times New Roman" w:hAnsi="Times New Roman" w:cs="Times New Roman"/>
          <w:b/>
          <w:sz w:val="22"/>
        </w:rPr>
        <w:t>e</w:t>
      </w:r>
      <w:r w:rsidRPr="006258C2">
        <w:rPr>
          <w:rFonts w:ascii="Times New Roman" w:hAnsi="Times New Roman" w:cs="Times New Roman"/>
          <w:b/>
          <w:sz w:val="22"/>
        </w:rPr>
        <w:t xml:space="preserve">diting for </w:t>
      </w:r>
      <w:r w:rsidR="00CE6533" w:rsidRPr="006258C2">
        <w:rPr>
          <w:rFonts w:ascii="Times New Roman" w:hAnsi="Times New Roman" w:cs="Times New Roman"/>
          <w:b/>
          <w:sz w:val="22"/>
        </w:rPr>
        <w:t>d</w:t>
      </w:r>
      <w:r w:rsidRPr="006258C2">
        <w:rPr>
          <w:rFonts w:ascii="Times New Roman" w:hAnsi="Times New Roman" w:cs="Times New Roman"/>
          <w:b/>
          <w:sz w:val="22"/>
        </w:rPr>
        <w:t xml:space="preserve">isease </w:t>
      </w:r>
      <w:r w:rsidR="00CE6533" w:rsidRPr="006258C2">
        <w:rPr>
          <w:rFonts w:ascii="Times New Roman" w:hAnsi="Times New Roman" w:cs="Times New Roman"/>
          <w:b/>
          <w:sz w:val="22"/>
        </w:rPr>
        <w:t>m</w:t>
      </w:r>
      <w:r w:rsidRPr="006258C2">
        <w:rPr>
          <w:rFonts w:ascii="Times New Roman" w:hAnsi="Times New Roman" w:cs="Times New Roman"/>
          <w:b/>
          <w:sz w:val="22"/>
        </w:rPr>
        <w:t>odeling</w:t>
      </w:r>
      <w:r w:rsidR="0085607F" w:rsidRPr="006258C2">
        <w:rPr>
          <w:rFonts w:ascii="Times New Roman" w:hAnsi="Times New Roman" w:cs="Times New Roman"/>
          <w:b/>
          <w:sz w:val="22"/>
        </w:rPr>
        <w:t xml:space="preserve"> and gene therapy</w:t>
      </w:r>
    </w:p>
    <w:p w14:paraId="1FD6ED8F" w14:textId="6D75292D" w:rsidR="00A515DD" w:rsidRPr="006258C2" w:rsidRDefault="00931783"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Targeted gene </w:t>
      </w:r>
      <w:r w:rsidR="00CE6533" w:rsidRPr="006258C2">
        <w:rPr>
          <w:rFonts w:ascii="Times New Roman" w:hAnsi="Times New Roman" w:cs="Times New Roman"/>
          <w:sz w:val="22"/>
        </w:rPr>
        <w:t>modification</w:t>
      </w:r>
      <w:r w:rsidRPr="006258C2">
        <w:rPr>
          <w:rFonts w:ascii="Times New Roman" w:hAnsi="Times New Roman" w:cs="Times New Roman"/>
          <w:sz w:val="22"/>
        </w:rPr>
        <w:t xml:space="preserve"> via chimeric genome editing tools (</w:t>
      </w:r>
      <w:proofErr w:type="spellStart"/>
      <w:r w:rsidRPr="006258C2">
        <w:rPr>
          <w:rFonts w:ascii="Times New Roman" w:hAnsi="Times New Roman" w:cs="Times New Roman"/>
          <w:sz w:val="22"/>
        </w:rPr>
        <w:t>eg</w:t>
      </w:r>
      <w:proofErr w:type="spellEnd"/>
      <w:r w:rsidRPr="006258C2">
        <w:rPr>
          <w:rFonts w:ascii="Times New Roman" w:hAnsi="Times New Roman" w:cs="Times New Roman"/>
          <w:sz w:val="22"/>
        </w:rPr>
        <w:t>, ZFN, TALEN and CRISPR/Cas</w:t>
      </w:r>
      <w:r w:rsidR="006A7469" w:rsidRPr="006258C2">
        <w:rPr>
          <w:rFonts w:ascii="Times New Roman" w:hAnsi="Times New Roman" w:cs="Times New Roman"/>
          <w:sz w:val="22"/>
        </w:rPr>
        <w:t>9</w:t>
      </w:r>
      <w:r w:rsidRPr="006258C2">
        <w:rPr>
          <w:rFonts w:ascii="Times New Roman" w:hAnsi="Times New Roman" w:cs="Times New Roman"/>
          <w:sz w:val="22"/>
        </w:rPr>
        <w:t>)</w:t>
      </w:r>
      <w:r w:rsidR="00CE6533" w:rsidRPr="006258C2">
        <w:rPr>
          <w:rFonts w:ascii="Times New Roman" w:hAnsi="Times New Roman" w:cs="Times New Roman"/>
          <w:sz w:val="22"/>
        </w:rPr>
        <w:t xml:space="preserve"> is</w:t>
      </w:r>
      <w:r w:rsidRPr="006258C2">
        <w:rPr>
          <w:rFonts w:ascii="Times New Roman" w:hAnsi="Times New Roman" w:cs="Times New Roman"/>
          <w:sz w:val="22"/>
        </w:rPr>
        <w:t xml:space="preserve"> </w:t>
      </w:r>
      <w:r w:rsidR="00CE6533" w:rsidRPr="006258C2">
        <w:rPr>
          <w:rFonts w:ascii="Times New Roman" w:hAnsi="Times New Roman" w:cs="Times New Roman"/>
          <w:sz w:val="22"/>
        </w:rPr>
        <w:t xml:space="preserve">a </w:t>
      </w:r>
      <w:r w:rsidR="001C2709" w:rsidRPr="006258C2">
        <w:rPr>
          <w:rFonts w:ascii="Times New Roman" w:hAnsi="Times New Roman" w:cs="Times New Roman"/>
          <w:sz w:val="22"/>
        </w:rPr>
        <w:t xml:space="preserve">powerful </w:t>
      </w:r>
      <w:r w:rsidRPr="006258C2">
        <w:rPr>
          <w:rFonts w:ascii="Times New Roman" w:hAnsi="Times New Roman" w:cs="Times New Roman"/>
          <w:sz w:val="22"/>
        </w:rPr>
        <w:t xml:space="preserve">method </w:t>
      </w:r>
      <w:r w:rsidR="00D430A0" w:rsidRPr="006258C2">
        <w:rPr>
          <w:rFonts w:ascii="Times New Roman" w:hAnsi="Times New Roman" w:cs="Times New Roman"/>
          <w:sz w:val="22"/>
        </w:rPr>
        <w:t xml:space="preserve">to assess </w:t>
      </w:r>
      <w:r w:rsidRPr="006258C2">
        <w:rPr>
          <w:rFonts w:ascii="Times New Roman" w:hAnsi="Times New Roman" w:cs="Times New Roman"/>
          <w:sz w:val="22"/>
        </w:rPr>
        <w:t xml:space="preserve">gene function </w:t>
      </w:r>
      <w:r w:rsidR="00E64188" w:rsidRPr="006258C2">
        <w:rPr>
          <w:rFonts w:ascii="Times New Roman" w:hAnsi="Times New Roman" w:cs="Times New Roman"/>
          <w:sz w:val="22"/>
        </w:rPr>
        <w:t>and</w:t>
      </w:r>
      <w:r w:rsidRPr="006258C2">
        <w:rPr>
          <w:rFonts w:ascii="Times New Roman" w:hAnsi="Times New Roman" w:cs="Times New Roman"/>
          <w:sz w:val="22"/>
        </w:rPr>
        <w:t xml:space="preserve"> precise</w:t>
      </w:r>
      <w:r w:rsidR="00EB6DE6" w:rsidRPr="006258C2">
        <w:rPr>
          <w:rFonts w:ascii="Times New Roman" w:hAnsi="Times New Roman" w:cs="Times New Roman"/>
          <w:sz w:val="22"/>
        </w:rPr>
        <w:t>ly</w:t>
      </w:r>
      <w:r w:rsidRPr="006258C2">
        <w:rPr>
          <w:rFonts w:ascii="Times New Roman" w:hAnsi="Times New Roman" w:cs="Times New Roman"/>
          <w:sz w:val="22"/>
        </w:rPr>
        <w:t xml:space="preserve"> </w:t>
      </w:r>
      <w:r w:rsidR="00E64188" w:rsidRPr="006258C2">
        <w:rPr>
          <w:rFonts w:ascii="Times New Roman" w:hAnsi="Times New Roman" w:cs="Times New Roman"/>
          <w:sz w:val="22"/>
        </w:rPr>
        <w:t>manipulat</w:t>
      </w:r>
      <w:r w:rsidR="00EB6DE6" w:rsidRPr="006258C2">
        <w:rPr>
          <w:rFonts w:ascii="Times New Roman" w:hAnsi="Times New Roman" w:cs="Times New Roman"/>
          <w:sz w:val="22"/>
        </w:rPr>
        <w:t>e</w:t>
      </w:r>
      <w:r w:rsidR="00E64188" w:rsidRPr="006258C2">
        <w:rPr>
          <w:rFonts w:ascii="Times New Roman" w:hAnsi="Times New Roman" w:cs="Times New Roman"/>
          <w:sz w:val="22"/>
        </w:rPr>
        <w:t xml:space="preserve"> </w:t>
      </w:r>
      <w:r w:rsidRPr="006258C2">
        <w:rPr>
          <w:rFonts w:ascii="Times New Roman" w:hAnsi="Times New Roman" w:cs="Times New Roman"/>
          <w:sz w:val="22"/>
        </w:rPr>
        <w:t xml:space="preserve">cellular </w:t>
      </w:r>
      <w:r w:rsidRPr="006258C2">
        <w:rPr>
          <w:rFonts w:ascii="Times New Roman" w:hAnsi="Times New Roman" w:cs="Times New Roman"/>
          <w:sz w:val="22"/>
        </w:rPr>
        <w:lastRenderedPageBreak/>
        <w:t xml:space="preserve">behavior and function. </w:t>
      </w:r>
      <w:r w:rsidR="007B70B5" w:rsidRPr="006258C2">
        <w:rPr>
          <w:rFonts w:ascii="Times New Roman" w:hAnsi="Times New Roman" w:cs="Times New Roman"/>
          <w:sz w:val="22"/>
        </w:rPr>
        <w:t xml:space="preserve">These </w:t>
      </w:r>
      <w:r w:rsidRPr="006258C2">
        <w:rPr>
          <w:rFonts w:ascii="Times New Roman" w:hAnsi="Times New Roman" w:cs="Times New Roman"/>
          <w:sz w:val="22"/>
        </w:rPr>
        <w:t xml:space="preserve">genome editing tools have enabled </w:t>
      </w:r>
      <w:r w:rsidR="00AF1025" w:rsidRPr="006258C2">
        <w:rPr>
          <w:rFonts w:ascii="Times New Roman" w:hAnsi="Times New Roman" w:cs="Times New Roman"/>
          <w:sz w:val="22"/>
        </w:rPr>
        <w:t xml:space="preserve">investigators </w:t>
      </w:r>
      <w:r w:rsidRPr="006258C2">
        <w:rPr>
          <w:rFonts w:ascii="Times New Roman" w:hAnsi="Times New Roman" w:cs="Times New Roman"/>
          <w:sz w:val="22"/>
        </w:rPr>
        <w:t xml:space="preserve">to </w:t>
      </w:r>
      <w:r w:rsidR="00CE6533" w:rsidRPr="006258C2">
        <w:rPr>
          <w:rFonts w:ascii="Times New Roman" w:hAnsi="Times New Roman" w:cs="Times New Roman"/>
          <w:sz w:val="22"/>
        </w:rPr>
        <w:t xml:space="preserve">use genetically engineered animal to understand </w:t>
      </w:r>
      <w:r w:rsidR="00B828BE" w:rsidRPr="006258C2">
        <w:rPr>
          <w:rFonts w:ascii="Times New Roman" w:hAnsi="Times New Roman" w:cs="Times New Roman"/>
          <w:sz w:val="22"/>
        </w:rPr>
        <w:t xml:space="preserve">the </w:t>
      </w:r>
      <w:proofErr w:type="spellStart"/>
      <w:r w:rsidR="00B828BE" w:rsidRPr="006258C2">
        <w:rPr>
          <w:rFonts w:ascii="Times New Roman" w:hAnsi="Times New Roman" w:cs="Times New Roman"/>
          <w:sz w:val="22"/>
        </w:rPr>
        <w:t>aetiology</w:t>
      </w:r>
      <w:proofErr w:type="spellEnd"/>
      <w:r w:rsidR="00B828BE" w:rsidRPr="006258C2">
        <w:rPr>
          <w:rFonts w:ascii="Times New Roman" w:hAnsi="Times New Roman" w:cs="Times New Roman"/>
          <w:sz w:val="22"/>
        </w:rPr>
        <w:t xml:space="preserve"> behind </w:t>
      </w:r>
      <w:r w:rsidR="00CE6533" w:rsidRPr="006258C2">
        <w:rPr>
          <w:rFonts w:ascii="Times New Roman" w:hAnsi="Times New Roman" w:cs="Times New Roman"/>
          <w:sz w:val="22"/>
        </w:rPr>
        <w:t>various disease</w:t>
      </w:r>
      <w:r w:rsidR="00B828BE" w:rsidRPr="006258C2">
        <w:rPr>
          <w:rFonts w:ascii="Times New Roman" w:hAnsi="Times New Roman" w:cs="Times New Roman"/>
          <w:sz w:val="22"/>
        </w:rPr>
        <w:t>s</w:t>
      </w:r>
      <w:r w:rsidR="00CE6533" w:rsidRPr="006258C2">
        <w:rPr>
          <w:rFonts w:ascii="Times New Roman" w:hAnsi="Times New Roman" w:cs="Times New Roman"/>
          <w:sz w:val="22"/>
        </w:rPr>
        <w:t xml:space="preserve"> and to clarify molecular </w:t>
      </w:r>
      <w:r w:rsidR="008C168A" w:rsidRPr="006258C2">
        <w:rPr>
          <w:rFonts w:ascii="Times New Roman" w:hAnsi="Times New Roman" w:cs="Times New Roman"/>
          <w:sz w:val="22"/>
        </w:rPr>
        <w:t xml:space="preserve">mechanisms </w:t>
      </w:r>
      <w:r w:rsidR="00CE6533" w:rsidRPr="006258C2">
        <w:rPr>
          <w:rFonts w:ascii="Times New Roman" w:hAnsi="Times New Roman" w:cs="Times New Roman"/>
          <w:sz w:val="22"/>
        </w:rPr>
        <w:t xml:space="preserve">that can be exploited for </w:t>
      </w:r>
      <w:r w:rsidR="000F00E0" w:rsidRPr="006258C2">
        <w:rPr>
          <w:rFonts w:ascii="Times New Roman" w:hAnsi="Times New Roman" w:cs="Times New Roman"/>
          <w:sz w:val="22"/>
        </w:rPr>
        <w:t>better therapeutic strategies</w:t>
      </w:r>
      <w:r w:rsidR="00193000" w:rsidRPr="006258C2">
        <w:rPr>
          <w:rFonts w:ascii="Times New Roman" w:hAnsi="Times New Roman" w:cs="Times New Roman"/>
          <w:sz w:val="22"/>
        </w:rPr>
        <w:t xml:space="preserve"> (</w:t>
      </w:r>
      <w:r w:rsidR="00193000" w:rsidRPr="006258C2">
        <w:rPr>
          <w:rFonts w:ascii="Times New Roman" w:hAnsi="Times New Roman" w:cs="Times New Roman"/>
          <w:b/>
          <w:sz w:val="22"/>
        </w:rPr>
        <w:t>Figure 2</w:t>
      </w:r>
      <w:r w:rsidR="00193000" w:rsidRPr="006258C2">
        <w:rPr>
          <w:rFonts w:ascii="Times New Roman" w:hAnsi="Times New Roman" w:cs="Times New Roman"/>
          <w:sz w:val="22"/>
        </w:rPr>
        <w:t>)</w:t>
      </w:r>
      <w:r w:rsidR="00CE6533" w:rsidRPr="006258C2">
        <w:rPr>
          <w:rFonts w:ascii="Times New Roman" w:hAnsi="Times New Roman" w:cs="Times New Roman"/>
          <w:sz w:val="22"/>
        </w:rPr>
        <w:t xml:space="preserve">. </w:t>
      </w:r>
    </w:p>
    <w:p w14:paraId="1DABD629" w14:textId="77777777" w:rsidR="000647DD" w:rsidRPr="006258C2" w:rsidRDefault="000647DD" w:rsidP="008E4B03">
      <w:pPr>
        <w:spacing w:line="480" w:lineRule="auto"/>
        <w:ind w:firstLine="360"/>
        <w:rPr>
          <w:rFonts w:ascii="Times New Roman" w:hAnsi="Times New Roman" w:cs="Times New Roman"/>
          <w:sz w:val="22"/>
        </w:rPr>
      </w:pPr>
    </w:p>
    <w:p w14:paraId="13644EE2" w14:textId="77777777" w:rsidR="00A13033" w:rsidRPr="006258C2" w:rsidRDefault="006A7469" w:rsidP="008E4B03">
      <w:pPr>
        <w:spacing w:line="480" w:lineRule="auto"/>
        <w:rPr>
          <w:rFonts w:ascii="Times New Roman" w:hAnsi="Times New Roman" w:cs="Times New Roman"/>
          <w:sz w:val="22"/>
        </w:rPr>
      </w:pPr>
      <w:r w:rsidRPr="006258C2">
        <w:rPr>
          <w:rFonts w:ascii="Times New Roman" w:hAnsi="Times New Roman" w:cs="Times New Roman"/>
          <w:b/>
          <w:sz w:val="22"/>
        </w:rPr>
        <w:t xml:space="preserve">3.1 </w:t>
      </w:r>
      <w:r w:rsidR="00A515DD" w:rsidRPr="006258C2">
        <w:rPr>
          <w:rFonts w:ascii="Times New Roman" w:hAnsi="Times New Roman" w:cs="Times New Roman"/>
          <w:b/>
          <w:sz w:val="22"/>
        </w:rPr>
        <w:t xml:space="preserve">Cancer </w:t>
      </w:r>
      <w:r w:rsidRPr="006258C2">
        <w:rPr>
          <w:rFonts w:ascii="Times New Roman" w:hAnsi="Times New Roman" w:cs="Times New Roman"/>
          <w:b/>
          <w:sz w:val="22"/>
        </w:rPr>
        <w:t>research</w:t>
      </w:r>
    </w:p>
    <w:p w14:paraId="0A32F5F8" w14:textId="19762FBA" w:rsidR="00931783" w:rsidRPr="006258C2" w:rsidRDefault="00931783"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Oncogenes and mutant tumor suppressor genes provide </w:t>
      </w:r>
      <w:r w:rsidR="008E4785" w:rsidRPr="006258C2">
        <w:rPr>
          <w:rFonts w:ascii="Times New Roman" w:hAnsi="Times New Roman" w:cs="Times New Roman"/>
          <w:sz w:val="22"/>
        </w:rPr>
        <w:t xml:space="preserve">outstanding </w:t>
      </w:r>
      <w:r w:rsidRPr="006258C2">
        <w:rPr>
          <w:rFonts w:ascii="Times New Roman" w:hAnsi="Times New Roman" w:cs="Times New Roman"/>
          <w:sz w:val="22"/>
        </w:rPr>
        <w:t>opportunities for the use of genome modulating approaches</w:t>
      </w:r>
      <w:r w:rsidR="00A86DA9" w:rsidRPr="006258C2">
        <w:rPr>
          <w:rFonts w:ascii="Times New Roman" w:hAnsi="Times New Roman" w:cs="Times New Roman"/>
          <w:sz w:val="22"/>
        </w:rPr>
        <w:t>.</w:t>
      </w:r>
      <w:r w:rsidR="005C5FC3"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Vogelstein&lt;/Author&gt;&lt;Year&gt;2013&lt;/Year&gt;&lt;RecNum&gt;96&lt;/RecNum&gt;&lt;DisplayText&gt;&lt;style face="superscript"&gt;62&lt;/style&gt;&lt;/DisplayText&gt;&lt;record&gt;&lt;rec-number&gt;96&lt;/rec-number&gt;&lt;foreign-keys&gt;&lt;key app="EN" db-id="d2r9z9x58pzr2pe20aspf2sazw0as2xts2p0" timestamp="1558337729"&gt;96&lt;/key&gt;&lt;/foreign-keys&gt;&lt;ref-type name="Journal Article"&gt;17&lt;/ref-type&gt;&lt;contributors&gt;&lt;authors&gt;&lt;author&gt;Vogelstein, B.&lt;/author&gt;&lt;author&gt;Papadopoulos, N.&lt;/author&gt;&lt;author&gt;Velculescu, V. E.&lt;/author&gt;&lt;author&gt;Zhou, S.&lt;/author&gt;&lt;author&gt;Diaz, L. A.&lt;/author&gt;&lt;author&gt;Kinzler, K. W.&lt;/author&gt;&lt;/authors&gt;&lt;/contributors&gt;&lt;auth-address&gt;The Ludwig Center and The Howard Hughes Medical Institute at Johns Hopkins Kimmel Cancer Center, Baltimore, MD 21287, USA.&lt;/auth-address&gt;&lt;titles&gt;&lt;title&gt;Cancer genome landscapes&lt;/title&gt;&lt;secondary-title&gt;Science&lt;/secondary-title&gt;&lt;/titles&gt;&lt;periodical&gt;&lt;full-title&gt;Science&lt;/full-title&gt;&lt;/periodical&gt;&lt;pages&gt;1546-58&lt;/pages&gt;&lt;volume&gt;339&lt;/volume&gt;&lt;number&gt;6127&lt;/number&gt;&lt;edition&gt;2013/03/30&lt;/edition&gt;&lt;dates&gt;&lt;year&gt;2013&lt;/year&gt;&lt;pub-dates&gt;&lt;date&gt;Mar 29&lt;/date&gt;&lt;/pub-dates&gt;&lt;/dates&gt;&lt;isbn&gt;(Electronic)&amp;#xD;(Linking)&lt;/isbn&gt;&lt;accession-num&gt;23539594&lt;/accession-num&gt;&lt;label&gt;1 Cancer&lt;/label&gt;&lt;urls&gt;&lt;/urls&gt;&lt;custom2&gt;PMC3749880&lt;/custom2&gt;&lt;electronic-resource-num&gt;10.1126/science.1235122&lt;/electronic-resource-num&gt;&lt;remote-database-provider&gt;NLM&lt;/remote-database-provider&gt;&lt;/record&gt;&lt;/Cite&gt;&lt;/EndNote&gt;</w:instrText>
      </w:r>
      <w:r w:rsidR="005C5FC3"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62</w:t>
      </w:r>
      <w:r w:rsidR="005C5FC3"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B81C13" w:rsidRPr="006258C2">
        <w:rPr>
          <w:rFonts w:ascii="Times New Roman" w:hAnsi="Times New Roman" w:cs="Times New Roman"/>
          <w:sz w:val="22"/>
        </w:rPr>
        <w:t xml:space="preserve">Genome editing technology has accomplished crucial targeted cleavage events </w:t>
      </w:r>
      <w:r w:rsidR="0022424A" w:rsidRPr="006258C2">
        <w:rPr>
          <w:rFonts w:ascii="Times New Roman" w:hAnsi="Times New Roman" w:cs="Times New Roman"/>
          <w:sz w:val="22"/>
        </w:rPr>
        <w:t xml:space="preserve">in </w:t>
      </w:r>
      <w:r w:rsidR="00B313CC" w:rsidRPr="006258C2">
        <w:rPr>
          <w:rFonts w:ascii="Times New Roman" w:hAnsi="Times New Roman" w:cs="Times New Roman"/>
          <w:sz w:val="22"/>
        </w:rPr>
        <w:t>various</w:t>
      </w:r>
      <w:r w:rsidR="00FC5C53" w:rsidRPr="006258C2">
        <w:rPr>
          <w:rFonts w:ascii="Times New Roman" w:hAnsi="Times New Roman" w:cs="Times New Roman"/>
          <w:sz w:val="22"/>
        </w:rPr>
        <w:t xml:space="preserve"> </w:t>
      </w:r>
      <w:r w:rsidR="0083322E" w:rsidRPr="006258C2">
        <w:rPr>
          <w:rFonts w:ascii="Times New Roman" w:hAnsi="Times New Roman" w:cs="Times New Roman"/>
          <w:sz w:val="22"/>
        </w:rPr>
        <w:t xml:space="preserve">fundamental </w:t>
      </w:r>
      <w:r w:rsidR="0022424A" w:rsidRPr="006258C2">
        <w:rPr>
          <w:rFonts w:ascii="Times New Roman" w:hAnsi="Times New Roman" w:cs="Times New Roman"/>
          <w:sz w:val="22"/>
        </w:rPr>
        <w:t>studies, f</w:t>
      </w:r>
      <w:r w:rsidRPr="006258C2">
        <w:rPr>
          <w:rFonts w:ascii="Times New Roman" w:hAnsi="Times New Roman" w:cs="Times New Roman"/>
          <w:sz w:val="22"/>
        </w:rPr>
        <w:t xml:space="preserve">rom </w:t>
      </w:r>
      <w:r w:rsidR="0022424A" w:rsidRPr="006258C2">
        <w:rPr>
          <w:rFonts w:ascii="Times New Roman" w:hAnsi="Times New Roman" w:cs="Times New Roman"/>
          <w:sz w:val="22"/>
        </w:rPr>
        <w:t>its</w:t>
      </w:r>
      <w:r w:rsidRPr="006258C2">
        <w:rPr>
          <w:rFonts w:ascii="Times New Roman" w:hAnsi="Times New Roman"/>
          <w:sz w:val="22"/>
        </w:rPr>
        <w:t xml:space="preserve"> </w:t>
      </w:r>
      <w:r w:rsidRPr="006258C2">
        <w:rPr>
          <w:rFonts w:ascii="Times New Roman" w:hAnsi="Times New Roman" w:cs="Times New Roman"/>
          <w:sz w:val="22"/>
        </w:rPr>
        <w:t xml:space="preserve">initial proofs of efficient gene editing in eukaryotes to </w:t>
      </w:r>
      <w:r w:rsidR="00B607EF" w:rsidRPr="006258C2">
        <w:rPr>
          <w:rFonts w:ascii="Times New Roman" w:hAnsi="Times New Roman" w:cs="Times New Roman"/>
          <w:sz w:val="22"/>
        </w:rPr>
        <w:t>its</w:t>
      </w:r>
      <w:r w:rsidR="008A14A7" w:rsidRPr="006258C2">
        <w:rPr>
          <w:rFonts w:ascii="Times New Roman" w:hAnsi="Times New Roman" w:cs="Times New Roman"/>
          <w:sz w:val="22"/>
        </w:rPr>
        <w:t xml:space="preserve"> </w:t>
      </w:r>
      <w:r w:rsidR="00755987" w:rsidRPr="006258C2">
        <w:rPr>
          <w:rFonts w:ascii="Times New Roman" w:hAnsi="Times New Roman" w:cs="Times New Roman"/>
          <w:sz w:val="22"/>
        </w:rPr>
        <w:t>recent</w:t>
      </w:r>
      <w:r w:rsidR="00123BBB" w:rsidRPr="006258C2">
        <w:rPr>
          <w:rFonts w:ascii="Times New Roman" w:hAnsi="Times New Roman" w:cs="Times New Roman"/>
          <w:sz w:val="22"/>
        </w:rPr>
        <w:t xml:space="preserve"> </w:t>
      </w:r>
      <w:r w:rsidRPr="006258C2">
        <w:rPr>
          <w:rFonts w:ascii="Times New Roman" w:hAnsi="Times New Roman" w:cs="Times New Roman"/>
          <w:sz w:val="22"/>
        </w:rPr>
        <w:t>applications in the engineering of hematopoietic stem cells (HSCs) and tumor-targeted T</w:t>
      </w:r>
      <w:r w:rsidR="00A515DD" w:rsidRPr="006258C2">
        <w:rPr>
          <w:rFonts w:ascii="Times New Roman" w:hAnsi="Times New Roman" w:cs="Times New Roman"/>
          <w:sz w:val="22"/>
        </w:rPr>
        <w:t xml:space="preserve"> </w:t>
      </w:r>
      <w:r w:rsidRPr="006258C2">
        <w:rPr>
          <w:rFonts w:ascii="Times New Roman" w:hAnsi="Times New Roman" w:cs="Times New Roman"/>
          <w:sz w:val="22"/>
        </w:rPr>
        <w:t>cells</w:t>
      </w:r>
      <w:r w:rsidR="00564150" w:rsidRPr="006258C2">
        <w:rPr>
          <w:rFonts w:ascii="Times New Roman" w:hAnsi="Times New Roman" w:cs="Times New Roman"/>
          <w:sz w:val="22"/>
        </w:rPr>
        <w:t>;</w:t>
      </w:r>
      <w:r w:rsidRPr="006258C2">
        <w:rPr>
          <w:rFonts w:ascii="Times New Roman" w:hAnsi="Times New Roman" w:cs="Times New Roman"/>
          <w:sz w:val="22"/>
        </w:rPr>
        <w:t xml:space="preserve"> </w:t>
      </w:r>
      <w:r w:rsidR="00176877" w:rsidRPr="006258C2">
        <w:rPr>
          <w:rFonts w:ascii="Times New Roman" w:hAnsi="Times New Roman" w:cs="Times New Roman"/>
          <w:sz w:val="22"/>
        </w:rPr>
        <w:t xml:space="preserve">this technology has </w:t>
      </w:r>
      <w:r w:rsidRPr="006258C2">
        <w:rPr>
          <w:rFonts w:ascii="Times New Roman" w:hAnsi="Times New Roman" w:cs="Times New Roman"/>
          <w:sz w:val="22"/>
        </w:rPr>
        <w:t>establish</w:t>
      </w:r>
      <w:r w:rsidR="00176877" w:rsidRPr="006258C2">
        <w:rPr>
          <w:rFonts w:ascii="Times New Roman" w:hAnsi="Times New Roman" w:cs="Times New Roman"/>
          <w:sz w:val="22"/>
        </w:rPr>
        <w:t>ed</w:t>
      </w:r>
      <w:r w:rsidRPr="006258C2">
        <w:rPr>
          <w:rFonts w:ascii="Times New Roman" w:hAnsi="Times New Roman" w:cs="Times New Roman"/>
          <w:sz w:val="22"/>
        </w:rPr>
        <w:t xml:space="preserve"> </w:t>
      </w:r>
      <w:r w:rsidR="00DE5F9D" w:rsidRPr="006258C2">
        <w:rPr>
          <w:rFonts w:ascii="Times New Roman" w:hAnsi="Times New Roman" w:cs="Times New Roman"/>
          <w:sz w:val="22"/>
        </w:rPr>
        <w:t xml:space="preserve">novel </w:t>
      </w:r>
      <w:r w:rsidRPr="006258C2">
        <w:rPr>
          <w:rFonts w:ascii="Times New Roman" w:hAnsi="Times New Roman" w:cs="Times New Roman"/>
          <w:sz w:val="22"/>
        </w:rPr>
        <w:t xml:space="preserve">concepts of </w:t>
      </w:r>
      <w:r w:rsidR="00DE5F9D" w:rsidRPr="006258C2">
        <w:rPr>
          <w:rFonts w:ascii="Times New Roman" w:hAnsi="Times New Roman" w:cs="Times New Roman"/>
          <w:sz w:val="22"/>
        </w:rPr>
        <w:t xml:space="preserve">gene modification </w:t>
      </w:r>
      <w:r w:rsidRPr="006258C2">
        <w:rPr>
          <w:rFonts w:ascii="Times New Roman" w:hAnsi="Times New Roman" w:cs="Times New Roman"/>
          <w:sz w:val="22"/>
        </w:rPr>
        <w:t xml:space="preserve">and </w:t>
      </w:r>
      <w:r w:rsidR="005601B5" w:rsidRPr="006258C2">
        <w:rPr>
          <w:rFonts w:ascii="Times New Roman" w:hAnsi="Times New Roman" w:cs="Times New Roman"/>
          <w:sz w:val="22"/>
        </w:rPr>
        <w:t>has extended</w:t>
      </w:r>
      <w:r w:rsidRPr="006258C2">
        <w:rPr>
          <w:rFonts w:ascii="Times New Roman" w:hAnsi="Times New Roman" w:cs="Times New Roman"/>
          <w:sz w:val="22"/>
        </w:rPr>
        <w:t xml:space="preserve"> to a border field of cancer research. </w:t>
      </w:r>
    </w:p>
    <w:p w14:paraId="6012D19B" w14:textId="0C77CF80" w:rsidR="00931783" w:rsidRPr="006258C2" w:rsidRDefault="00931783"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As an archetypal platform for programmable DNA cleavage, ZFN-mediated targeting has been successfully applied to modify plenty of genes in human cells and a number of model organisms, thus opening the door to the development and application of genome editing technologies. ZFN-driven gene disruption was primarily demonstrated in 1994 when a three-finger protein was constructed to specifically block the expression of BCR-ABL human oncogene that was transformed into a mouse cell line</w:t>
      </w:r>
      <w:r w:rsidR="00A86DA9" w:rsidRPr="006258C2">
        <w:rPr>
          <w:rFonts w:ascii="Times New Roman" w:hAnsi="Times New Roman" w:cs="Times New Roman"/>
          <w:sz w:val="22"/>
        </w:rPr>
        <w:t>.</w:t>
      </w:r>
      <w:r w:rsidR="00DD0FE1"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Choo&lt;/Author&gt;&lt;Year&gt;1994&lt;/Year&gt;&lt;RecNum&gt;151&lt;/RecNum&gt;&lt;DisplayText&gt;&lt;style face="superscript"&gt;63&lt;/style&gt;&lt;/DisplayText&gt;&lt;record&gt;&lt;rec-number&gt;151&lt;/rec-number&gt;&lt;foreign-keys&gt;&lt;key app="EN" db-id="d2r9z9x58pzr2pe20aspf2sazw0as2xts2p0" timestamp="1558661175"&gt;151&lt;/key&gt;&lt;/foreign-keys&gt;&lt;ref-type name="Journal Article"&gt;17&lt;/ref-type&gt;&lt;contributors&gt;&lt;authors&gt;&lt;author&gt;Choo, Y.&lt;/author&gt;&lt;author&gt;Sánchez-García, I.&lt;/author&gt;&lt;author&gt;Klug, A.&lt;/author&gt;&lt;/authors&gt;&lt;/contributors&gt;&lt;auth-address&gt;Medical Research Council, Laboratory of Molecular Biology, Cambridge, UK.&lt;/auth-address&gt;&lt;titles&gt;&lt;title&gt;In vivo repression by a site-specific DNA-binding protein designed against an oncogenic sequence&lt;/title&gt;&lt;secondary-title&gt;Nature&lt;/secondary-title&gt;&lt;/titles&gt;&lt;periodical&gt;&lt;full-title&gt;Nature&lt;/full-title&gt;&lt;/periodical&gt;&lt;pages&gt;642-5&lt;/pages&gt;&lt;volume&gt;372&lt;/volume&gt;&lt;number&gt;6507&lt;/number&gt;&lt;edition&gt;1994/12/15&lt;/edition&gt;&lt;dates&gt;&lt;year&gt;1994&lt;/year&gt;&lt;pub-dates&gt;&lt;date&gt;Dec 15&lt;/date&gt;&lt;/pub-dates&gt;&lt;/dates&gt;&lt;isbn&gt;(Electronic)&amp;#xD;(Linking)&lt;/isbn&gt;&lt;accession-num&gt;7990954&lt;/accession-num&gt;&lt;urls&gt;&lt;/urls&gt;&lt;electronic-resource-num&gt;10.1038/372642a0&lt;/electronic-resource-num&gt;&lt;remote-database-provider&gt;NLM&lt;/remote-database-provider&gt;&lt;/record&gt;&lt;/Cite&gt;&lt;/EndNote&gt;</w:instrText>
      </w:r>
      <w:r w:rsidR="00DD0FE1"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63</w:t>
      </w:r>
      <w:r w:rsidR="00DD0FE1"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AB3EA0" w:rsidRPr="006258C2">
        <w:rPr>
          <w:rFonts w:ascii="Times New Roman" w:hAnsi="Times New Roman" w:cs="Times New Roman"/>
          <w:sz w:val="22"/>
        </w:rPr>
        <w:t>After that, a</w:t>
      </w:r>
      <w:r w:rsidRPr="006258C2">
        <w:rPr>
          <w:rFonts w:ascii="Times New Roman" w:hAnsi="Times New Roman" w:cs="Times New Roman"/>
          <w:sz w:val="22"/>
        </w:rPr>
        <w:t xml:space="preserve"> study used a human lymphoblast cell line derived from chronic myeloid leukemia (CML) patients, and a custom-designed ZFN was applied to this cell line to deliver site-specific DSB to the telomeric portion of the </w:t>
      </w:r>
      <w:r w:rsidR="00DD0FE1" w:rsidRPr="006258C2">
        <w:rPr>
          <w:rFonts w:ascii="Times New Roman" w:hAnsi="Times New Roman" w:cs="Times New Roman"/>
          <w:sz w:val="22"/>
        </w:rPr>
        <w:t xml:space="preserve">Mixed Lineage Leukemia (MLL) gene </w:t>
      </w:r>
      <w:r w:rsidRPr="006258C2">
        <w:rPr>
          <w:rFonts w:ascii="Times New Roman" w:hAnsi="Times New Roman" w:cs="Times New Roman"/>
          <w:sz w:val="22"/>
        </w:rPr>
        <w:t>breakpoint cluster region as well as to analyze chromosomal rearrangements associated with MLL leukemogenesis via DSB error-repair</w:t>
      </w:r>
      <w:r w:rsidR="00A86DA9" w:rsidRPr="006258C2">
        <w:rPr>
          <w:rFonts w:ascii="Times New Roman" w:hAnsi="Times New Roman" w:cs="Times New Roman"/>
          <w:sz w:val="22"/>
        </w:rPr>
        <w:t>.</w:t>
      </w:r>
      <w:r w:rsidR="00DD0FE1"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Do&lt;/Author&gt;&lt;Year&gt;2012&lt;/Year&gt;&lt;RecNum&gt;170&lt;/RecNum&gt;&lt;DisplayText&gt;&lt;style face="superscript"&gt;64&lt;/style&gt;&lt;/DisplayText&gt;&lt;record&gt;&lt;rec-number&gt;170&lt;/rec-number&gt;&lt;foreign-keys&gt;&lt;key app="EN" db-id="d2r9z9x58pzr2pe20aspf2sazw0as2xts2p0" timestamp="1558699539"&gt;170&lt;/key&gt;&lt;key app="ENWeb" db-id=""&gt;0&lt;/key&gt;&lt;/foreign-keys&gt;&lt;ref-type name="Journal Article"&gt;17&lt;/ref-type&gt;&lt;contributors&gt;&lt;authors&gt;&lt;author&gt;Do, T. U.&lt;/author&gt;&lt;author&gt;Ho, B.&lt;/author&gt;&lt;author&gt;Shih, S. J.&lt;/author&gt;&lt;author&gt;Vaughan, A.&lt;/author&gt;&lt;/authors&gt;&lt;/contributors&gt;&lt;auth-address&gt;University of California, Davis, CA 95616, USA.&lt;/auth-address&gt;&lt;titles&gt;&lt;title&gt;Zinc Finger Nuclease induced DNA double stranded breaks and rearrangements in MLL&lt;/title&gt;&lt;secondary-title&gt;Mutat Res&lt;/secondary-title&gt;&lt;/titles&gt;&lt;periodical&gt;&lt;full-title&gt;Mutat Res&lt;/full-title&gt;&lt;/periodical&gt;&lt;pages&gt;34-42&lt;/pages&gt;&lt;volume&gt;740&lt;/volume&gt;&lt;number&gt;1-2&lt;/number&gt;&lt;edition&gt;2013/01/08&lt;/edition&gt;&lt;keywords&gt;&lt;keyword&gt;Cell Line&lt;/keyword&gt;&lt;keyword&gt;*DNA Breaks, Double-Stranded&lt;/keyword&gt;&lt;keyword&gt;DNA Fragmentation&lt;/keyword&gt;&lt;keyword&gt;DNA Repair&lt;/keyword&gt;&lt;keyword&gt;Endodeoxyribonucleases/*pharmacology&lt;/keyword&gt;&lt;keyword&gt;Humans&lt;/keyword&gt;&lt;keyword&gt;Leukemia, Myeloid, Acute/*genetics&lt;/keyword&gt;&lt;keyword&gt;Mutagenesis, Insertional/*methods&lt;/keyword&gt;&lt;keyword&gt;Mutation&lt;/keyword&gt;&lt;keyword&gt;Myeloid-Lymphoid Leukemia Protein/*genetics&lt;/keyword&gt;&lt;keyword&gt;Translocation, Genetic&lt;/keyword&gt;&lt;/keywords&gt;&lt;dates&gt;&lt;year&gt;2012&lt;/year&gt;&lt;pub-dates&gt;&lt;date&gt;Dec&lt;/date&gt;&lt;/pub-dates&gt;&lt;/dates&gt;&lt;isbn&gt;0027-5107 (Print)&amp;#xD;0027-5107 (Linking)&lt;/isbn&gt;&lt;accession-num&gt;23291497&lt;/accession-num&gt;&lt;label&gt;DSB MLL&lt;/label&gt;&lt;urls&gt;&lt;related-urls&gt;&lt;url&gt;https://www.ncbi.nlm.nih.gov/pubmed/23291497&lt;/url&gt;&lt;/related-urls&gt;&lt;/urls&gt;&lt;custom2&gt;PMC3578303&lt;/custom2&gt;&lt;electronic-resource-num&gt;10.1016/j.mrfmmm.2012.12.006&lt;/electronic-resource-num&gt;&lt;/record&gt;&lt;/Cite&gt;&lt;/EndNote&gt;</w:instrText>
      </w:r>
      <w:r w:rsidR="00DD0FE1"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64</w:t>
      </w:r>
      <w:r w:rsidR="00DD0FE1"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DD0FE1" w:rsidRPr="006258C2">
        <w:rPr>
          <w:rFonts w:ascii="Times New Roman" w:hAnsi="Times New Roman" w:cs="Times New Roman"/>
          <w:sz w:val="22"/>
        </w:rPr>
        <w:t>S</w:t>
      </w:r>
      <w:r w:rsidRPr="006258C2">
        <w:rPr>
          <w:rFonts w:ascii="Times New Roman" w:hAnsi="Times New Roman" w:cs="Times New Roman"/>
          <w:sz w:val="22"/>
        </w:rPr>
        <w:t xml:space="preserve">uccessful targeted modulation was also achieved using designed ZFNs, which promoted the </w:t>
      </w:r>
      <w:r w:rsidRPr="006258C2">
        <w:rPr>
          <w:rFonts w:ascii="Times New Roman" w:hAnsi="Times New Roman" w:cs="Times New Roman"/>
          <w:sz w:val="22"/>
        </w:rPr>
        <w:lastRenderedPageBreak/>
        <w:t>disruption of endogenous T-cell receptor (TCR) β- and α-chain genes. Lymphocytes treated with ZFNs lacked surface expression of CD3-TCR and expanded with an increase of interleukin-7 (IL-7) and IL-15</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fldData xml:space="preserve">PEVuZE5vdGU+PENpdGU+PEF1dGhvcj5Qcm92YXNpPC9BdXRob3I+PFllYXI+MjAxMjwvWWVhcj48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Qcm92YXNpPC9BdXRob3I+PFllYXI+MjAxMjwvWWVhcj48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36235C" w:rsidRPr="006258C2">
        <w:rPr>
          <w:rFonts w:ascii="Times New Roman" w:hAnsi="Times New Roman" w:cs="Times New Roman"/>
          <w:sz w:val="22"/>
        </w:rPr>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65</w:t>
      </w:r>
      <w:r w:rsidR="0036235C" w:rsidRPr="006258C2">
        <w:rPr>
          <w:rFonts w:ascii="Times New Roman" w:hAnsi="Times New Roman" w:cs="Times New Roman"/>
          <w:sz w:val="22"/>
        </w:rPr>
        <w:fldChar w:fldCharType="end"/>
      </w:r>
      <w:r w:rsidRPr="006258C2">
        <w:rPr>
          <w:rFonts w:ascii="Times New Roman" w:hAnsi="Times New Roman" w:cs="Times New Roman"/>
          <w:sz w:val="22"/>
        </w:rPr>
        <w:t xml:space="preserve"> By targeting the promoter function of long terminal repeat (LTR) from human T cell leukemia virus type 1 (HTLV-1), a novel therapeutic ZFN specifically killed HTLV-1-infected cells in an in vivo model of adult T cell leukemia (ATL)</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Tanaka&lt;/Author&gt;&lt;Year&gt;2013&lt;/Year&gt;&lt;RecNum&gt;201&lt;/RecNum&gt;&lt;DisplayText&gt;&lt;style face="superscript"&gt;66&lt;/style&gt;&lt;/DisplayText&gt;&lt;record&gt;&lt;rec-number&gt;201&lt;/rec-number&gt;&lt;foreign-keys&gt;&lt;key app="EN" db-id="d2r9z9x58pzr2pe20aspf2sazw0as2xts2p0" timestamp="1558756185"&gt;201&lt;/key&gt;&lt;/foreign-keys&gt;&lt;ref-type name="Journal Article"&gt;17&lt;/ref-type&gt;&lt;contributors&gt;&lt;authors&gt;&lt;author&gt;Tanaka, A.&lt;/author&gt;&lt;author&gt;Takeda, S.&lt;/author&gt;&lt;author&gt;Kariya, R.&lt;/author&gt;&lt;author&gt;Matsuda, K.&lt;/author&gt;&lt;author&gt;Urano, E.&lt;/author&gt;&lt;author&gt;Okada, S.&lt;/author&gt;&lt;author&gt;Komano, J.&lt;/author&gt;&lt;/authors&gt;&lt;/contributors&gt;&lt;auth-address&gt;Research Institute for Microbial Diseases, Osaka University, Osaka, Japan.&lt;/auth-address&gt;&lt;titles&gt;&lt;title&gt;A novel therapeutic molecule against HTLV-1 infection targeting provirus&lt;/title&gt;&lt;secondary-title&gt;Leukemia&lt;/secondary-title&gt;&lt;/titles&gt;&lt;periodical&gt;&lt;full-title&gt;Leukemia&lt;/full-title&gt;&lt;/periodical&gt;&lt;pages&gt;1621-7&lt;/pages&gt;&lt;volume&gt;27&lt;/volume&gt;&lt;number&gt;8&lt;/number&gt;&lt;edition&gt;2013/02/16&lt;/edition&gt;&lt;dates&gt;&lt;year&gt;2013&lt;/year&gt;&lt;pub-dates&gt;&lt;date&gt;Aug&lt;/date&gt;&lt;/pub-dates&gt;&lt;/dates&gt;&lt;isbn&gt;(Electronic)&amp;#xD;(Linking)&lt;/isbn&gt;&lt;accession-num&gt;23411465&lt;/accession-num&gt;&lt;urls&gt;&lt;/urls&gt;&lt;electronic-resource-num&gt;10.1038/leu.2013.46&lt;/electronic-resource-num&gt;&lt;remote-database-provider&gt;NLM&lt;/remote-database-provider&gt;&lt;/record&gt;&lt;/Cite&gt;&lt;/EndNote&gt;</w:instrText>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66</w:t>
      </w:r>
      <w:r w:rsidR="0036235C"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8E4785" w:rsidRPr="006258C2">
        <w:rPr>
          <w:rFonts w:ascii="Times New Roman" w:hAnsi="Times New Roman" w:cs="Times New Roman"/>
          <w:sz w:val="22"/>
        </w:rPr>
        <w:t>In addition</w:t>
      </w:r>
      <w:r w:rsidRPr="006258C2">
        <w:rPr>
          <w:rFonts w:ascii="Times New Roman" w:hAnsi="Times New Roman" w:cs="Times New Roman"/>
          <w:sz w:val="22"/>
        </w:rPr>
        <w:t>, it was reported that effective cleavage of BCR-ABL fusion gene by highly specific ZFN terminated translation of the BCR-ABL protein and induced apoptosis in imatinib resistant CML cells</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fldData xml:space="preserve">PEVuZE5vdGU+PENpdGU+PEF1dGhvcj5IdWFuZzwvQXV0aG9yPjxZZWFyPjIwMTg8L1llYXI+PFJl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IdWFuZzwvQXV0aG9yPjxZZWFyPjIwMTg8L1llYXI+PFJl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36235C" w:rsidRPr="006258C2">
        <w:rPr>
          <w:rFonts w:ascii="Times New Roman" w:hAnsi="Times New Roman" w:cs="Times New Roman"/>
          <w:sz w:val="22"/>
        </w:rPr>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67</w:t>
      </w:r>
      <w:r w:rsidR="0036235C" w:rsidRPr="006258C2">
        <w:rPr>
          <w:rFonts w:ascii="Times New Roman" w:hAnsi="Times New Roman" w:cs="Times New Roman"/>
          <w:sz w:val="22"/>
        </w:rPr>
        <w:fldChar w:fldCharType="end"/>
      </w:r>
      <w:r w:rsidR="00A90548" w:rsidRPr="006258C2">
        <w:rPr>
          <w:rFonts w:ascii="Times New Roman" w:hAnsi="Times New Roman" w:cs="Times New Roman"/>
          <w:sz w:val="22"/>
        </w:rPr>
        <w:t xml:space="preserve"> </w:t>
      </w:r>
      <w:r w:rsidR="00DD0FE1" w:rsidRPr="006258C2">
        <w:rPr>
          <w:rFonts w:ascii="Times New Roman" w:hAnsi="Times New Roman" w:cs="Times New Roman"/>
          <w:sz w:val="22"/>
        </w:rPr>
        <w:t>Furthermore, c</w:t>
      </w:r>
      <w:r w:rsidR="00A90548" w:rsidRPr="006258C2">
        <w:rPr>
          <w:rFonts w:ascii="Times New Roman" w:hAnsi="Times New Roman" w:cs="Times New Roman"/>
          <w:sz w:val="22"/>
        </w:rPr>
        <w:t>ancer relevant translocations in human Ewing sarcoma and anaplastic large cell lymphoma (ALCL) cells induced by ZFNs demonstrated that precise genomic rearrangements can be achieved in relevant cell types by custom nucleases</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fldData xml:space="preserve">PEVuZE5vdGU+PENpdGU+PEF1dGhvcj5QaWdhbmVhdTwvQXV0aG9yPjxZZWFyPjIwMTM8L1llYXI+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QaWdhbmVhdTwvQXV0aG9yPjxZZWFyPjIwMTM8L1llYXI+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36235C" w:rsidRPr="006258C2">
        <w:rPr>
          <w:rFonts w:ascii="Times New Roman" w:hAnsi="Times New Roman" w:cs="Times New Roman"/>
          <w:sz w:val="22"/>
        </w:rPr>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68</w:t>
      </w:r>
      <w:r w:rsidR="0036235C" w:rsidRPr="006258C2">
        <w:rPr>
          <w:rFonts w:ascii="Times New Roman" w:hAnsi="Times New Roman" w:cs="Times New Roman"/>
          <w:sz w:val="22"/>
        </w:rPr>
        <w:fldChar w:fldCharType="end"/>
      </w:r>
      <w:r w:rsidR="00A90548" w:rsidRPr="006258C2">
        <w:rPr>
          <w:rFonts w:ascii="Times New Roman" w:hAnsi="Times New Roman" w:cs="Times New Roman"/>
          <w:sz w:val="22"/>
        </w:rPr>
        <w:t xml:space="preserve"> </w:t>
      </w:r>
      <w:r w:rsidR="008E4785" w:rsidRPr="006258C2">
        <w:rPr>
          <w:rFonts w:ascii="Times New Roman" w:hAnsi="Times New Roman" w:cs="Times New Roman"/>
          <w:sz w:val="22"/>
        </w:rPr>
        <w:t>Furthermore,</w:t>
      </w:r>
      <w:r w:rsidR="00A90548" w:rsidRPr="006258C2">
        <w:rPr>
          <w:rFonts w:ascii="Times New Roman" w:hAnsi="Times New Roman" w:cs="Times New Roman"/>
          <w:sz w:val="22"/>
        </w:rPr>
        <w:t xml:space="preserve"> the use of HER2 positive cell penetrating peptide (CPP) conjugated to mammalian mTOR-specific ZFN, has made the mTOR locus non-functional and inhibited relevant cancer signaling pathway, providing insight into the design of novel molecular targeted therapeutics for breast cancer (in particular) and other types of cancers</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Puria&lt;/Author&gt;&lt;Year&gt;2012&lt;/Year&gt;&lt;RecNum&gt;175&lt;/RecNum&gt;&lt;DisplayText&gt;&lt;style face="superscript"&gt;69&lt;/style&gt;&lt;/DisplayText&gt;&lt;record&gt;&lt;rec-number&gt;175&lt;/rec-number&gt;&lt;foreign-keys&gt;&lt;key app="EN" db-id="d2r9z9x58pzr2pe20aspf2sazw0as2xts2p0" timestamp="1558699715"&gt;175&lt;/key&gt;&lt;/foreign-keys&gt;&lt;ref-type name="Journal Article"&gt;17&lt;/ref-type&gt;&lt;contributors&gt;&lt;authors&gt;&lt;author&gt;Puria, R.&lt;/author&gt;&lt;author&gt;Sahi, S.&lt;/author&gt;&lt;author&gt;Nain, V.&lt;/author&gt;&lt;/authors&gt;&lt;/contributors&gt;&lt;auth-address&gt;School of Biotechnology, Gautam Buddha University, Greater NOIDA, Gautam Budh Nagar-201310, India. rpuria@gbu.ac.in&lt;/auth-address&gt;&lt;titles&gt;&lt;title&gt;HER2+ breast cancer therapy: by CPP-ZFN mediated targeting of mTOR?&lt;/title&gt;&lt;secondary-title&gt;Technol. Cancer Res. Treat.&lt;/secondary-title&gt;&lt;/titles&gt;&lt;periodical&gt;&lt;full-title&gt;Technol. Cancer Res. Treat.&lt;/full-title&gt;&lt;/periodical&gt;&lt;pages&gt;175-80&lt;/pages&gt;&lt;volume&gt;11&lt;/volume&gt;&lt;number&gt;2&lt;/number&gt;&lt;edition&gt;2012/02/17&lt;/edition&gt;&lt;dates&gt;&lt;year&gt;2012&lt;/year&gt;&lt;pub-dates&gt;&lt;date&gt;Apr&lt;/date&gt;&lt;/pub-dates&gt;&lt;/dates&gt;&lt;i</w:instrText>
      </w:r>
      <w:r w:rsidR="00962733" w:rsidRPr="006258C2">
        <w:rPr>
          <w:rFonts w:ascii="Times New Roman" w:hAnsi="Times New Roman" w:cs="Times New Roman" w:hint="eastAsia"/>
          <w:sz w:val="22"/>
        </w:rPr>
        <w:instrText>sbn&gt;(Electronic)&amp;#xD;(Linking)&lt;/isbn&gt;&lt;accession-num&gt;22335412&lt;/accession-num&gt;&lt;label&gt;&lt;style face="normal" font="default" charset="134" size="100%"&gt;</w:instrText>
      </w:r>
      <w:r w:rsidR="00962733" w:rsidRPr="006258C2">
        <w:rPr>
          <w:rFonts w:ascii="Times New Roman" w:hAnsi="Times New Roman" w:cs="Times New Roman" w:hint="eastAsia"/>
          <w:sz w:val="22"/>
        </w:rPr>
        <w:instrText>乳腺癌</w:instrText>
      </w:r>
      <w:r w:rsidR="00962733" w:rsidRPr="006258C2">
        <w:rPr>
          <w:rFonts w:ascii="Times New Roman" w:hAnsi="Times New Roman" w:cs="Times New Roman" w:hint="eastAsia"/>
          <w:sz w:val="22"/>
        </w:rPr>
        <w:instrText>&lt;/style&gt;&lt;/label&gt;&lt;urls&gt;&lt;/urls&gt;&lt;remote-database-provider&gt;NLM&lt;/remote-database-provider&gt;&lt;/record&gt;&lt;/Cite&gt;&lt;/EndN</w:instrText>
      </w:r>
      <w:r w:rsidR="00962733" w:rsidRPr="006258C2">
        <w:rPr>
          <w:rFonts w:ascii="Times New Roman" w:hAnsi="Times New Roman" w:cs="Times New Roman"/>
          <w:sz w:val="22"/>
        </w:rPr>
        <w:instrText>ote&gt;</w:instrText>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69</w:t>
      </w:r>
      <w:r w:rsidR="0036235C" w:rsidRPr="006258C2">
        <w:rPr>
          <w:rFonts w:ascii="Times New Roman" w:hAnsi="Times New Roman" w:cs="Times New Roman"/>
          <w:sz w:val="22"/>
        </w:rPr>
        <w:fldChar w:fldCharType="end"/>
      </w:r>
      <w:r w:rsidR="00A90548" w:rsidRPr="006258C2">
        <w:rPr>
          <w:rFonts w:ascii="Times New Roman" w:hAnsi="Times New Roman" w:cs="Times New Roman"/>
          <w:sz w:val="22"/>
        </w:rPr>
        <w:t xml:space="preserve"> </w:t>
      </w:r>
      <w:r w:rsidR="008E4785" w:rsidRPr="006258C2">
        <w:rPr>
          <w:rFonts w:ascii="Times New Roman" w:hAnsi="Times New Roman" w:cs="Times New Roman"/>
          <w:sz w:val="22"/>
        </w:rPr>
        <w:t>Moreover</w:t>
      </w:r>
      <w:r w:rsidR="00A90548" w:rsidRPr="006258C2">
        <w:rPr>
          <w:rFonts w:ascii="Times New Roman" w:hAnsi="Times New Roman" w:cs="Times New Roman"/>
          <w:sz w:val="22"/>
        </w:rPr>
        <w:t xml:space="preserve">, as the tumor suppressor gene p53 plays a pivotal role in preventing cancer development, strategies of genome editing to restore wild-type p53 function have been investigated. A yeast-one-hybrid (Y1H) four-finger ZFN was designed to replace mutant p53 with wild-type p53 in several cancer cell lines (from glioblastoma, leukemia and breast cancer) via ZFN-induced </w:t>
      </w:r>
      <w:r w:rsidR="002A3346" w:rsidRPr="006258C2">
        <w:rPr>
          <w:rFonts w:ascii="Times New Roman" w:hAnsi="Times New Roman" w:cs="Times New Roman"/>
          <w:sz w:val="22"/>
        </w:rPr>
        <w:t>HR</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fldData xml:space="preserve">PEVuZE5vdGU+PENpdGU+PEF1dGhvcj5IZXJybWFubjwvQXV0aG9yPjxZZWFyPjIwMTE8L1llYXI+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IZXJybWFubjwvQXV0aG9yPjxZZWFyPjIwMTE8L1llYXI+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36235C" w:rsidRPr="006258C2">
        <w:rPr>
          <w:rFonts w:ascii="Times New Roman" w:hAnsi="Times New Roman" w:cs="Times New Roman"/>
          <w:sz w:val="22"/>
        </w:rPr>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0</w:t>
      </w:r>
      <w:r w:rsidR="0036235C" w:rsidRPr="006258C2">
        <w:rPr>
          <w:rFonts w:ascii="Times New Roman" w:hAnsi="Times New Roman" w:cs="Times New Roman"/>
          <w:sz w:val="22"/>
        </w:rPr>
        <w:fldChar w:fldCharType="end"/>
      </w:r>
      <w:r w:rsidR="00A90548" w:rsidRPr="006258C2">
        <w:rPr>
          <w:rFonts w:ascii="Times New Roman" w:hAnsi="Times New Roman" w:cs="Times New Roman"/>
          <w:sz w:val="22"/>
        </w:rPr>
        <w:t xml:space="preserve"> Although the </w:t>
      </w:r>
      <w:r w:rsidR="002A3346" w:rsidRPr="006258C2">
        <w:rPr>
          <w:rFonts w:ascii="Times New Roman" w:hAnsi="Times New Roman" w:cs="Times New Roman"/>
          <w:sz w:val="22"/>
        </w:rPr>
        <w:t>HR</w:t>
      </w:r>
      <w:r w:rsidR="00A90548" w:rsidRPr="006258C2">
        <w:rPr>
          <w:rFonts w:ascii="Times New Roman" w:hAnsi="Times New Roman" w:cs="Times New Roman"/>
          <w:sz w:val="22"/>
        </w:rPr>
        <w:t xml:space="preserve"> events were not particularly effective in this case, modifications at p53 loci still provided framework for further investigation. In addition to modifying viral genes associated with tumorigenesis, </w:t>
      </w:r>
      <w:r w:rsidR="0020317A" w:rsidRPr="006258C2">
        <w:rPr>
          <w:rFonts w:ascii="Times New Roman" w:hAnsi="Times New Roman" w:cs="Times New Roman"/>
          <w:sz w:val="22"/>
        </w:rPr>
        <w:t xml:space="preserve">researchers </w:t>
      </w:r>
      <w:r w:rsidR="00A90548" w:rsidRPr="006258C2">
        <w:rPr>
          <w:rFonts w:ascii="Times New Roman" w:hAnsi="Times New Roman" w:cs="Times New Roman"/>
          <w:sz w:val="22"/>
        </w:rPr>
        <w:t xml:space="preserve">have </w:t>
      </w:r>
      <w:r w:rsidR="0020317A" w:rsidRPr="006258C2">
        <w:rPr>
          <w:rFonts w:ascii="Times New Roman" w:hAnsi="Times New Roman" w:cs="Times New Roman"/>
          <w:sz w:val="22"/>
        </w:rPr>
        <w:t xml:space="preserve">applied </w:t>
      </w:r>
      <w:r w:rsidR="00A90548" w:rsidRPr="006258C2">
        <w:rPr>
          <w:rFonts w:ascii="Times New Roman" w:hAnsi="Times New Roman" w:cs="Times New Roman"/>
          <w:sz w:val="22"/>
        </w:rPr>
        <w:t xml:space="preserve">ZFNs to </w:t>
      </w:r>
      <w:r w:rsidR="00D01162" w:rsidRPr="006258C2">
        <w:rPr>
          <w:rFonts w:ascii="Times New Roman" w:hAnsi="Times New Roman" w:cs="Times New Roman"/>
          <w:sz w:val="22"/>
        </w:rPr>
        <w:t xml:space="preserve">optimize </w:t>
      </w:r>
      <w:r w:rsidR="00A90548" w:rsidRPr="006258C2">
        <w:rPr>
          <w:rFonts w:ascii="Times New Roman" w:hAnsi="Times New Roman" w:cs="Times New Roman"/>
          <w:sz w:val="22"/>
        </w:rPr>
        <w:t xml:space="preserve">T cell mediated antitumor therapy. </w:t>
      </w:r>
      <w:r w:rsidR="0037406E" w:rsidRPr="006258C2">
        <w:rPr>
          <w:rFonts w:ascii="Times New Roman" w:hAnsi="Times New Roman" w:cs="Times New Roman"/>
          <w:sz w:val="22"/>
        </w:rPr>
        <w:t xml:space="preserve">For example, by importing a chimeric TCR that comprises an extracellular </w:t>
      </w:r>
      <w:r w:rsidR="0037406E" w:rsidRPr="006258C2">
        <w:rPr>
          <w:rFonts w:ascii="Times New Roman" w:hAnsi="Times New Roman" w:cs="Times New Roman"/>
          <w:sz w:val="22"/>
        </w:rPr>
        <w:lastRenderedPageBreak/>
        <w:t>IL-13 domain (</w:t>
      </w:r>
      <w:proofErr w:type="spellStart"/>
      <w:r w:rsidR="0037406E" w:rsidRPr="006258C2">
        <w:rPr>
          <w:rFonts w:ascii="Times New Roman" w:hAnsi="Times New Roman" w:cs="Times New Roman"/>
          <w:sz w:val="22"/>
        </w:rPr>
        <w:t>zetakine</w:t>
      </w:r>
      <w:proofErr w:type="spellEnd"/>
      <w:r w:rsidR="0037406E" w:rsidRPr="006258C2">
        <w:rPr>
          <w:rFonts w:ascii="Times New Roman" w:hAnsi="Times New Roman" w:cs="Times New Roman"/>
          <w:sz w:val="22"/>
        </w:rPr>
        <w:t>) and a cytoplasmic CD3 domain into CD8+ T cells</w:t>
      </w:r>
      <w:r w:rsidR="001E194F" w:rsidRPr="006258C2">
        <w:rPr>
          <w:rFonts w:ascii="Times New Roman" w:hAnsi="Times New Roman" w:cs="Times New Roman"/>
          <w:sz w:val="22"/>
        </w:rPr>
        <w:t>,</w:t>
      </w:r>
      <w:r w:rsidR="0037406E" w:rsidRPr="006258C2">
        <w:rPr>
          <w:rFonts w:ascii="Times New Roman" w:hAnsi="Times New Roman" w:cs="Times New Roman"/>
          <w:sz w:val="22"/>
        </w:rPr>
        <w:t xml:space="preserve"> </w:t>
      </w:r>
      <w:r w:rsidR="001E194F" w:rsidRPr="006258C2">
        <w:rPr>
          <w:rFonts w:ascii="Times New Roman" w:hAnsi="Times New Roman" w:cs="Times New Roman"/>
          <w:sz w:val="22"/>
        </w:rPr>
        <w:t>g</w:t>
      </w:r>
      <w:r w:rsidR="00A90548" w:rsidRPr="006258C2">
        <w:rPr>
          <w:rFonts w:ascii="Times New Roman" w:hAnsi="Times New Roman" w:cs="Times New Roman"/>
          <w:sz w:val="22"/>
        </w:rPr>
        <w:t xml:space="preserve">lioblastoma-specific cytolytic T lymphocytes (CTLs) can be </w:t>
      </w:r>
      <w:r w:rsidR="001E194F" w:rsidRPr="006258C2">
        <w:rPr>
          <w:rFonts w:ascii="Times New Roman" w:hAnsi="Times New Roman" w:cs="Times New Roman"/>
          <w:sz w:val="22"/>
        </w:rPr>
        <w:t>generated.</w:t>
      </w:r>
      <w:r w:rsidR="00A90548" w:rsidRPr="006258C2">
        <w:rPr>
          <w:rFonts w:ascii="Times New Roman" w:hAnsi="Times New Roman" w:cs="Times New Roman"/>
          <w:sz w:val="22"/>
        </w:rPr>
        <w:t xml:space="preserve">. To achieve this goal, </w:t>
      </w:r>
      <w:proofErr w:type="spellStart"/>
      <w:r w:rsidR="00A90548" w:rsidRPr="006258C2">
        <w:rPr>
          <w:rFonts w:ascii="Times New Roman" w:hAnsi="Times New Roman" w:cs="Times New Roman"/>
          <w:sz w:val="22"/>
        </w:rPr>
        <w:t>Reik</w:t>
      </w:r>
      <w:proofErr w:type="spellEnd"/>
      <w:r w:rsidR="00A90548" w:rsidRPr="006258C2">
        <w:rPr>
          <w:rFonts w:ascii="Times New Roman" w:hAnsi="Times New Roman" w:cs="Times New Roman"/>
          <w:sz w:val="22"/>
        </w:rPr>
        <w:t xml:space="preserve"> et al.</w:t>
      </w:r>
      <w:r w:rsidR="0036235C"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Reik&lt;/Author&gt;&lt;Year&gt;2008&lt;/Year&gt;&lt;RecNum&gt;212&lt;/RecNum&gt;&lt;DisplayText&gt;&lt;style face="superscript"&gt;71&lt;/style&gt;&lt;/DisplayText&gt;&lt;record&gt;&lt;rec-number&gt;212&lt;/rec-number&gt;&lt;foreign-keys&gt;&lt;key app="EN" db-id="d2r9z9x58pzr2pe20aspf2sazw0as2xts2p0" timestamp="1558928748"&gt;212&lt;/key&gt;&lt;key app="ENWeb" db-id=""&gt;0&lt;/key&gt;&lt;/foreign-keys&gt;&lt;ref-type name="Journal Article"&gt;17&lt;/ref-type&gt;&lt;contributors&gt;&lt;authors&gt;&lt;author&gt; Reik,Andreas 1&lt;/author&gt;&lt;author&gt;Yuanyue Zhou,1&lt;/author&gt;&lt;author&gt;Matthew C. Mendel,1 David E. Paschon,1 DiGiusto,2&lt;/author&gt;&lt;author&gt;Jensen.&lt;/author&gt;&lt;/authors&gt;&lt;/contributors&gt;&lt;titles&gt;&lt;title&gt;Zinc Finger Nucleases Targeting the Glucocorticoid Receptor Allow IL-13 Zetakine Transgenic CTLs To Kill Glioblastoma Cells In Vivo in the Presence of Immunosuppressing Glucocorticoids&lt;/title&gt;&lt;secondary-title&gt;Molecular Therapy&lt;/secondary-title&gt;&lt;/titles&gt;&lt;periodical&gt;&lt;full-title&gt;Molecular Therapy&lt;/full-title&gt;&lt;/periodical&gt;&lt;pages&gt;S13-S14&lt;/pages&gt;&lt;volume&gt;16&lt;/volume&gt;&lt;section&gt;S13&lt;/section&gt;&lt;dates&gt;&lt;year&gt;2008&lt;/year&gt;&lt;/dates&gt;&lt;isbn&gt;15250016&lt;/isbn&gt;&lt;urls&gt;&lt;/urls&gt;&lt;electronic-resource-num&gt;10.1016/s1525-0016(16)39437-0&lt;/electronic-resource-num&gt;&lt;/record&gt;&lt;/Cite&gt;&lt;/EndNote&gt;</w:instrText>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1</w:t>
      </w:r>
      <w:r w:rsidR="0036235C" w:rsidRPr="006258C2">
        <w:rPr>
          <w:rFonts w:ascii="Times New Roman" w:hAnsi="Times New Roman" w:cs="Times New Roman"/>
          <w:sz w:val="22"/>
        </w:rPr>
        <w:fldChar w:fldCharType="end"/>
      </w:r>
      <w:r w:rsidR="00A90548" w:rsidRPr="006258C2">
        <w:rPr>
          <w:rFonts w:ascii="Times New Roman" w:hAnsi="Times New Roman" w:cs="Times New Roman"/>
          <w:sz w:val="22"/>
        </w:rPr>
        <w:t xml:space="preserve"> knocked down the glucocorticoid receptor in the modified CTLs with ZFN. Consequently, the cytolytic activity of “</w:t>
      </w:r>
      <w:proofErr w:type="spellStart"/>
      <w:r w:rsidR="00A90548" w:rsidRPr="006258C2">
        <w:rPr>
          <w:rFonts w:ascii="Times New Roman" w:hAnsi="Times New Roman" w:cs="Times New Roman"/>
          <w:sz w:val="22"/>
        </w:rPr>
        <w:t>zetakine</w:t>
      </w:r>
      <w:proofErr w:type="spellEnd"/>
      <w:r w:rsidR="00A90548" w:rsidRPr="006258C2">
        <w:rPr>
          <w:rFonts w:ascii="Times New Roman" w:hAnsi="Times New Roman" w:cs="Times New Roman"/>
          <w:sz w:val="22"/>
        </w:rPr>
        <w:t>” transgenic CTLs against  glioblastomas was preserved regardless of the presence of glucocorticoid treatment. This technology has recently been effective in knocking out glucose transport-related genes (MCT4 or BSG) in two glycolytic tumor models, colon adenocarcinoma and glioblastoma</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fldData xml:space="preserve">PEVuZE5vdGU+PENpdGU+PEF1dGhvcj5NYXJjaGlxPC9BdXRob3I+PFllYXI+MjAxNTwvWWVhcj48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NYXJjaGlxPC9BdXRob3I+PFllYXI+MjAxNTwvWWVhcj48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36235C" w:rsidRPr="006258C2">
        <w:rPr>
          <w:rFonts w:ascii="Times New Roman" w:hAnsi="Times New Roman" w:cs="Times New Roman"/>
          <w:sz w:val="22"/>
        </w:rPr>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2</w:t>
      </w:r>
      <w:r w:rsidR="0036235C" w:rsidRPr="006258C2">
        <w:rPr>
          <w:rFonts w:ascii="Times New Roman" w:hAnsi="Times New Roman" w:cs="Times New Roman"/>
          <w:sz w:val="22"/>
        </w:rPr>
        <w:fldChar w:fldCharType="end"/>
      </w:r>
    </w:p>
    <w:p w14:paraId="4D000F15" w14:textId="074794E8" w:rsidR="00A90548" w:rsidRPr="006258C2" w:rsidRDefault="00A90548"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A milestone of TALENs was achieved, when it was primarily applied to efficiently disrupt the endogenous genes NTF3 and CCR5 in human leukemia cells via introduction of NHEJ- or HDR-induced modification into coding sequence, demonstrat</w:t>
      </w:r>
      <w:r w:rsidR="008E4785" w:rsidRPr="006258C2">
        <w:rPr>
          <w:rFonts w:ascii="Times New Roman" w:hAnsi="Times New Roman" w:cs="Times New Roman"/>
          <w:sz w:val="22"/>
        </w:rPr>
        <w:t>ing</w:t>
      </w:r>
      <w:r w:rsidRPr="006258C2">
        <w:rPr>
          <w:rFonts w:ascii="Times New Roman" w:hAnsi="Times New Roman" w:cs="Times New Roman"/>
          <w:sz w:val="22"/>
        </w:rPr>
        <w:t xml:space="preserve"> that TALENs could be designed for selective endogenous gene cleavage</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fldData xml:space="preserve">PEVuZE5vdGU+PENpdGU+PEF1dGhvcj5NaWxsZXI8L0F1dGhvcj48WWVhcj4yMDExPC9ZZWFyPjxS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NaWxsZXI8L0F1dGhvcj48WWVhcj4yMDExPC9ZZWFyPjxS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36235C" w:rsidRPr="006258C2">
        <w:rPr>
          <w:rFonts w:ascii="Times New Roman" w:hAnsi="Times New Roman" w:cs="Times New Roman"/>
          <w:sz w:val="22"/>
        </w:rPr>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3</w:t>
      </w:r>
      <w:r w:rsidR="0036235C" w:rsidRPr="006258C2">
        <w:rPr>
          <w:rFonts w:ascii="Times New Roman" w:hAnsi="Times New Roman" w:cs="Times New Roman"/>
          <w:sz w:val="22"/>
        </w:rPr>
        <w:fldChar w:fldCharType="end"/>
      </w:r>
      <w:r w:rsidRPr="006258C2">
        <w:rPr>
          <w:rFonts w:ascii="Times New Roman" w:hAnsi="Times New Roman" w:cs="Times New Roman"/>
          <w:sz w:val="22"/>
        </w:rPr>
        <w:t xml:space="preserve"> Interestingly, </w:t>
      </w:r>
      <w:r w:rsidR="00152052" w:rsidRPr="006258C2">
        <w:rPr>
          <w:rFonts w:ascii="Times New Roman" w:hAnsi="Times New Roman" w:cs="Times New Roman"/>
          <w:sz w:val="22"/>
        </w:rPr>
        <w:t xml:space="preserve">when </w:t>
      </w:r>
      <w:r w:rsidR="00AA4448" w:rsidRPr="006258C2">
        <w:rPr>
          <w:rFonts w:ascii="Times New Roman" w:hAnsi="Times New Roman" w:cs="Times New Roman"/>
          <w:sz w:val="22"/>
        </w:rPr>
        <w:t xml:space="preserve">TALEN and ZFN were </w:t>
      </w:r>
      <w:r w:rsidR="00152052" w:rsidRPr="006258C2">
        <w:rPr>
          <w:rFonts w:ascii="Times New Roman" w:hAnsi="Times New Roman" w:cs="Times New Roman"/>
          <w:sz w:val="22"/>
        </w:rPr>
        <w:t>compared abreast</w:t>
      </w:r>
      <w:r w:rsidRPr="006258C2">
        <w:rPr>
          <w:rFonts w:ascii="Times New Roman" w:hAnsi="Times New Roman" w:cs="Times New Roman"/>
          <w:sz w:val="22"/>
        </w:rPr>
        <w:t xml:space="preserve"> at two human loci (CCR5 and IL2RG)</w:t>
      </w:r>
      <w:r w:rsidR="00AA4448" w:rsidRPr="006258C2">
        <w:rPr>
          <w:rFonts w:ascii="Times New Roman" w:hAnsi="Times New Roman" w:cs="Times New Roman"/>
          <w:sz w:val="22"/>
        </w:rPr>
        <w:t>, TALENs</w:t>
      </w:r>
      <w:r w:rsidRPr="006258C2">
        <w:rPr>
          <w:rFonts w:ascii="Times New Roman" w:hAnsi="Times New Roman" w:cs="Times New Roman"/>
          <w:sz w:val="22"/>
        </w:rPr>
        <w:t xml:space="preserve"> showed a significant reduction in cytotoxicity. Moreover, the CCR5 specific TALEN was able to distinguish between the CCR5 target locus and a highly similar site in CCR2, when compared with ZFNs technology</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r>
      <w:r w:rsidR="00545893" w:rsidRPr="006258C2">
        <w:rPr>
          <w:rFonts w:ascii="Times New Roman" w:hAnsi="Times New Roman" w:cs="Times New Roman"/>
          <w:sz w:val="22"/>
        </w:rPr>
        <w:instrText xml:space="preserve"> ADDIN EN.CITE &lt;EndNote&gt;&lt;Cite&gt;&lt;Author&gt;Mussolino&lt;/Author&gt;&lt;Year&gt;2011&lt;/Year&gt;&lt;RecNum&gt;259&lt;/RecNum&gt;&lt;DisplayText&gt;&lt;style face="superscript"&gt;37&lt;/style&gt;&lt;/DisplayText&gt;&lt;record&gt;&lt;rec-number&gt;259&lt;/rec-number&gt;&lt;foreign-keys&gt;&lt;key app="EN" db-id="d2r9z9x58pzr2pe20aspf2sazw0as2xts2p0" timestamp="1559288217"&gt;259&lt;/key&gt;&lt;/foreign-keys&gt;&lt;ref-type name="Journal Article"&gt;17&lt;/ref-type&gt;&lt;contributors&gt;&lt;authors&gt;&lt;author&gt;Mussolino, C.&lt;/author&gt;&lt;author&gt;Morbitzer, R.&lt;/author&gt;&lt;author&gt;Lütge, F.&lt;/author&gt;&lt;author&gt;Dannemann, N.&lt;/author&gt;&lt;author&gt;Lahaye, T.&lt;/author&gt;&lt;author&gt;Cathomen, T.&lt;/author&gt;&lt;/authors&gt;&lt;/contributors&gt;&lt;auth-address&gt;Institute of Experimental Hematology, Hannover Medical School, 30625 Hannover, Germany.&lt;/auth-address&gt;&lt;titles&gt;&lt;title&gt;A novel TALE nuclease scaffold enables high genome editing activity in combination with low toxicity&lt;/title&gt;&lt;secondary-title&gt;Nucleic Acids Res.&lt;/secondary-title&gt;&lt;/titles&gt;&lt;periodical&gt;&lt;full-title&gt;Nucleic Acids Res.&lt;/full-title&gt;&lt;/periodical&gt;&lt;pages&gt;9283-93&lt;/pages&gt;&lt;volume&gt;39&lt;/volume&gt;&lt;number&gt;21&lt;/number&gt;&lt;edition&gt;2011/08/05&lt;/edition&gt;&lt;dates&gt;&lt;year&gt;2011&lt;/year&gt;&lt;pub-dates&gt;&lt;date&gt;Nov&lt;/date&gt;&lt;/pub-dates&gt;&lt;/dates&gt;&lt;isbn&gt;(Electronic)&amp;#xD;(Linking)&lt;/isbn&gt;&lt;accession-num&gt;21813459&lt;/accession-num&gt;&lt;label&gt;&lt;style face="normal" font="default" size="100%"&gt;CCR5 LR2 ZFN &lt;/style&gt;&lt;style face="n</w:instrText>
      </w:r>
      <w:r w:rsidR="00545893" w:rsidRPr="006258C2">
        <w:rPr>
          <w:rFonts w:ascii="Times New Roman" w:hAnsi="Times New Roman" w:cs="Times New Roman" w:hint="eastAsia"/>
          <w:sz w:val="22"/>
        </w:rPr>
        <w:instrText>ormal" font="default" charset="134" size="100%"&gt;</w:instrText>
      </w:r>
      <w:r w:rsidR="00545893" w:rsidRPr="006258C2">
        <w:rPr>
          <w:rFonts w:ascii="Times New Roman" w:hAnsi="Times New Roman" w:cs="Times New Roman" w:hint="eastAsia"/>
          <w:sz w:val="22"/>
        </w:rPr>
        <w:instrText>和</w:instrText>
      </w:r>
      <w:r w:rsidR="00545893" w:rsidRPr="006258C2">
        <w:rPr>
          <w:rFonts w:ascii="Times New Roman" w:hAnsi="Times New Roman" w:cs="Times New Roman" w:hint="eastAsia"/>
          <w:sz w:val="22"/>
        </w:rPr>
        <w:instrText>&lt;/style&gt;&lt;style face="normal" font="default" size="100%"&gt;ALEN&lt;/style&gt;&lt;style face="normal" font="default" charset="134" size="100%"&gt;</w:instrText>
      </w:r>
      <w:r w:rsidR="00545893" w:rsidRPr="006258C2">
        <w:rPr>
          <w:rFonts w:ascii="Times New Roman" w:hAnsi="Times New Roman" w:cs="Times New Roman" w:hint="eastAsia"/>
          <w:sz w:val="22"/>
        </w:rPr>
        <w:instrText>比较</w:instrText>
      </w:r>
      <w:r w:rsidR="00545893" w:rsidRPr="006258C2">
        <w:rPr>
          <w:rFonts w:ascii="Times New Roman" w:hAnsi="Times New Roman" w:cs="Times New Roman" w:hint="eastAsia"/>
          <w:sz w:val="22"/>
        </w:rPr>
        <w:instrText>&lt;/style&gt;&lt;/label&gt;&lt;urls&gt;&lt;/urls&gt;&lt;custom2&gt;PMC3241638&lt;/custom2&gt;&lt;electronic-reso</w:instrText>
      </w:r>
      <w:r w:rsidR="00545893" w:rsidRPr="006258C2">
        <w:rPr>
          <w:rFonts w:ascii="Times New Roman" w:hAnsi="Times New Roman" w:cs="Times New Roman"/>
          <w:sz w:val="22"/>
        </w:rPr>
        <w:instrText>urce-num&gt;10.1093/nar/gkr597&lt;/electronic-resource-num&gt;&lt;remote-database-provider&gt;NLM&lt;/remote-database-provider&gt;&lt;/record&gt;&lt;/Cite&gt;&lt;/EndNote&gt;</w:instrText>
      </w:r>
      <w:r w:rsidR="0036235C" w:rsidRPr="006258C2">
        <w:rPr>
          <w:rFonts w:ascii="Times New Roman" w:hAnsi="Times New Roman" w:cs="Times New Roman"/>
          <w:sz w:val="22"/>
        </w:rPr>
        <w:fldChar w:fldCharType="separate"/>
      </w:r>
      <w:r w:rsidR="00545893" w:rsidRPr="006258C2">
        <w:rPr>
          <w:rFonts w:ascii="Times New Roman" w:hAnsi="Times New Roman" w:cs="Times New Roman"/>
          <w:noProof/>
          <w:sz w:val="22"/>
          <w:vertAlign w:val="superscript"/>
        </w:rPr>
        <w:t>37</w:t>
      </w:r>
      <w:r w:rsidR="0036235C" w:rsidRPr="006258C2">
        <w:rPr>
          <w:rFonts w:ascii="Times New Roman" w:hAnsi="Times New Roman" w:cs="Times New Roman"/>
          <w:sz w:val="22"/>
        </w:rPr>
        <w:fldChar w:fldCharType="end"/>
      </w:r>
      <w:r w:rsidRPr="006258C2">
        <w:rPr>
          <w:rFonts w:ascii="Times New Roman" w:hAnsi="Times New Roman" w:cs="Times New Roman"/>
          <w:sz w:val="22"/>
        </w:rPr>
        <w:t xml:space="preserve"> By </w:t>
      </w:r>
      <w:r w:rsidR="006C2AF1" w:rsidRPr="006258C2">
        <w:rPr>
          <w:rFonts w:ascii="Times New Roman" w:hAnsi="Times New Roman" w:cs="Times New Roman"/>
          <w:sz w:val="22"/>
        </w:rPr>
        <w:t xml:space="preserve">adopting </w:t>
      </w:r>
      <w:r w:rsidRPr="006258C2">
        <w:rPr>
          <w:rFonts w:ascii="Times New Roman" w:hAnsi="Times New Roman" w:cs="Times New Roman"/>
          <w:sz w:val="22"/>
        </w:rPr>
        <w:t xml:space="preserve">TALEN gene-editing technology, precise disruptions have also been introduced into the T cell receptor α constant (TRAC) gene and the CD52 gene in allogeneic T cells by TALEN-induced HDR. The TALEN used in this study was engineered by a retroviral vector </w:t>
      </w:r>
      <w:r w:rsidR="00474F1F" w:rsidRPr="006258C2">
        <w:rPr>
          <w:rFonts w:ascii="Times New Roman" w:hAnsi="Times New Roman" w:cs="Times New Roman"/>
          <w:sz w:val="22"/>
        </w:rPr>
        <w:t xml:space="preserve">that </w:t>
      </w:r>
      <w:r w:rsidRPr="006258C2">
        <w:rPr>
          <w:rFonts w:ascii="Times New Roman" w:hAnsi="Times New Roman" w:cs="Times New Roman"/>
          <w:sz w:val="22"/>
        </w:rPr>
        <w:t>express</w:t>
      </w:r>
      <w:r w:rsidR="00474F1F" w:rsidRPr="006258C2">
        <w:rPr>
          <w:rFonts w:ascii="Times New Roman" w:hAnsi="Times New Roman" w:cs="Times New Roman"/>
          <w:sz w:val="22"/>
        </w:rPr>
        <w:t>ed</w:t>
      </w:r>
      <w:r w:rsidRPr="006258C2">
        <w:rPr>
          <w:rFonts w:ascii="Times New Roman" w:hAnsi="Times New Roman" w:cs="Times New Roman"/>
          <w:sz w:val="22"/>
        </w:rPr>
        <w:t xml:space="preserve"> a chimeric antigen receptor (CAR) targeting CD19+ leukemic B cells, which helped to </w:t>
      </w:r>
      <w:r w:rsidR="008C5F4A" w:rsidRPr="006258C2">
        <w:rPr>
          <w:rFonts w:ascii="Times New Roman" w:hAnsi="Times New Roman" w:cs="Times New Roman"/>
          <w:sz w:val="22"/>
        </w:rPr>
        <w:t xml:space="preserve">develop </w:t>
      </w:r>
      <w:r w:rsidRPr="006258C2">
        <w:rPr>
          <w:rFonts w:ascii="Times New Roman" w:hAnsi="Times New Roman" w:cs="Times New Roman"/>
          <w:sz w:val="22"/>
        </w:rPr>
        <w:t xml:space="preserve">the </w:t>
      </w:r>
      <w:r w:rsidR="008C5F4A" w:rsidRPr="006258C2">
        <w:rPr>
          <w:rFonts w:ascii="Times New Roman" w:hAnsi="Times New Roman" w:cs="Times New Roman"/>
          <w:sz w:val="22"/>
        </w:rPr>
        <w:t>“</w:t>
      </w:r>
      <w:r w:rsidRPr="006258C2">
        <w:rPr>
          <w:rFonts w:ascii="Times New Roman" w:hAnsi="Times New Roman" w:cs="Times New Roman"/>
          <w:sz w:val="22"/>
        </w:rPr>
        <w:t>universal</w:t>
      </w:r>
      <w:r w:rsidR="008C5F4A" w:rsidRPr="006258C2">
        <w:rPr>
          <w:rFonts w:ascii="Times New Roman" w:hAnsi="Times New Roman" w:cs="Times New Roman"/>
          <w:sz w:val="22"/>
        </w:rPr>
        <w:t>”</w:t>
      </w:r>
      <w:r w:rsidRPr="006258C2">
        <w:rPr>
          <w:rFonts w:ascii="Times New Roman" w:hAnsi="Times New Roman" w:cs="Times New Roman"/>
          <w:sz w:val="22"/>
        </w:rPr>
        <w:t xml:space="preserve"> CAR T cells (dKO-CART19)</w:t>
      </w:r>
      <w:r w:rsidR="00A86DA9" w:rsidRPr="006258C2">
        <w:rPr>
          <w:rFonts w:ascii="Times New Roman" w:hAnsi="Times New Roman" w:cs="Times New Roman"/>
          <w:sz w:val="22"/>
        </w:rPr>
        <w:t>.</w:t>
      </w:r>
      <w:r w:rsidR="0036235C"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Poirot&lt;/Author&gt;&lt;Year&gt;2015&lt;/Year&gt;&lt;RecNum&gt;309&lt;/RecNum&gt;&lt;DisplayText&gt;&lt;style face="superscript"&gt;74&lt;/style&gt;&lt;/DisplayText&gt;&lt;record&gt;&lt;rec-number&gt;309&lt;/rec-number&gt;&lt;foreign-keys&gt;&lt;key app="EN" db-id="d2r9z9x58pzr2pe20aspf2sazw0as2xts2p0" timestamp="1559380446"&gt;309&lt;/key&gt;&lt;/foreign-keys&gt;&lt;ref-type name="Journal Article"&gt;17&lt;/ref-type&gt;&lt;contributors&gt;&lt;authors&gt;&lt;author&gt;Poirot, L.&lt;/author&gt;&lt;author&gt;Philip, B.&lt;/author&gt;&lt;author&gt;Schiffer-Mannioui, C.&lt;/author&gt;&lt;author&gt;Le Clerre, D.&lt;/author&gt;&lt;author&gt;Chion-Sotinel, I.&lt;/author&gt;&lt;author&gt;Derniame, S.&lt;/author&gt;&lt;author&gt;Bas, C.&lt;/author&gt;&lt;author&gt;Potrel, P.&lt;/author&gt;&lt;author&gt;Lemaire, L.&lt;/author&gt;&lt;author&gt;Duclert, A.&lt;/author&gt;&lt;author&gt;Galetto, R.&lt;/author&gt;&lt;author&gt;Lebuhotel, C.&lt;/author&gt;&lt;author&gt;Eyquem, J.&lt;/author&gt;&lt;author&gt;Cheung, G. W.&lt;/author&gt;&lt;author&gt;Gouble, A.&lt;/author&gt;&lt;author&gt;Arnould, S.&lt;/author&gt;&lt;author&gt;Peggs, K. S.&lt;/author&gt;&lt;author&gt;Pule, M.&lt;/author&gt;&lt;author&gt;Scharenberg, A.&lt;/author&gt;&lt;author&gt;Smith, J.&lt;/author&gt;&lt;/authors&gt;&lt;/contributors&gt;&lt;auth-address&gt;CAR development group, Cellectis.&amp;#xD;Department of Haematology, UCL Cancer Institute.&amp;#xD;Department of Pediatrics, Seattle Children&amp;apos;s Research Institute, University of Washington.&amp;#xD;CAR development group, Cellectis smith@cellectis.com.&lt;/auth-address&gt;&lt;titles&gt;&lt;title&gt;Multiplex genome edited T-cell manufacturing platform for &amp;quot;off-the-shelf&amp;quot; adoptive T-cell immunotherapies&lt;/title&gt;&lt;secondary-title&gt;Cancer Res.&lt;/secondary-title&gt;&lt;/titles&gt;&lt;periodical&gt;&lt;full-title&gt;Cancer Res.&lt;/full-title&gt;&lt;/periodical&gt;&lt;edition&gt;2015/07/18&lt;/edition&gt;&lt;dates&gt;&lt;year&gt;2015&lt;/year&gt;&lt;pub-dates&gt;&lt;date&gt;Jul 16&lt;/date&gt;&lt;/pub-dates&gt;&lt;/dates&gt;&lt;isbn&gt;(Electronic)&amp;#xD;(Linking)&lt;/isbn&gt;&lt;accession-num&gt;26183927&lt;/accession-num&gt;&lt;urls&gt;&lt;/urls&gt;&lt;electronic-resource-num&gt;10.1158/0008-5472.Can-14-3321&lt;/electronic-resource-num&gt;&lt;remote-database-provider&gt;NLM&lt;/remote-database-provider&gt;&lt;/record&gt;&lt;/Cite&gt;&lt;/EndNote&gt;</w:instrText>
      </w:r>
      <w:r w:rsidR="0036235C"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4</w:t>
      </w:r>
      <w:r w:rsidR="0036235C" w:rsidRPr="006258C2">
        <w:rPr>
          <w:rFonts w:ascii="Times New Roman" w:hAnsi="Times New Roman" w:cs="Times New Roman"/>
          <w:sz w:val="22"/>
        </w:rPr>
        <w:fldChar w:fldCharType="end"/>
      </w:r>
      <w:r w:rsidRPr="006258C2">
        <w:rPr>
          <w:rFonts w:ascii="Times New Roman" w:hAnsi="Times New Roman" w:cs="Times New Roman"/>
          <w:sz w:val="22"/>
        </w:rPr>
        <w:t xml:space="preserve"> Alternatively, a site-specific TALEN was used to disrupt single allele of </w:t>
      </w:r>
      <w:proofErr w:type="spellStart"/>
      <w:r w:rsidRPr="006258C2">
        <w:rPr>
          <w:rFonts w:ascii="Times New Roman" w:hAnsi="Times New Roman" w:cs="Times New Roman"/>
          <w:sz w:val="22"/>
        </w:rPr>
        <w:t>Fms</w:t>
      </w:r>
      <w:proofErr w:type="spellEnd"/>
      <w:r w:rsidRPr="006258C2">
        <w:rPr>
          <w:rFonts w:ascii="Times New Roman" w:hAnsi="Times New Roman" w:cs="Times New Roman"/>
          <w:sz w:val="22"/>
        </w:rPr>
        <w:t xml:space="preserve"> related tyrosine kinase 3 (FLT3) gene and generate isogenic leukemia cell clones. TALENs-mediated FLT3 haplo-insufficiency impaired cell proliferation and colony formation in vitro. These </w:t>
      </w:r>
      <w:r w:rsidR="009C03B1" w:rsidRPr="006258C2">
        <w:rPr>
          <w:rFonts w:ascii="Times New Roman" w:hAnsi="Times New Roman" w:cs="Times New Roman"/>
          <w:sz w:val="22"/>
        </w:rPr>
        <w:t>suppressive</w:t>
      </w:r>
      <w:r w:rsidRPr="006258C2">
        <w:rPr>
          <w:rFonts w:ascii="Times New Roman" w:hAnsi="Times New Roman" w:cs="Times New Roman"/>
          <w:sz w:val="22"/>
        </w:rPr>
        <w:t xml:space="preserve"> effects were </w:t>
      </w:r>
      <w:r w:rsidRPr="006258C2">
        <w:rPr>
          <w:rFonts w:ascii="Times New Roman" w:hAnsi="Times New Roman" w:cs="Times New Roman"/>
          <w:sz w:val="22"/>
        </w:rPr>
        <w:lastRenderedPageBreak/>
        <w:t>maintained in vivo and improved the survival rate of NOD/SCID mice transplanted with mutant K562 clones</w:t>
      </w:r>
      <w:r w:rsidR="00A86DA9" w:rsidRPr="006258C2">
        <w:rPr>
          <w:rFonts w:ascii="Times New Roman" w:hAnsi="Times New Roman" w:cs="Times New Roman"/>
          <w:sz w:val="22"/>
        </w:rPr>
        <w:t>.</w:t>
      </w:r>
      <w:r w:rsidR="00574FA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Wang&lt;/Author&gt;&lt;Year&gt;2015&lt;/Year&gt;&lt;RecNum&gt;262&lt;/RecNum&gt;&lt;DisplayText&gt;&lt;style face="superscript"&gt;75&lt;/style&gt;&lt;/DisplayText&gt;&lt;record&gt;&lt;rec-number&gt;262&lt;/rec-number&gt;&lt;foreign-keys&gt;&lt;key app="EN" db-id="d2r9z9x58pzr2pe20aspf2sazw0as2xts2p0" timestamp="1559293755"&gt;262&lt;/key&gt;&lt;/foreign-keys&gt;&lt;ref-type name="Journal Article"&gt;17&lt;/ref-type&gt;&lt;contributors&gt;&lt;authors&gt;&lt;author&gt;Wang, J.&lt;/author&gt;&lt;author&gt;Li, T.&lt;/author&gt;&lt;author&gt;Zhou, M.&lt;/author&gt;&lt;author&gt;Hu, Z.&lt;/author&gt;&lt;author&gt;Zhou, X.&lt;/author&gt;&lt;author&gt;Zhou, S.&lt;/author&gt;&lt;author&gt;Wang, N.&lt;/author&gt;&lt;author&gt;Huang, L.&lt;/author&gt;&lt;author&gt;Zhao, L.&lt;/author&gt;&lt;author&gt;Cao, Y.&lt;/author&gt;&lt;author&gt;Xiao, M.&lt;/author&gt;&lt;author&gt;Ma, D.&lt;/author&gt;&lt;author&gt;Zhou, P.&lt;/author&gt;&lt;author&gt;Shang, Z.&lt;/author&gt;&lt;author&gt;Zhou, J.&lt;/author&gt;&lt;/authors&gt;&lt;/contributors&gt;&lt;auth-address&gt;Department of hematology, Tongji Hospital, Tongji Medical College, Huazhong University of Science and Technology, Wuhan, Hubei, China.&amp;#xD;Cancer Biology Research Center, Tongji Hospital, Tongji Medical College, Huazhong University of Science and Technology, Wuhan, Hubei, China.&amp;#xD;Wuhan YZY Bio-Pharma Co., Ltd., Wuhan, Hubei, China.&lt;/auth-address&gt;&lt;titles&gt;&lt;title&gt;TALENs-mediated gene disruption of FLT3 in leukemia cells: Using genome-editing approach for exploring the molecular basis of gene abnormality&lt;/title&gt;&lt;secondary-title&gt;Sci Rep&lt;/secondary-title&gt;&lt;/titles&gt;&lt;periodical&gt;&lt;full-title&gt;Sci Rep&lt;/full-title&gt;&lt;/periodical&gt;&lt;pages&gt;18454&lt;/pages&gt;&lt;volume&gt;5&lt;/volume&gt;&lt;edition&gt;2015/12/17&lt;/edition&gt;&lt;dates&gt;&lt;year&gt;2015&lt;/year&gt;&lt;/dates&gt;&lt;isbn&gt;(Electronic)&amp;#xD;(Linking)&lt;/isbn&gt;&lt;accession-num&gt;26669855&lt;/accession-num&gt;&lt;urls&gt;&lt;/urls&gt;&lt;custom2&gt;PMC4680874&lt;/custom2&gt;&lt;electronic-resource-num&gt;10.1038/srep18454&lt;/electronic-resource-num&gt;&lt;remote-database-provider&gt;NLM&lt;/remote-database-provider&gt;&lt;/record&gt;&lt;/Cite&gt;&lt;/EndNote&gt;</w:instrText>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5</w:t>
      </w:r>
      <w:r w:rsidR="00574FA2" w:rsidRPr="006258C2">
        <w:rPr>
          <w:rFonts w:ascii="Times New Roman" w:hAnsi="Times New Roman" w:cs="Times New Roman"/>
          <w:sz w:val="22"/>
        </w:rPr>
        <w:fldChar w:fldCharType="end"/>
      </w:r>
      <w:r w:rsidRPr="006258C2">
        <w:rPr>
          <w:rFonts w:ascii="Times New Roman" w:hAnsi="Times New Roman" w:cs="Times New Roman"/>
          <w:sz w:val="22"/>
        </w:rPr>
        <w:t xml:space="preserve"> The use of engineered TALENs in prostate cancer cells functionally classifies androgen receptor (AR) target genes rearrangements as drivers of resistance</w:t>
      </w:r>
      <w:r w:rsidR="00A86DA9" w:rsidRPr="006258C2">
        <w:rPr>
          <w:rFonts w:ascii="Times New Roman" w:hAnsi="Times New Roman" w:cs="Times New Roman"/>
          <w:sz w:val="22"/>
        </w:rPr>
        <w:t>.</w:t>
      </w:r>
      <w:r w:rsidR="00574FA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Nyquist&lt;/Author&gt;&lt;Year&gt;2013&lt;/Year&gt;&lt;RecNum&gt;235&lt;/RecNum&gt;&lt;DisplayText&gt;&lt;style face="superscript"&gt;76&lt;/style&gt;&lt;/DisplayText&gt;&lt;record&gt;&lt;rec-number&gt;235&lt;/rec-number&gt;&lt;foreign-keys&gt;&lt;key app="EN" db-id="d2r9z9x58pzr2pe20aspf2sazw0as2xts2p0" timestamp="1559044156"&gt;235&lt;/key&gt;&lt;/foreign-keys&gt;&lt;ref-type name="Journal Article"&gt;17&lt;/ref-type&gt;&lt;contributors&gt;&lt;authors&gt;&lt;author&gt;Nyquist, M. D.&lt;/author&gt;&lt;author&gt;Li, Y.&lt;/author&gt;&lt;author&gt;Hwang, T. H.&lt;/author&gt;&lt;author&gt;Manlove, L. S.&lt;/author&gt;&lt;author&gt;Vessella, R. L.&lt;/author&gt;&lt;author&gt;Silverstein, K. A.&lt;/author&gt;&lt;author&gt;Voytas, D. F.&lt;/author&gt;&lt;author&gt;Dehm, S. M.&lt;/author&gt;&lt;/authors&gt;&lt;/contributors&gt;&lt;auth-address&gt;Masonic Cancer Center, Graduate Program in Molecular, Cellular, and Developmental Biology and Genetics, and Biostatistics and Bioinformatics Core, Masonic Cancer Center, University of Minnesota, Minneapolis, MN 55455.&lt;/auth-address&gt;&lt;titles&gt;&lt;title&gt;TALEN-engineered AR gene rearrangements reveal endocrine uncoupling of androgen receptor in prostate cancer&lt;/title&gt;&lt;secondary-title&gt;Proc. Natl. Acad. Sci. U.S.A.&lt;/secondary-title&gt;&lt;/titles&gt;&lt;periodical&gt;&lt;full-title&gt;Proc. Natl. Acad. Sci. U.S.A.&lt;/full-title&gt;&lt;/periodical&gt;&lt;pages&gt;17492-7&lt;/pages&gt;&lt;volume&gt;110&lt;/volume&gt;&lt;number&gt;43&lt;/number&gt;&lt;edition&gt;2013/10/09&lt;/edition&gt;&lt;dates&gt;&lt;year&gt;2013&lt;/year&gt;&lt;pub-dates&gt;&lt;date&gt;Oct 22&lt;/date&gt;&lt;/pub-dates&gt;&lt;/dates&gt;&lt;isbn&gt;(Electronic)&amp;#xD;(Linking)&lt;/isbn&gt;&lt;accession-num&gt;24101480&lt;/accession-num&gt;&lt;label&gt;&lt;style face="normal" font="default" size="100%"&gt;AR &lt;/style&gt;&lt;style face="normal" font="default" charset="134" s</w:instrText>
      </w:r>
      <w:r w:rsidR="00962733" w:rsidRPr="006258C2">
        <w:rPr>
          <w:rFonts w:ascii="Times New Roman" w:hAnsi="Times New Roman" w:cs="Times New Roman" w:hint="eastAsia"/>
          <w:sz w:val="22"/>
        </w:rPr>
        <w:instrText>ize="100%"&gt;</w:instrText>
      </w:r>
      <w:r w:rsidR="00962733" w:rsidRPr="006258C2">
        <w:rPr>
          <w:rFonts w:ascii="Times New Roman" w:hAnsi="Times New Roman" w:cs="Times New Roman" w:hint="eastAsia"/>
          <w:sz w:val="22"/>
        </w:rPr>
        <w:instrText>作用</w:instrText>
      </w:r>
      <w:r w:rsidR="00962733" w:rsidRPr="006258C2">
        <w:rPr>
          <w:rFonts w:ascii="Times New Roman" w:hAnsi="Times New Roman" w:cs="Times New Roman" w:hint="eastAsia"/>
          <w:sz w:val="22"/>
        </w:rPr>
        <w:instrText xml:space="preserve"> &lt;/style&gt;&lt;style face="normal" font="default" size="100%"&gt;prostate cancer.&lt;/style&gt;&lt;/label&gt;&lt;urls&gt;&lt;/urls&gt;&lt;custom2&gt;PMC3808622&lt;/custom2&gt;&lt;electronic-resource-num&gt;10.1073/pnas.1308587110&lt;/electronic-resource-num&gt;&lt;remote-database-provider&gt;NLM&lt;/remote</w:instrText>
      </w:r>
      <w:r w:rsidR="00962733" w:rsidRPr="006258C2">
        <w:rPr>
          <w:rFonts w:ascii="Times New Roman" w:hAnsi="Times New Roman" w:cs="Times New Roman"/>
          <w:sz w:val="22"/>
        </w:rPr>
        <w:instrText>-database-provider&gt;&lt;/record&gt;&lt;/Cite&gt;&lt;/EndNote&gt;</w:instrText>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6</w:t>
      </w:r>
      <w:r w:rsidR="00574FA2"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8E4785" w:rsidRPr="006258C2">
        <w:rPr>
          <w:rFonts w:ascii="Times New Roman" w:hAnsi="Times New Roman" w:cs="Times New Roman"/>
          <w:sz w:val="22"/>
        </w:rPr>
        <w:t>U</w:t>
      </w:r>
      <w:r w:rsidRPr="006258C2">
        <w:rPr>
          <w:rFonts w:ascii="Times New Roman" w:hAnsi="Times New Roman" w:cs="Times New Roman"/>
          <w:sz w:val="22"/>
        </w:rPr>
        <w:t xml:space="preserve">sing TALENs to precisely cut the relevant translocation breakpoints, </w:t>
      </w:r>
      <w:proofErr w:type="spellStart"/>
      <w:r w:rsidRPr="006258C2">
        <w:rPr>
          <w:rFonts w:ascii="Times New Roman" w:hAnsi="Times New Roman" w:cs="Times New Roman"/>
          <w:sz w:val="22"/>
        </w:rPr>
        <w:t>Piganeau</w:t>
      </w:r>
      <w:proofErr w:type="spellEnd"/>
      <w:r w:rsidRPr="006258C2">
        <w:rPr>
          <w:rFonts w:ascii="Times New Roman" w:hAnsi="Times New Roman" w:cs="Times New Roman"/>
          <w:sz w:val="22"/>
        </w:rPr>
        <w:t xml:space="preserve"> et al. induced cancer-relevant translocations in anaplastic large cell lymphoma (ALCL)</w:t>
      </w:r>
      <w:r w:rsidR="00A86DA9" w:rsidRPr="006258C2">
        <w:rPr>
          <w:rFonts w:ascii="Times New Roman" w:hAnsi="Times New Roman" w:cs="Times New Roman"/>
          <w:sz w:val="22"/>
        </w:rPr>
        <w:t>.</w:t>
      </w:r>
      <w:r w:rsidR="00574FA2" w:rsidRPr="006258C2">
        <w:rPr>
          <w:rFonts w:ascii="Times New Roman" w:hAnsi="Times New Roman" w:cs="Times New Roman"/>
          <w:sz w:val="22"/>
        </w:rPr>
        <w:fldChar w:fldCharType="begin">
          <w:fldData xml:space="preserve">PEVuZE5vdGU+PENpdGU+PEF1dGhvcj5QaWdhbmVhdTwvQXV0aG9yPjxZZWFyPjIwMTM8L1llYXI+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QaWdhbmVhdTwvQXV0aG9yPjxZZWFyPjIwMTM8L1llYXI+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574FA2" w:rsidRPr="006258C2">
        <w:rPr>
          <w:rFonts w:ascii="Times New Roman" w:hAnsi="Times New Roman" w:cs="Times New Roman"/>
          <w:sz w:val="22"/>
        </w:rPr>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68</w:t>
      </w:r>
      <w:r w:rsidR="00574FA2" w:rsidRPr="006258C2">
        <w:rPr>
          <w:rFonts w:ascii="Times New Roman" w:hAnsi="Times New Roman" w:cs="Times New Roman"/>
          <w:sz w:val="22"/>
        </w:rPr>
        <w:fldChar w:fldCharType="end"/>
      </w:r>
      <w:r w:rsidRPr="006258C2">
        <w:rPr>
          <w:rFonts w:ascii="Times New Roman" w:hAnsi="Times New Roman" w:cs="Times New Roman"/>
          <w:sz w:val="22"/>
        </w:rPr>
        <w:t xml:space="preserve"> Through an analogous strategy, the</w:t>
      </w:r>
      <w:r w:rsidRPr="006258C2">
        <w:rPr>
          <w:rFonts w:ascii="Times New Roman" w:hAnsi="Times New Roman"/>
          <w:sz w:val="22"/>
        </w:rPr>
        <w:t xml:space="preserve"> </w:t>
      </w:r>
      <w:r w:rsidR="008042BD" w:rsidRPr="006258C2">
        <w:rPr>
          <w:rFonts w:ascii="Times New Roman" w:hAnsi="Times New Roman" w:cs="Times New Roman"/>
          <w:sz w:val="22"/>
        </w:rPr>
        <w:t>reversion of</w:t>
      </w:r>
      <w:r w:rsidRPr="006258C2">
        <w:rPr>
          <w:rFonts w:ascii="Times New Roman" w:hAnsi="Times New Roman" w:cs="Times New Roman"/>
          <w:sz w:val="22"/>
        </w:rPr>
        <w:t xml:space="preserve"> ALCL translocation was </w:t>
      </w:r>
      <w:r w:rsidR="008042BD" w:rsidRPr="006258C2">
        <w:rPr>
          <w:rFonts w:ascii="Times New Roman" w:hAnsi="Times New Roman" w:cs="Times New Roman"/>
          <w:sz w:val="22"/>
        </w:rPr>
        <w:t xml:space="preserve">achieved </w:t>
      </w:r>
      <w:r w:rsidRPr="006258C2">
        <w:rPr>
          <w:rFonts w:ascii="Times New Roman" w:hAnsi="Times New Roman" w:cs="Times New Roman"/>
          <w:sz w:val="22"/>
        </w:rPr>
        <w:t>in a patient cell line</w:t>
      </w:r>
      <w:r w:rsidR="003B10AA" w:rsidRPr="006258C2">
        <w:rPr>
          <w:rFonts w:ascii="Times New Roman" w:hAnsi="Times New Roman" w:cs="Times New Roman"/>
          <w:sz w:val="22"/>
        </w:rPr>
        <w:t>,</w:t>
      </w:r>
      <w:r w:rsidRPr="006258C2">
        <w:rPr>
          <w:rFonts w:ascii="Times New Roman" w:hAnsi="Times New Roman" w:cs="Times New Roman"/>
          <w:sz w:val="22"/>
        </w:rPr>
        <w:t xml:space="preserve"> restor</w:t>
      </w:r>
      <w:r w:rsidR="003B10AA" w:rsidRPr="006258C2">
        <w:rPr>
          <w:rFonts w:ascii="Times New Roman" w:hAnsi="Times New Roman" w:cs="Times New Roman"/>
          <w:sz w:val="22"/>
        </w:rPr>
        <w:t>ing</w:t>
      </w:r>
      <w:r w:rsidRPr="006258C2">
        <w:rPr>
          <w:rFonts w:ascii="Times New Roman" w:hAnsi="Times New Roman" w:cs="Times New Roman"/>
          <w:sz w:val="22"/>
        </w:rPr>
        <w:t xml:space="preserve"> the integrity of the two involved chromosomes. Recent studies have also shown that TALEN gene editing technology used to knock out genes in cancer cells (including cells from prostate cancer</w:t>
      </w:r>
      <w:r w:rsidR="00A86DA9" w:rsidRPr="006258C2">
        <w:rPr>
          <w:rFonts w:ascii="Times New Roman" w:hAnsi="Times New Roman" w:cs="Times New Roman"/>
          <w:sz w:val="22"/>
        </w:rPr>
        <w:t>,</w:t>
      </w:r>
      <w:r w:rsidR="00574FA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Nyquist&lt;/Author&gt;&lt;Year&gt;2013&lt;/Year&gt;&lt;RecNum&gt;235&lt;/RecNum&gt;&lt;DisplayText&gt;&lt;style face="superscript"&gt;76&lt;/style&gt;&lt;/DisplayText&gt;&lt;record&gt;&lt;rec-number&gt;235&lt;/rec-number&gt;&lt;foreign-keys&gt;&lt;key app="EN" db-id="d2r9z9x58pzr2pe20aspf2sazw0as2xts2p0" timestamp="1559044156"&gt;235&lt;/key&gt;&lt;/foreign-keys&gt;&lt;ref-type name="Journal Article"&gt;17&lt;/ref-type&gt;&lt;contributors&gt;&lt;authors&gt;&lt;author&gt;Nyquist, M. D.&lt;/author&gt;&lt;author&gt;Li, Y.&lt;/author&gt;&lt;author&gt;Hwang, T. H.&lt;/author&gt;&lt;author&gt;Manlove, L. S.&lt;/author&gt;&lt;author&gt;Vessella, R. L.&lt;/author&gt;&lt;author&gt;Silverstein, K. A.&lt;/author&gt;&lt;author&gt;Voytas, D. F.&lt;/author&gt;&lt;author&gt;Dehm, S. M.&lt;/author&gt;&lt;/authors&gt;&lt;/contributors&gt;&lt;auth-address&gt;Masonic Cancer Center, Graduate Program in Molecular, Cellular, and Developmental Biology and Genetics, and Biostatistics and Bioinformatics Core, Masonic Cancer Center, University of Minnesota, Minneapolis, MN 55455.&lt;/auth-address&gt;&lt;titles&gt;&lt;title&gt;TALEN-engineered AR gene rearrangements reveal endocrine uncoupling of androgen receptor in prostate cancer&lt;/title&gt;&lt;secondary-title&gt;Proc. Natl. Acad. Sci. U.S.A.&lt;/secondary-title&gt;&lt;/titles&gt;&lt;periodical&gt;&lt;full-title&gt;Proc. Natl. Acad. Sci. U.S.A.&lt;/full-title&gt;&lt;/periodical&gt;&lt;pages&gt;17492-7&lt;/pages&gt;&lt;volume&gt;110&lt;/volume&gt;&lt;number&gt;43&lt;/number&gt;&lt;edition&gt;2013/10/09&lt;/edition&gt;&lt;dates&gt;&lt;year&gt;2013&lt;/year&gt;&lt;pub-dates&gt;&lt;date&gt;Oct 22&lt;/date&gt;&lt;/pub-dates&gt;&lt;/dates&gt;&lt;isbn&gt;(Electronic)&amp;#xD;(Linking)&lt;/isbn&gt;&lt;accession-num&gt;24101480&lt;/accession-num&gt;&lt;label&gt;&lt;style face="normal" font="default" size="100%"&gt;AR &lt;/style&gt;&lt;style face="normal" font="default" charset="134" s</w:instrText>
      </w:r>
      <w:r w:rsidR="00962733" w:rsidRPr="006258C2">
        <w:rPr>
          <w:rFonts w:ascii="Times New Roman" w:hAnsi="Times New Roman" w:cs="Times New Roman" w:hint="eastAsia"/>
          <w:sz w:val="22"/>
        </w:rPr>
        <w:instrText>ize="100%"&gt;</w:instrText>
      </w:r>
      <w:r w:rsidR="00962733" w:rsidRPr="006258C2">
        <w:rPr>
          <w:rFonts w:ascii="Times New Roman" w:hAnsi="Times New Roman" w:cs="Times New Roman" w:hint="eastAsia"/>
          <w:sz w:val="22"/>
        </w:rPr>
        <w:instrText>作用</w:instrText>
      </w:r>
      <w:r w:rsidR="00962733" w:rsidRPr="006258C2">
        <w:rPr>
          <w:rFonts w:ascii="Times New Roman" w:hAnsi="Times New Roman" w:cs="Times New Roman" w:hint="eastAsia"/>
          <w:sz w:val="22"/>
        </w:rPr>
        <w:instrText xml:space="preserve"> &lt;/style&gt;&lt;style face="normal" font="default" size="100%"&gt;prostate cancer.&lt;/style&gt;&lt;/label&gt;&lt;urls&gt;&lt;/urls&gt;&lt;custom2&gt;PMC3808622&lt;/custom2&gt;&lt;electronic-resource-num&gt;10.1073/pnas.1308587110&lt;/electronic-resource-num&gt;&lt;remote-database-provider&gt;NLM&lt;/remote</w:instrText>
      </w:r>
      <w:r w:rsidR="00962733" w:rsidRPr="006258C2">
        <w:rPr>
          <w:rFonts w:ascii="Times New Roman" w:hAnsi="Times New Roman" w:cs="Times New Roman"/>
          <w:sz w:val="22"/>
        </w:rPr>
        <w:instrText>-database-provider&gt;&lt;/record&gt;&lt;/Cite&gt;&lt;/EndNote&gt;</w:instrText>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6</w:t>
      </w:r>
      <w:r w:rsidR="00574FA2" w:rsidRPr="006258C2">
        <w:rPr>
          <w:rFonts w:ascii="Times New Roman" w:hAnsi="Times New Roman" w:cs="Times New Roman"/>
          <w:sz w:val="22"/>
        </w:rPr>
        <w:fldChar w:fldCharType="end"/>
      </w:r>
      <w:r w:rsidRPr="006258C2">
        <w:rPr>
          <w:rFonts w:ascii="Times New Roman" w:hAnsi="Times New Roman" w:cs="Times New Roman"/>
          <w:sz w:val="22"/>
        </w:rPr>
        <w:t xml:space="preserve"> breast cancer</w:t>
      </w:r>
      <w:r w:rsidR="00A86DA9" w:rsidRPr="006258C2">
        <w:rPr>
          <w:rFonts w:ascii="Times New Roman" w:hAnsi="Times New Roman" w:cs="Times New Roman"/>
          <w:sz w:val="22"/>
        </w:rPr>
        <w:t>,</w:t>
      </w:r>
      <w:r w:rsidR="00574FA2" w:rsidRPr="006258C2">
        <w:rPr>
          <w:rFonts w:ascii="Times New Roman" w:hAnsi="Times New Roman" w:cs="Times New Roman"/>
          <w:sz w:val="22"/>
        </w:rPr>
        <w:fldChar w:fldCharType="begin">
          <w:fldData xml:space="preserve">PEVuZE5vdGU+PENpdGU+PEF1dGhvcj5DYWk8L0F1dGhvcj48WWVhcj4yMDE2PC9ZZWFyPjxSZWNO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DYWk8L0F1dGhvcj48WWVhcj4yMDE2PC9ZZWFyPjxSZWNO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574FA2" w:rsidRPr="006258C2">
        <w:rPr>
          <w:rFonts w:ascii="Times New Roman" w:hAnsi="Times New Roman" w:cs="Times New Roman"/>
          <w:sz w:val="22"/>
        </w:rPr>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7</w:t>
      </w:r>
      <w:r w:rsidR="00574FA2" w:rsidRPr="006258C2">
        <w:rPr>
          <w:rFonts w:ascii="Times New Roman" w:hAnsi="Times New Roman" w:cs="Times New Roman"/>
          <w:sz w:val="22"/>
        </w:rPr>
        <w:fldChar w:fldCharType="end"/>
      </w:r>
      <w:r w:rsidRPr="006258C2">
        <w:rPr>
          <w:rFonts w:ascii="Times New Roman" w:hAnsi="Times New Roman" w:cs="Times New Roman"/>
          <w:sz w:val="22"/>
        </w:rPr>
        <w:t xml:space="preserve"> hepatocellular carcinoma</w:t>
      </w:r>
      <w:r w:rsidR="00574FA2" w:rsidRPr="006258C2">
        <w:rPr>
          <w:rFonts w:ascii="Times New Roman" w:hAnsi="Times New Roman" w:cs="Times New Roman"/>
          <w:sz w:val="22"/>
        </w:rPr>
        <w:fldChar w:fldCharType="begin">
          <w:fldData xml:space="preserve">PEVuZE5vdGU+PENpdGU+PEF1dGhvcj5YaWFvPC9BdXRob3I+PFllYXI+MjAxODwvWWVhcj48UmVj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YaWFvPC9BdXRob3I+PFllYXI+MjAxODwvWWVhcj48UmVj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574FA2" w:rsidRPr="006258C2">
        <w:rPr>
          <w:rFonts w:ascii="Times New Roman" w:hAnsi="Times New Roman" w:cs="Times New Roman"/>
          <w:sz w:val="22"/>
        </w:rPr>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8</w:t>
      </w:r>
      <w:r w:rsidR="00574FA2" w:rsidRPr="006258C2">
        <w:rPr>
          <w:rFonts w:ascii="Times New Roman" w:hAnsi="Times New Roman" w:cs="Times New Roman"/>
          <w:sz w:val="22"/>
        </w:rPr>
        <w:fldChar w:fldCharType="end"/>
      </w:r>
      <w:r w:rsidRPr="006258C2">
        <w:rPr>
          <w:rFonts w:ascii="Times New Roman" w:hAnsi="Times New Roman" w:cs="Times New Roman"/>
          <w:sz w:val="22"/>
        </w:rPr>
        <w:t xml:space="preserve">) is a </w:t>
      </w:r>
      <w:r w:rsidR="009B3537" w:rsidRPr="006258C2">
        <w:rPr>
          <w:rFonts w:ascii="Times New Roman" w:hAnsi="Times New Roman" w:cs="Times New Roman"/>
          <w:sz w:val="22"/>
        </w:rPr>
        <w:t xml:space="preserve">powerful </w:t>
      </w:r>
      <w:r w:rsidRPr="006258C2">
        <w:rPr>
          <w:rFonts w:ascii="Times New Roman" w:hAnsi="Times New Roman" w:cs="Times New Roman"/>
          <w:sz w:val="22"/>
        </w:rPr>
        <w:t xml:space="preserve">and </w:t>
      </w:r>
      <w:r w:rsidR="006F10AC" w:rsidRPr="006258C2">
        <w:rPr>
          <w:rFonts w:ascii="Times New Roman" w:hAnsi="Times New Roman" w:cs="Times New Roman"/>
          <w:sz w:val="22"/>
        </w:rPr>
        <w:t>broadly</w:t>
      </w:r>
      <w:r w:rsidRPr="006258C2">
        <w:rPr>
          <w:rFonts w:ascii="Times New Roman" w:hAnsi="Times New Roman" w:cs="Times New Roman"/>
          <w:sz w:val="22"/>
        </w:rPr>
        <w:t xml:space="preserve"> applicable platform to explore gene mutations at molecular levels.</w:t>
      </w:r>
    </w:p>
    <w:p w14:paraId="164F886D" w14:textId="5BD6957F" w:rsidR="00162A2D" w:rsidRPr="006258C2" w:rsidRDefault="00AA2E3C"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Because of</w:t>
      </w:r>
      <w:r w:rsidR="00162A2D" w:rsidRPr="006258C2">
        <w:rPr>
          <w:rFonts w:ascii="Times New Roman" w:hAnsi="Times New Roman" w:cs="Times New Roman"/>
          <w:sz w:val="22"/>
        </w:rPr>
        <w:t xml:space="preserve"> </w:t>
      </w:r>
      <w:r w:rsidRPr="006258C2">
        <w:rPr>
          <w:rFonts w:ascii="Times New Roman" w:hAnsi="Times New Roman" w:cs="Times New Roman"/>
          <w:sz w:val="22"/>
        </w:rPr>
        <w:t>its</w:t>
      </w:r>
      <w:r w:rsidR="00162A2D" w:rsidRPr="006258C2">
        <w:rPr>
          <w:rFonts w:ascii="Times New Roman" w:hAnsi="Times New Roman" w:cs="Times New Roman"/>
          <w:sz w:val="22"/>
        </w:rPr>
        <w:t xml:space="preserve"> multiple advantages in genome editing, </w:t>
      </w:r>
      <w:r w:rsidRPr="006258C2">
        <w:rPr>
          <w:rFonts w:ascii="Times New Roman" w:hAnsi="Times New Roman" w:cs="Times New Roman"/>
          <w:sz w:val="22"/>
        </w:rPr>
        <w:t>CRISPR/Cas9 system</w:t>
      </w:r>
      <w:r w:rsidR="00162A2D" w:rsidRPr="006258C2">
        <w:rPr>
          <w:rFonts w:ascii="Times New Roman" w:hAnsi="Times New Roman" w:cs="Times New Roman"/>
          <w:sz w:val="22"/>
        </w:rPr>
        <w:t xml:space="preserve"> has attracted </w:t>
      </w:r>
      <w:r w:rsidR="008E4785" w:rsidRPr="006258C2">
        <w:rPr>
          <w:rFonts w:ascii="Times New Roman" w:hAnsi="Times New Roman" w:cs="Times New Roman"/>
          <w:sz w:val="22"/>
        </w:rPr>
        <w:t>considerable</w:t>
      </w:r>
      <w:r w:rsidR="00162A2D" w:rsidRPr="006258C2">
        <w:rPr>
          <w:rFonts w:ascii="Times New Roman" w:hAnsi="Times New Roman" w:cs="Times New Roman"/>
          <w:sz w:val="22"/>
        </w:rPr>
        <w:t xml:space="preserve"> attention and scientists gradually consider it as a powerful therapeutic tool for treating diseases associated with genome mutations. The ultimate goal of </w:t>
      </w:r>
      <w:r w:rsidR="002F65F2" w:rsidRPr="006258C2">
        <w:rPr>
          <w:rFonts w:ascii="Times New Roman" w:hAnsi="Times New Roman" w:cs="Times New Roman"/>
          <w:sz w:val="22"/>
        </w:rPr>
        <w:t xml:space="preserve">cancer therapy with </w:t>
      </w:r>
      <w:r w:rsidR="00162A2D" w:rsidRPr="006258C2">
        <w:rPr>
          <w:rFonts w:ascii="Times New Roman" w:hAnsi="Times New Roman" w:cs="Times New Roman"/>
          <w:sz w:val="22"/>
        </w:rPr>
        <w:t>CRISPR/Cas9 is to remov</w:t>
      </w:r>
      <w:r w:rsidR="002F65F2" w:rsidRPr="006258C2">
        <w:rPr>
          <w:rFonts w:ascii="Times New Roman" w:hAnsi="Times New Roman" w:cs="Times New Roman"/>
          <w:sz w:val="22"/>
        </w:rPr>
        <w:t>e</w:t>
      </w:r>
      <w:r w:rsidR="00162A2D" w:rsidRPr="006258C2">
        <w:rPr>
          <w:rFonts w:ascii="Times New Roman" w:hAnsi="Times New Roman" w:cs="Times New Roman"/>
          <w:sz w:val="22"/>
        </w:rPr>
        <w:t xml:space="preserve"> malignant mutations and replac</w:t>
      </w:r>
      <w:r w:rsidR="002F65F2" w:rsidRPr="006258C2">
        <w:rPr>
          <w:rFonts w:ascii="Times New Roman" w:hAnsi="Times New Roman" w:cs="Times New Roman"/>
          <w:sz w:val="22"/>
        </w:rPr>
        <w:t>e</w:t>
      </w:r>
      <w:r w:rsidR="00162A2D" w:rsidRPr="006258C2">
        <w:rPr>
          <w:rFonts w:ascii="Times New Roman" w:hAnsi="Times New Roman" w:cs="Times New Roman"/>
          <w:sz w:val="22"/>
        </w:rPr>
        <w:t xml:space="preserve"> them with normal DNA sequences</w:t>
      </w:r>
      <w:r w:rsidR="00A86DA9" w:rsidRPr="006258C2">
        <w:rPr>
          <w:rFonts w:ascii="Times New Roman" w:hAnsi="Times New Roman" w:cs="Times New Roman"/>
          <w:sz w:val="22"/>
        </w:rPr>
        <w:t>.</w:t>
      </w:r>
      <w:r w:rsidR="00574FA2" w:rsidRPr="006258C2">
        <w:rPr>
          <w:rFonts w:ascii="Times New Roman" w:hAnsi="Times New Roman" w:cs="Times New Roman"/>
          <w:sz w:val="22"/>
        </w:rPr>
        <w:fldChar w:fldCharType="begin">
          <w:fldData xml:space="preserve">PEVuZE5vdGU+PENpdGU+PEF1dGhvcj5aaGFuPC9BdXRob3I+PFllYXI+MjAxOTwvWWVhcj48UmVj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</w:fldData>
        </w:fldChar>
      </w:r>
      <w:r w:rsidR="00962733" w:rsidRPr="006258C2">
        <w:rPr>
          <w:rFonts w:ascii="Times New Roman" w:hAnsi="Times New Roman"/>
          <w:sz w:val="22"/>
        </w:rPr>
        <w:instrText xml:space="preserve"> ADDIN EN.CITE </w:instrText>
      </w:r>
      <w:r w:rsidR="00962733" w:rsidRPr="006258C2">
        <w:rPr>
          <w:rFonts w:ascii="Times New Roman" w:hAnsi="Times New Roman"/>
          <w:sz w:val="22"/>
        </w:rPr>
        <w:fldChar w:fldCharType="begin">
          <w:fldData xml:space="preserve">PEVuZE5vdGU+PENpdGU+PEF1dGhvcj5aaGFuPC9BdXRob3I+PFllYXI+MjAxOTwvWWVhcj48UmVj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</w:fldData>
        </w:fldChar>
      </w:r>
      <w:r w:rsidR="00962733" w:rsidRPr="006258C2">
        <w:rPr>
          <w:rFonts w:ascii="Times New Roman" w:hAnsi="Times New Roman"/>
          <w:sz w:val="22"/>
        </w:rPr>
        <w:instrText xml:space="preserve"> ADDIN EN.CITE.DATA </w:instrText>
      </w:r>
      <w:r w:rsidR="00962733" w:rsidRPr="006258C2">
        <w:rPr>
          <w:rFonts w:ascii="Times New Roman" w:hAnsi="Times New Roman"/>
          <w:sz w:val="22"/>
        </w:rPr>
      </w:r>
      <w:r w:rsidR="00962733" w:rsidRPr="006258C2">
        <w:rPr>
          <w:rFonts w:ascii="Times New Roman" w:hAnsi="Times New Roman"/>
          <w:sz w:val="22"/>
        </w:rPr>
        <w:fldChar w:fldCharType="end"/>
      </w:r>
      <w:r w:rsidR="00574FA2" w:rsidRPr="006258C2">
        <w:rPr>
          <w:rFonts w:ascii="Times New Roman" w:hAnsi="Times New Roman"/>
          <w:sz w:val="22"/>
        </w:rPr>
      </w:r>
      <w:r w:rsidR="00574FA2" w:rsidRPr="006258C2">
        <w:rPr>
          <w:rFonts w:ascii="Times New Roman" w:hAnsi="Times New Roman"/>
          <w:sz w:val="22"/>
        </w:rPr>
        <w:fldChar w:fldCharType="separate"/>
      </w:r>
      <w:r w:rsidR="00962733" w:rsidRPr="006258C2">
        <w:rPr>
          <w:rFonts w:ascii="Times New Roman" w:hAnsi="Times New Roman"/>
          <w:noProof/>
          <w:sz w:val="22"/>
          <w:vertAlign w:val="superscript"/>
        </w:rPr>
        <w:t>79</w:t>
      </w:r>
      <w:r w:rsidR="00574FA2" w:rsidRPr="006258C2">
        <w:rPr>
          <w:rFonts w:ascii="Times New Roman" w:hAnsi="Times New Roman" w:cs="Times New Roman"/>
          <w:sz w:val="22"/>
        </w:rPr>
        <w:fldChar w:fldCharType="end"/>
      </w:r>
      <w:r w:rsidR="00A13033" w:rsidRPr="006258C2">
        <w:rPr>
          <w:rFonts w:ascii="Times New Roman" w:hAnsi="Times New Roman" w:cs="Times New Roman"/>
          <w:sz w:val="22"/>
        </w:rPr>
        <w:t xml:space="preserve"> In a recent study, the leukemia model was generated by reviving several inactivated oncogenes through lentiviral delivery of the Cas9-sgRNA system in primary </w:t>
      </w:r>
      <w:r w:rsidR="0046427E" w:rsidRPr="006258C2">
        <w:rPr>
          <w:rFonts w:ascii="Times New Roman" w:hAnsi="Times New Roman" w:cs="Times New Roman"/>
          <w:sz w:val="22"/>
        </w:rPr>
        <w:t>h</w:t>
      </w:r>
      <w:r w:rsidR="008E596B" w:rsidRPr="006258C2">
        <w:rPr>
          <w:rFonts w:ascii="Times New Roman" w:hAnsi="Times New Roman" w:cs="Times New Roman"/>
          <w:sz w:val="22"/>
        </w:rPr>
        <w:t xml:space="preserve">ematopoietic </w:t>
      </w:r>
      <w:r w:rsidR="0046427E" w:rsidRPr="006258C2">
        <w:rPr>
          <w:rFonts w:ascii="Times New Roman" w:hAnsi="Times New Roman" w:cs="Times New Roman"/>
          <w:sz w:val="22"/>
        </w:rPr>
        <w:t>s</w:t>
      </w:r>
      <w:r w:rsidR="008E596B" w:rsidRPr="006258C2">
        <w:rPr>
          <w:rFonts w:ascii="Times New Roman" w:hAnsi="Times New Roman" w:cs="Times New Roman"/>
          <w:sz w:val="22"/>
        </w:rPr>
        <w:t xml:space="preserve">tem </w:t>
      </w:r>
      <w:r w:rsidR="0046427E" w:rsidRPr="006258C2">
        <w:rPr>
          <w:rFonts w:ascii="Times New Roman" w:hAnsi="Times New Roman" w:cs="Times New Roman"/>
          <w:sz w:val="22"/>
        </w:rPr>
        <w:t>an</w:t>
      </w:r>
      <w:r w:rsidR="008E596B" w:rsidRPr="006258C2">
        <w:rPr>
          <w:rFonts w:ascii="Times New Roman" w:hAnsi="Times New Roman" w:cs="Times New Roman"/>
          <w:sz w:val="22"/>
        </w:rPr>
        <w:t xml:space="preserve">d </w:t>
      </w:r>
      <w:r w:rsidR="0046427E" w:rsidRPr="006258C2">
        <w:rPr>
          <w:rFonts w:ascii="Times New Roman" w:hAnsi="Times New Roman" w:cs="Times New Roman"/>
          <w:sz w:val="22"/>
        </w:rPr>
        <w:t>p</w:t>
      </w:r>
      <w:r w:rsidR="008E596B" w:rsidRPr="006258C2">
        <w:rPr>
          <w:rFonts w:ascii="Times New Roman" w:hAnsi="Times New Roman" w:cs="Times New Roman"/>
          <w:sz w:val="22"/>
        </w:rPr>
        <w:t xml:space="preserve">rogenitor </w:t>
      </w:r>
      <w:r w:rsidR="0046427E" w:rsidRPr="006258C2">
        <w:rPr>
          <w:rFonts w:ascii="Times New Roman" w:hAnsi="Times New Roman" w:cs="Times New Roman"/>
          <w:sz w:val="22"/>
        </w:rPr>
        <w:t>c</w:t>
      </w:r>
      <w:r w:rsidR="008E596B" w:rsidRPr="006258C2">
        <w:rPr>
          <w:rFonts w:ascii="Times New Roman" w:hAnsi="Times New Roman" w:cs="Times New Roman"/>
          <w:sz w:val="22"/>
        </w:rPr>
        <w:t xml:space="preserve">ells </w:t>
      </w:r>
      <w:r w:rsidR="0046427E" w:rsidRPr="006258C2">
        <w:rPr>
          <w:rFonts w:ascii="Times New Roman" w:hAnsi="Times New Roman" w:cs="Times New Roman"/>
          <w:sz w:val="22"/>
        </w:rPr>
        <w:t>(</w:t>
      </w:r>
      <w:r w:rsidR="00A13033" w:rsidRPr="006258C2">
        <w:rPr>
          <w:rFonts w:ascii="Times New Roman" w:hAnsi="Times New Roman" w:cs="Times New Roman"/>
          <w:sz w:val="22"/>
        </w:rPr>
        <w:t>HSPCs</w:t>
      </w:r>
      <w:r w:rsidR="0046427E" w:rsidRPr="006258C2">
        <w:rPr>
          <w:rFonts w:ascii="Times New Roman" w:hAnsi="Times New Roman" w:cs="Times New Roman"/>
          <w:sz w:val="22"/>
        </w:rPr>
        <w:t>)</w:t>
      </w:r>
      <w:r w:rsidR="00A86DA9" w:rsidRPr="006258C2">
        <w:rPr>
          <w:rFonts w:ascii="Times New Roman" w:hAnsi="Times New Roman" w:cs="Times New Roman"/>
          <w:sz w:val="22"/>
        </w:rPr>
        <w:t>.</w:t>
      </w:r>
      <w:r w:rsidR="00574FA2" w:rsidRPr="006258C2">
        <w:rPr>
          <w:rFonts w:ascii="Times New Roman" w:hAnsi="Times New Roman" w:cs="Times New Roman"/>
          <w:sz w:val="22"/>
        </w:rPr>
        <w:fldChar w:fldCharType="begin">
          <w:fldData xml:space="preserve">PEVuZE5vdGU+PENpdGU+PEF1dGhvcj5IZWNrbDwvQXV0aG9yPjxZZWFyPjIwMTQ8L1llYXI+PFJl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IZWNrbDwvQXV0aG9yPjxZZWFyPjIwMTQ8L1llYXI+PFJl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574FA2" w:rsidRPr="006258C2">
        <w:rPr>
          <w:rFonts w:ascii="Times New Roman" w:hAnsi="Times New Roman" w:cs="Times New Roman"/>
          <w:sz w:val="22"/>
        </w:rPr>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0</w:t>
      </w:r>
      <w:r w:rsidR="00574FA2" w:rsidRPr="006258C2">
        <w:rPr>
          <w:rFonts w:ascii="Times New Roman" w:hAnsi="Times New Roman" w:cs="Times New Roman"/>
          <w:sz w:val="22"/>
        </w:rPr>
        <w:fldChar w:fldCharType="end"/>
      </w:r>
      <w:r w:rsidR="00A13033" w:rsidRPr="006258C2">
        <w:rPr>
          <w:rFonts w:ascii="Times New Roman" w:hAnsi="Times New Roman" w:cs="Times New Roman"/>
          <w:sz w:val="22"/>
        </w:rPr>
        <w:t xml:space="preserve"> In this study, the pooled lentiviruses targeted genes including Tet2, Runx1, Dnmt3a, Nf1, Ezh2, and Smc3. </w:t>
      </w:r>
      <w:r w:rsidR="00F86911" w:rsidRPr="006258C2">
        <w:rPr>
          <w:rFonts w:ascii="Times New Roman" w:hAnsi="Times New Roman" w:cs="Times New Roman"/>
          <w:sz w:val="22"/>
        </w:rPr>
        <w:t>Objective</w:t>
      </w:r>
      <w:r w:rsidR="00A13033" w:rsidRPr="006258C2">
        <w:rPr>
          <w:rFonts w:ascii="Times New Roman" w:hAnsi="Times New Roman" w:cs="Times New Roman"/>
          <w:sz w:val="22"/>
        </w:rPr>
        <w:t xml:space="preserve"> HSPCs were selected</w:t>
      </w:r>
      <w:r w:rsidR="00A13033" w:rsidRPr="006258C2">
        <w:rPr>
          <w:rFonts w:ascii="Times New Roman" w:hAnsi="Times New Roman"/>
          <w:sz w:val="22"/>
        </w:rPr>
        <w:t xml:space="preserve"> </w:t>
      </w:r>
      <w:r w:rsidR="00B74AC3" w:rsidRPr="006258C2">
        <w:rPr>
          <w:rFonts w:ascii="Times New Roman" w:hAnsi="Times New Roman" w:cs="Times New Roman"/>
          <w:sz w:val="22"/>
        </w:rPr>
        <w:t>via a fluorescent marker</w:t>
      </w:r>
      <w:r w:rsidR="00F86911" w:rsidRPr="006258C2">
        <w:rPr>
          <w:rFonts w:ascii="Times New Roman" w:hAnsi="Times New Roman" w:cs="Times New Roman"/>
          <w:sz w:val="22"/>
        </w:rPr>
        <w:t>;</w:t>
      </w:r>
      <w:r w:rsidR="00A13033" w:rsidRPr="006258C2">
        <w:rPr>
          <w:rFonts w:ascii="Times New Roman" w:hAnsi="Times New Roman" w:cs="Times New Roman"/>
          <w:sz w:val="22"/>
        </w:rPr>
        <w:t xml:space="preserve"> </w:t>
      </w:r>
      <w:r w:rsidR="00F86911" w:rsidRPr="006258C2">
        <w:rPr>
          <w:rFonts w:ascii="Times New Roman" w:hAnsi="Times New Roman" w:cs="Times New Roman"/>
          <w:sz w:val="22"/>
        </w:rPr>
        <w:t xml:space="preserve">those HSPCs </w:t>
      </w:r>
      <w:r w:rsidR="00A13033" w:rsidRPr="006258C2">
        <w:rPr>
          <w:rFonts w:ascii="Times New Roman" w:hAnsi="Times New Roman" w:cs="Times New Roman"/>
          <w:sz w:val="22"/>
        </w:rPr>
        <w:t xml:space="preserve">are </w:t>
      </w:r>
      <w:r w:rsidR="00513862" w:rsidRPr="006258C2">
        <w:rPr>
          <w:rFonts w:ascii="Times New Roman" w:hAnsi="Times New Roman" w:cs="Times New Roman"/>
          <w:sz w:val="22"/>
        </w:rPr>
        <w:t xml:space="preserve">engaged </w:t>
      </w:r>
      <w:r w:rsidR="00A13033" w:rsidRPr="006258C2">
        <w:rPr>
          <w:rFonts w:ascii="Times New Roman" w:hAnsi="Times New Roman" w:cs="Times New Roman"/>
          <w:sz w:val="22"/>
        </w:rPr>
        <w:t xml:space="preserve">in the development of myeloid </w:t>
      </w:r>
      <w:r w:rsidR="00207C1F" w:rsidRPr="006258C2">
        <w:rPr>
          <w:rFonts w:ascii="Times New Roman" w:hAnsi="Times New Roman" w:cs="Times New Roman"/>
          <w:sz w:val="22"/>
        </w:rPr>
        <w:t>neoplasia</w:t>
      </w:r>
      <w:r w:rsidR="00A13033" w:rsidRPr="006258C2">
        <w:rPr>
          <w:rFonts w:ascii="Times New Roman" w:hAnsi="Times New Roman" w:cs="Times New Roman"/>
          <w:sz w:val="22"/>
        </w:rPr>
        <w:t xml:space="preserve">. The CRISPR/Cas9 technology has also been </w:t>
      </w:r>
      <w:r w:rsidR="008124D1" w:rsidRPr="006258C2">
        <w:rPr>
          <w:rFonts w:ascii="Times New Roman" w:hAnsi="Times New Roman" w:cs="Times New Roman"/>
          <w:sz w:val="22"/>
        </w:rPr>
        <w:t xml:space="preserve">adopted </w:t>
      </w:r>
      <w:r w:rsidR="00A13033" w:rsidRPr="006258C2">
        <w:rPr>
          <w:rFonts w:ascii="Times New Roman" w:hAnsi="Times New Roman" w:cs="Times New Roman"/>
          <w:sz w:val="22"/>
        </w:rPr>
        <w:t xml:space="preserve">to </w:t>
      </w:r>
      <w:r w:rsidR="008124D1" w:rsidRPr="006258C2">
        <w:rPr>
          <w:rFonts w:ascii="Times New Roman" w:hAnsi="Times New Roman" w:cs="Times New Roman"/>
          <w:sz w:val="22"/>
        </w:rPr>
        <w:t xml:space="preserve">establish </w:t>
      </w:r>
      <w:r w:rsidR="00A13033" w:rsidRPr="006258C2">
        <w:rPr>
          <w:rFonts w:ascii="Times New Roman" w:hAnsi="Times New Roman" w:cs="Times New Roman"/>
          <w:sz w:val="22"/>
        </w:rPr>
        <w:t xml:space="preserve">organoid </w:t>
      </w:r>
      <w:r w:rsidR="00314718" w:rsidRPr="006258C2">
        <w:rPr>
          <w:rFonts w:ascii="Times New Roman" w:hAnsi="Times New Roman" w:cs="Times New Roman"/>
          <w:sz w:val="22"/>
        </w:rPr>
        <w:t xml:space="preserve">tumor </w:t>
      </w:r>
      <w:r w:rsidR="00A13033" w:rsidRPr="006258C2">
        <w:rPr>
          <w:rFonts w:ascii="Times New Roman" w:hAnsi="Times New Roman" w:cs="Times New Roman"/>
          <w:sz w:val="22"/>
        </w:rPr>
        <w:t>models</w:t>
      </w:r>
      <w:r w:rsidR="00A86DA9" w:rsidRPr="006258C2">
        <w:rPr>
          <w:rFonts w:ascii="Times New Roman" w:hAnsi="Times New Roman" w:cs="Times New Roman"/>
          <w:sz w:val="22"/>
        </w:rPr>
        <w:t>.</w:t>
      </w:r>
      <w:r w:rsidR="00574FA2" w:rsidRPr="006258C2">
        <w:rPr>
          <w:rFonts w:ascii="Times New Roman" w:hAnsi="Times New Roman" w:cs="Times New Roman"/>
          <w:sz w:val="22"/>
        </w:rPr>
        <w:fldChar w:fldCharType="begin">
          <w:fldData xml:space="preserve">PEVuZE5vdGU+PENpdGU+PEF1dGhvcj5Tw6FuY2hlei1SaXZlcmE8L0F1dGhvcj48WWVhcj4yMDE1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Tw6FuY2hlei1SaXZlcmE8L0F1dGhvcj48WWVhcj4yMDE1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574FA2" w:rsidRPr="006258C2">
        <w:rPr>
          <w:rFonts w:ascii="Times New Roman" w:hAnsi="Times New Roman" w:cs="Times New Roman"/>
          <w:sz w:val="22"/>
        </w:rPr>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1,82</w:t>
      </w:r>
      <w:r w:rsidR="00574FA2" w:rsidRPr="006258C2">
        <w:rPr>
          <w:rFonts w:ascii="Times New Roman" w:hAnsi="Times New Roman" w:cs="Times New Roman"/>
          <w:sz w:val="22"/>
        </w:rPr>
        <w:fldChar w:fldCharType="end"/>
      </w:r>
      <w:r w:rsidR="00A13033" w:rsidRPr="006258C2">
        <w:rPr>
          <w:rFonts w:ascii="Times New Roman" w:hAnsi="Times New Roman" w:cs="Times New Roman"/>
          <w:sz w:val="22"/>
        </w:rPr>
        <w:t xml:space="preserve"> For instance, organoid colon cancer </w:t>
      </w:r>
      <w:r w:rsidR="0071254F" w:rsidRPr="006258C2">
        <w:rPr>
          <w:rFonts w:ascii="Times New Roman" w:hAnsi="Times New Roman" w:cs="Times New Roman"/>
          <w:sz w:val="22"/>
        </w:rPr>
        <w:t>models</w:t>
      </w:r>
      <w:r w:rsidR="00A13033" w:rsidRPr="006258C2">
        <w:rPr>
          <w:rFonts w:ascii="Times New Roman" w:hAnsi="Times New Roman" w:cs="Times New Roman"/>
          <w:sz w:val="22"/>
        </w:rPr>
        <w:t xml:space="preserve"> were constructed in vitro with CRISPR technology by introducing mutations of tumor suppressor genes (APC, TP53</w:t>
      </w:r>
      <w:r w:rsidR="00BC4651" w:rsidRPr="006258C2">
        <w:rPr>
          <w:rFonts w:ascii="Times New Roman" w:hAnsi="Times New Roman" w:cs="Times New Roman"/>
          <w:sz w:val="22"/>
        </w:rPr>
        <w:t xml:space="preserve">, </w:t>
      </w:r>
      <w:r w:rsidR="00A13033" w:rsidRPr="006258C2">
        <w:rPr>
          <w:rFonts w:ascii="Times New Roman" w:hAnsi="Times New Roman" w:cs="Times New Roman"/>
          <w:sz w:val="22"/>
        </w:rPr>
        <w:t>SMAD4</w:t>
      </w:r>
      <w:r w:rsidR="00BC4651" w:rsidRPr="006258C2">
        <w:rPr>
          <w:rFonts w:ascii="Times New Roman" w:hAnsi="Times New Roman" w:cs="Times New Roman"/>
          <w:sz w:val="22"/>
        </w:rPr>
        <w:t>, etc.</w:t>
      </w:r>
      <w:r w:rsidR="00A13033" w:rsidRPr="006258C2">
        <w:rPr>
          <w:rFonts w:ascii="Times New Roman" w:hAnsi="Times New Roman" w:cs="Times New Roman"/>
          <w:sz w:val="22"/>
        </w:rPr>
        <w:t xml:space="preserve">) </w:t>
      </w:r>
      <w:r w:rsidR="00A13033" w:rsidRPr="006258C2">
        <w:rPr>
          <w:rFonts w:ascii="Times New Roman" w:hAnsi="Times New Roman" w:cs="Times New Roman"/>
          <w:sz w:val="22"/>
        </w:rPr>
        <w:lastRenderedPageBreak/>
        <w:t xml:space="preserve">and gene </w:t>
      </w:r>
      <w:r w:rsidR="00FE7F49" w:rsidRPr="006258C2">
        <w:rPr>
          <w:rFonts w:ascii="Times New Roman" w:hAnsi="Times New Roman" w:cs="Times New Roman"/>
          <w:sz w:val="22"/>
        </w:rPr>
        <w:t xml:space="preserve">modification </w:t>
      </w:r>
      <w:r w:rsidR="00A13033" w:rsidRPr="006258C2">
        <w:rPr>
          <w:rFonts w:ascii="Times New Roman" w:hAnsi="Times New Roman" w:cs="Times New Roman"/>
          <w:sz w:val="22"/>
        </w:rPr>
        <w:t>of oncogenes (KRAS</w:t>
      </w:r>
      <w:r w:rsidR="00BC4651" w:rsidRPr="006258C2">
        <w:rPr>
          <w:rFonts w:ascii="Times New Roman" w:hAnsi="Times New Roman" w:cs="Times New Roman"/>
          <w:sz w:val="22"/>
        </w:rPr>
        <w:t>,</w:t>
      </w:r>
      <w:r w:rsidR="00A13033" w:rsidRPr="006258C2">
        <w:rPr>
          <w:rFonts w:ascii="Times New Roman" w:hAnsi="Times New Roman" w:cs="Times New Roman"/>
          <w:sz w:val="22"/>
        </w:rPr>
        <w:t xml:space="preserve"> PI3K</w:t>
      </w:r>
      <w:r w:rsidR="00BC4651" w:rsidRPr="006258C2">
        <w:rPr>
          <w:rFonts w:ascii="Times New Roman" w:hAnsi="Times New Roman" w:cs="Times New Roman"/>
          <w:sz w:val="22"/>
        </w:rPr>
        <w:t>, etc.</w:t>
      </w:r>
      <w:r w:rsidR="00A13033" w:rsidRPr="006258C2">
        <w:rPr>
          <w:rFonts w:ascii="Times New Roman" w:hAnsi="Times New Roman" w:cs="Times New Roman"/>
          <w:sz w:val="22"/>
        </w:rPr>
        <w:t>)</w:t>
      </w:r>
      <w:r w:rsidR="00A86DA9" w:rsidRPr="006258C2">
        <w:rPr>
          <w:rFonts w:ascii="Times New Roman" w:hAnsi="Times New Roman" w:cs="Times New Roman"/>
          <w:sz w:val="22"/>
        </w:rPr>
        <w:t>.</w:t>
      </w:r>
      <w:r w:rsidR="00574FA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Matano&lt;/Author&gt;&lt;Year&gt;2015&lt;/Year&gt;&lt;RecNum&gt;286&lt;/RecNum&gt;&lt;DisplayText&gt;&lt;style face="superscript"&gt;83&lt;/style&gt;&lt;/DisplayText&gt;&lt;record&gt;&lt;rec-number&gt;286&lt;/rec-number&gt;&lt;foreign-keys&gt;&lt;key app="EN" db-id="d2r9z9x58pzr2pe20aspf2sazw0as2xts2p0" timestamp="1559357869"&gt;286&lt;/key&gt;&lt;/foreign-keys&gt;&lt;ref-type name="Journal Article"&gt;17&lt;/ref-type&gt;&lt;contributors&gt;&lt;authors&gt;&lt;author&gt;Matano, M.&lt;/author&gt;&lt;author&gt;Date, S.&lt;/author&gt;&lt;author&gt;Shimokawa, M.&lt;/author&gt;&lt;author&gt;Takano, A.&lt;/author&gt;&lt;author&gt;Fujii, M.&lt;/author&gt;&lt;author&gt;Ohta, Y.&lt;/author&gt;&lt;author&gt;Watanabe, T.&lt;/author&gt;&lt;author&gt;Kanai, T.&lt;/author&gt;&lt;author&gt;Sato, T.&lt;/author&gt;&lt;/authors&gt;&lt;/contributors&gt;&lt;auth-address&gt;Department of Gastroenterology, Keio University School of Medicine, Tokyo, Japan.&amp;#xD;1] Department of Gastroenterology, Keio University School of Medicine, Tokyo, Japan. [2] Fujii Memorial Research Institute, Otsuka Pharmaceutical Co., Ltd., Shiga, Japan.&amp;#xD;1] Department of Gastroenterology, Keio University School of Medicine, Tokyo, Japan. [2] Department of Surgical Oncology, The University of Tokyo, Tokyo, Japan.&amp;#xD;Department of Surgical Oncology, The University of Tokyo, Tokyo, Japan.&lt;/auth-address&gt;&lt;titles&gt;&lt;title&gt;Modeling colorectal cancer using CRISPR-Cas9-mediated engineering of human intestinal organoids&lt;/title&gt;&lt;secondary-title&gt;Nat. Med.&lt;/secondary-title&gt;&lt;/titles&gt;&lt;periodical&gt;&lt;full-title&gt;Nat. Med.&lt;/full-title&gt;&lt;/periodical&gt;&lt;pages&gt;256-62&lt;/pages&gt;&lt;volume&gt;21&lt;/volume&gt;&lt;number&gt;3&lt;/number&gt;&lt;edition&gt;2015/02/24&lt;/edition&gt;&lt;dates&gt;&lt;year&gt;2015&lt;/year&gt;&lt;pub-dates&gt;&lt;date&gt;Mar&lt;/date&gt;&lt;/pub-dates&gt;&lt;/dates&gt;&lt;isbn&gt;(Electronic)&amp;#xD;(Linking)&lt;/isbn&gt;&lt;accession-num&gt;25706875&lt;/accession-num&gt;&lt;urls&gt;&lt;/urls&gt;&lt;electronic-resource-num&gt;10.1038/nm.3802&lt;/electronic-resource-num&gt;&lt;remote-database-provider&gt;NLM&lt;/remote-database-provider&gt;&lt;/record&gt;&lt;/Cite&gt;&lt;/EndNote&gt;</w:instrText>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3</w:t>
      </w:r>
      <w:r w:rsidR="00574FA2" w:rsidRPr="006258C2">
        <w:rPr>
          <w:rFonts w:ascii="Times New Roman" w:hAnsi="Times New Roman" w:cs="Times New Roman"/>
          <w:sz w:val="22"/>
        </w:rPr>
        <w:fldChar w:fldCharType="end"/>
      </w:r>
      <w:r w:rsidR="00A13033" w:rsidRPr="006258C2">
        <w:rPr>
          <w:rFonts w:ascii="Times New Roman" w:hAnsi="Times New Roman" w:cs="Times New Roman"/>
          <w:sz w:val="22"/>
        </w:rPr>
        <w:t xml:space="preserve"> Moreover, </w:t>
      </w:r>
      <w:r w:rsidR="005A2370" w:rsidRPr="006258C2">
        <w:rPr>
          <w:rFonts w:ascii="Times New Roman" w:hAnsi="Times New Roman" w:cs="Times New Roman"/>
          <w:sz w:val="22"/>
        </w:rPr>
        <w:t xml:space="preserve">guided by colonoscopy, </w:t>
      </w:r>
      <w:r w:rsidR="00586D40" w:rsidRPr="006258C2">
        <w:rPr>
          <w:rFonts w:ascii="Times New Roman" w:hAnsi="Times New Roman" w:cs="Times New Roman"/>
          <w:sz w:val="22"/>
        </w:rPr>
        <w:t xml:space="preserve">through mucosal injection, </w:t>
      </w:r>
      <w:r w:rsidR="00A13033" w:rsidRPr="006258C2">
        <w:rPr>
          <w:rFonts w:ascii="Times New Roman" w:hAnsi="Times New Roman" w:cs="Times New Roman"/>
          <w:sz w:val="22"/>
        </w:rPr>
        <w:t>Roper et al.</w:t>
      </w:r>
      <w:r w:rsidR="00574FA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Roper&lt;/Author&gt;&lt;Year&gt;2018&lt;/Year&gt;&lt;RecNum&gt;462&lt;/RecNum&gt;&lt;DisplayText&gt;&lt;style face="superscript"&gt;84&lt;/style&gt;&lt;/DisplayText&gt;&lt;record&gt;&lt;rec-number&gt;462&lt;/rec-number&gt;&lt;foreign-keys&gt;&lt;key app="EN" db-id="d2r9z9x58pzr2pe20aspf2sazw0as2xts2p0" timestamp="1561364107"&gt;462&lt;/key&gt;&lt;/foreign-keys&gt;&lt;ref-type name="Journal Article"&gt;17&lt;/ref-type&gt;&lt;contributors&gt;&lt;authors&gt;&lt;author&gt;Roper, J.&lt;/author&gt;&lt;author&gt;Tammela, T.&lt;/author&gt;&lt;author&gt;Akkad, A.&lt;/author&gt;&lt;author&gt;Almeqdadi, M.&lt;/author&gt;&lt;author&gt;Santos, S. B.&lt;/author&gt;&lt;author&gt;Jacks, T.&lt;/author&gt;&lt;author&gt;Yilmaz Ö, H.&lt;/author&gt;&lt;/authors&gt;&lt;/contributors&gt;&lt;auth-address&gt;Molecular Oncology Research Institute, Tufts Medical Center, Boston, Massachusetts, USA.&amp;#xD;Cancer Biology and Genetics Program, Memorial Sloan Kettering Cancer Center, New York, New York, USA.&amp;#xD;The David H. Koch Institute for Integrative Cancer Research at MIT, Cambridge, Massachusetts, USA.&amp;#xD;Howard Hughes Medical Institute, Massachusetts Institute of Technology, Cambridge, Massachusetts, USA.&amp;#xD;Department of Pathology, Massachusetts General Hospital, Boston, Massachusetts, USA.&lt;/auth-address&gt;&lt;titles&gt;&lt;title&gt;Colonoscopy-based colorectal cancer modeling in mice with CRISPR-Cas9 genome editing and organoid transplantation&lt;/title&gt;&lt;secondary-title&gt;Nat Protoc&lt;/secondary-title&gt;&lt;/titles&gt;&lt;periodical&gt;&lt;full-title&gt;Nat Protoc&lt;/full-title&gt;&lt;/periodical&gt;&lt;pages&gt;217-234&lt;/pages&gt;&lt;volume&gt;13&lt;/volume&gt;&lt;number&gt;2&lt;/number&gt;&lt;edition&gt;2018/01/05&lt;/edition&gt;&lt;dates&gt;&lt;year&gt;2018&lt;/year&gt;&lt;pub-dates&gt;&lt;date&gt;Feb&lt;/date&gt;&lt;/pub-dates&gt;&lt;/dates&gt;&lt;isbn&gt;(Electronic)&amp;#xD;(Linking)&lt;/isbn&gt;&lt;accession-num&gt;29300388&lt;/accession-num&gt;&lt;urls&gt;&lt;/urls&gt;&lt;electronic-resource-num&gt;10.1038/nprot.2017.136&lt;/electronic-resource-num&gt;&lt;remote-database-provider&gt;NLM&lt;/remote-database-provider&gt;&lt;/record&gt;&lt;/Cite&gt;&lt;/EndNote&gt;</w:instrText>
      </w:r>
      <w:r w:rsidR="00574FA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4</w:t>
      </w:r>
      <w:r w:rsidR="00574FA2" w:rsidRPr="006258C2">
        <w:rPr>
          <w:rFonts w:ascii="Times New Roman" w:hAnsi="Times New Roman" w:cs="Times New Roman"/>
          <w:sz w:val="22"/>
        </w:rPr>
        <w:fldChar w:fldCharType="end"/>
      </w:r>
      <w:r w:rsidR="00A13033" w:rsidRPr="006258C2">
        <w:rPr>
          <w:rFonts w:ascii="Times New Roman" w:hAnsi="Times New Roman" w:cs="Times New Roman"/>
          <w:sz w:val="22"/>
        </w:rPr>
        <w:t xml:space="preserve"> established CRISPR engineered mouse tumor organoids by delivering viral vectors carrying CRISPR/Cas9 components </w:t>
      </w:r>
      <w:r w:rsidR="0095224E" w:rsidRPr="006258C2">
        <w:rPr>
          <w:rFonts w:ascii="Times New Roman" w:hAnsi="Times New Roman" w:cs="Times New Roman"/>
          <w:sz w:val="22"/>
        </w:rPr>
        <w:t>to</w:t>
      </w:r>
      <w:r w:rsidR="00A13033" w:rsidRPr="006258C2">
        <w:rPr>
          <w:rFonts w:ascii="Times New Roman" w:hAnsi="Times New Roman" w:cs="Times New Roman"/>
          <w:sz w:val="22"/>
        </w:rPr>
        <w:t xml:space="preserve"> the distal colon of mice. Such </w:t>
      </w:r>
      <w:r w:rsidR="007603A2" w:rsidRPr="006258C2">
        <w:rPr>
          <w:rFonts w:ascii="Times New Roman" w:hAnsi="Times New Roman" w:cs="Times New Roman"/>
          <w:sz w:val="22"/>
        </w:rPr>
        <w:t xml:space="preserve">approach </w:t>
      </w:r>
      <w:r w:rsidR="00A13033" w:rsidRPr="006258C2">
        <w:rPr>
          <w:rFonts w:ascii="Times New Roman" w:hAnsi="Times New Roman" w:cs="Times New Roman"/>
          <w:sz w:val="22"/>
        </w:rPr>
        <w:t xml:space="preserve">have already been applied in a study modelling </w:t>
      </w:r>
      <w:r w:rsidR="00E26CD1" w:rsidRPr="006258C2">
        <w:rPr>
          <w:rFonts w:ascii="Times New Roman" w:hAnsi="Times New Roman" w:cs="Times New Roman"/>
          <w:sz w:val="22"/>
        </w:rPr>
        <w:t>tumor progression</w:t>
      </w:r>
      <w:r w:rsidR="00E26CD1" w:rsidRPr="006258C2" w:rsidDel="00551DFA">
        <w:rPr>
          <w:rFonts w:ascii="Times New Roman" w:hAnsi="Times New Roman" w:cs="Times New Roman"/>
          <w:sz w:val="22"/>
        </w:rPr>
        <w:t xml:space="preserve"> </w:t>
      </w:r>
      <w:r w:rsidR="00E26CD1" w:rsidRPr="006258C2">
        <w:rPr>
          <w:rFonts w:ascii="Times New Roman" w:hAnsi="Times New Roman" w:cs="Times New Roman"/>
          <w:sz w:val="22"/>
        </w:rPr>
        <w:t>with</w:t>
      </w:r>
      <w:r w:rsidR="00154D3E" w:rsidRPr="006258C2">
        <w:rPr>
          <w:rFonts w:ascii="Times New Roman" w:hAnsi="Times New Roman" w:cs="Times New Roman"/>
          <w:sz w:val="22"/>
        </w:rPr>
        <w:t xml:space="preserve"> </w:t>
      </w:r>
      <w:r w:rsidR="00A13033" w:rsidRPr="006258C2">
        <w:rPr>
          <w:rFonts w:ascii="Times New Roman" w:hAnsi="Times New Roman" w:cs="Times New Roman"/>
          <w:sz w:val="22"/>
        </w:rPr>
        <w:t xml:space="preserve">adenoma-carcinoma-metastasis sequence. In the future, the use of CRISPR/Cas9 technology to </w:t>
      </w:r>
      <w:r w:rsidR="00262CA7" w:rsidRPr="006258C2">
        <w:rPr>
          <w:rFonts w:ascii="Times New Roman" w:hAnsi="Times New Roman" w:cs="Times New Roman"/>
          <w:sz w:val="22"/>
        </w:rPr>
        <w:t xml:space="preserve">establish </w:t>
      </w:r>
      <w:r w:rsidR="00A13033" w:rsidRPr="006258C2">
        <w:rPr>
          <w:rFonts w:ascii="Times New Roman" w:hAnsi="Times New Roman" w:cs="Times New Roman"/>
          <w:sz w:val="22"/>
        </w:rPr>
        <w:t xml:space="preserve">precise cancer models </w:t>
      </w:r>
      <w:r w:rsidR="008E4785" w:rsidRPr="006258C2">
        <w:rPr>
          <w:rFonts w:ascii="Times New Roman" w:hAnsi="Times New Roman" w:cs="Times New Roman"/>
          <w:sz w:val="22"/>
        </w:rPr>
        <w:t>shall</w:t>
      </w:r>
      <w:r w:rsidR="00A13033" w:rsidRPr="006258C2">
        <w:rPr>
          <w:rFonts w:ascii="Times New Roman" w:hAnsi="Times New Roman" w:cs="Times New Roman"/>
          <w:sz w:val="22"/>
        </w:rPr>
        <w:t xml:space="preserve"> </w:t>
      </w:r>
      <w:r w:rsidR="00EC5ED8" w:rsidRPr="006258C2">
        <w:rPr>
          <w:rFonts w:ascii="Times New Roman" w:hAnsi="Times New Roman" w:cs="Times New Roman"/>
          <w:sz w:val="22"/>
        </w:rPr>
        <w:t>significantly</w:t>
      </w:r>
      <w:r w:rsidR="00A13033" w:rsidRPr="006258C2">
        <w:rPr>
          <w:rFonts w:ascii="Times New Roman" w:hAnsi="Times New Roman" w:cs="Times New Roman"/>
          <w:sz w:val="22"/>
        </w:rPr>
        <w:t xml:space="preserve"> promote the research of functional cancer genomics and facilitate the </w:t>
      </w:r>
      <w:r w:rsidR="00EC5ED8" w:rsidRPr="006258C2">
        <w:rPr>
          <w:rFonts w:ascii="Times New Roman" w:hAnsi="Times New Roman" w:cs="Times New Roman"/>
          <w:sz w:val="22"/>
        </w:rPr>
        <w:t xml:space="preserve">advancement </w:t>
      </w:r>
      <w:r w:rsidR="00A13033" w:rsidRPr="006258C2">
        <w:rPr>
          <w:rFonts w:ascii="Times New Roman" w:hAnsi="Times New Roman" w:cs="Times New Roman"/>
          <w:sz w:val="22"/>
        </w:rPr>
        <w:t xml:space="preserve">of cancer </w:t>
      </w:r>
      <w:r w:rsidR="00EC5ED8" w:rsidRPr="006258C2">
        <w:rPr>
          <w:rFonts w:ascii="Times New Roman" w:hAnsi="Times New Roman" w:cs="Times New Roman"/>
          <w:sz w:val="22"/>
        </w:rPr>
        <w:t>therapies</w:t>
      </w:r>
      <w:r w:rsidR="00A13033" w:rsidRPr="006258C2">
        <w:rPr>
          <w:rFonts w:ascii="Times New Roman" w:hAnsi="Times New Roman" w:cs="Times New Roman"/>
          <w:sz w:val="22"/>
        </w:rPr>
        <w:t>.</w:t>
      </w:r>
    </w:p>
    <w:p w14:paraId="04317161" w14:textId="77777777" w:rsidR="00162A2D" w:rsidRPr="006258C2" w:rsidRDefault="00162A2D" w:rsidP="008E4B03">
      <w:pPr>
        <w:spacing w:line="480" w:lineRule="auto"/>
        <w:rPr>
          <w:rFonts w:ascii="Times New Roman" w:hAnsi="Times New Roman" w:cs="Times New Roman"/>
          <w:sz w:val="22"/>
        </w:rPr>
      </w:pPr>
    </w:p>
    <w:p w14:paraId="77D7370E" w14:textId="77777777" w:rsidR="0085607F" w:rsidRPr="006258C2" w:rsidRDefault="00D73AE6" w:rsidP="008E4B03">
      <w:pPr>
        <w:spacing w:line="480" w:lineRule="auto"/>
        <w:rPr>
          <w:rFonts w:ascii="Times New Roman" w:hAnsi="Times New Roman" w:cs="Times New Roman"/>
          <w:b/>
          <w:sz w:val="22"/>
        </w:rPr>
      </w:pPr>
      <w:r w:rsidRPr="006258C2">
        <w:rPr>
          <w:rFonts w:ascii="Times New Roman" w:hAnsi="Times New Roman" w:cs="Times New Roman"/>
          <w:b/>
          <w:sz w:val="22"/>
        </w:rPr>
        <w:t xml:space="preserve">3.2 </w:t>
      </w:r>
      <w:r w:rsidR="0085607F" w:rsidRPr="006258C2">
        <w:rPr>
          <w:rFonts w:ascii="Times New Roman" w:hAnsi="Times New Roman" w:cs="Times New Roman"/>
          <w:b/>
          <w:sz w:val="22"/>
        </w:rPr>
        <w:t>Cardiovascular Disease</w:t>
      </w:r>
    </w:p>
    <w:p w14:paraId="5DA98FB2" w14:textId="446A41F9" w:rsidR="000127AF" w:rsidRPr="006258C2" w:rsidRDefault="00EF3570" w:rsidP="008E4B03">
      <w:pPr>
        <w:spacing w:line="480" w:lineRule="auto"/>
        <w:rPr>
          <w:rFonts w:ascii="Times New Roman" w:hAnsi="Times New Roman" w:cs="Times New Roman"/>
          <w:sz w:val="22"/>
        </w:rPr>
      </w:pPr>
      <w:r w:rsidRPr="006258C2">
        <w:rPr>
          <w:rFonts w:ascii="Times New Roman" w:hAnsi="Times New Roman" w:cs="Times New Roman"/>
          <w:sz w:val="22"/>
        </w:rPr>
        <w:t>C</w:t>
      </w:r>
      <w:r w:rsidR="00A97525" w:rsidRPr="006258C2">
        <w:rPr>
          <w:rFonts w:ascii="Times New Roman" w:hAnsi="Times New Roman" w:cs="Times New Roman"/>
          <w:sz w:val="22"/>
        </w:rPr>
        <w:t>ardiovascular disease (CVD) is a serious hazard to human health</w:t>
      </w:r>
      <w:r w:rsidR="008E4785" w:rsidRPr="006258C2">
        <w:rPr>
          <w:rFonts w:ascii="Times New Roman" w:hAnsi="Times New Roman" w:cs="Times New Roman"/>
          <w:sz w:val="22"/>
        </w:rPr>
        <w:t>, and the number one killer in many industrialized countries</w:t>
      </w:r>
      <w:r w:rsidR="00A97525" w:rsidRPr="006258C2">
        <w:rPr>
          <w:rFonts w:ascii="Times New Roman" w:hAnsi="Times New Roman" w:cs="Times New Roman"/>
          <w:sz w:val="22"/>
        </w:rPr>
        <w:t>.</w:t>
      </w:r>
      <w:r w:rsidR="00F521A9" w:rsidRPr="006258C2">
        <w:rPr>
          <w:rFonts w:ascii="Times New Roman" w:hAnsi="Times New Roman" w:cs="Times New Roman"/>
          <w:sz w:val="22"/>
        </w:rPr>
        <w:t xml:space="preserve"> Many different types of CVD are usually associated with a single genetic mutation, </w:t>
      </w:r>
      <w:r w:rsidR="00245CF2" w:rsidRPr="006258C2">
        <w:rPr>
          <w:rFonts w:ascii="Times New Roman" w:hAnsi="Times New Roman" w:cs="Times New Roman"/>
          <w:sz w:val="22"/>
        </w:rPr>
        <w:t>or</w:t>
      </w:r>
      <w:r w:rsidR="00F521A9" w:rsidRPr="006258C2">
        <w:rPr>
          <w:rFonts w:ascii="Times New Roman" w:hAnsi="Times New Roman" w:cs="Times New Roman"/>
          <w:sz w:val="22"/>
        </w:rPr>
        <w:t xml:space="preserve"> </w:t>
      </w:r>
      <w:r w:rsidR="00245CF2" w:rsidRPr="006258C2">
        <w:rPr>
          <w:rFonts w:ascii="Times New Roman" w:hAnsi="Times New Roman" w:cs="Times New Roman"/>
          <w:sz w:val="22"/>
        </w:rPr>
        <w:t>a combination of rare inherited heterozygous mutations</w:t>
      </w:r>
      <w:r w:rsidR="00A86DA9" w:rsidRPr="006258C2">
        <w:rPr>
          <w:rFonts w:ascii="Times New Roman" w:hAnsi="Times New Roman" w:cs="Times New Roman"/>
          <w:sz w:val="22"/>
        </w:rPr>
        <w:t>.</w:t>
      </w:r>
      <w:r w:rsidR="00A26E8F" w:rsidRPr="006258C2">
        <w:rPr>
          <w:rFonts w:ascii="Times New Roman" w:hAnsi="Times New Roman" w:cs="Times New Roman"/>
          <w:sz w:val="22"/>
        </w:rPr>
        <w:fldChar w:fldCharType="begin">
          <w:fldData xml:space="preserve">PEVuZE5vdGU+PENpdGU+PEF1dGhvcj5MaTwvQXV0aG9yPjxZZWFyPjIwMTU8L1llYXI+PFJlY051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=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MaTwvQXV0aG9yPjxZZWFyPjIwMTU8L1llYXI+PFJlY051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=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A26E8F" w:rsidRPr="006258C2">
        <w:rPr>
          <w:rFonts w:ascii="Times New Roman" w:hAnsi="Times New Roman" w:cs="Times New Roman"/>
          <w:sz w:val="22"/>
        </w:rPr>
      </w:r>
      <w:r w:rsidR="00A26E8F"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5</w:t>
      </w:r>
      <w:r w:rsidR="00A26E8F" w:rsidRPr="006258C2">
        <w:rPr>
          <w:rFonts w:ascii="Times New Roman" w:hAnsi="Times New Roman" w:cs="Times New Roman"/>
          <w:sz w:val="22"/>
        </w:rPr>
        <w:fldChar w:fldCharType="end"/>
      </w:r>
      <w:r w:rsidR="00F521A9" w:rsidRPr="006258C2">
        <w:rPr>
          <w:rFonts w:ascii="Times New Roman" w:hAnsi="Times New Roman" w:cs="Times New Roman"/>
          <w:sz w:val="22"/>
        </w:rPr>
        <w:t xml:space="preserve"> In practice, clinical treatments focus on the relief of disease symptoms without addressing potential genetic defects. Currently,</w:t>
      </w:r>
      <w:r w:rsidR="00A97525" w:rsidRPr="006258C2">
        <w:rPr>
          <w:rFonts w:ascii="Times New Roman" w:hAnsi="Times New Roman" w:cs="Times New Roman"/>
          <w:sz w:val="22"/>
        </w:rPr>
        <w:t xml:space="preserve"> </w:t>
      </w:r>
      <w:r w:rsidR="00245CF2" w:rsidRPr="006258C2">
        <w:rPr>
          <w:rFonts w:ascii="Times New Roman" w:hAnsi="Times New Roman" w:cs="Times New Roman"/>
          <w:sz w:val="22"/>
        </w:rPr>
        <w:t xml:space="preserve">the establishment of </w:t>
      </w:r>
      <w:r w:rsidR="00F9138E" w:rsidRPr="006258C2">
        <w:rPr>
          <w:rFonts w:ascii="Times New Roman" w:hAnsi="Times New Roman" w:cs="Times New Roman"/>
          <w:sz w:val="22"/>
        </w:rPr>
        <w:t xml:space="preserve">in vivo </w:t>
      </w:r>
      <w:r w:rsidR="00245CF2" w:rsidRPr="006258C2">
        <w:rPr>
          <w:rFonts w:ascii="Times New Roman" w:hAnsi="Times New Roman" w:cs="Times New Roman"/>
          <w:sz w:val="22"/>
        </w:rPr>
        <w:t xml:space="preserve">CVD disease models </w:t>
      </w:r>
      <w:r w:rsidR="00CA1A19" w:rsidRPr="006258C2">
        <w:rPr>
          <w:rFonts w:ascii="Times New Roman" w:hAnsi="Times New Roman" w:cs="Times New Roman"/>
          <w:sz w:val="22"/>
        </w:rPr>
        <w:t>with</w:t>
      </w:r>
      <w:r w:rsidR="00245CF2" w:rsidRPr="006258C2">
        <w:rPr>
          <w:rFonts w:ascii="Times New Roman" w:hAnsi="Times New Roman" w:cs="Times New Roman"/>
          <w:sz w:val="22"/>
        </w:rPr>
        <w:t xml:space="preserve"> gene editing technology </w:t>
      </w:r>
      <w:r w:rsidR="00BC2620" w:rsidRPr="006258C2">
        <w:rPr>
          <w:rFonts w:ascii="Times New Roman" w:hAnsi="Times New Roman" w:cs="Times New Roman"/>
          <w:sz w:val="22"/>
        </w:rPr>
        <w:t>and</w:t>
      </w:r>
      <w:r w:rsidR="00245CF2" w:rsidRPr="006258C2">
        <w:rPr>
          <w:rFonts w:ascii="Times New Roman" w:hAnsi="Times New Roman" w:cs="Times New Roman"/>
          <w:sz w:val="22"/>
        </w:rPr>
        <w:t xml:space="preserve"> </w:t>
      </w:r>
      <w:r w:rsidR="00A97525" w:rsidRPr="006258C2">
        <w:rPr>
          <w:rFonts w:ascii="Times New Roman" w:hAnsi="Times New Roman" w:cs="Times New Roman"/>
          <w:sz w:val="22"/>
        </w:rPr>
        <w:t xml:space="preserve">the in-depth analysis of </w:t>
      </w:r>
      <w:r w:rsidR="00245CF2" w:rsidRPr="006258C2">
        <w:rPr>
          <w:rFonts w:ascii="Times New Roman" w:hAnsi="Times New Roman" w:cs="Times New Roman"/>
          <w:sz w:val="22"/>
        </w:rPr>
        <w:t xml:space="preserve">CVD </w:t>
      </w:r>
      <w:r w:rsidR="00A97525" w:rsidRPr="006258C2">
        <w:rPr>
          <w:rFonts w:ascii="Times New Roman" w:hAnsi="Times New Roman" w:cs="Times New Roman"/>
          <w:sz w:val="22"/>
        </w:rPr>
        <w:t xml:space="preserve">pathogenic genes </w:t>
      </w:r>
      <w:r w:rsidR="00BC2620" w:rsidRPr="006258C2">
        <w:rPr>
          <w:rFonts w:ascii="Times New Roman" w:hAnsi="Times New Roman" w:cs="Times New Roman"/>
          <w:sz w:val="22"/>
        </w:rPr>
        <w:t>as well as</w:t>
      </w:r>
      <w:r w:rsidR="00A97525" w:rsidRPr="006258C2">
        <w:rPr>
          <w:rFonts w:ascii="Times New Roman" w:hAnsi="Times New Roman" w:cs="Times New Roman"/>
          <w:sz w:val="22"/>
        </w:rPr>
        <w:t xml:space="preserve"> their molecular mechanisms</w:t>
      </w:r>
      <w:r w:rsidR="00244EEC" w:rsidRPr="006258C2">
        <w:rPr>
          <w:rFonts w:ascii="Times New Roman" w:hAnsi="Times New Roman" w:cs="Times New Roman"/>
          <w:sz w:val="22"/>
        </w:rPr>
        <w:t>,</w:t>
      </w:r>
      <w:r w:rsidR="00A97525" w:rsidRPr="006258C2">
        <w:rPr>
          <w:rFonts w:ascii="Times New Roman" w:hAnsi="Times New Roman" w:cs="Times New Roman"/>
          <w:sz w:val="22"/>
        </w:rPr>
        <w:t xml:space="preserve"> </w:t>
      </w:r>
      <w:r w:rsidR="00CD5287" w:rsidRPr="006258C2">
        <w:rPr>
          <w:rFonts w:ascii="Times New Roman" w:hAnsi="Times New Roman" w:cs="Times New Roman"/>
          <w:sz w:val="22"/>
        </w:rPr>
        <w:t>have</w:t>
      </w:r>
      <w:r w:rsidR="00A97525" w:rsidRPr="006258C2">
        <w:rPr>
          <w:rFonts w:ascii="Times New Roman" w:hAnsi="Times New Roman" w:cs="Times New Roman"/>
          <w:sz w:val="22"/>
        </w:rPr>
        <w:t xml:space="preserve"> made it possible to </w:t>
      </w:r>
      <w:r w:rsidR="00CA1A19" w:rsidRPr="006258C2">
        <w:rPr>
          <w:rFonts w:ascii="Times New Roman" w:hAnsi="Times New Roman" w:cs="Times New Roman"/>
          <w:sz w:val="22"/>
        </w:rPr>
        <w:t xml:space="preserve">test the ability of gene therapy to </w:t>
      </w:r>
      <w:r w:rsidR="00A97525" w:rsidRPr="006258C2">
        <w:rPr>
          <w:rFonts w:ascii="Times New Roman" w:hAnsi="Times New Roman" w:cs="Times New Roman"/>
          <w:sz w:val="22"/>
        </w:rPr>
        <w:t xml:space="preserve">control </w:t>
      </w:r>
      <w:r w:rsidR="00287076" w:rsidRPr="006258C2">
        <w:rPr>
          <w:rFonts w:ascii="Times New Roman" w:hAnsi="Times New Roman" w:cs="Times New Roman"/>
          <w:sz w:val="22"/>
        </w:rPr>
        <w:t>specific gene</w:t>
      </w:r>
      <w:r w:rsidR="00A97525" w:rsidRPr="006258C2">
        <w:rPr>
          <w:rFonts w:ascii="Times New Roman" w:hAnsi="Times New Roman" w:cs="Times New Roman"/>
          <w:sz w:val="22"/>
        </w:rPr>
        <w:t xml:space="preserve"> expression and improve </w:t>
      </w:r>
      <w:r w:rsidR="00245CF2" w:rsidRPr="006258C2">
        <w:rPr>
          <w:rFonts w:ascii="Times New Roman" w:hAnsi="Times New Roman" w:cs="Times New Roman"/>
          <w:sz w:val="22"/>
        </w:rPr>
        <w:t xml:space="preserve">gene </w:t>
      </w:r>
      <w:r w:rsidR="00A97525" w:rsidRPr="006258C2">
        <w:rPr>
          <w:rFonts w:ascii="Times New Roman" w:hAnsi="Times New Roman" w:cs="Times New Roman"/>
          <w:sz w:val="22"/>
        </w:rPr>
        <w:t>function</w:t>
      </w:r>
      <w:r w:rsidR="00290095" w:rsidRPr="006258C2">
        <w:rPr>
          <w:rFonts w:ascii="Times New Roman" w:hAnsi="Times New Roman" w:cs="Times New Roman"/>
          <w:sz w:val="22"/>
        </w:rPr>
        <w:t>s</w:t>
      </w:r>
      <w:r w:rsidR="00A97525" w:rsidRPr="006258C2">
        <w:rPr>
          <w:rFonts w:ascii="Times New Roman" w:hAnsi="Times New Roman" w:cs="Times New Roman"/>
          <w:sz w:val="22"/>
        </w:rPr>
        <w:t>.</w:t>
      </w:r>
      <w:r w:rsidR="00F521A9" w:rsidRPr="006258C2">
        <w:rPr>
          <w:rFonts w:ascii="Times New Roman" w:hAnsi="Times New Roman" w:cs="Times New Roman"/>
          <w:sz w:val="22"/>
        </w:rPr>
        <w:t xml:space="preserve"> </w:t>
      </w:r>
      <w:r w:rsidR="0070214E" w:rsidRPr="006258C2">
        <w:rPr>
          <w:rFonts w:ascii="Times New Roman" w:hAnsi="Times New Roman" w:cs="Times New Roman"/>
          <w:sz w:val="22"/>
        </w:rPr>
        <w:t xml:space="preserve">With the help of genome editing technologies, </w:t>
      </w:r>
      <w:r w:rsidR="00B03D2A" w:rsidRPr="006258C2">
        <w:rPr>
          <w:rFonts w:ascii="Times New Roman" w:hAnsi="Times New Roman" w:cs="Times New Roman" w:hint="eastAsia"/>
          <w:sz w:val="22"/>
        </w:rPr>
        <w:t>various</w:t>
      </w:r>
      <w:r w:rsidR="0070214E" w:rsidRPr="006258C2">
        <w:rPr>
          <w:rFonts w:ascii="Times New Roman" w:hAnsi="Times New Roman" w:cs="Times New Roman"/>
          <w:sz w:val="22"/>
        </w:rPr>
        <w:t xml:space="preserve"> </w:t>
      </w:r>
      <w:r w:rsidR="00AD530F" w:rsidRPr="006258C2">
        <w:rPr>
          <w:rFonts w:ascii="Times New Roman" w:hAnsi="Times New Roman" w:cs="Times New Roman"/>
          <w:sz w:val="22"/>
        </w:rPr>
        <w:t>research model</w:t>
      </w:r>
      <w:r w:rsidR="00B41659" w:rsidRPr="006258C2">
        <w:rPr>
          <w:rFonts w:ascii="Times New Roman" w:hAnsi="Times New Roman" w:cs="Times New Roman" w:hint="eastAsia"/>
          <w:sz w:val="22"/>
        </w:rPr>
        <w:t>s</w:t>
      </w:r>
      <w:r w:rsidR="00AD530F" w:rsidRPr="006258C2">
        <w:rPr>
          <w:rFonts w:ascii="Times New Roman" w:hAnsi="Times New Roman" w:cs="Times New Roman"/>
          <w:sz w:val="22"/>
        </w:rPr>
        <w:t xml:space="preserve"> of </w:t>
      </w:r>
      <w:r w:rsidR="0070214E" w:rsidRPr="006258C2">
        <w:rPr>
          <w:rFonts w:ascii="Times New Roman" w:hAnsi="Times New Roman" w:cs="Times New Roman"/>
          <w:sz w:val="22"/>
        </w:rPr>
        <w:t xml:space="preserve">cardiovascular conditions have been created. </w:t>
      </w:r>
    </w:p>
    <w:p w14:paraId="2E3EFC9D" w14:textId="057F989A" w:rsidR="005A5C7E" w:rsidRPr="006258C2" w:rsidRDefault="0070214E" w:rsidP="008E4B03">
      <w:pPr>
        <w:spacing w:line="480" w:lineRule="auto"/>
        <w:ind w:firstLine="420"/>
        <w:rPr>
          <w:rFonts w:ascii="Times New Roman" w:hAnsi="Times New Roman" w:cs="Times New Roman"/>
          <w:sz w:val="22"/>
        </w:rPr>
      </w:pPr>
      <w:proofErr w:type="spellStart"/>
      <w:r w:rsidRPr="006258C2">
        <w:rPr>
          <w:rFonts w:ascii="Times New Roman" w:hAnsi="Times New Roman" w:cs="Times New Roman"/>
          <w:sz w:val="22"/>
        </w:rPr>
        <w:t>Abrahimi</w:t>
      </w:r>
      <w:proofErr w:type="spellEnd"/>
      <w:r w:rsidRPr="006258C2">
        <w:rPr>
          <w:rFonts w:ascii="Times New Roman" w:hAnsi="Times New Roman" w:cs="Times New Roman"/>
          <w:sz w:val="22"/>
        </w:rPr>
        <w:t xml:space="preserve"> et</w:t>
      </w:r>
      <w:r w:rsidR="00A26E8F" w:rsidRPr="006258C2">
        <w:rPr>
          <w:rFonts w:ascii="Times New Roman" w:hAnsi="Times New Roman" w:cs="Times New Roman"/>
          <w:sz w:val="22"/>
        </w:rPr>
        <w:t xml:space="preserve"> </w:t>
      </w:r>
      <w:r w:rsidRPr="006258C2">
        <w:rPr>
          <w:rFonts w:ascii="Times New Roman" w:hAnsi="Times New Roman" w:cs="Times New Roman"/>
          <w:sz w:val="22"/>
        </w:rPr>
        <w:t>al.</w:t>
      </w:r>
      <w:r w:rsidR="00A26E8F"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Abrahimi&lt;/Author&gt;&lt;Year&gt;2015&lt;/Year&gt;&lt;RecNum&gt;564&lt;/RecNum&gt;&lt;DisplayText&gt;&lt;style face="superscript"&gt;86&lt;/style&gt;&lt;/DisplayText&gt;&lt;record&gt;&lt;rec-number&gt;564&lt;/rec-number&gt;&lt;foreign-keys&gt;&lt;key app="EN" db-id="d2r9z9x58pzr2pe20aspf2sazw0as2xts2p0" timestamp="1566961795"&gt;564&lt;/key&gt;&lt;/foreign-keys&gt;&lt;ref-type name="Journal Article"&gt;17&lt;/ref-type&gt;&lt;contributors&gt;&lt;authors&gt;&lt;author&gt;Abrahimi, P.&lt;/author&gt;&lt;author&gt;Chang, W. G.&lt;/author&gt;&lt;author&gt;Kluger, M. S.&lt;/author&gt;&lt;author&gt;Qyang, Y.&lt;/author&gt;&lt;author&gt;Tellides, G.&lt;/author&gt;&lt;author&gt;Saltzman, M.&lt;/author&gt;&lt;author&gt;Pober, J. S.&lt;/author&gt;&lt;/authors&gt;&lt;/contributors&gt;&lt;auth-address&gt;Immunobiology, Yale University School of Medicine.&amp;#xD;Internal Medicine, Yale University School of Medicine.&amp;#xD;Surgery, Yale University School of Medicine.&amp;#xD;Biomedical Engineering, Yale University School of Medicine.&amp;#xD;Immunobiology, Yale University School of Medicine jordan.pober@yale.edu.&lt;/auth-address&gt;&lt;titles&gt;&lt;title&gt;Efficient Gene Disruption in Cultured Primary Human Endothelial Cells by CRISPR/Cas9&lt;/title&gt;&lt;secondary-title&gt;Circ. Res.&lt;/secondary-title&gt;&lt;/titles&gt;&lt;periodical&gt;&lt;full-title&gt;Circ. Res.&lt;/full-title&gt;&lt;/periodical&gt;&lt;edition&gt;2015/05/06&lt;/edition&gt;&lt;dates&gt;&lt;year&gt;2015&lt;/year&gt;&lt;pub-dates&gt;&lt;date&gt;May 4&lt;/date&gt;&lt;/pub-dates&gt;&lt;/dates&gt;&lt;isbn&gt;(Electronic)&amp;#xD;(Linking)&lt;/isbn&gt;&lt;accession-num&gt;25940550&lt;/accession-num&gt;&lt;urls&gt;&lt;/urls&gt;&lt;electronic-resource-num&gt;10.1161/circresaha.117.306290&lt;/electronic-resource-num&gt;&lt;remote-database-provider&gt;NLM&lt;/remote-database-provider&gt;&lt;/record&gt;&lt;/Cite&gt;&lt;/EndNote&gt;</w:instrText>
      </w:r>
      <w:r w:rsidR="00A26E8F"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6</w:t>
      </w:r>
      <w:r w:rsidR="00A26E8F" w:rsidRPr="006258C2">
        <w:rPr>
          <w:rFonts w:ascii="Times New Roman" w:hAnsi="Times New Roman" w:cs="Times New Roman"/>
          <w:sz w:val="22"/>
        </w:rPr>
        <w:fldChar w:fldCharType="end"/>
      </w:r>
      <w:r w:rsidR="00A26E8F" w:rsidRPr="006258C2">
        <w:rPr>
          <w:rFonts w:ascii="Times New Roman" w:hAnsi="Times New Roman" w:cs="Times New Roman"/>
          <w:sz w:val="22"/>
        </w:rPr>
        <w:t xml:space="preserve"> </w:t>
      </w:r>
      <w:r w:rsidRPr="006258C2">
        <w:rPr>
          <w:rFonts w:ascii="Times New Roman" w:hAnsi="Times New Roman" w:cs="Times New Roman"/>
          <w:sz w:val="22"/>
        </w:rPr>
        <w:t xml:space="preserve">used CRISPR/Cas9 to efficiently </w:t>
      </w:r>
      <w:r w:rsidR="00463D5E" w:rsidRPr="006258C2">
        <w:rPr>
          <w:rFonts w:ascii="Times New Roman" w:hAnsi="Times New Roman" w:cs="Times New Roman"/>
          <w:sz w:val="22"/>
        </w:rPr>
        <w:t>ablate</w:t>
      </w:r>
      <w:r w:rsidRPr="006258C2">
        <w:rPr>
          <w:rFonts w:ascii="Times New Roman" w:hAnsi="Times New Roman" w:cs="Times New Roman"/>
          <w:sz w:val="22"/>
        </w:rPr>
        <w:t xml:space="preserve"> major histocompatibility complex class II (MHCII) with double gene knockout in normal human endothelial cells. These cells retain the ability to form vascular structures without activating allogeneic CD4+ T cells. </w:t>
      </w:r>
      <w:r w:rsidR="00480F08" w:rsidRPr="006258C2">
        <w:rPr>
          <w:rFonts w:ascii="Times New Roman" w:hAnsi="Times New Roman" w:cs="Times New Roman"/>
          <w:sz w:val="22"/>
        </w:rPr>
        <w:t>It is promising to apply such technology</w:t>
      </w:r>
      <w:r w:rsidR="001D3DB7" w:rsidRPr="006258C2">
        <w:rPr>
          <w:rFonts w:ascii="Times New Roman" w:hAnsi="Times New Roman" w:cs="Times New Roman"/>
          <w:sz w:val="22"/>
        </w:rPr>
        <w:t xml:space="preserve"> in the field of allograft bioengineering, </w:t>
      </w:r>
      <w:r w:rsidR="00480F08" w:rsidRPr="006258C2">
        <w:rPr>
          <w:rFonts w:ascii="Times New Roman" w:hAnsi="Times New Roman" w:cs="Times New Roman"/>
          <w:sz w:val="22"/>
        </w:rPr>
        <w:t>including</w:t>
      </w:r>
      <w:r w:rsidR="00F85B1B" w:rsidRPr="006258C2">
        <w:rPr>
          <w:rFonts w:ascii="Times New Roman" w:hAnsi="Times New Roman" w:cs="Times New Roman"/>
          <w:sz w:val="22"/>
        </w:rPr>
        <w:t xml:space="preserve"> </w:t>
      </w:r>
      <w:r w:rsidR="00861B6C" w:rsidRPr="006258C2">
        <w:rPr>
          <w:rFonts w:ascii="Times New Roman" w:hAnsi="Times New Roman" w:cs="Times New Roman"/>
          <w:sz w:val="22"/>
        </w:rPr>
        <w:t xml:space="preserve">the </w:t>
      </w:r>
      <w:r w:rsidR="00F85B1B" w:rsidRPr="006258C2">
        <w:rPr>
          <w:rFonts w:ascii="Times New Roman" w:hAnsi="Times New Roman" w:cs="Times New Roman"/>
          <w:sz w:val="22"/>
        </w:rPr>
        <w:lastRenderedPageBreak/>
        <w:t>refinement of</w:t>
      </w:r>
      <w:r w:rsidR="001D3DB7" w:rsidRPr="006258C2">
        <w:rPr>
          <w:rFonts w:ascii="Times New Roman" w:hAnsi="Times New Roman" w:cs="Times New Roman"/>
          <w:sz w:val="22"/>
        </w:rPr>
        <w:t xml:space="preserve"> heart transplant.</w:t>
      </w:r>
      <w:r w:rsidR="002E7CB3" w:rsidRPr="006258C2" w:rsidDel="002E7CB3">
        <w:rPr>
          <w:rFonts w:ascii="Times New Roman" w:hAnsi="Times New Roman" w:cs="Times New Roman"/>
          <w:sz w:val="22"/>
        </w:rPr>
        <w:t xml:space="preserve"> </w:t>
      </w:r>
      <w:r w:rsidRPr="006258C2">
        <w:rPr>
          <w:rFonts w:ascii="Times New Roman" w:hAnsi="Times New Roman" w:cs="Times New Roman"/>
          <w:sz w:val="22"/>
        </w:rPr>
        <w:t>In addition, th</w:t>
      </w:r>
      <w:r w:rsidR="002E7CB3" w:rsidRPr="006258C2">
        <w:rPr>
          <w:rFonts w:ascii="Times New Roman" w:hAnsi="Times New Roman" w:cs="Times New Roman"/>
          <w:sz w:val="22"/>
        </w:rPr>
        <w:t>e</w:t>
      </w:r>
      <w:r w:rsidRPr="006258C2">
        <w:rPr>
          <w:rFonts w:ascii="Times New Roman" w:hAnsi="Times New Roman" w:cs="Times New Roman"/>
          <w:sz w:val="22"/>
        </w:rPr>
        <w:t xml:space="preserve"> </w:t>
      </w:r>
      <w:r w:rsidR="002E7CB3" w:rsidRPr="006258C2">
        <w:rPr>
          <w:rFonts w:ascii="Times New Roman" w:hAnsi="Times New Roman" w:cs="Times New Roman"/>
          <w:sz w:val="22"/>
        </w:rPr>
        <w:t xml:space="preserve">CRISPR/Cas9 </w:t>
      </w:r>
      <w:r w:rsidRPr="006258C2">
        <w:rPr>
          <w:rFonts w:ascii="Times New Roman" w:hAnsi="Times New Roman" w:cs="Times New Roman"/>
          <w:sz w:val="22"/>
        </w:rPr>
        <w:t xml:space="preserve">technology can accurately remove β2M and CCR5 on CD34+ hematopoietic stem cells while retaining its ability </w:t>
      </w:r>
      <w:r w:rsidR="00463D5E" w:rsidRPr="006258C2">
        <w:rPr>
          <w:rFonts w:ascii="Times New Roman" w:hAnsi="Times New Roman" w:cs="Times New Roman"/>
          <w:sz w:val="22"/>
        </w:rPr>
        <w:t xml:space="preserve">of </w:t>
      </w:r>
      <w:r w:rsidRPr="006258C2">
        <w:rPr>
          <w:rFonts w:ascii="Times New Roman" w:hAnsi="Times New Roman" w:cs="Times New Roman"/>
          <w:sz w:val="22"/>
        </w:rPr>
        <w:t>multi-differentiat</w:t>
      </w:r>
      <w:r w:rsidR="00463D5E" w:rsidRPr="006258C2">
        <w:rPr>
          <w:rFonts w:ascii="Times New Roman" w:hAnsi="Times New Roman" w:cs="Times New Roman"/>
          <w:sz w:val="22"/>
        </w:rPr>
        <w:t>ion</w:t>
      </w:r>
      <w:r w:rsidRPr="006258C2">
        <w:rPr>
          <w:rFonts w:ascii="Times New Roman" w:hAnsi="Times New Roman" w:cs="Times New Roman"/>
          <w:sz w:val="22"/>
        </w:rPr>
        <w:t xml:space="preserve">, which provides </w:t>
      </w:r>
      <w:r w:rsidR="00D834B3" w:rsidRPr="006258C2">
        <w:rPr>
          <w:rFonts w:ascii="Times New Roman" w:hAnsi="Times New Roman" w:cs="Times New Roman"/>
          <w:sz w:val="22"/>
        </w:rPr>
        <w:t xml:space="preserve">possibility </w:t>
      </w:r>
      <w:r w:rsidRPr="006258C2">
        <w:rPr>
          <w:rFonts w:ascii="Times New Roman" w:hAnsi="Times New Roman" w:cs="Times New Roman"/>
          <w:sz w:val="22"/>
        </w:rPr>
        <w:t xml:space="preserve">for future treatment </w:t>
      </w:r>
      <w:r w:rsidR="00B26951" w:rsidRPr="006258C2">
        <w:rPr>
          <w:rFonts w:ascii="Times New Roman" w:hAnsi="Times New Roman" w:cs="Times New Roman"/>
          <w:sz w:val="22"/>
        </w:rPr>
        <w:t xml:space="preserve">of ischemic heart </w:t>
      </w:r>
      <w:r w:rsidR="001F1EA9" w:rsidRPr="006258C2">
        <w:rPr>
          <w:rFonts w:ascii="Times New Roman" w:hAnsi="Times New Roman" w:cs="Times New Roman"/>
          <w:sz w:val="22"/>
        </w:rPr>
        <w:t>conditions</w:t>
      </w:r>
      <w:r w:rsidR="00B26951" w:rsidRPr="006258C2" w:rsidDel="001A37C7">
        <w:rPr>
          <w:rFonts w:ascii="Times New Roman" w:hAnsi="Times New Roman" w:cs="Times New Roman"/>
          <w:sz w:val="22"/>
        </w:rPr>
        <w:t xml:space="preserve"> </w:t>
      </w:r>
      <w:r w:rsidR="001A37C7" w:rsidRPr="006258C2">
        <w:rPr>
          <w:rFonts w:ascii="Times New Roman" w:hAnsi="Times New Roman" w:cs="Times New Roman"/>
          <w:sz w:val="22"/>
        </w:rPr>
        <w:t xml:space="preserve">with </w:t>
      </w:r>
      <w:r w:rsidRPr="006258C2">
        <w:rPr>
          <w:rFonts w:ascii="Times New Roman" w:hAnsi="Times New Roman" w:cs="Times New Roman"/>
          <w:sz w:val="22"/>
        </w:rPr>
        <w:t>hematopoietic stem cells</w:t>
      </w:r>
      <w:r w:rsidR="00A86DA9" w:rsidRPr="006258C2">
        <w:rPr>
          <w:rFonts w:ascii="Times New Roman" w:hAnsi="Times New Roman" w:cs="Times New Roman"/>
          <w:sz w:val="22"/>
        </w:rPr>
        <w:t>.</w:t>
      </w:r>
      <w:r w:rsidR="002E7CB3"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Abrahimi&lt;/Author&gt;&lt;Year&gt;2015&lt;/Year&gt;&lt;RecNum&gt;564&lt;/RecNum&gt;&lt;DisplayText&gt;&lt;style face="superscript"&gt;86&lt;/style&gt;&lt;/DisplayText&gt;&lt;record&gt;&lt;rec-number&gt;564&lt;/rec-number&gt;&lt;foreign-keys&gt;&lt;key app="EN" db-id="d2r9z9x58pzr2pe20aspf2sazw0as2xts2p0" timestamp="1566961795"&gt;564&lt;/key&gt;&lt;/foreign-keys&gt;&lt;ref-type name="Journal Article"&gt;17&lt;/ref-type&gt;&lt;contributors&gt;&lt;authors&gt;&lt;author&gt;Abrahimi, P.&lt;/author&gt;&lt;author&gt;Chang, W. G.&lt;/author&gt;&lt;author&gt;Kluger, M. S.&lt;/author&gt;&lt;author&gt;Qyang, Y.&lt;/author&gt;&lt;author&gt;Tellides, G.&lt;/author&gt;&lt;author&gt;Saltzman, M.&lt;/author&gt;&lt;author&gt;Pober, J. S.&lt;/author&gt;&lt;/authors&gt;&lt;/contributors&gt;&lt;auth-address&gt;Immunobiology, Yale University School of Medicine.&amp;#xD;Internal Medicine, Yale University School of Medicine.&amp;#xD;Surgery, Yale University School of Medicine.&amp;#xD;Biomedical Engineering, Yale University School of Medicine.&amp;#xD;Immunobiology, Yale University School of Medicine jordan.pober@yale.edu.&lt;/auth-address&gt;&lt;titles&gt;&lt;title&gt;Efficient Gene Disruption in Cultured Primary Human Endothelial Cells by CRISPR/Cas9&lt;/title&gt;&lt;secondary-title&gt;Circ. Res.&lt;/secondary-title&gt;&lt;/titles&gt;&lt;periodical&gt;&lt;full-title&gt;Circ. Res.&lt;/full-title&gt;&lt;/periodical&gt;&lt;edition&gt;2015/05/06&lt;/edition&gt;&lt;dates&gt;&lt;year&gt;2015&lt;/year&gt;&lt;pub-dates&gt;&lt;date&gt;May 4&lt;/date&gt;&lt;/pub-dates&gt;&lt;/dates&gt;&lt;isbn&gt;(Electronic)&amp;#xD;(Linking)&lt;/isbn&gt;&lt;accession-num&gt;25940550&lt;/accession-num&gt;&lt;urls&gt;&lt;/urls&gt;&lt;electronic-resource-num&gt;10.1161/circresaha.117.306290&lt;/electronic-resource-num&gt;&lt;remote-database-provider&gt;NLM&lt;/remote-database-provider&gt;&lt;/record&gt;&lt;/Cite&gt;&lt;/EndNote&gt;</w:instrText>
      </w:r>
      <w:r w:rsidR="002E7CB3"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6</w:t>
      </w:r>
      <w:r w:rsidR="002E7CB3" w:rsidRPr="006258C2">
        <w:rPr>
          <w:rFonts w:ascii="Times New Roman" w:hAnsi="Times New Roman" w:cs="Times New Roman"/>
          <w:sz w:val="22"/>
        </w:rPr>
        <w:fldChar w:fldCharType="end"/>
      </w:r>
      <w:r w:rsidR="002E7CB3" w:rsidRPr="006258C2">
        <w:rPr>
          <w:rFonts w:ascii="Times New Roman" w:hAnsi="Times New Roman" w:cs="Times New Roman" w:hint="eastAsia"/>
          <w:sz w:val="22"/>
        </w:rPr>
        <w:t xml:space="preserve"> </w:t>
      </w:r>
      <w:r w:rsidR="0086207A" w:rsidRPr="006258C2">
        <w:rPr>
          <w:rFonts w:ascii="Times New Roman" w:hAnsi="Times New Roman" w:cs="Times New Roman"/>
          <w:sz w:val="22"/>
        </w:rPr>
        <w:t>In another study, Carroll et al.</w:t>
      </w:r>
      <w:r w:rsidR="00A26E8F"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Carroll&lt;/Author&gt;&lt;Year&gt;2016&lt;/Year&gt;&lt;RecNum&gt;570&lt;/RecNum&gt;&lt;DisplayText&gt;&lt;style face="superscript"&gt;87&lt;/style&gt;&lt;/DisplayText&gt;&lt;record&gt;&lt;rec-number&gt;570&lt;/rec-number&gt;&lt;foreign-keys&gt;&lt;key app="EN" db-id="d2r9z9x58pzr2pe20aspf2sazw0as2xts2p0" timestamp="1566977057"&gt;570&lt;/key&gt;&lt;/foreign-keys&gt;&lt;ref-type name="Journal Article"&gt;17&lt;/ref-type&gt;&lt;contributors&gt;&lt;authors&gt;&lt;author&gt;Carroll, K. J.&lt;/author&gt;&lt;author&gt;Makarewich, C. A.&lt;/author&gt;&lt;author&gt;McAnally, J.&lt;/author&gt;&lt;author&gt;Anderson, D. M.&lt;/author&gt;&lt;author&gt;Zentilin, L.&lt;/author&gt;&lt;author&gt;Liu, N.&lt;/author&gt;&lt;author&gt;Giacca, M.&lt;/author&gt;&lt;author&gt;Bassel-Duby, R.&lt;/author&gt;&lt;author&gt;Olson, E. N.&lt;/author&gt;&lt;/authors&gt;&lt;/contributors&gt;&lt;auth-address&gt;Department of Molecular Biology and the Hamon Center for Regenerative Science and Medicine, University of Texas Southwestern Medical Center, Dallas, TX 75390-9148;&amp;#xD;Molecular Medicine Laboratory, International Centre for Genetic Engineering and Biotechnology, I-34149 Trieste, Italy.&amp;#xD;Department of Molecular Biology and the Hamon Center for Regenerative Science and Medicine, University of Texas Southwestern Medical Center, Dallas, TX 75390-9148; Eric.Olson@utsouthwestern.edu.&lt;/auth-address&gt;&lt;titles&gt;&lt;title&gt;A mouse model for adult cardiac-specific gene deletion with CRISPR/Cas9&lt;/title&gt;&lt;secondary-title&gt;Proc. Natl. Acad. Sci. U.S.A.&lt;/secondary-title&gt;&lt;/titles&gt;&lt;periodical&gt;&lt;full-title&gt;Proc. Natl. Acad. Sci. U.S.A.&lt;/full-title&gt;&lt;/periodical&gt;&lt;pages&gt;338-43&lt;/pages&gt;&lt;volume&gt;113&lt;/volume&gt;&lt;number&gt;2&lt;/number&gt;&lt;edition&gt;2016/01/01&lt;/edition&gt;&lt;dates&gt;&lt;year&gt;2016&lt;/year&gt;&lt;pub-dates&gt;&lt;date&gt;Jan 12&lt;/date&gt;&lt;/pub-dates&gt;&lt;/dates&gt;&lt;isbn&gt;(Electronic)&amp;#xD;(Linking)&lt;/isbn&gt;&lt;accession-num&gt;26719419&lt;/accession-num&gt;&lt;urls&gt;&lt;/urls&gt;&lt;custom2&gt;PMC4720342&lt;/custom2&gt;&lt;electronic-resource-num&gt;10.1073/pnas.1523918113&lt;/electronic-resource-num&gt;&lt;remote-database-provider&gt;NLM&lt;/remote-database-provider&gt;&lt;/record&gt;&lt;/Cite&gt;&lt;/EndNote&gt;</w:instrText>
      </w:r>
      <w:r w:rsidR="00A26E8F"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7</w:t>
      </w:r>
      <w:r w:rsidR="00A26E8F" w:rsidRPr="006258C2">
        <w:rPr>
          <w:rFonts w:ascii="Times New Roman" w:hAnsi="Times New Roman" w:cs="Times New Roman"/>
          <w:sz w:val="22"/>
        </w:rPr>
        <w:fldChar w:fldCharType="end"/>
      </w:r>
      <w:r w:rsidR="00A26E8F" w:rsidRPr="006258C2">
        <w:rPr>
          <w:rFonts w:ascii="Times New Roman" w:hAnsi="Times New Roman" w:cs="Times New Roman"/>
          <w:sz w:val="22"/>
        </w:rPr>
        <w:t xml:space="preserve"> </w:t>
      </w:r>
      <w:r w:rsidR="00A77ADC" w:rsidRPr="006258C2">
        <w:rPr>
          <w:rFonts w:ascii="Times New Roman" w:hAnsi="Times New Roman" w:cs="Times New Roman" w:hint="eastAsia"/>
          <w:sz w:val="22"/>
        </w:rPr>
        <w:t>established</w:t>
      </w:r>
      <w:r w:rsidR="0086207A" w:rsidRPr="006258C2">
        <w:rPr>
          <w:rFonts w:ascii="Times New Roman" w:hAnsi="Times New Roman" w:cs="Times New Roman"/>
          <w:sz w:val="22"/>
        </w:rPr>
        <w:t xml:space="preserve"> cardiac-specific transgenic </w:t>
      </w:r>
      <w:r w:rsidR="00A77ADC" w:rsidRPr="006258C2">
        <w:rPr>
          <w:rFonts w:ascii="Times New Roman" w:hAnsi="Times New Roman" w:cs="Times New Roman"/>
          <w:sz w:val="22"/>
        </w:rPr>
        <w:t xml:space="preserve">mouse model </w:t>
      </w:r>
      <w:r w:rsidR="0086207A" w:rsidRPr="006258C2">
        <w:rPr>
          <w:rFonts w:ascii="Times New Roman" w:hAnsi="Times New Roman" w:cs="Times New Roman"/>
          <w:sz w:val="22"/>
        </w:rPr>
        <w:t>via injecting Cas9</w:t>
      </w:r>
      <w:r w:rsidR="00122F7C" w:rsidRPr="006258C2">
        <w:rPr>
          <w:rFonts w:ascii="Times New Roman" w:hAnsi="Times New Roman" w:cs="Times New Roman"/>
          <w:sz w:val="22"/>
        </w:rPr>
        <w:t>-</w:t>
      </w:r>
      <w:r w:rsidR="00CD4C6B" w:rsidRPr="006258C2">
        <w:rPr>
          <w:rFonts w:ascii="Times New Roman" w:hAnsi="Times New Roman" w:cs="Times New Roman"/>
          <w:sz w:val="22"/>
        </w:rPr>
        <w:t xml:space="preserve">containing </w:t>
      </w:r>
      <w:r w:rsidR="0086207A" w:rsidRPr="006258C2">
        <w:rPr>
          <w:rFonts w:ascii="Times New Roman" w:hAnsi="Times New Roman" w:cs="Times New Roman"/>
          <w:sz w:val="22"/>
        </w:rPr>
        <w:t>plasmids</w:t>
      </w:r>
      <w:r w:rsidR="00CD4C6B" w:rsidRPr="006258C2">
        <w:rPr>
          <w:rFonts w:ascii="Times New Roman" w:hAnsi="Times New Roman" w:cs="Times New Roman"/>
          <w:sz w:val="22"/>
        </w:rPr>
        <w:t xml:space="preserve"> into mouse zygotes</w:t>
      </w:r>
      <w:r w:rsidR="00DD4762" w:rsidRPr="006258C2">
        <w:rPr>
          <w:rFonts w:ascii="Times New Roman" w:hAnsi="Times New Roman" w:cs="Times New Roman"/>
          <w:sz w:val="22"/>
        </w:rPr>
        <w:t>;</w:t>
      </w:r>
      <w:r w:rsidR="00EA1D24" w:rsidRPr="006258C2">
        <w:rPr>
          <w:rFonts w:ascii="Times New Roman" w:hAnsi="Times New Roman" w:cs="Times New Roman"/>
          <w:sz w:val="22"/>
        </w:rPr>
        <w:t xml:space="preserve"> </w:t>
      </w:r>
      <w:r w:rsidR="00DD4762" w:rsidRPr="006258C2">
        <w:rPr>
          <w:rFonts w:ascii="Times New Roman" w:hAnsi="Times New Roman" w:cs="Times New Roman"/>
          <w:sz w:val="22"/>
        </w:rPr>
        <w:t>the</w:t>
      </w:r>
      <w:r w:rsidR="00CD4C6B" w:rsidRPr="006258C2">
        <w:rPr>
          <w:rFonts w:ascii="Times New Roman" w:hAnsi="Times New Roman" w:cs="Times New Roman"/>
          <w:sz w:val="22"/>
        </w:rPr>
        <w:t xml:space="preserve"> expression</w:t>
      </w:r>
      <w:r w:rsidR="00DD4762" w:rsidRPr="006258C2">
        <w:rPr>
          <w:rFonts w:ascii="Times New Roman" w:hAnsi="Times New Roman" w:cs="Times New Roman"/>
          <w:sz w:val="22"/>
        </w:rPr>
        <w:t xml:space="preserve"> of Cas9</w:t>
      </w:r>
      <w:r w:rsidR="00CD4C6B" w:rsidRPr="006258C2">
        <w:rPr>
          <w:rFonts w:ascii="Times New Roman" w:hAnsi="Times New Roman" w:cs="Times New Roman"/>
          <w:sz w:val="22"/>
        </w:rPr>
        <w:t xml:space="preserve"> </w:t>
      </w:r>
      <w:r w:rsidR="00DD4762" w:rsidRPr="006258C2">
        <w:rPr>
          <w:rFonts w:ascii="Times New Roman" w:hAnsi="Times New Roman" w:cs="Times New Roman"/>
          <w:sz w:val="22"/>
        </w:rPr>
        <w:t>was</w:t>
      </w:r>
      <w:r w:rsidR="0086207A" w:rsidRPr="006258C2">
        <w:rPr>
          <w:rFonts w:ascii="Times New Roman" w:hAnsi="Times New Roman" w:cs="Times New Roman"/>
          <w:sz w:val="22"/>
        </w:rPr>
        <w:t xml:space="preserve"> regulated by the Myh6 promoter. </w:t>
      </w:r>
      <w:r w:rsidR="002F70B0" w:rsidRPr="006258C2">
        <w:rPr>
          <w:rFonts w:ascii="Times New Roman" w:hAnsi="Times New Roman" w:cs="Times New Roman"/>
          <w:sz w:val="22"/>
        </w:rPr>
        <w:t>In this transgenic model, h</w:t>
      </w:r>
      <w:r w:rsidR="005633A9" w:rsidRPr="006258C2">
        <w:rPr>
          <w:rFonts w:ascii="Times New Roman" w:hAnsi="Times New Roman" w:cs="Times New Roman"/>
          <w:sz w:val="22"/>
        </w:rPr>
        <w:t xml:space="preserve">igh levels of Cas9 was </w:t>
      </w:r>
      <w:r w:rsidR="0086207A" w:rsidRPr="006258C2">
        <w:rPr>
          <w:rFonts w:ascii="Times New Roman" w:hAnsi="Times New Roman" w:cs="Times New Roman"/>
          <w:sz w:val="22"/>
        </w:rPr>
        <w:t xml:space="preserve">expressed exclusively in heart cardiomyocytes. The </w:t>
      </w:r>
      <w:r w:rsidR="005C1A83" w:rsidRPr="006258C2">
        <w:rPr>
          <w:rFonts w:ascii="Times New Roman" w:hAnsi="Times New Roman" w:cs="Times New Roman"/>
          <w:sz w:val="22"/>
        </w:rPr>
        <w:t xml:space="preserve">investigators </w:t>
      </w:r>
      <w:r w:rsidR="0086207A" w:rsidRPr="006258C2">
        <w:rPr>
          <w:rFonts w:ascii="Times New Roman" w:hAnsi="Times New Roman" w:cs="Times New Roman"/>
          <w:sz w:val="22"/>
        </w:rPr>
        <w:t xml:space="preserve">then </w:t>
      </w:r>
      <w:r w:rsidR="005C1A83" w:rsidRPr="006258C2">
        <w:rPr>
          <w:rFonts w:ascii="Times New Roman" w:hAnsi="Times New Roman" w:cs="Times New Roman"/>
          <w:sz w:val="22"/>
        </w:rPr>
        <w:t xml:space="preserve">intraperitoneally injected </w:t>
      </w:r>
      <w:r w:rsidR="0086207A" w:rsidRPr="006258C2">
        <w:rPr>
          <w:rFonts w:ascii="Times New Roman" w:hAnsi="Times New Roman" w:cs="Times New Roman"/>
          <w:sz w:val="22"/>
        </w:rPr>
        <w:t xml:space="preserve">sgRNA </w:t>
      </w:r>
      <w:r w:rsidR="00DB51CC" w:rsidRPr="006258C2">
        <w:rPr>
          <w:rFonts w:ascii="Times New Roman" w:hAnsi="Times New Roman" w:cs="Times New Roman"/>
          <w:sz w:val="22"/>
        </w:rPr>
        <w:t xml:space="preserve">targeting </w:t>
      </w:r>
      <w:r w:rsidR="0086207A" w:rsidRPr="006258C2">
        <w:rPr>
          <w:rFonts w:ascii="Times New Roman" w:hAnsi="Times New Roman" w:cs="Times New Roman"/>
          <w:sz w:val="22"/>
        </w:rPr>
        <w:t xml:space="preserve">Myh6 </w:t>
      </w:r>
      <w:r w:rsidR="005C1A83" w:rsidRPr="006258C2">
        <w:rPr>
          <w:rFonts w:ascii="Times New Roman" w:hAnsi="Times New Roman" w:cs="Times New Roman"/>
          <w:sz w:val="22"/>
        </w:rPr>
        <w:t>loaded in</w:t>
      </w:r>
      <w:r w:rsidR="0086207A" w:rsidRPr="006258C2">
        <w:rPr>
          <w:rFonts w:ascii="Times New Roman" w:hAnsi="Times New Roman" w:cs="Times New Roman"/>
          <w:sz w:val="22"/>
        </w:rPr>
        <w:t xml:space="preserve"> an adeno-associated virus (AAV) vector, </w:t>
      </w:r>
      <w:r w:rsidR="00C77ABB" w:rsidRPr="006258C2">
        <w:rPr>
          <w:rFonts w:ascii="Times New Roman" w:hAnsi="Times New Roman" w:cs="Times New Roman"/>
          <w:sz w:val="22"/>
        </w:rPr>
        <w:t>subsequently inducing</w:t>
      </w:r>
      <w:r w:rsidR="0086207A" w:rsidRPr="006258C2">
        <w:rPr>
          <w:rFonts w:ascii="Times New Roman" w:hAnsi="Times New Roman" w:cs="Times New Roman"/>
          <w:sz w:val="22"/>
        </w:rPr>
        <w:t xml:space="preserve"> cardiac-specific </w:t>
      </w:r>
      <w:r w:rsidR="00C60F7C" w:rsidRPr="006258C2">
        <w:rPr>
          <w:rFonts w:ascii="Times New Roman" w:hAnsi="Times New Roman" w:cs="Times New Roman"/>
          <w:sz w:val="22"/>
        </w:rPr>
        <w:t xml:space="preserve">gene modification </w:t>
      </w:r>
      <w:r w:rsidR="00DB51CC" w:rsidRPr="006258C2">
        <w:rPr>
          <w:rFonts w:ascii="Times New Roman" w:hAnsi="Times New Roman" w:cs="Times New Roman"/>
          <w:sz w:val="22"/>
        </w:rPr>
        <w:t>at</w:t>
      </w:r>
      <w:r w:rsidR="0086207A" w:rsidRPr="006258C2">
        <w:rPr>
          <w:rFonts w:ascii="Times New Roman" w:hAnsi="Times New Roman" w:cs="Times New Roman"/>
          <w:sz w:val="22"/>
        </w:rPr>
        <w:t xml:space="preserve"> the Myh6 locus</w:t>
      </w:r>
      <w:r w:rsidR="00832AE1" w:rsidRPr="006258C2">
        <w:rPr>
          <w:rFonts w:ascii="Times New Roman" w:hAnsi="Times New Roman" w:cs="Times New Roman"/>
          <w:sz w:val="22"/>
        </w:rPr>
        <w:t>,</w:t>
      </w:r>
      <w:r w:rsidR="0086207A" w:rsidRPr="006258C2">
        <w:rPr>
          <w:rFonts w:ascii="Times New Roman" w:hAnsi="Times New Roman" w:cs="Times New Roman"/>
          <w:sz w:val="22"/>
        </w:rPr>
        <w:t xml:space="preserve"> </w:t>
      </w:r>
      <w:r w:rsidR="009E5DA4" w:rsidRPr="006258C2">
        <w:rPr>
          <w:rFonts w:ascii="Times New Roman" w:hAnsi="Times New Roman" w:cs="Times New Roman"/>
          <w:sz w:val="22"/>
        </w:rPr>
        <w:t xml:space="preserve">finally </w:t>
      </w:r>
      <w:r w:rsidR="004F4267" w:rsidRPr="006258C2">
        <w:rPr>
          <w:rFonts w:ascii="Times New Roman" w:hAnsi="Times New Roman" w:cs="Times New Roman"/>
          <w:sz w:val="22"/>
        </w:rPr>
        <w:t xml:space="preserve">leading to </w:t>
      </w:r>
      <w:r w:rsidR="0086207A" w:rsidRPr="006258C2">
        <w:rPr>
          <w:rFonts w:ascii="Times New Roman" w:hAnsi="Times New Roman" w:cs="Times New Roman"/>
          <w:sz w:val="22"/>
        </w:rPr>
        <w:t xml:space="preserve">hypertrophic cardiomyopathy. </w:t>
      </w:r>
    </w:p>
    <w:p w14:paraId="6D79EFC6" w14:textId="545DFC2B" w:rsidR="005C3B54" w:rsidRPr="006258C2" w:rsidRDefault="00D7220D"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It has been demonstrated in the w</w:t>
      </w:r>
      <w:r w:rsidR="00C45DC9" w:rsidRPr="006258C2">
        <w:rPr>
          <w:rFonts w:ascii="Times New Roman" w:hAnsi="Times New Roman" w:cs="Times New Roman"/>
          <w:sz w:val="22"/>
        </w:rPr>
        <w:t xml:space="preserve">hole-exome sequencing of a nuclear family that </w:t>
      </w:r>
      <w:r w:rsidR="00C45DC9" w:rsidRPr="006258C2">
        <w:rPr>
          <w:rFonts w:ascii="Times New Roman" w:hAnsi="Times New Roman"/>
          <w:sz w:val="22"/>
        </w:rPr>
        <w:t xml:space="preserve">three </w:t>
      </w:r>
      <w:r w:rsidR="00CB3609" w:rsidRPr="006258C2">
        <w:rPr>
          <w:rFonts w:ascii="Times New Roman" w:hAnsi="Times New Roman" w:cs="Times New Roman"/>
          <w:sz w:val="22"/>
        </w:rPr>
        <w:t xml:space="preserve">missense variants </w:t>
      </w:r>
      <w:r w:rsidR="00F3591D" w:rsidRPr="006258C2">
        <w:rPr>
          <w:rFonts w:ascii="Times New Roman" w:hAnsi="Times New Roman" w:cs="Times New Roman"/>
          <w:sz w:val="22"/>
        </w:rPr>
        <w:t xml:space="preserve">of </w:t>
      </w:r>
      <w:r w:rsidR="00CB3609" w:rsidRPr="006258C2">
        <w:rPr>
          <w:rFonts w:ascii="Times New Roman" w:hAnsi="Times New Roman" w:cs="Times New Roman"/>
          <w:sz w:val="22"/>
        </w:rPr>
        <w:t xml:space="preserve">single nucleotide </w:t>
      </w:r>
      <w:r w:rsidR="000904B3" w:rsidRPr="006258C2">
        <w:rPr>
          <w:rFonts w:ascii="Times New Roman" w:hAnsi="Times New Roman" w:cs="Times New Roman"/>
          <w:sz w:val="22"/>
        </w:rPr>
        <w:t>in</w:t>
      </w:r>
      <w:r w:rsidR="00CB3609" w:rsidRPr="006258C2">
        <w:rPr>
          <w:rFonts w:ascii="Times New Roman" w:hAnsi="Times New Roman" w:cs="Times New Roman"/>
          <w:sz w:val="22"/>
        </w:rPr>
        <w:t xml:space="preserve"> the MKL2, MYH7 and NKX2-5 genes </w:t>
      </w:r>
      <w:r w:rsidR="008C200C" w:rsidRPr="006258C2">
        <w:rPr>
          <w:rFonts w:ascii="Times New Roman" w:hAnsi="Times New Roman" w:cs="Times New Roman"/>
          <w:sz w:val="22"/>
        </w:rPr>
        <w:t xml:space="preserve">pass on to </w:t>
      </w:r>
      <w:r w:rsidR="00C45DC9" w:rsidRPr="006258C2">
        <w:rPr>
          <w:rFonts w:ascii="Times New Roman" w:hAnsi="Times New Roman" w:cs="Times New Roman"/>
          <w:sz w:val="22"/>
        </w:rPr>
        <w:t xml:space="preserve">three </w:t>
      </w:r>
      <w:r w:rsidR="006778EC" w:rsidRPr="006258C2">
        <w:rPr>
          <w:rFonts w:ascii="Times New Roman" w:hAnsi="Times New Roman" w:cs="Times New Roman"/>
          <w:sz w:val="22"/>
        </w:rPr>
        <w:t>offspring</w:t>
      </w:r>
      <w:r w:rsidR="00C45DC9" w:rsidRPr="006258C2">
        <w:rPr>
          <w:rFonts w:ascii="Times New Roman" w:hAnsi="Times New Roman" w:cs="Times New Roman"/>
          <w:sz w:val="22"/>
        </w:rPr>
        <w:t xml:space="preserve"> of cardiomyopathy with childhood onset</w:t>
      </w:r>
      <w:r w:rsidR="00A86DA9" w:rsidRPr="006258C2">
        <w:rPr>
          <w:rFonts w:ascii="Times New Roman" w:hAnsi="Times New Roman" w:cs="Times New Roman"/>
          <w:sz w:val="22"/>
        </w:rPr>
        <w:t>.</w:t>
      </w:r>
      <w:r w:rsidR="00A26E8F" w:rsidRPr="006258C2">
        <w:rPr>
          <w:rFonts w:ascii="Times New Roman" w:hAnsi="Times New Roman" w:cs="Times New Roman"/>
          <w:sz w:val="22"/>
        </w:rPr>
        <w:fldChar w:fldCharType="begin">
          <w:fldData xml:space="preserve">PEVuZE5vdGU+PENpdGU+PEF1dGhvcj5XaWxsZXI8L0F1dGhvcj48WWVhcj4yMDA4PC9ZZWFyPjxS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XaWxsZXI8L0F1dGhvcj48WWVhcj4yMDA4PC9ZZWFyPjxS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A26E8F" w:rsidRPr="006258C2">
        <w:rPr>
          <w:rFonts w:ascii="Times New Roman" w:hAnsi="Times New Roman" w:cs="Times New Roman"/>
          <w:sz w:val="22"/>
        </w:rPr>
      </w:r>
      <w:r w:rsidR="00A26E8F"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8</w:t>
      </w:r>
      <w:r w:rsidR="00A26E8F" w:rsidRPr="006258C2">
        <w:rPr>
          <w:rFonts w:ascii="Times New Roman" w:hAnsi="Times New Roman" w:cs="Times New Roman"/>
          <w:sz w:val="22"/>
        </w:rPr>
        <w:fldChar w:fldCharType="end"/>
      </w:r>
      <w:r w:rsidR="00C45DC9" w:rsidRPr="006258C2">
        <w:rPr>
          <w:rFonts w:ascii="Times New Roman" w:hAnsi="Times New Roman" w:cs="Times New Roman"/>
          <w:sz w:val="22"/>
        </w:rPr>
        <w:t xml:space="preserve"> Gifford et.al.</w:t>
      </w:r>
      <w:r w:rsidR="00A26E8F"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Gifford&lt;/Author&gt;&lt;Year&gt;2019&lt;/Year&gt;&lt;RecNum&gt;684&lt;/RecNum&gt;&lt;DisplayText&gt;&lt;style face="superscript"&gt;89&lt;/style&gt;&lt;/DisplayText&gt;&lt;record&gt;&lt;rec-number&gt;684&lt;/rec-number&gt;&lt;foreign-keys&gt;&lt;key app="EN" db-id="d2r9z9x58pzr2pe20aspf2sazw0as2xts2p0" timestamp="1567845248"&gt;684&lt;/key&gt;&lt;/foreign-keys&gt;&lt;ref-type name="Journal Article"&gt;17&lt;/ref-type&gt;&lt;contributors&gt;&lt;authors&gt;&lt;author&gt;Gifford, C. A.&lt;/author&gt;&lt;author&gt;Ranade, S. S.&lt;/author&gt;&lt;author&gt;Samarakoon, R.&lt;/author&gt;&lt;author&gt;Salunga, H. T.&lt;/author&gt;&lt;author&gt;de Soysa, T. Y.&lt;/author&gt;&lt;author&gt;Huang, Y.&lt;/author&gt;&lt;author&gt;Zhou, P.&lt;/author&gt;&lt;author&gt;Elfenbein, A.&lt;/author&gt;&lt;author&gt;Wyman, S. K.&lt;/author&gt;&lt;author&gt;Bui, Y. K.&lt;/author&gt;&lt;author&gt;Cordes Metzler, K. R.&lt;/author&gt;&lt;author&gt;Ursell, P.&lt;/author&gt;&lt;author&gt;Ivey, K. N.&lt;/author&gt;&lt;author&gt;Srivastava, D.&lt;/author&gt;&lt;/authors&gt;&lt;/contributors&gt;&lt;auth-address&gt;Roddenberry Stem Cell Center at Gladstone, San Francisco, CA 94158, USA.&amp;#xD;Gladstone Institute of Cardiovascular Disease, San Francisco, CA 94158, USA.&amp;#xD;Department of Pathology, University of California, San Francisco, San Francisco, CA 94143, USA.&amp;#xD;Department of Pediatrics, University of California, San Francisco, San Francisco, CA 94143, USA.&amp;#xD;Department of Biochemistry and Biophysics, University of California, San Francisco, CA 94143, USA.&lt;/auth-address&gt;&lt;titles&gt;&lt;title&gt;Oligogenic inheritance of a human heart disease involving a genetic modifier&lt;/title&gt;&lt;secondary-title&gt;Science&lt;/secondary-title&gt;&lt;/titles&gt;&lt;periodical&gt;&lt;full-title&gt;Science&lt;/full-title&gt;&lt;/periodical&gt;&lt;pages&gt;865-870&lt;/pages&gt;&lt;volume&gt;364&lt;/volume&gt;&lt;number&gt;6443&lt;/number&gt;&lt;edition&gt;2019/06/01&lt;/edition&gt;&lt;dates&gt;&lt;year&gt;2019&lt;/year&gt;&lt;pub-dates&gt;&lt;date&gt;05 31&lt;/date&gt;&lt;/pub-dates&gt;&lt;/dates&gt;&lt;isbn&gt;(Electronic)&amp;#xD;(Linking)&lt;/isbn&gt;&lt;accession-num&gt;31147515&lt;/accession-num&gt;&lt;urls&gt;&lt;/urls&gt;&lt;electronic-resource-num&gt;10.1126/science.aat5056&lt;/electronic-resource-num&gt;&lt;remote-database-provider&gt;NLM&lt;/remote-database-provider&gt;&lt;/record&gt;&lt;/Cite&gt;&lt;/EndNote&gt;</w:instrText>
      </w:r>
      <w:r w:rsidR="00A26E8F"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89</w:t>
      </w:r>
      <w:r w:rsidR="00A26E8F" w:rsidRPr="006258C2">
        <w:rPr>
          <w:rFonts w:ascii="Times New Roman" w:hAnsi="Times New Roman" w:cs="Times New Roman"/>
          <w:sz w:val="22"/>
        </w:rPr>
        <w:fldChar w:fldCharType="end"/>
      </w:r>
      <w:r w:rsidR="00C45DC9" w:rsidRPr="006258C2">
        <w:rPr>
          <w:rFonts w:ascii="Times New Roman" w:hAnsi="Times New Roman" w:cs="Times New Roman"/>
          <w:sz w:val="22"/>
        </w:rPr>
        <w:t xml:space="preserve"> </w:t>
      </w:r>
      <w:r w:rsidR="00802EDF" w:rsidRPr="006258C2">
        <w:rPr>
          <w:rFonts w:ascii="Times New Roman" w:hAnsi="Times New Roman" w:cs="Times New Roman"/>
          <w:sz w:val="22"/>
        </w:rPr>
        <w:t xml:space="preserve">adopted </w:t>
      </w:r>
      <w:r w:rsidR="00C45DC9" w:rsidRPr="006258C2">
        <w:rPr>
          <w:rFonts w:ascii="Times New Roman" w:hAnsi="Times New Roman" w:cs="Times New Roman"/>
          <w:sz w:val="22"/>
        </w:rPr>
        <w:t xml:space="preserve">CRISPR/Cas9 to </w:t>
      </w:r>
      <w:r w:rsidR="009F675E" w:rsidRPr="006258C2">
        <w:rPr>
          <w:rFonts w:ascii="Times New Roman" w:hAnsi="Times New Roman" w:cs="Times New Roman"/>
          <w:sz w:val="22"/>
        </w:rPr>
        <w:t>establish</w:t>
      </w:r>
      <w:r w:rsidR="00C45DC9" w:rsidRPr="006258C2">
        <w:rPr>
          <w:rFonts w:ascii="Times New Roman" w:hAnsi="Times New Roman" w:cs="Times New Roman"/>
          <w:sz w:val="22"/>
        </w:rPr>
        <w:t xml:space="preserve"> </w:t>
      </w:r>
      <w:r w:rsidR="009F675E" w:rsidRPr="006258C2">
        <w:rPr>
          <w:rFonts w:ascii="Times New Roman" w:hAnsi="Times New Roman" w:cs="Times New Roman"/>
          <w:sz w:val="22"/>
        </w:rPr>
        <w:t xml:space="preserve">mouse model that </w:t>
      </w:r>
      <w:r w:rsidR="00C45DC9" w:rsidRPr="006258C2">
        <w:rPr>
          <w:rFonts w:ascii="Times New Roman" w:hAnsi="Times New Roman" w:cs="Times New Roman"/>
          <w:sz w:val="22"/>
        </w:rPr>
        <w:t>encod</w:t>
      </w:r>
      <w:r w:rsidR="009F675E" w:rsidRPr="006258C2">
        <w:rPr>
          <w:rFonts w:ascii="Times New Roman" w:hAnsi="Times New Roman" w:cs="Times New Roman"/>
          <w:sz w:val="22"/>
        </w:rPr>
        <w:t>es</w:t>
      </w:r>
      <w:r w:rsidR="00C45DC9" w:rsidRPr="006258C2">
        <w:rPr>
          <w:rFonts w:ascii="Times New Roman" w:hAnsi="Times New Roman" w:cs="Times New Roman"/>
          <w:sz w:val="22"/>
        </w:rPr>
        <w:t xml:space="preserve"> orthologous variants and </w:t>
      </w:r>
      <w:r w:rsidR="008E4785" w:rsidRPr="006258C2">
        <w:rPr>
          <w:rFonts w:ascii="Times New Roman" w:hAnsi="Times New Roman" w:cs="Times New Roman"/>
          <w:sz w:val="22"/>
        </w:rPr>
        <w:t>showed</w:t>
      </w:r>
      <w:r w:rsidR="00C45DC9" w:rsidRPr="006258C2">
        <w:rPr>
          <w:rFonts w:ascii="Times New Roman" w:hAnsi="Times New Roman" w:cs="Times New Roman"/>
          <w:sz w:val="22"/>
        </w:rPr>
        <w:t xml:space="preserve"> that </w:t>
      </w:r>
      <w:r w:rsidR="009F675E" w:rsidRPr="006258C2">
        <w:rPr>
          <w:rFonts w:ascii="Times New Roman" w:hAnsi="Times New Roman" w:cs="Times New Roman"/>
          <w:sz w:val="22"/>
        </w:rPr>
        <w:t xml:space="preserve">the </w:t>
      </w:r>
      <w:r w:rsidR="00C45DC9" w:rsidRPr="006258C2">
        <w:rPr>
          <w:rFonts w:ascii="Times New Roman" w:hAnsi="Times New Roman" w:cs="Times New Roman"/>
          <w:sz w:val="22"/>
        </w:rPr>
        <w:t xml:space="preserve">complex </w:t>
      </w:r>
      <w:r w:rsidR="00866DB9" w:rsidRPr="006258C2">
        <w:rPr>
          <w:rFonts w:ascii="Times New Roman" w:hAnsi="Times New Roman" w:cs="Times New Roman"/>
          <w:sz w:val="22"/>
        </w:rPr>
        <w:t>of</w:t>
      </w:r>
      <w:r w:rsidR="00C45DC9" w:rsidRPr="006258C2">
        <w:rPr>
          <w:rFonts w:ascii="Times New Roman" w:hAnsi="Times New Roman" w:cs="Times New Roman"/>
          <w:sz w:val="22"/>
        </w:rPr>
        <w:t xml:space="preserve"> heterozygosity</w:t>
      </w:r>
      <w:r w:rsidR="00866DB9" w:rsidRPr="006258C2">
        <w:rPr>
          <w:rFonts w:ascii="Times New Roman" w:hAnsi="Times New Roman" w:cs="Times New Roman"/>
          <w:sz w:val="22"/>
        </w:rPr>
        <w:t xml:space="preserve"> of</w:t>
      </w:r>
      <w:r w:rsidR="009F675E" w:rsidRPr="006258C2">
        <w:rPr>
          <w:rFonts w:ascii="Times New Roman" w:hAnsi="Times New Roman" w:cs="Times New Roman"/>
          <w:sz w:val="22"/>
        </w:rPr>
        <w:t xml:space="preserve"> </w:t>
      </w:r>
      <w:r w:rsidR="00C45DC9" w:rsidRPr="006258C2">
        <w:rPr>
          <w:rFonts w:ascii="Times New Roman" w:hAnsi="Times New Roman" w:cs="Times New Roman"/>
          <w:sz w:val="22"/>
        </w:rPr>
        <w:t xml:space="preserve">all </w:t>
      </w:r>
      <w:r w:rsidR="00FA5CA2" w:rsidRPr="006258C2">
        <w:rPr>
          <w:rFonts w:ascii="Times New Roman" w:hAnsi="Times New Roman" w:cs="Times New Roman"/>
          <w:sz w:val="22"/>
        </w:rPr>
        <w:t xml:space="preserve">the </w:t>
      </w:r>
      <w:r w:rsidR="00C45DC9" w:rsidRPr="006258C2">
        <w:rPr>
          <w:rFonts w:ascii="Times New Roman" w:hAnsi="Times New Roman" w:cs="Times New Roman"/>
          <w:sz w:val="22"/>
        </w:rPr>
        <w:t xml:space="preserve">three variants </w:t>
      </w:r>
      <w:r w:rsidR="005C413D" w:rsidRPr="006258C2">
        <w:rPr>
          <w:rFonts w:ascii="Times New Roman" w:hAnsi="Times New Roman" w:cs="Times New Roman"/>
          <w:sz w:val="22"/>
        </w:rPr>
        <w:t xml:space="preserve">reproduced </w:t>
      </w:r>
      <w:r w:rsidR="00C45DC9" w:rsidRPr="006258C2">
        <w:rPr>
          <w:rFonts w:ascii="Times New Roman" w:hAnsi="Times New Roman" w:cs="Times New Roman"/>
          <w:sz w:val="22"/>
        </w:rPr>
        <w:t>the phenotype of human disease.</w:t>
      </w:r>
      <w:r w:rsidR="002E7CB3" w:rsidRPr="006258C2">
        <w:rPr>
          <w:rFonts w:ascii="Times New Roman" w:hAnsi="Times New Roman" w:cs="Times New Roman" w:hint="eastAsia"/>
          <w:sz w:val="22"/>
        </w:rPr>
        <w:t xml:space="preserve"> </w:t>
      </w:r>
      <w:r w:rsidR="00C45DC9" w:rsidRPr="006258C2">
        <w:rPr>
          <w:rFonts w:ascii="Times New Roman" w:hAnsi="Times New Roman" w:cs="Times New Roman"/>
          <w:sz w:val="22"/>
        </w:rPr>
        <w:t>Analysis of mouse heart and human induced pluripotent stem cell-derived cardiomyocytes provides histological and molecular evidence for the contribution of the NKX2-5 variant as a genetic modifier.</w:t>
      </w:r>
    </w:p>
    <w:p w14:paraId="3A49159B" w14:textId="25BA1D33" w:rsidR="002A2164" w:rsidRPr="006258C2" w:rsidRDefault="00C620F5"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 xml:space="preserve">Porcine </w:t>
      </w:r>
      <w:r w:rsidR="00304E24" w:rsidRPr="006258C2">
        <w:rPr>
          <w:rFonts w:ascii="Times New Roman" w:hAnsi="Times New Roman" w:cs="Times New Roman"/>
          <w:sz w:val="22"/>
        </w:rPr>
        <w:t xml:space="preserve">models </w:t>
      </w:r>
      <w:r w:rsidR="00661DF2" w:rsidRPr="006258C2">
        <w:rPr>
          <w:rFonts w:ascii="Times New Roman" w:hAnsi="Times New Roman" w:cs="Times New Roman"/>
          <w:sz w:val="22"/>
        </w:rPr>
        <w:t>resemble human co</w:t>
      </w:r>
      <w:r w:rsidR="00EB0FF9" w:rsidRPr="006258C2">
        <w:rPr>
          <w:rFonts w:ascii="Times New Roman" w:hAnsi="Times New Roman" w:cs="Times New Roman"/>
          <w:sz w:val="22"/>
        </w:rPr>
        <w:t>n</w:t>
      </w:r>
      <w:r w:rsidR="00661DF2" w:rsidRPr="006258C2">
        <w:rPr>
          <w:rFonts w:ascii="Times New Roman" w:hAnsi="Times New Roman" w:cs="Times New Roman"/>
          <w:sz w:val="22"/>
        </w:rPr>
        <w:t>ditions by</w:t>
      </w:r>
      <w:r w:rsidR="00304E24" w:rsidRPr="006258C2">
        <w:rPr>
          <w:rFonts w:ascii="Times New Roman" w:hAnsi="Times New Roman" w:cs="Times New Roman"/>
          <w:sz w:val="22"/>
        </w:rPr>
        <w:t xml:space="preserve"> physiolog</w:t>
      </w:r>
      <w:r w:rsidR="00661DF2" w:rsidRPr="006258C2">
        <w:rPr>
          <w:rFonts w:ascii="Times New Roman" w:hAnsi="Times New Roman" w:cs="Times New Roman"/>
          <w:sz w:val="22"/>
        </w:rPr>
        <w:t>y</w:t>
      </w:r>
      <w:r w:rsidR="00304E24" w:rsidRPr="006258C2">
        <w:rPr>
          <w:rFonts w:ascii="Times New Roman" w:hAnsi="Times New Roman" w:cs="Times New Roman"/>
          <w:sz w:val="22"/>
        </w:rPr>
        <w:t>, anatom</w:t>
      </w:r>
      <w:r w:rsidR="00661DF2" w:rsidRPr="006258C2">
        <w:rPr>
          <w:rFonts w:ascii="Times New Roman" w:hAnsi="Times New Roman" w:cs="Times New Roman"/>
          <w:sz w:val="22"/>
        </w:rPr>
        <w:t>y</w:t>
      </w:r>
      <w:r w:rsidR="00304E24" w:rsidRPr="006258C2">
        <w:rPr>
          <w:rFonts w:ascii="Times New Roman" w:hAnsi="Times New Roman" w:cs="Times New Roman"/>
          <w:sz w:val="22"/>
        </w:rPr>
        <w:t xml:space="preserve"> and genetic</w:t>
      </w:r>
      <w:r w:rsidR="00661DF2" w:rsidRPr="006258C2">
        <w:rPr>
          <w:rFonts w:ascii="Times New Roman" w:hAnsi="Times New Roman" w:cs="Times New Roman"/>
          <w:sz w:val="22"/>
        </w:rPr>
        <w:t>s</w:t>
      </w:r>
      <w:r w:rsidR="00304E24" w:rsidRPr="006258C2">
        <w:rPr>
          <w:rFonts w:ascii="Times New Roman" w:hAnsi="Times New Roman" w:cs="Times New Roman"/>
          <w:sz w:val="22"/>
        </w:rPr>
        <w:t xml:space="preserve"> and </w:t>
      </w:r>
      <w:r w:rsidR="00646618" w:rsidRPr="006258C2">
        <w:rPr>
          <w:rFonts w:ascii="Times New Roman" w:hAnsi="Times New Roman" w:cs="Times New Roman"/>
          <w:sz w:val="22"/>
        </w:rPr>
        <w:t>are often considered ideal model</w:t>
      </w:r>
      <w:r w:rsidR="00EB7E27" w:rsidRPr="006258C2">
        <w:rPr>
          <w:rFonts w:ascii="Times New Roman" w:hAnsi="Times New Roman" w:cs="Times New Roman"/>
          <w:sz w:val="22"/>
        </w:rPr>
        <w:t>s</w:t>
      </w:r>
      <w:r w:rsidR="00646618" w:rsidRPr="006258C2">
        <w:rPr>
          <w:rFonts w:ascii="Times New Roman" w:hAnsi="Times New Roman" w:cs="Times New Roman"/>
          <w:sz w:val="22"/>
        </w:rPr>
        <w:t xml:space="preserve"> for human cardiovascular structure</w:t>
      </w:r>
      <w:r w:rsidR="00CA3DFA" w:rsidRPr="006258C2">
        <w:rPr>
          <w:rFonts w:ascii="Times New Roman" w:hAnsi="Times New Roman" w:cs="Times New Roman"/>
          <w:sz w:val="22"/>
        </w:rPr>
        <w:t xml:space="preserve"> research</w:t>
      </w:r>
      <w:r w:rsidR="00646618" w:rsidRPr="006258C2">
        <w:rPr>
          <w:rFonts w:ascii="Times New Roman" w:hAnsi="Times New Roman" w:cs="Times New Roman"/>
          <w:sz w:val="22"/>
        </w:rPr>
        <w:t>.</w:t>
      </w:r>
      <w:r w:rsidR="00304E24" w:rsidRPr="006258C2">
        <w:rPr>
          <w:rFonts w:ascii="Times New Roman" w:hAnsi="Times New Roman" w:cs="Times New Roman"/>
          <w:sz w:val="22"/>
        </w:rPr>
        <w:t xml:space="preserve"> Yang et.al.</w:t>
      </w:r>
      <w:r w:rsidR="00F527C6"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Yang&lt;/Author&gt;&lt;Year&gt;2011&lt;/Year&gt;&lt;RecNum&gt;571&lt;/RecNum&gt;&lt;DisplayText&gt;&lt;style face="superscript"&gt;90&lt;/style&gt;&lt;/DisplayText&gt;&lt;record&gt;&lt;rec-number&gt;571&lt;/rec-number&gt;&lt;foreign-keys&gt;&lt;key app="EN" db-id="d2r9z9x58pzr2pe20aspf2sazw0as2xts2p0" timestamp="1566977303"&gt;571&lt;/key&gt;&lt;/foreign-keys&gt;&lt;ref-type name="Journal Article"&gt;17&lt;/ref-type&gt;&lt;contributors&gt;&lt;authors&gt;&lt;author&gt;Yang, D.&lt;/author&gt;&lt;author&gt;Yang, H.&lt;/author&gt;&lt;author&gt;Li, W.&lt;/author&gt;&lt;author&gt;Zhao, B.&lt;/author&gt;&lt;author&gt;Ouyang, Z.&lt;/author&gt;&lt;author&gt;Liu, Z.&lt;/author&gt;&lt;author&gt;Zhao, Y.&lt;/author&gt;&lt;author&gt;Fan, N.&lt;/author&gt;&lt;author&gt;Song, J.&lt;/author&gt;&lt;author&gt;Tian, J.&lt;/author&gt;&lt;author&gt;Li, F.&lt;/author&gt;&lt;author&gt;Zhang, J.&lt;/author&gt;&lt;author&gt;Chang, L.&lt;/author&gt;&lt;author&gt;Pei, D.&lt;/author&gt;&lt;author&gt;Chen, Y. E.&lt;/author&gt;&lt;author&gt;Lai, L.&lt;/author&gt;&lt;/authors&gt;&lt;/contributors&gt;&lt;titles&gt;&lt;title&gt;Generation of PPARγ mono-allelic knockout pigs via zinc-finger nucleases and nuclear transfer cloning&lt;/title&gt;&lt;secondary-title&gt;Cell Res.&lt;/secondary-title&gt;&lt;/titles&gt;&lt;periodical&gt;&lt;full-title&gt;Cell Res.&lt;/full-title&gt;&lt;/periodical&gt;&lt;pages&gt;979-82&lt;/pages&gt;&lt;volume&gt;21&lt;/volume&gt;&lt;number&gt;6&lt;/number&gt;&lt;edition&gt;2011/04/20&lt;/edition&gt;&lt;dates&gt;&lt;year&gt;2011&lt;/year&gt;&lt;pub-dates&gt;&lt;date&gt;Jun&lt;/date&gt;&lt;/pub-dates&gt;&lt;/dates&gt;&lt;isbn&gt;(Electronic)&amp;#xD;(Linking)&lt;/isbn&gt;&lt;accession-num&gt;21502977&lt;/accession-num&gt;&lt;urls&gt;&lt;/urls&gt;&lt;custom2&gt;PMC3203707&lt;/custom2&gt;&lt;electronic-resource-num&gt;10.1038/cr.2011.70&lt;/electronic-resource-num&gt;&lt;remote-database-provider&gt;NLM&lt;/remote-database-provider&gt;&lt;/record&gt;&lt;/Cite&gt;&lt;/EndNote&gt;</w:instrText>
      </w:r>
      <w:r w:rsidR="00F527C6"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90</w:t>
      </w:r>
      <w:r w:rsidR="00F527C6" w:rsidRPr="006258C2">
        <w:rPr>
          <w:rFonts w:ascii="Times New Roman" w:hAnsi="Times New Roman" w:cs="Times New Roman"/>
          <w:sz w:val="22"/>
        </w:rPr>
        <w:fldChar w:fldCharType="end"/>
      </w:r>
      <w:r w:rsidR="00304E24" w:rsidRPr="006258C2">
        <w:rPr>
          <w:rFonts w:ascii="Times New Roman" w:hAnsi="Times New Roman" w:cs="Times New Roman"/>
          <w:sz w:val="22"/>
        </w:rPr>
        <w:t xml:space="preserve"> </w:t>
      </w:r>
      <w:r w:rsidR="00192B9B" w:rsidRPr="006258C2">
        <w:rPr>
          <w:rFonts w:ascii="Times New Roman" w:hAnsi="Times New Roman" w:cs="Times New Roman"/>
          <w:sz w:val="22"/>
        </w:rPr>
        <w:t xml:space="preserve">applied </w:t>
      </w:r>
      <w:r w:rsidR="00304E24" w:rsidRPr="006258C2">
        <w:rPr>
          <w:rFonts w:ascii="Times New Roman" w:hAnsi="Times New Roman" w:cs="Times New Roman"/>
          <w:sz w:val="22"/>
        </w:rPr>
        <w:t xml:space="preserve">ZFN technology with </w:t>
      </w:r>
      <w:r w:rsidR="006F084D" w:rsidRPr="006258C2">
        <w:rPr>
          <w:rFonts w:ascii="Times New Roman" w:hAnsi="Times New Roman" w:cs="Times New Roman"/>
          <w:sz w:val="22"/>
        </w:rPr>
        <w:t>nuclear transfer in</w:t>
      </w:r>
      <w:r w:rsidR="00304E24" w:rsidRPr="006258C2">
        <w:rPr>
          <w:rFonts w:ascii="Times New Roman" w:hAnsi="Times New Roman" w:cs="Times New Roman"/>
          <w:sz w:val="22"/>
        </w:rPr>
        <w:t xml:space="preserve"> somatic cell</w:t>
      </w:r>
      <w:r w:rsidR="00652348" w:rsidRPr="006258C2">
        <w:rPr>
          <w:rFonts w:ascii="Times New Roman" w:hAnsi="Times New Roman" w:cs="Times New Roman"/>
          <w:sz w:val="22"/>
        </w:rPr>
        <w:t>s</w:t>
      </w:r>
      <w:r w:rsidR="00304E24" w:rsidRPr="006258C2">
        <w:rPr>
          <w:rFonts w:ascii="Times New Roman" w:hAnsi="Times New Roman" w:cs="Times New Roman"/>
          <w:sz w:val="22"/>
        </w:rPr>
        <w:t xml:space="preserve"> to </w:t>
      </w:r>
      <w:r w:rsidR="00652348" w:rsidRPr="006258C2">
        <w:rPr>
          <w:rFonts w:ascii="Times New Roman" w:hAnsi="Times New Roman" w:cs="Times New Roman"/>
          <w:sz w:val="22"/>
        </w:rPr>
        <w:t xml:space="preserve">generate </w:t>
      </w:r>
      <w:r w:rsidR="00304E24" w:rsidRPr="006258C2">
        <w:rPr>
          <w:rFonts w:ascii="Times New Roman" w:hAnsi="Times New Roman" w:cs="Times New Roman"/>
          <w:sz w:val="22"/>
        </w:rPr>
        <w:t>endogenous gene knockout pigs</w:t>
      </w:r>
      <w:r w:rsidR="00663625" w:rsidRPr="006258C2">
        <w:rPr>
          <w:rFonts w:ascii="Times New Roman" w:hAnsi="Times New Roman" w:cs="Times New Roman"/>
          <w:sz w:val="22"/>
        </w:rPr>
        <w:t>, which have</w:t>
      </w:r>
      <w:r w:rsidR="00304E24" w:rsidRPr="006258C2">
        <w:rPr>
          <w:rFonts w:ascii="Times New Roman" w:hAnsi="Times New Roman" w:cs="Times New Roman"/>
          <w:sz w:val="22"/>
        </w:rPr>
        <w:t xml:space="preserve"> a </w:t>
      </w:r>
      <w:r w:rsidR="00663625" w:rsidRPr="006258C2">
        <w:rPr>
          <w:rFonts w:ascii="Times New Roman" w:hAnsi="Times New Roman" w:cs="Times New Roman"/>
          <w:sz w:val="22"/>
        </w:rPr>
        <w:t xml:space="preserve">specific </w:t>
      </w:r>
      <w:r w:rsidR="00304E24" w:rsidRPr="006258C2">
        <w:rPr>
          <w:rFonts w:ascii="Times New Roman" w:hAnsi="Times New Roman" w:cs="Times New Roman"/>
          <w:sz w:val="22"/>
        </w:rPr>
        <w:t xml:space="preserve">mutation in peroxisome proliferator-activated receptor gamma </w:t>
      </w:r>
      <w:r w:rsidR="00304E24" w:rsidRPr="006258C2">
        <w:rPr>
          <w:rFonts w:ascii="Times New Roman" w:hAnsi="Times New Roman" w:cs="Times New Roman"/>
          <w:sz w:val="22"/>
        </w:rPr>
        <w:lastRenderedPageBreak/>
        <w:t>(P</w:t>
      </w:r>
      <w:r w:rsidR="008E4785" w:rsidRPr="006258C2">
        <w:rPr>
          <w:rFonts w:ascii="Times New Roman" w:hAnsi="Times New Roman" w:cs="Times New Roman"/>
          <w:sz w:val="22"/>
        </w:rPr>
        <w:t>ARP</w:t>
      </w:r>
      <w:r w:rsidR="00304E24" w:rsidRPr="006258C2">
        <w:rPr>
          <w:rFonts w:ascii="Times New Roman" w:hAnsi="Times New Roman" w:cs="Times New Roman"/>
          <w:sz w:val="22"/>
        </w:rPr>
        <w:t xml:space="preserve">-γ). </w:t>
      </w:r>
      <w:proofErr w:type="spellStart"/>
      <w:r w:rsidR="00304E24" w:rsidRPr="006258C2">
        <w:rPr>
          <w:rFonts w:ascii="Times New Roman" w:hAnsi="Times New Roman" w:cs="Times New Roman"/>
          <w:sz w:val="22"/>
        </w:rPr>
        <w:t>Marfan</w:t>
      </w:r>
      <w:proofErr w:type="spellEnd"/>
      <w:r w:rsidR="00304E24" w:rsidRPr="006258C2">
        <w:rPr>
          <w:rFonts w:ascii="Times New Roman" w:hAnsi="Times New Roman" w:cs="Times New Roman"/>
          <w:sz w:val="22"/>
        </w:rPr>
        <w:t xml:space="preserve"> syndrome (MFS) is an autosomal dominant disease caused by mutation of heterozygous fbrillin-1 (FBN1) with </w:t>
      </w:r>
      <w:r w:rsidR="006F3F72" w:rsidRPr="006258C2">
        <w:rPr>
          <w:rFonts w:ascii="Times New Roman" w:hAnsi="Times New Roman" w:cs="Times New Roman"/>
          <w:sz w:val="22"/>
        </w:rPr>
        <w:t xml:space="preserve">cardiovascular </w:t>
      </w:r>
      <w:r w:rsidR="00304E24" w:rsidRPr="006258C2">
        <w:rPr>
          <w:rFonts w:ascii="Times New Roman" w:hAnsi="Times New Roman" w:cs="Times New Roman"/>
          <w:sz w:val="22"/>
        </w:rPr>
        <w:t xml:space="preserve">symptoms and skeletal abnormalities. </w:t>
      </w:r>
      <w:r w:rsidR="00A40908" w:rsidRPr="006258C2">
        <w:rPr>
          <w:rFonts w:ascii="Times New Roman" w:hAnsi="Times New Roman" w:cs="Times New Roman"/>
          <w:sz w:val="22"/>
        </w:rPr>
        <w:t xml:space="preserve">By </w:t>
      </w:r>
      <w:r w:rsidR="00304E24" w:rsidRPr="006258C2">
        <w:rPr>
          <w:rFonts w:ascii="Times New Roman" w:hAnsi="Times New Roman" w:cs="Times New Roman"/>
          <w:sz w:val="22"/>
        </w:rPr>
        <w:t xml:space="preserve">the same principle, </w:t>
      </w:r>
      <w:proofErr w:type="spellStart"/>
      <w:r w:rsidR="00304E24" w:rsidRPr="006258C2">
        <w:rPr>
          <w:rFonts w:ascii="Times New Roman" w:hAnsi="Times New Roman" w:cs="Times New Roman"/>
          <w:sz w:val="22"/>
        </w:rPr>
        <w:t>Umeyama</w:t>
      </w:r>
      <w:proofErr w:type="spellEnd"/>
      <w:r w:rsidR="00304E24" w:rsidRPr="006258C2">
        <w:rPr>
          <w:rFonts w:ascii="Times New Roman" w:hAnsi="Times New Roman" w:cs="Times New Roman"/>
          <w:sz w:val="22"/>
        </w:rPr>
        <w:t xml:space="preserve"> et al.</w:t>
      </w:r>
      <w:r w:rsidR="00F527C6" w:rsidRPr="006258C2">
        <w:rPr>
          <w:rFonts w:ascii="Times New Roman" w:hAnsi="Times New Roman" w:cs="Times New Roman"/>
          <w:sz w:val="22"/>
        </w:rPr>
        <w:fldChar w:fldCharType="begin">
          <w:fldData xml:space="preserve">PEVuZE5vdGU+PENpdGU+PEF1dGhvcj5VbWV5YW1hPC9BdXRob3I+PFllYXI+MjAxNjwvWWVhcj48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VbWV5YW1hPC9BdXRob3I+PFllYXI+MjAxNjwvWWVhcj48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F527C6" w:rsidRPr="006258C2">
        <w:rPr>
          <w:rFonts w:ascii="Times New Roman" w:hAnsi="Times New Roman" w:cs="Times New Roman"/>
          <w:sz w:val="22"/>
        </w:rPr>
      </w:r>
      <w:r w:rsidR="00F527C6"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91</w:t>
      </w:r>
      <w:r w:rsidR="00F527C6" w:rsidRPr="006258C2">
        <w:rPr>
          <w:rFonts w:ascii="Times New Roman" w:hAnsi="Times New Roman" w:cs="Times New Roman"/>
          <w:sz w:val="22"/>
        </w:rPr>
        <w:fldChar w:fldCharType="end"/>
      </w:r>
      <w:r w:rsidR="00F527C6" w:rsidRPr="006258C2">
        <w:rPr>
          <w:rFonts w:ascii="Times New Roman" w:hAnsi="Times New Roman" w:cs="Times New Roman"/>
          <w:sz w:val="22"/>
        </w:rPr>
        <w:t xml:space="preserve"> </w:t>
      </w:r>
      <w:r w:rsidR="00982761" w:rsidRPr="006258C2">
        <w:rPr>
          <w:rFonts w:ascii="Times New Roman" w:hAnsi="Times New Roman" w:cs="Times New Roman"/>
          <w:sz w:val="22"/>
        </w:rPr>
        <w:t>accomplished the establishment of</w:t>
      </w:r>
      <w:r w:rsidR="00304E24" w:rsidRPr="006258C2">
        <w:rPr>
          <w:rFonts w:ascii="Times New Roman" w:hAnsi="Times New Roman" w:cs="Times New Roman"/>
          <w:sz w:val="22"/>
        </w:rPr>
        <w:t xml:space="preserve"> FBN1 mutant cloned pigs (+Glu433AsnfsX98), which exhibited phenotypes similar to those of humans with MFS, such as scoliosis, funnel chest, delayed </w:t>
      </w:r>
      <w:r w:rsidR="003B521F" w:rsidRPr="006258C2">
        <w:rPr>
          <w:rFonts w:ascii="Times New Roman" w:hAnsi="Times New Roman" w:cs="Times New Roman"/>
          <w:sz w:val="22"/>
        </w:rPr>
        <w:t xml:space="preserve">epiphysis </w:t>
      </w:r>
      <w:r w:rsidR="00304E24" w:rsidRPr="006258C2">
        <w:rPr>
          <w:rFonts w:ascii="Times New Roman" w:hAnsi="Times New Roman" w:cs="Times New Roman"/>
          <w:sz w:val="22"/>
        </w:rPr>
        <w:t>mineralization</w:t>
      </w:r>
      <w:r w:rsidR="003B521F" w:rsidRPr="006258C2">
        <w:rPr>
          <w:rFonts w:ascii="Times New Roman" w:hAnsi="Times New Roman" w:cs="Times New Roman"/>
          <w:sz w:val="22"/>
        </w:rPr>
        <w:t>,</w:t>
      </w:r>
      <w:r w:rsidR="00304E24" w:rsidRPr="006258C2">
        <w:rPr>
          <w:rFonts w:ascii="Times New Roman" w:hAnsi="Times New Roman" w:cs="Times New Roman"/>
          <w:sz w:val="22"/>
        </w:rPr>
        <w:t xml:space="preserve"> and </w:t>
      </w:r>
      <w:r w:rsidR="003B521F" w:rsidRPr="006258C2">
        <w:rPr>
          <w:rFonts w:ascii="Times New Roman" w:hAnsi="Times New Roman" w:cs="Times New Roman"/>
          <w:sz w:val="22"/>
        </w:rPr>
        <w:t>destruction</w:t>
      </w:r>
      <w:r w:rsidR="00304E24" w:rsidRPr="006258C2">
        <w:rPr>
          <w:rFonts w:ascii="Times New Roman" w:hAnsi="Times New Roman" w:cs="Times New Roman"/>
          <w:sz w:val="22"/>
        </w:rPr>
        <w:t xml:space="preserve"> of elastic fibers </w:t>
      </w:r>
      <w:r w:rsidR="003B521F" w:rsidRPr="006258C2">
        <w:rPr>
          <w:rFonts w:ascii="Times New Roman" w:hAnsi="Times New Roman" w:cs="Times New Roman"/>
          <w:sz w:val="22"/>
        </w:rPr>
        <w:t xml:space="preserve">structure </w:t>
      </w:r>
      <w:r w:rsidR="00304E24" w:rsidRPr="006258C2">
        <w:rPr>
          <w:rFonts w:ascii="Times New Roman" w:hAnsi="Times New Roman" w:cs="Times New Roman"/>
          <w:sz w:val="22"/>
        </w:rPr>
        <w:t>in the medial</w:t>
      </w:r>
      <w:r w:rsidR="003B521F" w:rsidRPr="006258C2">
        <w:rPr>
          <w:rFonts w:ascii="Times New Roman" w:hAnsi="Times New Roman" w:cs="Times New Roman"/>
          <w:sz w:val="22"/>
        </w:rPr>
        <w:t xml:space="preserve"> aortic</w:t>
      </w:r>
      <w:r w:rsidR="00304E24" w:rsidRPr="006258C2">
        <w:rPr>
          <w:rFonts w:ascii="Times New Roman" w:hAnsi="Times New Roman" w:cs="Times New Roman"/>
          <w:sz w:val="22"/>
        </w:rPr>
        <w:t xml:space="preserve"> tissue.</w:t>
      </w:r>
      <w:r w:rsidR="003B521F" w:rsidRPr="006258C2">
        <w:rPr>
          <w:rFonts w:ascii="Times New Roman" w:hAnsi="Times New Roman" w:cs="Times New Roman"/>
          <w:sz w:val="22"/>
        </w:rPr>
        <w:t xml:space="preserve"> </w:t>
      </w:r>
    </w:p>
    <w:p w14:paraId="1668035B" w14:textId="2C8B4771" w:rsidR="009019D4" w:rsidRPr="006258C2" w:rsidRDefault="00646618"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Human induced pluripotent stem cells (iPSC</w:t>
      </w:r>
      <w:r w:rsidR="009C5CEA" w:rsidRPr="006258C2">
        <w:rPr>
          <w:rFonts w:ascii="Times New Roman" w:hAnsi="Times New Roman" w:cs="Times New Roman"/>
          <w:sz w:val="22"/>
        </w:rPr>
        <w:t>s</w:t>
      </w:r>
      <w:r w:rsidRPr="006258C2">
        <w:rPr>
          <w:rFonts w:ascii="Times New Roman" w:hAnsi="Times New Roman" w:cs="Times New Roman"/>
          <w:sz w:val="22"/>
        </w:rPr>
        <w:t>) and CRISPR/Cas9 technology can also be combined to generate a congenital heart disease model associated with GATA4 mutations in vitro to investigate pathogenesis of this gene mutation</w:t>
      </w:r>
      <w:r w:rsidR="00A86DA9" w:rsidRPr="006258C2">
        <w:rPr>
          <w:rFonts w:ascii="Times New Roman" w:hAnsi="Times New Roman" w:cs="Times New Roman"/>
          <w:sz w:val="22"/>
        </w:rPr>
        <w:t>.</w:t>
      </w:r>
      <w:r w:rsidR="009C5CEA" w:rsidRPr="006258C2">
        <w:rPr>
          <w:rFonts w:ascii="Times New Roman" w:hAnsi="Times New Roman" w:cs="Times New Roman"/>
          <w:sz w:val="22"/>
        </w:rPr>
        <w:fldChar w:fldCharType="begin">
          <w:fldData xml:space="preserve">PEVuZE5vdGU+PENpdGU+PEF1dGhvcj5Bbmc8L0F1dGhvcj48WWVhcj4yMDE2PC9ZZWFyPjxSZWNO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Bbmc8L0F1dGhvcj48WWVhcj4yMDE2PC9ZZWFyPjxSZWNO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9C5CEA" w:rsidRPr="006258C2">
        <w:rPr>
          <w:rFonts w:ascii="Times New Roman" w:hAnsi="Times New Roman" w:cs="Times New Roman"/>
          <w:sz w:val="22"/>
        </w:rPr>
      </w:r>
      <w:r w:rsidR="009C5CEA"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92,93</w:t>
      </w:r>
      <w:r w:rsidR="009C5CEA" w:rsidRPr="006258C2">
        <w:rPr>
          <w:rFonts w:ascii="Times New Roman" w:hAnsi="Times New Roman" w:cs="Times New Roman"/>
          <w:sz w:val="22"/>
        </w:rPr>
        <w:fldChar w:fldCharType="end"/>
      </w:r>
      <w:r w:rsidR="007C288F" w:rsidRPr="006258C2">
        <w:rPr>
          <w:rFonts w:ascii="Times New Roman" w:hAnsi="Times New Roman" w:cs="Times New Roman"/>
          <w:sz w:val="22"/>
        </w:rPr>
        <w:t xml:space="preserve"> </w:t>
      </w:r>
      <w:r w:rsidR="009019D4" w:rsidRPr="006258C2">
        <w:rPr>
          <w:rFonts w:ascii="Times New Roman" w:hAnsi="Times New Roman" w:cs="Times New Roman"/>
          <w:sz w:val="22"/>
        </w:rPr>
        <w:t>Using Barth syndrome (BTHS) iPSC-derived cardiomyocytes (iPSC-CMs)</w:t>
      </w:r>
      <w:r w:rsidR="00604AEB" w:rsidRPr="006258C2">
        <w:rPr>
          <w:rFonts w:ascii="Times New Roman" w:hAnsi="Times New Roman" w:cs="Times New Roman"/>
          <w:sz w:val="22"/>
        </w:rPr>
        <w:t xml:space="preserve"> and genome editing, </w:t>
      </w:r>
      <w:r w:rsidR="009019D4" w:rsidRPr="006258C2">
        <w:rPr>
          <w:rFonts w:ascii="Times New Roman" w:hAnsi="Times New Roman" w:cs="Times New Roman"/>
          <w:sz w:val="22"/>
        </w:rPr>
        <w:t xml:space="preserve">Wang and colleagues </w:t>
      </w:r>
      <w:r w:rsidR="00604AEB" w:rsidRPr="006258C2">
        <w:rPr>
          <w:rFonts w:ascii="Times New Roman" w:hAnsi="Times New Roman" w:cs="Times New Roman"/>
          <w:sz w:val="22"/>
        </w:rPr>
        <w:t>demonstrated that TAZ mutation is associated with myocardial metabolism, structural and functional abnormalities</w:t>
      </w:r>
      <w:r w:rsidR="00A86DA9" w:rsidRPr="006258C2">
        <w:rPr>
          <w:rFonts w:ascii="Times New Roman" w:hAnsi="Times New Roman" w:cs="Times New Roman"/>
          <w:sz w:val="22"/>
        </w:rPr>
        <w:t>.</w:t>
      </w:r>
      <w:r w:rsidR="00DA0B70" w:rsidRPr="006258C2">
        <w:rPr>
          <w:rFonts w:ascii="Times New Roman" w:hAnsi="Times New Roman" w:cs="Times New Roman"/>
          <w:sz w:val="22"/>
        </w:rPr>
        <w:fldChar w:fldCharType="begin">
          <w:fldData xml:space="preserve">PEVuZE5vdGU+PENpdGU+PEF1dGhvcj5XYW5nPC9BdXRob3I+PFllYXI+MjAxNDwvWWVhcj48UmVj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==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XYW5nPC9BdXRob3I+PFllYXI+MjAxNDwvWWVhcj48UmVj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==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DA0B70" w:rsidRPr="006258C2">
        <w:rPr>
          <w:rFonts w:ascii="Times New Roman" w:hAnsi="Times New Roman" w:cs="Times New Roman"/>
          <w:sz w:val="22"/>
        </w:rPr>
      </w:r>
      <w:r w:rsidR="00DA0B70"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93</w:t>
      </w:r>
      <w:r w:rsidR="00DA0B70" w:rsidRPr="006258C2">
        <w:rPr>
          <w:rFonts w:ascii="Times New Roman" w:hAnsi="Times New Roman" w:cs="Times New Roman"/>
          <w:sz w:val="22"/>
        </w:rPr>
        <w:fldChar w:fldCharType="end"/>
      </w:r>
      <w:r w:rsidR="00604AEB" w:rsidRPr="006258C2">
        <w:rPr>
          <w:rFonts w:ascii="Times New Roman" w:hAnsi="Times New Roman" w:cs="Times New Roman"/>
          <w:sz w:val="22"/>
        </w:rPr>
        <w:t xml:space="preserve"> </w:t>
      </w:r>
      <w:r w:rsidR="009019D4" w:rsidRPr="006258C2">
        <w:rPr>
          <w:rFonts w:ascii="Times New Roman" w:hAnsi="Times New Roman" w:cs="Times New Roman"/>
          <w:sz w:val="22"/>
        </w:rPr>
        <w:t xml:space="preserve">These findings indicate the value of genetically edited animal as models for </w:t>
      </w:r>
      <w:r w:rsidR="00564DA5" w:rsidRPr="006258C2">
        <w:rPr>
          <w:rFonts w:ascii="Times New Roman" w:hAnsi="Times New Roman" w:cs="Times New Roman"/>
          <w:sz w:val="22"/>
        </w:rPr>
        <w:t>research on</w:t>
      </w:r>
      <w:r w:rsidR="009019D4" w:rsidRPr="006258C2">
        <w:rPr>
          <w:rFonts w:ascii="Times New Roman" w:hAnsi="Times New Roman" w:cs="Times New Roman"/>
          <w:sz w:val="22"/>
        </w:rPr>
        <w:t xml:space="preserve"> the pathogenesis of CVD and</w:t>
      </w:r>
      <w:r w:rsidR="00604AEB" w:rsidRPr="006258C2">
        <w:rPr>
          <w:rFonts w:ascii="Times New Roman" w:hAnsi="Times New Roman" w:cs="Times New Roman"/>
          <w:sz w:val="22"/>
        </w:rPr>
        <w:t xml:space="preserve"> provide new insights in treatment strategies.</w:t>
      </w:r>
    </w:p>
    <w:p w14:paraId="017F0BC1" w14:textId="299E7073" w:rsidR="004A073A" w:rsidRPr="006258C2" w:rsidRDefault="00965A3A"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By genome editing techniques</w:t>
      </w:r>
      <w:r w:rsidR="004E1BA6" w:rsidRPr="006258C2">
        <w:rPr>
          <w:rFonts w:ascii="Times New Roman" w:hAnsi="Times New Roman" w:cs="Times New Roman"/>
          <w:sz w:val="22"/>
        </w:rPr>
        <w:t>,</w:t>
      </w:r>
      <w:r w:rsidRPr="006258C2">
        <w:rPr>
          <w:rFonts w:ascii="Times New Roman" w:hAnsi="Times New Roman" w:cs="Times New Roman"/>
          <w:sz w:val="22"/>
        </w:rPr>
        <w:t xml:space="preserve"> </w:t>
      </w:r>
      <w:r w:rsidR="004E1BA6" w:rsidRPr="006258C2">
        <w:rPr>
          <w:rFonts w:ascii="Times New Roman" w:hAnsi="Times New Roman" w:cs="Times New Roman"/>
          <w:sz w:val="22"/>
        </w:rPr>
        <w:t>p</w:t>
      </w:r>
      <w:r w:rsidR="00CB412F" w:rsidRPr="006258C2">
        <w:rPr>
          <w:rFonts w:ascii="Times New Roman" w:hAnsi="Times New Roman" w:cs="Times New Roman"/>
          <w:sz w:val="22"/>
        </w:rPr>
        <w:t xml:space="preserve">otential </w:t>
      </w:r>
      <w:r w:rsidR="00971842" w:rsidRPr="006258C2">
        <w:rPr>
          <w:rFonts w:ascii="Times New Roman" w:hAnsi="Times New Roman" w:cs="Times New Roman"/>
          <w:sz w:val="22"/>
        </w:rPr>
        <w:t>therapeutic method</w:t>
      </w:r>
      <w:r w:rsidR="00CB412F" w:rsidRPr="006258C2">
        <w:rPr>
          <w:rFonts w:ascii="Times New Roman" w:hAnsi="Times New Roman" w:cs="Times New Roman"/>
          <w:sz w:val="22"/>
        </w:rPr>
        <w:t xml:space="preserve">s </w:t>
      </w:r>
      <w:r w:rsidR="004E1BA6" w:rsidRPr="006258C2">
        <w:rPr>
          <w:rFonts w:ascii="Times New Roman" w:hAnsi="Times New Roman" w:cs="Times New Roman"/>
          <w:sz w:val="22"/>
        </w:rPr>
        <w:t xml:space="preserve">of </w:t>
      </w:r>
      <w:r w:rsidR="00CB412F" w:rsidRPr="006258C2">
        <w:rPr>
          <w:rFonts w:ascii="Times New Roman" w:hAnsi="Times New Roman" w:cs="Times New Roman"/>
          <w:sz w:val="22"/>
        </w:rPr>
        <w:t xml:space="preserve">repairing disease-causing mutations or </w:t>
      </w:r>
      <w:r w:rsidR="004E1BA6" w:rsidRPr="006258C2">
        <w:rPr>
          <w:rFonts w:ascii="Times New Roman" w:hAnsi="Times New Roman" w:cs="Times New Roman"/>
          <w:sz w:val="22"/>
        </w:rPr>
        <w:t xml:space="preserve">of </w:t>
      </w:r>
      <w:r w:rsidR="00CB412F" w:rsidRPr="006258C2">
        <w:rPr>
          <w:rFonts w:ascii="Times New Roman" w:hAnsi="Times New Roman" w:cs="Times New Roman"/>
          <w:sz w:val="22"/>
        </w:rPr>
        <w:t>knocking out specific genes</w:t>
      </w:r>
      <w:r w:rsidRPr="006258C2">
        <w:rPr>
          <w:rFonts w:ascii="Times New Roman" w:hAnsi="Times New Roman" w:cs="Times New Roman"/>
          <w:sz w:val="22"/>
        </w:rPr>
        <w:t xml:space="preserve"> as </w:t>
      </w:r>
      <w:r w:rsidR="00CB412F" w:rsidRPr="006258C2">
        <w:rPr>
          <w:rFonts w:ascii="Times New Roman" w:hAnsi="Times New Roman" w:cs="Times New Roman"/>
          <w:sz w:val="22"/>
        </w:rPr>
        <w:t xml:space="preserve">CVD prevention </w:t>
      </w:r>
      <w:r w:rsidRPr="006258C2">
        <w:rPr>
          <w:rFonts w:ascii="Times New Roman" w:hAnsi="Times New Roman" w:cs="Times New Roman"/>
          <w:sz w:val="22"/>
        </w:rPr>
        <w:t>approaches</w:t>
      </w:r>
      <w:r w:rsidR="00CB412F" w:rsidRPr="006258C2">
        <w:rPr>
          <w:rFonts w:ascii="Times New Roman" w:hAnsi="Times New Roman" w:cs="Times New Roman"/>
          <w:sz w:val="22"/>
        </w:rPr>
        <w:t xml:space="preserve"> have also received widespread attention.</w:t>
      </w:r>
      <w:r w:rsidR="00971842" w:rsidRPr="006258C2">
        <w:rPr>
          <w:rFonts w:ascii="Times New Roman" w:hAnsi="Times New Roman" w:cs="Times New Roman"/>
          <w:sz w:val="22"/>
        </w:rPr>
        <w:t xml:space="preserve"> </w:t>
      </w:r>
      <w:r w:rsidR="00351A89" w:rsidRPr="006258C2">
        <w:rPr>
          <w:rFonts w:ascii="Times New Roman" w:hAnsi="Times New Roman" w:cs="Times New Roman"/>
          <w:sz w:val="22"/>
        </w:rPr>
        <w:t>For example, long QT syndrome (LQTS) is an autosomal dominant congenital heart disease. Hybrid mutations in multiple genes m</w:t>
      </w:r>
      <w:r w:rsidR="008E4785" w:rsidRPr="006258C2">
        <w:rPr>
          <w:rFonts w:ascii="Times New Roman" w:hAnsi="Times New Roman" w:cs="Times New Roman"/>
          <w:sz w:val="22"/>
        </w:rPr>
        <w:t>ay</w:t>
      </w:r>
      <w:r w:rsidR="00351A89" w:rsidRPr="006258C2">
        <w:rPr>
          <w:rFonts w:ascii="Times New Roman" w:hAnsi="Times New Roman" w:cs="Times New Roman"/>
          <w:sz w:val="22"/>
        </w:rPr>
        <w:t xml:space="preserve"> lead to LQTS, some of which have relatively clear mutation sites </w:t>
      </w:r>
      <w:r w:rsidR="004E1BA6" w:rsidRPr="006258C2">
        <w:rPr>
          <w:rFonts w:ascii="Times New Roman" w:hAnsi="Times New Roman" w:cs="Times New Roman"/>
          <w:sz w:val="22"/>
        </w:rPr>
        <w:t xml:space="preserve">with known </w:t>
      </w:r>
      <w:r w:rsidR="00351A89" w:rsidRPr="006258C2">
        <w:rPr>
          <w:rFonts w:ascii="Times New Roman" w:hAnsi="Times New Roman" w:cs="Times New Roman"/>
          <w:sz w:val="22"/>
        </w:rPr>
        <w:t xml:space="preserve">molecular </w:t>
      </w:r>
      <w:r w:rsidR="004E1BA6" w:rsidRPr="006258C2">
        <w:rPr>
          <w:rFonts w:ascii="Times New Roman" w:hAnsi="Times New Roman" w:cs="Times New Roman"/>
          <w:sz w:val="22"/>
        </w:rPr>
        <w:t>functions</w:t>
      </w:r>
      <w:r w:rsidR="00351A89" w:rsidRPr="006258C2">
        <w:rPr>
          <w:rFonts w:ascii="Times New Roman" w:hAnsi="Times New Roman" w:cs="Times New Roman"/>
          <w:sz w:val="22"/>
        </w:rPr>
        <w:t xml:space="preserve">, such as </w:t>
      </w:r>
      <w:proofErr w:type="spellStart"/>
      <w:r w:rsidR="00351A89" w:rsidRPr="006258C2">
        <w:rPr>
          <w:rFonts w:ascii="Times New Roman" w:hAnsi="Times New Roman" w:cs="Times New Roman"/>
          <w:sz w:val="22"/>
        </w:rPr>
        <w:t>hERG</w:t>
      </w:r>
      <w:proofErr w:type="spellEnd"/>
      <w:r w:rsidR="00351A89" w:rsidRPr="006258C2">
        <w:rPr>
          <w:rFonts w:ascii="Times New Roman" w:hAnsi="Times New Roman" w:cs="Times New Roman"/>
          <w:sz w:val="22"/>
        </w:rPr>
        <w:t xml:space="preserve"> gene mutations in the pore-forming subunit alpha protein </w:t>
      </w:r>
      <w:r w:rsidR="00433358" w:rsidRPr="006258C2">
        <w:rPr>
          <w:rFonts w:ascii="Times New Roman" w:hAnsi="Times New Roman" w:cs="Times New Roman"/>
          <w:sz w:val="22"/>
        </w:rPr>
        <w:t xml:space="preserve">that </w:t>
      </w:r>
      <w:r w:rsidR="00351A89" w:rsidRPr="006258C2">
        <w:rPr>
          <w:rFonts w:ascii="Times New Roman" w:hAnsi="Times New Roman" w:cs="Times New Roman"/>
          <w:sz w:val="22"/>
        </w:rPr>
        <w:t>encod</w:t>
      </w:r>
      <w:r w:rsidR="00433358" w:rsidRPr="006258C2">
        <w:rPr>
          <w:rFonts w:ascii="Times New Roman" w:hAnsi="Times New Roman" w:cs="Times New Roman"/>
          <w:sz w:val="22"/>
        </w:rPr>
        <w:t>es</w:t>
      </w:r>
      <w:r w:rsidR="00351A89" w:rsidRPr="006258C2">
        <w:rPr>
          <w:rFonts w:ascii="Times New Roman" w:hAnsi="Times New Roman" w:cs="Times New Roman"/>
          <w:sz w:val="22"/>
        </w:rPr>
        <w:t xml:space="preserve"> the potassium voltage-gated channel. The </w:t>
      </w:r>
      <w:proofErr w:type="spellStart"/>
      <w:r w:rsidR="00351A89" w:rsidRPr="006258C2">
        <w:rPr>
          <w:rFonts w:ascii="Times New Roman" w:hAnsi="Times New Roman" w:cs="Times New Roman"/>
          <w:sz w:val="22"/>
        </w:rPr>
        <w:t>hERG</w:t>
      </w:r>
      <w:proofErr w:type="spellEnd"/>
      <w:r w:rsidR="00351A89" w:rsidRPr="006258C2">
        <w:rPr>
          <w:rFonts w:ascii="Times New Roman" w:hAnsi="Times New Roman" w:cs="Times New Roman"/>
          <w:sz w:val="22"/>
        </w:rPr>
        <w:t xml:space="preserve"> gene mainly expresses and functions in cell</w:t>
      </w:r>
      <w:r w:rsidR="00433358" w:rsidRPr="006258C2">
        <w:rPr>
          <w:rFonts w:ascii="Times New Roman" w:hAnsi="Times New Roman" w:cs="Times New Roman"/>
          <w:sz w:val="22"/>
        </w:rPr>
        <w:t>s</w:t>
      </w:r>
      <w:r w:rsidR="00351A89" w:rsidRPr="006258C2">
        <w:rPr>
          <w:rFonts w:ascii="Times New Roman" w:hAnsi="Times New Roman" w:cs="Times New Roman"/>
          <w:sz w:val="22"/>
        </w:rPr>
        <w:t xml:space="preserve"> </w:t>
      </w:r>
      <w:r w:rsidR="00433358" w:rsidRPr="006258C2">
        <w:rPr>
          <w:rFonts w:ascii="Times New Roman" w:hAnsi="Times New Roman" w:cs="Times New Roman"/>
          <w:sz w:val="22"/>
        </w:rPr>
        <w:t>of</w:t>
      </w:r>
      <w:r w:rsidR="00351A89" w:rsidRPr="006258C2">
        <w:rPr>
          <w:rFonts w:ascii="Times New Roman" w:hAnsi="Times New Roman" w:cs="Times New Roman"/>
          <w:sz w:val="22"/>
        </w:rPr>
        <w:t xml:space="preserve"> myocardium and smooth muscle, and its mutation can cause fatal ventricular arrhythmia</w:t>
      </w:r>
      <w:r w:rsidR="00A86DA9" w:rsidRPr="006258C2">
        <w:rPr>
          <w:rFonts w:ascii="Times New Roman" w:hAnsi="Times New Roman" w:cs="Times New Roman"/>
          <w:sz w:val="22"/>
        </w:rPr>
        <w:t>.</w:t>
      </w:r>
      <w:r w:rsidR="00DA0B70"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Wallace&lt;/Author&gt;&lt;Year&gt;2019&lt;/Year&gt;&lt;RecNum&gt;575&lt;/RecNum&gt;&lt;DisplayText&gt;&lt;style face="superscript"&gt;94&lt;/style&gt;&lt;/DisplayText&gt;&lt;record&gt;&lt;rec-number&gt;575&lt;/rec-number&gt;&lt;foreign-keys&gt;&lt;key app="EN" db-id="d2r9z9x58pzr2pe20aspf2sazw0as2xts2p0" timestamp="1566983862"&gt;575&lt;/key&gt;&lt;/foreign-keys&gt;&lt;ref-type name="Journal Article"&gt;17&lt;/ref-type&gt;&lt;contributors&gt;&lt;authors&gt;&lt;author&gt;Wallace, E.&lt;/author&gt;&lt;author&gt;Howard, L.&lt;/author&gt;&lt;author&gt;Liu, M.&lt;/author&gt;&lt;author&gt;O&amp;apos;Brien, T.&lt;/author&gt;&lt;author&gt;Ward, D.&lt;/author&gt;&lt;author&gt;Shen, S.&lt;/author&gt;&lt;author&gt;Prendiville, T.&lt;/author&gt;&lt;/authors&gt;&lt;/contributors&gt;&lt;auth-address&gt;Regenerative Medicine Institute, School of Medicine, National University of Ireland (NUI) Galway, Galway, Ireland.&amp;#xD;Department of Cardiology, Tallaght University Hospital, Dublin, Ireland.&amp;#xD;Department of Paediatric Cardiology, Our Lady&amp;apos;s Children&amp;apos;s Hospital Crumlin, Dublin, Ireland. terence.prendiville@olchc.ie.&lt;/auth-address&gt;&lt;titles&gt;&lt;title&gt;Long QT Syndrome: Genetics and Future Perspective&lt;/title&gt;&lt;secondary-title&gt;Pediatr Cardiol&lt;/secondary-title&gt;&lt;/titles&gt;&lt;periodical&gt;&lt;full-title&gt;Pediatr Cardiol&lt;/full-title&gt;&lt;/periodical&gt;&lt;edition&gt;2019/08/24&lt;/edition&gt;&lt;dates&gt;&lt;year&gt;2019&lt;/year&gt;&lt;pub-dates&gt;&lt;date&gt;Aug 22&lt;/date&gt;&lt;/pub-dates&gt;&lt;/dates&gt;&lt;isbn&gt;(Electronic)&amp;#xD;(Linking)&lt;/isbn&gt;&lt;accession-num&gt;31440766&lt;/accession-num&gt;&lt;urls&gt;&lt;/urls&gt;&lt;electronic-resource-num&gt;10.1007/s00246-019-02151-x&lt;/electronic-resource-num&gt;&lt;remote-database-provider&gt;NLM&lt;/remote-database-provider&gt;&lt;/record&gt;&lt;/Cite&gt;&lt;/EndNote&gt;</w:instrText>
      </w:r>
      <w:r w:rsidR="00DA0B70"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94</w:t>
      </w:r>
      <w:r w:rsidR="00DA0B70" w:rsidRPr="006258C2">
        <w:rPr>
          <w:rFonts w:ascii="Times New Roman" w:hAnsi="Times New Roman" w:cs="Times New Roman"/>
          <w:sz w:val="22"/>
        </w:rPr>
        <w:fldChar w:fldCharType="end"/>
      </w:r>
      <w:r w:rsidR="00351A89" w:rsidRPr="006258C2">
        <w:rPr>
          <w:rFonts w:ascii="Times New Roman" w:hAnsi="Times New Roman" w:cs="Times New Roman"/>
          <w:sz w:val="22"/>
        </w:rPr>
        <w:t xml:space="preserve"> </w:t>
      </w:r>
      <w:r w:rsidR="00F400C8" w:rsidRPr="006258C2">
        <w:rPr>
          <w:rFonts w:ascii="Times New Roman" w:hAnsi="Times New Roman" w:cs="Times New Roman"/>
          <w:sz w:val="22"/>
        </w:rPr>
        <w:t>Repairing</w:t>
      </w:r>
      <w:r w:rsidR="00351A89" w:rsidRPr="006258C2">
        <w:rPr>
          <w:rFonts w:ascii="Times New Roman" w:hAnsi="Times New Roman" w:cs="Times New Roman"/>
          <w:sz w:val="22"/>
        </w:rPr>
        <w:t xml:space="preserve"> </w:t>
      </w:r>
      <w:proofErr w:type="spellStart"/>
      <w:r w:rsidR="00351A89" w:rsidRPr="006258C2">
        <w:rPr>
          <w:rFonts w:ascii="Times New Roman" w:hAnsi="Times New Roman" w:cs="Times New Roman"/>
          <w:sz w:val="22"/>
        </w:rPr>
        <w:t>hERG</w:t>
      </w:r>
      <w:proofErr w:type="spellEnd"/>
      <w:r w:rsidR="00351A89" w:rsidRPr="006258C2">
        <w:rPr>
          <w:rFonts w:ascii="Times New Roman" w:hAnsi="Times New Roman" w:cs="Times New Roman"/>
          <w:sz w:val="22"/>
        </w:rPr>
        <w:t xml:space="preserve"> gene </w:t>
      </w:r>
      <w:r w:rsidR="00351A89" w:rsidRPr="006258C2">
        <w:rPr>
          <w:rFonts w:ascii="Times New Roman" w:hAnsi="Times New Roman" w:cs="Times New Roman"/>
          <w:sz w:val="22"/>
        </w:rPr>
        <w:lastRenderedPageBreak/>
        <w:t xml:space="preserve">mutations in cardiomyocytes using CRISPR technology may be an effective strategy </w:t>
      </w:r>
      <w:r w:rsidR="00BE6771" w:rsidRPr="006258C2">
        <w:rPr>
          <w:rFonts w:ascii="Times New Roman" w:hAnsi="Times New Roman" w:cs="Times New Roman"/>
          <w:sz w:val="22"/>
        </w:rPr>
        <w:t>to</w:t>
      </w:r>
      <w:r w:rsidR="00351A89" w:rsidRPr="006258C2">
        <w:rPr>
          <w:rFonts w:ascii="Times New Roman" w:hAnsi="Times New Roman" w:cs="Times New Roman"/>
          <w:sz w:val="22"/>
        </w:rPr>
        <w:t xml:space="preserve"> treat such LQTS. </w:t>
      </w:r>
    </w:p>
    <w:p w14:paraId="3613BA8F" w14:textId="19035A06" w:rsidR="00767FAF" w:rsidRPr="006258C2" w:rsidRDefault="00971842"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 xml:space="preserve">Previous studies have </w:t>
      </w:r>
      <w:r w:rsidR="008E4785" w:rsidRPr="006258C2">
        <w:rPr>
          <w:rFonts w:ascii="Times New Roman" w:hAnsi="Times New Roman" w:cs="Times New Roman"/>
          <w:sz w:val="22"/>
        </w:rPr>
        <w:t>noted</w:t>
      </w:r>
      <w:r w:rsidRPr="006258C2">
        <w:rPr>
          <w:rFonts w:ascii="Times New Roman" w:hAnsi="Times New Roman" w:cs="Times New Roman"/>
          <w:sz w:val="22"/>
        </w:rPr>
        <w:t xml:space="preserve"> that </w:t>
      </w:r>
      <w:r w:rsidR="004A073A" w:rsidRPr="006258C2">
        <w:rPr>
          <w:rFonts w:ascii="Times New Roman" w:hAnsi="Times New Roman" w:cs="Times New Roman"/>
          <w:sz w:val="22"/>
        </w:rPr>
        <w:t xml:space="preserve">nonsense mutation carriers of </w:t>
      </w:r>
      <w:r w:rsidRPr="006258C2">
        <w:rPr>
          <w:rFonts w:ascii="Times New Roman" w:hAnsi="Times New Roman" w:cs="Times New Roman"/>
          <w:sz w:val="22"/>
        </w:rPr>
        <w:t>proprotein convertase subtilisin/</w:t>
      </w:r>
      <w:proofErr w:type="spellStart"/>
      <w:r w:rsidRPr="006258C2">
        <w:rPr>
          <w:rFonts w:ascii="Times New Roman" w:hAnsi="Times New Roman" w:cs="Times New Roman"/>
          <w:sz w:val="22"/>
        </w:rPr>
        <w:t>kexin</w:t>
      </w:r>
      <w:proofErr w:type="spellEnd"/>
      <w:r w:rsidRPr="006258C2">
        <w:rPr>
          <w:rFonts w:ascii="Times New Roman" w:hAnsi="Times New Roman" w:cs="Times New Roman"/>
          <w:sz w:val="22"/>
        </w:rPr>
        <w:t xml:space="preserve"> type 9 (PCSK9) gene have significantly </w:t>
      </w:r>
      <w:r w:rsidR="007C6D4B" w:rsidRPr="006258C2">
        <w:rPr>
          <w:rFonts w:ascii="Times New Roman" w:hAnsi="Times New Roman" w:cs="Times New Roman"/>
          <w:sz w:val="22"/>
        </w:rPr>
        <w:t>decreased</w:t>
      </w:r>
      <w:r w:rsidRPr="006258C2">
        <w:rPr>
          <w:rFonts w:ascii="Times New Roman" w:hAnsi="Times New Roman" w:cs="Times New Roman"/>
          <w:sz w:val="22"/>
        </w:rPr>
        <w:t xml:space="preserve"> levels of low-density lipoprotein cholesterol (LDLC) in their blood</w:t>
      </w:r>
      <w:r w:rsidR="004A073A" w:rsidRPr="006258C2">
        <w:rPr>
          <w:rFonts w:ascii="Times New Roman" w:hAnsi="Times New Roman" w:cs="Times New Roman"/>
          <w:sz w:val="22"/>
        </w:rPr>
        <w:t>,</w:t>
      </w:r>
      <w:r w:rsidRPr="006258C2">
        <w:rPr>
          <w:rFonts w:ascii="Times New Roman" w:hAnsi="Times New Roman" w:cs="Times New Roman"/>
          <w:sz w:val="22"/>
        </w:rPr>
        <w:t xml:space="preserve"> compared with normal subjects (an allelic mutation corresponds to a 30% to 40% reduction)</w:t>
      </w:r>
      <w:r w:rsidR="00A86DA9" w:rsidRPr="006258C2">
        <w:rPr>
          <w:rFonts w:ascii="Times New Roman" w:hAnsi="Times New Roman" w:cs="Times New Roman"/>
          <w:sz w:val="22"/>
        </w:rPr>
        <w:t>.</w:t>
      </w:r>
      <w:r w:rsidR="00DA0B70"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Burnett&lt;/Author&gt;&lt;Year&gt;2018&lt;/Year&gt;&lt;RecNum&gt;576&lt;/RecNum&gt;&lt;DisplayText&gt;&lt;style face="superscript"&gt;95&lt;/style&gt;&lt;/DisplayText&gt;&lt;record&gt;&lt;rec-number&gt;576&lt;/rec-number&gt;&lt;foreign-keys&gt;&lt;key app="EN" db-id="d2r9z9x58pzr2pe20aspf2sazw0as2xts2p0" timestamp="1566984477"&gt;576&lt;/key&gt;&lt;/foreign-keys&gt;&lt;ref-type name="Journal Article"&gt;17&lt;/ref-type&gt;&lt;contributors&gt;&lt;authors&gt;&lt;author&gt;Burnett, J. R.&lt;/author&gt;&lt;author&gt;Hooper, A. J.&lt;/author&gt;&lt;/authors&gt;&lt;/contributors&gt;&lt;auth-address&gt;From the School of Medicine, University of Western Australia, and the Department of Clinical Biochemistry, PathWest Laboratory Medicine, Royal Perth Hospital and Fiona Stanley Hospital Network, Perth, Australia.&lt;/auth-address&gt;&lt;titles&gt;&lt;title&gt;PCSK9 - A Journey to Cardiovascular Outcomes&lt;/title&gt;&lt;secondary-title&gt;N. Engl. J. Med.&lt;/secondary-title&gt;&lt;/titles&gt;&lt;periodical&gt;&lt;full-title&gt;N. Engl. J. Med.&lt;/full-title&gt;&lt;/periodical&gt;&lt;pages&gt;2161-2162&lt;/pages&gt;&lt;volume&gt;379&lt;/volume&gt;&lt;number&gt;22&lt;/number&gt;&lt;edition&gt;2018/11/29&lt;/edition&gt;&lt;dates&gt;&lt;year&gt;2018&lt;/year&gt;&lt;pub-dates&gt;&lt;date&gt;11 29&lt;/date&gt;&lt;/pub-dates&gt;&lt;/dates&gt;&lt;isbn&gt;(Electronic)&amp;#xD;(Linking)&lt;/isbn&gt;&lt;accession-num&gt;30485782&lt;/accession-num&gt;&lt;urls&gt;&lt;/urls&gt;&lt;electronic-resource-num&gt;10.1056/NEJMe1813758&lt;/electronic-resource-num&gt;&lt;remote-database-provider&gt;NLM&lt;/remote-database-provider&gt;&lt;/record&gt;&lt;/Cite&gt;&lt;/EndNote&gt;</w:instrText>
      </w:r>
      <w:r w:rsidR="00DA0B70"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95</w:t>
      </w:r>
      <w:r w:rsidR="00DA0B70"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EE2096" w:rsidRPr="006258C2">
        <w:rPr>
          <w:rFonts w:ascii="Times New Roman" w:hAnsi="Times New Roman" w:cs="Times New Roman"/>
          <w:sz w:val="22"/>
        </w:rPr>
        <w:t>T</w:t>
      </w:r>
      <w:r w:rsidRPr="006258C2">
        <w:rPr>
          <w:rFonts w:ascii="Times New Roman" w:hAnsi="Times New Roman" w:cs="Times New Roman"/>
          <w:sz w:val="22"/>
        </w:rPr>
        <w:t xml:space="preserve">he </w:t>
      </w:r>
      <w:r w:rsidR="00F60517" w:rsidRPr="006258C2">
        <w:rPr>
          <w:rFonts w:ascii="Times New Roman" w:hAnsi="Times New Roman" w:cs="Times New Roman"/>
          <w:sz w:val="22"/>
        </w:rPr>
        <w:t>blood level</w:t>
      </w:r>
      <w:r w:rsidRPr="006258C2">
        <w:rPr>
          <w:rFonts w:ascii="Times New Roman" w:hAnsi="Times New Roman" w:cs="Times New Roman"/>
          <w:sz w:val="22"/>
        </w:rPr>
        <w:t xml:space="preserve"> of triglyceride (TG) in </w:t>
      </w:r>
      <w:r w:rsidR="00E4260A" w:rsidRPr="006258C2">
        <w:rPr>
          <w:rFonts w:ascii="Times New Roman" w:hAnsi="Times New Roman" w:cs="Times New Roman"/>
          <w:sz w:val="22"/>
        </w:rPr>
        <w:t xml:space="preserve">subjects with </w:t>
      </w:r>
      <w:r w:rsidR="00F60517" w:rsidRPr="006258C2">
        <w:rPr>
          <w:rFonts w:ascii="Times New Roman" w:hAnsi="Times New Roman" w:cs="Times New Roman"/>
          <w:sz w:val="22"/>
        </w:rPr>
        <w:t>nonsense mutation</w:t>
      </w:r>
      <w:r w:rsidR="00E4260A" w:rsidRPr="006258C2">
        <w:rPr>
          <w:rFonts w:ascii="Times New Roman" w:hAnsi="Times New Roman" w:cs="Times New Roman"/>
          <w:sz w:val="22"/>
        </w:rPr>
        <w:t xml:space="preserve"> in </w:t>
      </w:r>
      <w:r w:rsidR="00EE2096" w:rsidRPr="006258C2">
        <w:rPr>
          <w:rFonts w:ascii="Times New Roman" w:hAnsi="Times New Roman" w:cs="Times New Roman"/>
          <w:sz w:val="22"/>
        </w:rPr>
        <w:t>apolipoprotein C3 (APOC3) gene</w:t>
      </w:r>
      <w:r w:rsidRPr="006258C2">
        <w:rPr>
          <w:rFonts w:ascii="Times New Roman" w:hAnsi="Times New Roman" w:cs="Times New Roman"/>
          <w:sz w:val="22"/>
        </w:rPr>
        <w:t>s significantly lower than that of normal people (an allelic mutation corresponds to a 40% decrease)</w:t>
      </w:r>
      <w:r w:rsidR="00A86DA9" w:rsidRPr="006258C2">
        <w:rPr>
          <w:rFonts w:ascii="Times New Roman" w:hAnsi="Times New Roman" w:cs="Times New Roman"/>
          <w:sz w:val="22"/>
        </w:rPr>
        <w:t>.</w:t>
      </w:r>
      <w:r w:rsidR="00DA0B70"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Pollin&lt;/Author&gt;&lt;Year&gt;2008&lt;/Year&gt;&lt;RecNum&gt;577&lt;/RecNum&gt;&lt;DisplayText&gt;&lt;style face="superscript"&gt;96&lt;/style&gt;&lt;/DisplayText&gt;&lt;record&gt;&lt;rec-number&gt;577&lt;/rec-number&gt;&lt;foreign-keys&gt;&lt;key app="EN" db-id="d2r9z9x58pzr2pe20aspf2sazw0as2xts2p0" timestamp="1566984561"&gt;577&lt;/key&gt;&lt;/foreign-keys&gt;&lt;ref-type name="Journal Article"&gt;17&lt;/ref-type&gt;&lt;contributors&gt;&lt;authors&gt;&lt;author&gt;Pollin, T. I.&lt;/author&gt;&lt;author&gt;Damcott, C. M.&lt;/author&gt;&lt;author&gt;Shen, H.&lt;/author&gt;&lt;author&gt;Ott, S. H.&lt;/author&gt;&lt;author&gt;Shelton, J.&lt;/author&gt;&lt;author&gt;Horenstein, R. B.&lt;/author&gt;&lt;author&gt;Post, W.&lt;/author&gt;&lt;author&gt;McLenithan, J. C.&lt;/author&gt;&lt;author&gt;Bielak, L. F.&lt;/author&gt;&lt;author&gt;Peyser, P. A.&lt;/author&gt;&lt;author&gt;Mitchell, B. D.&lt;/author&gt;&lt;author&gt;Miller, M.&lt;/author&gt;&lt;author&gt;O&amp;apos;Connell, J. R.&lt;/author&gt;&lt;author&gt;Shuldiner, A. R.&lt;/author&gt;&lt;/authors&gt;&lt;/contributors&gt;&lt;auth-address&gt;Department of Medicine, University of Maryland School of Medicine, Baltimore, MD 21201, USA. tpollin@medicine.umaryland.edu&lt;/auth-address&gt;&lt;titles&gt;&lt;title&gt;A null mutation in human APOC3 confers a favorable plasma lipid profile and apparent cardioprotection&lt;/title&gt;&lt;secondary-title&gt;Science&lt;/secondary-title&gt;&lt;/titles&gt;&lt;periodical&gt;&lt;full-title&gt;Science&lt;/full-title&gt;&lt;/periodical&gt;&lt;pages&gt;1702-5&lt;/pages&gt;&lt;volume&gt;322&lt;/volume&gt;&lt;number&gt;5908&lt;/number&gt;&lt;edition&gt;2008/12/17&lt;/edition&gt;&lt;dates&gt;&lt;year&gt;2008&lt;/year&gt;&lt;pub-dates&gt;&lt;date&gt;Dec 12&lt;/date&gt;&lt;/pub-dates&gt;&lt;/dates&gt;&lt;isbn&gt;(Electronic)&amp;#xD;(Linking)&lt;/isbn&gt;&lt;accession-num&gt;19074352&lt;/accession-num&gt;&lt;urls&gt;&lt;/urls&gt;&lt;custom2&gt;PMC2673993&lt;/custom2&gt;&lt;electronic-resource-num&gt;10.1126/science.1161524&lt;/electronic-resource-num&gt;&lt;remote-database-provider&gt;NLM&lt;/remote-database-provider&gt;&lt;/record&gt;&lt;/Cite&gt;&lt;/EndNote&gt;</w:instrText>
      </w:r>
      <w:r w:rsidR="00DA0B70"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96</w:t>
      </w:r>
      <w:r w:rsidR="00DA0B70" w:rsidRPr="006258C2">
        <w:rPr>
          <w:rFonts w:ascii="Times New Roman" w:hAnsi="Times New Roman" w:cs="Times New Roman"/>
          <w:sz w:val="22"/>
        </w:rPr>
        <w:fldChar w:fldCharType="end"/>
      </w:r>
      <w:r w:rsidR="00EF0C0A" w:rsidRPr="006258C2">
        <w:rPr>
          <w:rFonts w:ascii="Times New Roman" w:hAnsi="Times New Roman" w:cs="Times New Roman"/>
          <w:sz w:val="22"/>
        </w:rPr>
        <w:t xml:space="preserve"> </w:t>
      </w:r>
      <w:r w:rsidR="00EE2096" w:rsidRPr="006258C2">
        <w:rPr>
          <w:rFonts w:ascii="Times New Roman" w:hAnsi="Times New Roman" w:cs="Times New Roman"/>
          <w:sz w:val="22"/>
        </w:rPr>
        <w:t xml:space="preserve">The incidence of heart disease in both carriers was lower than that in normal subjects by more than 80%, suggesting that inhibition of PCSK9 and APOC3 gene expression can be used as a potential treatment for cardiovascular disease. Since these two genes are mainly expressed in liver cells, one idea is to directly </w:t>
      </w:r>
      <w:r w:rsidR="00B02526" w:rsidRPr="006258C2">
        <w:rPr>
          <w:rFonts w:ascii="Times New Roman" w:hAnsi="Times New Roman" w:cs="Times New Roman"/>
          <w:sz w:val="22"/>
        </w:rPr>
        <w:t>introduce nonsense mutations to</w:t>
      </w:r>
      <w:r w:rsidR="00EE2096" w:rsidRPr="006258C2">
        <w:rPr>
          <w:rFonts w:ascii="Times New Roman" w:hAnsi="Times New Roman" w:cs="Times New Roman"/>
          <w:sz w:val="22"/>
        </w:rPr>
        <w:t xml:space="preserve"> APOC3 or PCSK9 genes in liver cells through genome editing technology, </w:t>
      </w:r>
      <w:r w:rsidR="00552B39" w:rsidRPr="006258C2">
        <w:rPr>
          <w:rFonts w:ascii="Times New Roman" w:hAnsi="Times New Roman" w:cs="Times New Roman"/>
          <w:sz w:val="22"/>
        </w:rPr>
        <w:t>thus to</w:t>
      </w:r>
      <w:r w:rsidR="00EE2096" w:rsidRPr="006258C2">
        <w:rPr>
          <w:rFonts w:ascii="Times New Roman" w:hAnsi="Times New Roman" w:cs="Times New Roman"/>
          <w:sz w:val="22"/>
        </w:rPr>
        <w:t xml:space="preserve"> fundamentally inhibit protein synthesis </w:t>
      </w:r>
      <w:r w:rsidR="00552B39" w:rsidRPr="006258C2">
        <w:rPr>
          <w:rFonts w:ascii="Times New Roman" w:hAnsi="Times New Roman" w:cs="Times New Roman"/>
          <w:sz w:val="22"/>
        </w:rPr>
        <w:t xml:space="preserve">and </w:t>
      </w:r>
      <w:r w:rsidR="00EE2096" w:rsidRPr="006258C2">
        <w:rPr>
          <w:rFonts w:ascii="Times New Roman" w:hAnsi="Times New Roman" w:cs="Times New Roman"/>
          <w:sz w:val="22"/>
        </w:rPr>
        <w:t>achieve long-term stable therapeutic effects</w:t>
      </w:r>
      <w:r w:rsidR="00A86DA9" w:rsidRPr="006258C2">
        <w:rPr>
          <w:rFonts w:ascii="Times New Roman" w:hAnsi="Times New Roman" w:cs="Times New Roman"/>
          <w:sz w:val="22"/>
        </w:rPr>
        <w:t>.</w:t>
      </w:r>
      <w:r w:rsidR="00DA0B70" w:rsidRPr="006258C2">
        <w:rPr>
          <w:rFonts w:ascii="Times New Roman" w:hAnsi="Times New Roman" w:cs="Times New Roman"/>
          <w:sz w:val="22"/>
        </w:rPr>
        <w:fldChar w:fldCharType="begin">
          <w:fldData xml:space="preserve">PEVuZE5vdGU+PENpdGU+PEF1dGhvcj5EaW5nPC9BdXRob3I+PFllYXI+MjAxNDwvWWVhcj48UmVj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EaW5nPC9BdXRob3I+PFllYXI+MjAxNDwvWWVhcj48UmVj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DA0B70" w:rsidRPr="006258C2">
        <w:rPr>
          <w:rFonts w:ascii="Times New Roman" w:hAnsi="Times New Roman" w:cs="Times New Roman"/>
          <w:sz w:val="22"/>
        </w:rPr>
      </w:r>
      <w:r w:rsidR="00DA0B70"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97,98</w:t>
      </w:r>
      <w:r w:rsidR="00DA0B70" w:rsidRPr="006258C2">
        <w:rPr>
          <w:rFonts w:ascii="Times New Roman" w:hAnsi="Times New Roman" w:cs="Times New Roman"/>
          <w:sz w:val="22"/>
        </w:rPr>
        <w:fldChar w:fldCharType="end"/>
      </w:r>
      <w:r w:rsidR="00EE2096" w:rsidRPr="006258C2">
        <w:rPr>
          <w:rFonts w:ascii="Times New Roman" w:hAnsi="Times New Roman" w:cs="Times New Roman"/>
          <w:sz w:val="22"/>
        </w:rPr>
        <w:t xml:space="preserve"> </w:t>
      </w:r>
    </w:p>
    <w:p w14:paraId="2F5589DC" w14:textId="41DCDDD5" w:rsidR="00DA41EA" w:rsidRPr="006258C2" w:rsidRDefault="00E038C4"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 xml:space="preserve">PRKAG2 </w:t>
      </w:r>
      <w:r w:rsidR="00DA0B70" w:rsidRPr="006258C2">
        <w:rPr>
          <w:rFonts w:ascii="Times New Roman" w:hAnsi="Times New Roman" w:cs="Times New Roman"/>
          <w:sz w:val="22"/>
        </w:rPr>
        <w:t xml:space="preserve">cardiac syndrome </w:t>
      </w:r>
      <w:r w:rsidRPr="006258C2">
        <w:rPr>
          <w:rFonts w:ascii="Times New Roman" w:hAnsi="Times New Roman" w:cs="Times New Roman"/>
          <w:sz w:val="22"/>
        </w:rPr>
        <w:t>is a</w:t>
      </w:r>
      <w:r w:rsidR="00DF64EF" w:rsidRPr="006258C2">
        <w:rPr>
          <w:rFonts w:ascii="Times New Roman" w:hAnsi="Times New Roman" w:cs="Times New Roman"/>
          <w:sz w:val="22"/>
        </w:rPr>
        <w:t>n</w:t>
      </w:r>
      <w:r w:rsidRPr="006258C2">
        <w:rPr>
          <w:rFonts w:ascii="Times New Roman" w:hAnsi="Times New Roman" w:cs="Times New Roman"/>
          <w:sz w:val="22"/>
        </w:rPr>
        <w:t xml:space="preserve"> autosomal dominant disease </w:t>
      </w:r>
      <w:r w:rsidR="00DB5FDB" w:rsidRPr="006258C2">
        <w:rPr>
          <w:rFonts w:ascii="Times New Roman" w:hAnsi="Times New Roman" w:cs="Times New Roman"/>
          <w:sz w:val="22"/>
        </w:rPr>
        <w:t xml:space="preserve">induced </w:t>
      </w:r>
      <w:r w:rsidRPr="006258C2">
        <w:rPr>
          <w:rFonts w:ascii="Times New Roman" w:hAnsi="Times New Roman" w:cs="Times New Roman"/>
          <w:sz w:val="22"/>
        </w:rPr>
        <w:t xml:space="preserve">by a mutation in the PRKAG2 gene encoding AMP-activated protein kinase γ2 regulatory subunit. </w:t>
      </w:r>
      <w:r w:rsidR="00DA0B70" w:rsidRPr="006258C2">
        <w:rPr>
          <w:rFonts w:ascii="Times New Roman" w:hAnsi="Times New Roman" w:cs="Times New Roman"/>
          <w:sz w:val="22"/>
        </w:rPr>
        <w:t>A recent study suggests that s</w:t>
      </w:r>
      <w:r w:rsidRPr="006258C2">
        <w:rPr>
          <w:rFonts w:ascii="Times New Roman" w:hAnsi="Times New Roman" w:cs="Times New Roman"/>
          <w:sz w:val="22"/>
        </w:rPr>
        <w:t xml:space="preserve">elective destruction of pathogenic mutations through CRISPR/Cas9 </w:t>
      </w:r>
      <w:r w:rsidR="00DA0B70" w:rsidRPr="006258C2">
        <w:rPr>
          <w:rFonts w:ascii="Times New Roman" w:hAnsi="Times New Roman" w:cs="Times New Roman"/>
          <w:sz w:val="22"/>
        </w:rPr>
        <w:t xml:space="preserve">technology </w:t>
      </w:r>
      <w:r w:rsidRPr="006258C2">
        <w:rPr>
          <w:rFonts w:ascii="Times New Roman" w:hAnsi="Times New Roman" w:cs="Times New Roman"/>
          <w:sz w:val="22"/>
        </w:rPr>
        <w:t xml:space="preserve">in vivo is an </w:t>
      </w:r>
      <w:r w:rsidR="008962EC" w:rsidRPr="006258C2">
        <w:rPr>
          <w:rFonts w:ascii="Times New Roman" w:hAnsi="Times New Roman" w:cs="Times New Roman"/>
          <w:sz w:val="22"/>
        </w:rPr>
        <w:t xml:space="preserve">competent </w:t>
      </w:r>
      <w:r w:rsidR="0059561F" w:rsidRPr="006258C2">
        <w:rPr>
          <w:rFonts w:ascii="Times New Roman" w:hAnsi="Times New Roman" w:cs="Times New Roman"/>
          <w:sz w:val="22"/>
        </w:rPr>
        <w:t xml:space="preserve">strategy </w:t>
      </w:r>
      <w:r w:rsidR="005C36D7" w:rsidRPr="006258C2">
        <w:rPr>
          <w:rFonts w:ascii="Times New Roman" w:hAnsi="Times New Roman" w:cs="Times New Roman"/>
          <w:sz w:val="22"/>
        </w:rPr>
        <w:t>to</w:t>
      </w:r>
      <w:r w:rsidR="0059561F" w:rsidRPr="006258C2">
        <w:rPr>
          <w:rFonts w:ascii="Times New Roman" w:hAnsi="Times New Roman" w:cs="Times New Roman"/>
          <w:sz w:val="22"/>
        </w:rPr>
        <w:t xml:space="preserve"> </w:t>
      </w:r>
      <w:r w:rsidR="005C36D7" w:rsidRPr="006258C2">
        <w:rPr>
          <w:rFonts w:ascii="Times New Roman" w:hAnsi="Times New Roman" w:cs="Times New Roman"/>
          <w:sz w:val="22"/>
        </w:rPr>
        <w:t>treat</w:t>
      </w:r>
      <w:r w:rsidRPr="006258C2">
        <w:rPr>
          <w:rFonts w:ascii="Times New Roman" w:hAnsi="Times New Roman" w:cs="Times New Roman"/>
          <w:sz w:val="22"/>
        </w:rPr>
        <w:t xml:space="preserve"> PRKAG2 heart syndrome and other dominant hereditary heart </w:t>
      </w:r>
      <w:r w:rsidR="00F63277" w:rsidRPr="006258C2">
        <w:rPr>
          <w:rFonts w:ascii="Times New Roman" w:hAnsi="Times New Roman" w:cs="Times New Roman"/>
          <w:sz w:val="22"/>
        </w:rPr>
        <w:t>conditions</w:t>
      </w:r>
      <w:r w:rsidR="00A86DA9" w:rsidRPr="006258C2">
        <w:rPr>
          <w:rFonts w:ascii="Times New Roman" w:hAnsi="Times New Roman" w:cs="Times New Roman"/>
          <w:sz w:val="22"/>
        </w:rPr>
        <w:t>.</w:t>
      </w:r>
      <w:r w:rsidR="00DA0B70" w:rsidRPr="006258C2">
        <w:rPr>
          <w:rFonts w:ascii="Times New Roman" w:hAnsi="Times New Roman" w:cs="Times New Roman"/>
          <w:sz w:val="22"/>
        </w:rPr>
        <w:fldChar w:fldCharType="begin">
          <w:fldData xml:space="preserve">PEVuZE5vdGU+PENpdGU+PEF1dGhvcj5aaGFuPC9BdXRob3I+PFllYXI+MjAxODwvWWVhcj48UmVj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aaGFuPC9BdXRob3I+PFllYXI+MjAxODwvWWVhcj48UmVj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DA0B70" w:rsidRPr="006258C2">
        <w:rPr>
          <w:rFonts w:ascii="Times New Roman" w:hAnsi="Times New Roman" w:cs="Times New Roman"/>
          <w:sz w:val="22"/>
        </w:rPr>
      </w:r>
      <w:r w:rsidR="00DA0B70"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99</w:t>
      </w:r>
      <w:r w:rsidR="00DA0B70" w:rsidRPr="006258C2">
        <w:rPr>
          <w:rFonts w:ascii="Times New Roman" w:hAnsi="Times New Roman" w:cs="Times New Roman"/>
          <w:sz w:val="22"/>
        </w:rPr>
        <w:fldChar w:fldCharType="end"/>
      </w:r>
      <w:r w:rsidR="003D7FB2" w:rsidRPr="006258C2">
        <w:rPr>
          <w:rFonts w:ascii="Times New Roman" w:hAnsi="Times New Roman" w:cs="Times New Roman"/>
          <w:sz w:val="22"/>
        </w:rPr>
        <w:t xml:space="preserve"> </w:t>
      </w:r>
    </w:p>
    <w:p w14:paraId="7F96818D" w14:textId="77777777" w:rsidR="00D73AE6" w:rsidRPr="006258C2" w:rsidRDefault="00D73AE6" w:rsidP="008E4B03">
      <w:pPr>
        <w:spacing w:line="480" w:lineRule="auto"/>
        <w:rPr>
          <w:rFonts w:ascii="Times New Roman" w:hAnsi="Times New Roman" w:cs="Times New Roman"/>
          <w:b/>
          <w:sz w:val="22"/>
        </w:rPr>
      </w:pPr>
    </w:p>
    <w:p w14:paraId="4BF50D1C" w14:textId="77777777" w:rsidR="00DA41EA" w:rsidRPr="006258C2" w:rsidRDefault="00D73AE6" w:rsidP="008E4B03">
      <w:pPr>
        <w:spacing w:line="480" w:lineRule="auto"/>
        <w:rPr>
          <w:rFonts w:ascii="Times New Roman" w:hAnsi="Times New Roman" w:cs="Times New Roman"/>
          <w:b/>
          <w:sz w:val="22"/>
        </w:rPr>
      </w:pPr>
      <w:r w:rsidRPr="006258C2">
        <w:rPr>
          <w:rFonts w:ascii="Times New Roman" w:hAnsi="Times New Roman" w:cs="Times New Roman"/>
          <w:b/>
          <w:sz w:val="22"/>
        </w:rPr>
        <w:t xml:space="preserve">3.3 </w:t>
      </w:r>
      <w:r w:rsidR="00DA41EA" w:rsidRPr="006258C2">
        <w:rPr>
          <w:rFonts w:ascii="Times New Roman" w:hAnsi="Times New Roman" w:cs="Times New Roman"/>
          <w:b/>
          <w:sz w:val="22"/>
        </w:rPr>
        <w:t>Metabolic diseases</w:t>
      </w:r>
    </w:p>
    <w:p w14:paraId="1304D400" w14:textId="467FDD0E" w:rsidR="00386807" w:rsidRPr="006258C2" w:rsidRDefault="00BC373A"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Metabolic diseases refer to the pathological state in which the body's protein, fat, carbohydrates, </w:t>
      </w:r>
      <w:r w:rsidRPr="006258C2">
        <w:rPr>
          <w:rFonts w:ascii="Times New Roman" w:hAnsi="Times New Roman" w:cs="Times New Roman"/>
          <w:sz w:val="22"/>
        </w:rPr>
        <w:lastRenderedPageBreak/>
        <w:t xml:space="preserve">etc. are metabolically disordered. It is a group of syndromes that </w:t>
      </w:r>
      <w:r w:rsidR="00D57598" w:rsidRPr="006258C2">
        <w:rPr>
          <w:rFonts w:ascii="Times New Roman" w:hAnsi="Times New Roman" w:cs="Times New Roman"/>
          <w:sz w:val="22"/>
        </w:rPr>
        <w:t>caused</w:t>
      </w:r>
      <w:r w:rsidRPr="006258C2">
        <w:rPr>
          <w:rFonts w:ascii="Times New Roman" w:hAnsi="Times New Roman" w:cs="Times New Roman"/>
          <w:sz w:val="22"/>
        </w:rPr>
        <w:t xml:space="preserve"> by </w:t>
      </w:r>
      <w:r w:rsidR="00D57598" w:rsidRPr="006258C2">
        <w:rPr>
          <w:rFonts w:ascii="Times New Roman" w:hAnsi="Times New Roman" w:cs="Times New Roman"/>
          <w:sz w:val="22"/>
        </w:rPr>
        <w:t xml:space="preserve">both </w:t>
      </w:r>
      <w:r w:rsidRPr="006258C2">
        <w:rPr>
          <w:rFonts w:ascii="Times New Roman" w:hAnsi="Times New Roman" w:cs="Times New Roman"/>
          <w:sz w:val="22"/>
        </w:rPr>
        <w:t>genetic</w:t>
      </w:r>
      <w:r w:rsidR="00D57598" w:rsidRPr="006258C2">
        <w:rPr>
          <w:rFonts w:ascii="Times New Roman" w:hAnsi="Times New Roman" w:cs="Times New Roman"/>
          <w:sz w:val="22"/>
        </w:rPr>
        <w:t xml:space="preserve"> factors</w:t>
      </w:r>
      <w:r w:rsidRPr="006258C2">
        <w:rPr>
          <w:rFonts w:ascii="Times New Roman" w:hAnsi="Times New Roman" w:cs="Times New Roman"/>
          <w:sz w:val="22"/>
        </w:rPr>
        <w:t xml:space="preserve"> and the environment</w:t>
      </w:r>
      <w:r w:rsidR="00A86DA9" w:rsidRPr="006258C2">
        <w:rPr>
          <w:rFonts w:ascii="Times New Roman" w:hAnsi="Times New Roman" w:cs="Times New Roman"/>
          <w:sz w:val="22"/>
        </w:rPr>
        <w:t>.</w:t>
      </w:r>
      <w:r w:rsidR="0097540A"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O&amp;apos;Rahilly&lt;/Author&gt;&lt;Year&gt;2009&lt;/Year&gt;&lt;RecNum&gt;685&lt;/RecNum&gt;&lt;DisplayText&gt;&lt;style face="superscript"&gt;100&lt;/style&gt;&lt;/DisplayText&gt;&lt;record&gt;&lt;rec-number&gt;685&lt;/rec-number&gt;&lt;foreign-keys&gt;&lt;key app="EN" db-id="d2r9z9x58pzr2pe20aspf2sazw0as2xts2p0" timestamp="1567846788"&gt;685&lt;/key&gt;&lt;/foreign-keys&gt;&lt;ref-type name="Journal Article"&gt;17&lt;/ref-type&gt;&lt;contributors&gt;&lt;authors&gt;&lt;author&gt;O&amp;apos;Rahilly, S.&lt;/author&gt;&lt;/authors&gt;&lt;/contributors&gt;&lt;auth-address&gt;University of Cambridge Metabolic Research Laboratories, Institute of Metabolic Science, Addenbrooke&amp;apos;s Hospital, Hills Road, Cambridge CB2 0QQ, UK. so104@medschl.cam.ac.uk&lt;/auth-address&gt;&lt;titles&gt;&lt;title&gt;Human genetics illuminates the paths to metabolic disease&lt;/title&gt;&lt;secondary-title&gt;Nature&lt;/secondary-title&gt;&lt;/titles&gt;&lt;periodical&gt;&lt;full-title&gt;Nature&lt;/full-title&gt;&lt;/periodical&gt;&lt;pages&gt;307-14&lt;/pages&gt;&lt;volume&gt;462&lt;/volume&gt;&lt;number&gt;7271&lt;/number&gt;&lt;edition&gt;2009/11/20&lt;/edition&gt;&lt;dates&gt;&lt;year&gt;2009&lt;/year&gt;&lt;pub-dates&gt;&lt;date&gt;Nov 19&lt;/date&gt;&lt;/pub-dates&gt;&lt;/dates&gt;&lt;isbn&gt;(Electronic)&amp;#xD;(Linking)&lt;/isbn&gt;&lt;accession-num&gt;19924209&lt;/accession-num&gt;&lt;urls&gt;&lt;/urls&gt;&lt;electronic-resource-num&gt;10.1038/nature08532&lt;/electronic-resource-num&gt;&lt;remote-database-provider&gt;NLM&lt;/remote-database-provider&gt;&lt;/record&gt;&lt;/Cite&gt;&lt;/EndNote&gt;</w:instrText>
      </w:r>
      <w:r w:rsidR="0097540A"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00</w:t>
      </w:r>
      <w:r w:rsidR="0097540A"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906549" w:rsidRPr="006258C2">
        <w:rPr>
          <w:rFonts w:ascii="Times New Roman" w:hAnsi="Times New Roman" w:cs="Times New Roman"/>
          <w:sz w:val="22"/>
        </w:rPr>
        <w:t xml:space="preserve">The application of gene editing technology can </w:t>
      </w:r>
      <w:r w:rsidR="00E662AB" w:rsidRPr="006258C2">
        <w:rPr>
          <w:rFonts w:ascii="Times New Roman" w:hAnsi="Times New Roman" w:cs="Times New Roman"/>
          <w:sz w:val="22"/>
        </w:rPr>
        <w:t>be applied in</w:t>
      </w:r>
      <w:r w:rsidR="00906549" w:rsidRPr="006258C2">
        <w:rPr>
          <w:rFonts w:ascii="Times New Roman" w:hAnsi="Times New Roman" w:cs="Times New Roman"/>
          <w:sz w:val="22"/>
        </w:rPr>
        <w:t xml:space="preserve"> functional gene screening, gene therapy and construction of metabolic disease</w:t>
      </w:r>
      <w:r w:rsidR="00E662AB" w:rsidRPr="006258C2">
        <w:rPr>
          <w:rFonts w:ascii="Times New Roman" w:hAnsi="Times New Roman" w:cs="Times New Roman"/>
          <w:sz w:val="22"/>
        </w:rPr>
        <w:t xml:space="preserve"> models</w:t>
      </w:r>
      <w:r w:rsidR="00455D4A" w:rsidRPr="006258C2">
        <w:rPr>
          <w:rFonts w:ascii="Times New Roman" w:hAnsi="Times New Roman" w:cs="Times New Roman"/>
          <w:sz w:val="22"/>
        </w:rPr>
        <w:t>,</w:t>
      </w:r>
      <w:r w:rsidR="00906549" w:rsidRPr="006258C2">
        <w:rPr>
          <w:rFonts w:ascii="Times New Roman" w:hAnsi="Times New Roman" w:cs="Times New Roman"/>
          <w:sz w:val="22"/>
        </w:rPr>
        <w:t xml:space="preserve"> such as obesity, diabetes and hyperlipidemia.</w:t>
      </w:r>
      <w:r w:rsidR="002B19F2" w:rsidRPr="006258C2">
        <w:rPr>
          <w:rFonts w:ascii="Times New Roman" w:hAnsi="Times New Roman" w:cs="Times New Roman"/>
          <w:sz w:val="22"/>
        </w:rPr>
        <w:t xml:space="preserve"> </w:t>
      </w:r>
      <w:r w:rsidR="00514480" w:rsidRPr="006258C2">
        <w:rPr>
          <w:rFonts w:ascii="Times New Roman" w:hAnsi="Times New Roman" w:cs="Times New Roman"/>
          <w:sz w:val="22"/>
        </w:rPr>
        <w:t>Leptin (</w:t>
      </w:r>
      <w:proofErr w:type="spellStart"/>
      <w:r w:rsidR="00514480" w:rsidRPr="006258C2">
        <w:rPr>
          <w:rFonts w:ascii="Times New Roman" w:hAnsi="Times New Roman" w:cs="Times New Roman"/>
          <w:sz w:val="22"/>
        </w:rPr>
        <w:t>Lep</w:t>
      </w:r>
      <w:proofErr w:type="spellEnd"/>
      <w:r w:rsidR="00514480" w:rsidRPr="006258C2">
        <w:rPr>
          <w:rFonts w:ascii="Times New Roman" w:hAnsi="Times New Roman" w:cs="Times New Roman"/>
          <w:sz w:val="22"/>
        </w:rPr>
        <w:t>) is a hormone secreted by white fat cells that acts on the metabolic regulation center of the hypothalamus through the leptin receptor (</w:t>
      </w:r>
      <w:proofErr w:type="spellStart"/>
      <w:r w:rsidR="00514480" w:rsidRPr="006258C2">
        <w:rPr>
          <w:rFonts w:ascii="Times New Roman" w:hAnsi="Times New Roman" w:cs="Times New Roman"/>
          <w:sz w:val="22"/>
        </w:rPr>
        <w:t>LepR</w:t>
      </w:r>
      <w:proofErr w:type="spellEnd"/>
      <w:r w:rsidR="00514480" w:rsidRPr="006258C2">
        <w:rPr>
          <w:rFonts w:ascii="Times New Roman" w:hAnsi="Times New Roman" w:cs="Times New Roman"/>
          <w:sz w:val="22"/>
        </w:rPr>
        <w:t>)</w:t>
      </w:r>
      <w:r w:rsidR="00A86DA9" w:rsidRPr="006258C2">
        <w:rPr>
          <w:rFonts w:ascii="Times New Roman" w:hAnsi="Times New Roman" w:cs="Times New Roman"/>
          <w:sz w:val="22"/>
        </w:rPr>
        <w:t>.</w:t>
      </w:r>
      <w:r w:rsidR="00D368A6"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Coppari&lt;/Author&gt;&lt;Year&gt;2012&lt;/Year&gt;&lt;RecNum&gt;686&lt;/RecNum&gt;&lt;DisplayText&gt;&lt;style face="superscript"&gt;101&lt;/style&gt;&lt;/DisplayText&gt;&lt;record&gt;&lt;rec-number&gt;686&lt;/rec-number&gt;&lt;foreign-keys&gt;&lt;key app="EN" db-id="d2r9z9x58pzr2pe20aspf2sazw0as2xts2p0" timestamp="1567857631"&gt;686&lt;/key&gt;&lt;/foreign-keys&gt;&lt;ref-type name="Journal Article"&gt;17&lt;/ref-type&gt;&lt;contributors&gt;&lt;authors&gt;&lt;author&gt;Coppari, R.&lt;/author&gt;&lt;author&gt;Bjørbæk, C.&lt;/author&gt;&lt;/authors&gt;&lt;/contributors&gt;&lt;auth-address&gt;Department of Internal Medicine, Division of Hypothalamic Research, University of Texas Southwestern Medical Center, Dallas, Texas 75390, USA. roberto.coppari@utsouthwestern.edu&lt;/auth-address&gt;&lt;titles&gt;&lt;title&gt;Leptin revisited: its mechanism of action and potential for treating diabetes&lt;/title&gt;&lt;secondary-title&gt;Nat Rev Drug Discov&lt;/secondary-title&gt;&lt;/titles&gt;&lt;periodical&gt;&lt;full-title&gt;Nat Rev Drug Discov&lt;/full-title&gt;&lt;/periodical&gt;&lt;pages&gt;692-708&lt;/pages&gt;&lt;volume&gt;11&lt;/volume&gt;&lt;number&gt;9&lt;/number&gt;&lt;edition&gt;2012/09/01&lt;/edition&gt;&lt;dates&gt;&lt;year&gt;2012&lt;/year&gt;&lt;pub-dates&gt;&lt;date&gt;Sep&lt;/date&gt;&lt;/pub-dates&gt;&lt;/dates&gt;&lt;isbn&gt;(Electronic)&amp;#xD;(Linking)&lt;/isbn&gt;&lt;accession-num&gt;22935803&lt;/accession-num&gt;&lt;urls&gt;&lt;/urls&gt;&lt;custom2&gt;PMC4019022&lt;/custom2&gt;&lt;electronic-resource-num&gt;10.1038/nrd3757&lt;/electronic-resource-num&gt;&lt;remote-database-provider&gt;NLM&lt;/remote-database-provider&gt;&lt;/record&gt;&lt;/Cite&gt;&lt;/EndNote&gt;</w:instrText>
      </w:r>
      <w:r w:rsidR="00D368A6"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01</w:t>
      </w:r>
      <w:r w:rsidR="00D368A6" w:rsidRPr="006258C2">
        <w:rPr>
          <w:rFonts w:ascii="Times New Roman" w:hAnsi="Times New Roman" w:cs="Times New Roman"/>
          <w:sz w:val="22"/>
        </w:rPr>
        <w:fldChar w:fldCharType="end"/>
      </w:r>
      <w:r w:rsidR="009A64F5" w:rsidRPr="006258C2">
        <w:rPr>
          <w:rFonts w:ascii="Times New Roman" w:hAnsi="Times New Roman" w:cs="Times New Roman"/>
          <w:sz w:val="22"/>
        </w:rPr>
        <w:t xml:space="preserve"> </w:t>
      </w:r>
      <w:r w:rsidR="00514480" w:rsidRPr="006258C2">
        <w:rPr>
          <w:rFonts w:ascii="Times New Roman" w:hAnsi="Times New Roman" w:cs="Times New Roman"/>
          <w:sz w:val="22"/>
        </w:rPr>
        <w:t xml:space="preserve">It has diverse functions, including appetite suppression, energy intake reduction, fat synthesis inhibition, and can regulate blood sugar concentration, neuroendocrine </w:t>
      </w:r>
      <w:r w:rsidR="00AB537F" w:rsidRPr="006258C2">
        <w:rPr>
          <w:rFonts w:ascii="Times New Roman" w:hAnsi="Times New Roman" w:cs="Times New Roman"/>
          <w:sz w:val="22"/>
        </w:rPr>
        <w:t>etc</w:t>
      </w:r>
      <w:r w:rsidR="00514480" w:rsidRPr="006258C2">
        <w:rPr>
          <w:rFonts w:ascii="Times New Roman" w:hAnsi="Times New Roman" w:cs="Times New Roman"/>
          <w:sz w:val="22"/>
        </w:rPr>
        <w:t>.</w:t>
      </w:r>
      <w:r w:rsidR="0086663F" w:rsidRPr="006258C2">
        <w:rPr>
          <w:rFonts w:ascii="Times New Roman" w:hAnsi="Times New Roman" w:cs="Times New Roman"/>
          <w:sz w:val="22"/>
        </w:rPr>
        <w:t xml:space="preserve"> A number of animal models have been developed to illustrate the important role of </w:t>
      </w:r>
      <w:proofErr w:type="spellStart"/>
      <w:r w:rsidR="0086663F" w:rsidRPr="006258C2">
        <w:rPr>
          <w:rFonts w:ascii="Times New Roman" w:hAnsi="Times New Roman" w:cs="Times New Roman"/>
          <w:sz w:val="22"/>
        </w:rPr>
        <w:t>Lep</w:t>
      </w:r>
      <w:proofErr w:type="spellEnd"/>
      <w:r w:rsidR="0086663F" w:rsidRPr="006258C2">
        <w:rPr>
          <w:rFonts w:ascii="Times New Roman" w:hAnsi="Times New Roman" w:cs="Times New Roman"/>
          <w:sz w:val="22"/>
        </w:rPr>
        <w:t>/</w:t>
      </w:r>
      <w:proofErr w:type="spellStart"/>
      <w:r w:rsidR="0086663F" w:rsidRPr="006258C2">
        <w:rPr>
          <w:rFonts w:ascii="Times New Roman" w:hAnsi="Times New Roman" w:cs="Times New Roman"/>
          <w:sz w:val="22"/>
        </w:rPr>
        <w:t>LepR</w:t>
      </w:r>
      <w:proofErr w:type="spellEnd"/>
      <w:r w:rsidR="0086663F" w:rsidRPr="006258C2">
        <w:rPr>
          <w:rFonts w:ascii="Times New Roman" w:hAnsi="Times New Roman" w:cs="Times New Roman"/>
          <w:sz w:val="22"/>
        </w:rPr>
        <w:t xml:space="preserve"> in glycolipid metabolism, </w:t>
      </w:r>
      <w:r w:rsidR="00455D4A" w:rsidRPr="006258C2">
        <w:rPr>
          <w:rFonts w:ascii="Times New Roman" w:hAnsi="Times New Roman" w:cs="Times New Roman"/>
          <w:sz w:val="22"/>
        </w:rPr>
        <w:t xml:space="preserve">and </w:t>
      </w:r>
      <w:r w:rsidR="0086663F" w:rsidRPr="006258C2">
        <w:rPr>
          <w:rFonts w:ascii="Times New Roman" w:hAnsi="Times New Roman" w:cs="Times New Roman"/>
          <w:sz w:val="22"/>
        </w:rPr>
        <w:t xml:space="preserve">the most widely used </w:t>
      </w:r>
      <w:r w:rsidR="00AB274E" w:rsidRPr="006258C2">
        <w:rPr>
          <w:rFonts w:ascii="Times New Roman" w:hAnsi="Times New Roman" w:cs="Times New Roman"/>
          <w:sz w:val="22"/>
        </w:rPr>
        <w:t>are</w:t>
      </w:r>
      <w:r w:rsidR="0086663F" w:rsidRPr="006258C2">
        <w:rPr>
          <w:rFonts w:ascii="Times New Roman" w:hAnsi="Times New Roman" w:cs="Times New Roman"/>
          <w:sz w:val="22"/>
        </w:rPr>
        <w:t xml:space="preserve"> </w:t>
      </w:r>
      <w:proofErr w:type="spellStart"/>
      <w:r w:rsidR="0086663F" w:rsidRPr="006258C2">
        <w:rPr>
          <w:rFonts w:ascii="Times New Roman" w:hAnsi="Times New Roman" w:cs="Times New Roman"/>
          <w:sz w:val="22"/>
        </w:rPr>
        <w:t>ob</w:t>
      </w:r>
      <w:proofErr w:type="spellEnd"/>
      <w:r w:rsidR="0086663F" w:rsidRPr="006258C2">
        <w:rPr>
          <w:rFonts w:ascii="Times New Roman" w:hAnsi="Times New Roman" w:cs="Times New Roman"/>
          <w:sz w:val="22"/>
        </w:rPr>
        <w:t>/</w:t>
      </w:r>
      <w:proofErr w:type="spellStart"/>
      <w:r w:rsidR="0086663F" w:rsidRPr="006258C2">
        <w:rPr>
          <w:rFonts w:ascii="Times New Roman" w:hAnsi="Times New Roman" w:cs="Times New Roman"/>
          <w:sz w:val="22"/>
        </w:rPr>
        <w:t>ob</w:t>
      </w:r>
      <w:proofErr w:type="spellEnd"/>
      <w:r w:rsidR="00B37F7E" w:rsidRPr="006258C2">
        <w:rPr>
          <w:rFonts w:ascii="Times New Roman" w:hAnsi="Times New Roman" w:cs="Times New Roman"/>
          <w:sz w:val="22"/>
        </w:rPr>
        <w:t xml:space="preserve"> </w:t>
      </w:r>
      <w:r w:rsidR="0086663F" w:rsidRPr="006258C2">
        <w:rPr>
          <w:rFonts w:ascii="Times New Roman" w:hAnsi="Times New Roman" w:cs="Times New Roman"/>
          <w:sz w:val="22"/>
        </w:rPr>
        <w:t xml:space="preserve">mice against </w:t>
      </w:r>
      <w:proofErr w:type="spellStart"/>
      <w:r w:rsidR="0086663F" w:rsidRPr="006258C2">
        <w:rPr>
          <w:rFonts w:ascii="Times New Roman" w:hAnsi="Times New Roman" w:cs="Times New Roman"/>
          <w:sz w:val="22"/>
        </w:rPr>
        <w:t>Lep</w:t>
      </w:r>
      <w:proofErr w:type="spellEnd"/>
      <w:r w:rsidR="0086663F" w:rsidRPr="006258C2">
        <w:rPr>
          <w:rFonts w:ascii="Times New Roman" w:hAnsi="Times New Roman" w:cs="Times New Roman"/>
          <w:sz w:val="22"/>
        </w:rPr>
        <w:t xml:space="preserve"> and </w:t>
      </w:r>
      <w:proofErr w:type="spellStart"/>
      <w:r w:rsidR="0086663F" w:rsidRPr="006258C2">
        <w:rPr>
          <w:rFonts w:ascii="Times New Roman" w:hAnsi="Times New Roman" w:cs="Times New Roman"/>
          <w:sz w:val="22"/>
        </w:rPr>
        <w:t>db</w:t>
      </w:r>
      <w:proofErr w:type="spellEnd"/>
      <w:r w:rsidR="0086663F" w:rsidRPr="006258C2">
        <w:rPr>
          <w:rFonts w:ascii="Times New Roman" w:hAnsi="Times New Roman" w:cs="Times New Roman"/>
          <w:sz w:val="22"/>
        </w:rPr>
        <w:t>/</w:t>
      </w:r>
      <w:proofErr w:type="spellStart"/>
      <w:r w:rsidR="0086663F" w:rsidRPr="006258C2">
        <w:rPr>
          <w:rFonts w:ascii="Times New Roman" w:hAnsi="Times New Roman" w:cs="Times New Roman"/>
          <w:sz w:val="22"/>
        </w:rPr>
        <w:t>db</w:t>
      </w:r>
      <w:proofErr w:type="spellEnd"/>
      <w:r w:rsidR="0086663F" w:rsidRPr="006258C2">
        <w:rPr>
          <w:rFonts w:ascii="Times New Roman" w:hAnsi="Times New Roman" w:cs="Times New Roman"/>
          <w:sz w:val="22"/>
        </w:rPr>
        <w:t xml:space="preserve"> mice against LepR</w:t>
      </w:r>
      <w:r w:rsidR="00A86DA9" w:rsidRPr="006258C2">
        <w:rPr>
          <w:rFonts w:ascii="Times New Roman" w:hAnsi="Times New Roman" w:cs="Times New Roman"/>
          <w:sz w:val="22"/>
        </w:rPr>
        <w:t>.</w:t>
      </w:r>
      <w:r w:rsidR="00AB274E"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Giesbertz&lt;/Author&gt;&lt;Year&gt;2015&lt;/Year&gt;&lt;RecNum&gt;687&lt;/RecNum&gt;&lt;DisplayText&gt;&lt;style face="superscript"&gt;102&lt;/style&gt;&lt;/DisplayText&gt;&lt;record&gt;&lt;rec-number&gt;687&lt;/rec-number&gt;&lt;foreign-keys&gt;&lt;key app="EN" db-id="d2r9z9x58pzr2pe20aspf2sazw0as2xts2p0" timestamp="1567858824"&gt;687&lt;/key&gt;&lt;/foreign-keys&gt;&lt;ref-type name="Journal Article"&gt;17&lt;/ref-type&gt;&lt;contributors&gt;&lt;authors&gt;&lt;author&gt;Giesbertz, P.&lt;/author&gt;&lt;author&gt;Padberg, I.&lt;/author&gt;&lt;author&gt;Rein, D.&lt;/author&gt;&lt;author&gt;Ecker, J.&lt;/author&gt;&lt;author&gt;Höfle, A. S.&lt;/author&gt;&lt;author&gt;Spanier, B.&lt;/author&gt;&lt;author&gt;Daniel, H.&lt;/author&gt;&lt;/authors&gt;&lt;/contributors&gt;&lt;auth-address&gt;Department of Nutritional Physiology, Technische Universität München, Gregor-Mendel-Str. 2, 85350, Freising, Germany, pieter.giesbertz@tum.de.&lt;/auth-address&gt;&lt;titles&gt;&lt;title&gt;Metabolite profiling in plasma and tissues of ob/ob and db/db mice identifies novel markers of obesity and type 2 diabetes&lt;/title&gt;&lt;secondary-title&gt;Diabetologia&lt;/secondary-title&gt;&lt;/titles&gt;&lt;periodical&gt;&lt;full-title&gt;Diabetologia&lt;/full-title&gt;&lt;/periodical&gt;&lt;pages&gt;2133-43&lt;/pages&gt;&lt;volume&gt;58&lt;/volume&gt;&lt;number&gt;9&lt;/number&gt;&lt;edition&gt;2015/06/11&lt;/edition&gt;&lt;dates&gt;&lt;year&gt;2015&lt;/year&gt;&lt;pub-dates&gt;&lt;date&gt;Sep&lt;/date&gt;&lt;/pub-dates&gt;&lt;/dates&gt;&lt;isbn&gt;(Electronic)&amp;#xD;(Linking)&lt;/isbn&gt;&lt;accession-num&gt;26058503&lt;/accession-num&gt;&lt;urls&gt;&lt;/urls&gt;&lt;electronic-resource-num&gt;10.1007/s00125-015-3656-y&lt;/electronic-resource-num&gt;&lt;remote-database-provider&gt;NLM&lt;/remote-database-provider&gt;&lt;/record&gt;&lt;/Cite&gt;&lt;/EndNote&gt;</w:instrText>
      </w:r>
      <w:r w:rsidR="00AB274E"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02</w:t>
      </w:r>
      <w:r w:rsidR="00AB274E" w:rsidRPr="006258C2">
        <w:rPr>
          <w:rFonts w:ascii="Times New Roman" w:hAnsi="Times New Roman" w:cs="Times New Roman"/>
          <w:sz w:val="22"/>
        </w:rPr>
        <w:fldChar w:fldCharType="end"/>
      </w:r>
      <w:r w:rsidR="0086663F" w:rsidRPr="006258C2">
        <w:rPr>
          <w:rFonts w:ascii="Times New Roman" w:hAnsi="Times New Roman" w:cs="Times New Roman"/>
          <w:sz w:val="22"/>
        </w:rPr>
        <w:t xml:space="preserve"> </w:t>
      </w:r>
      <w:r w:rsidR="00B83E7C" w:rsidRPr="006258C2">
        <w:rPr>
          <w:rFonts w:ascii="Times New Roman" w:hAnsi="Times New Roman" w:cs="Times New Roman"/>
          <w:sz w:val="22"/>
        </w:rPr>
        <w:t>Chen and colleagues injected</w:t>
      </w:r>
      <w:r w:rsidR="00B63F2D" w:rsidRPr="006258C2">
        <w:rPr>
          <w:rFonts w:ascii="Times New Roman" w:hAnsi="Times New Roman" w:cs="Times New Roman"/>
          <w:sz w:val="22"/>
        </w:rPr>
        <w:t xml:space="preserve"> TALENs </w:t>
      </w:r>
      <w:r w:rsidR="00B83E7C" w:rsidRPr="006258C2">
        <w:rPr>
          <w:rFonts w:ascii="Times New Roman" w:hAnsi="Times New Roman" w:cs="Times New Roman"/>
          <w:sz w:val="22"/>
        </w:rPr>
        <w:t xml:space="preserve">components </w:t>
      </w:r>
      <w:r w:rsidR="00B63F2D" w:rsidRPr="006258C2">
        <w:rPr>
          <w:rFonts w:ascii="Times New Roman" w:hAnsi="Times New Roman" w:cs="Times New Roman"/>
          <w:sz w:val="22"/>
        </w:rPr>
        <w:t xml:space="preserve">into rat zygotes </w:t>
      </w:r>
      <w:r w:rsidR="00B83E7C" w:rsidRPr="006258C2">
        <w:rPr>
          <w:rFonts w:ascii="Times New Roman" w:hAnsi="Times New Roman" w:cs="Times New Roman"/>
          <w:sz w:val="22"/>
        </w:rPr>
        <w:t>to</w:t>
      </w:r>
      <w:r w:rsidR="00B63F2D" w:rsidRPr="006258C2">
        <w:rPr>
          <w:rFonts w:ascii="Times New Roman" w:hAnsi="Times New Roman" w:cs="Times New Roman"/>
          <w:sz w:val="22"/>
        </w:rPr>
        <w:t xml:space="preserve"> specific</w:t>
      </w:r>
      <w:r w:rsidR="00B83E7C" w:rsidRPr="006258C2">
        <w:rPr>
          <w:rFonts w:ascii="Times New Roman" w:hAnsi="Times New Roman" w:cs="Times New Roman"/>
          <w:sz w:val="22"/>
        </w:rPr>
        <w:t>ally</w:t>
      </w:r>
      <w:r w:rsidR="00B63F2D" w:rsidRPr="006258C2">
        <w:rPr>
          <w:rFonts w:ascii="Times New Roman" w:hAnsi="Times New Roman" w:cs="Times New Roman"/>
          <w:sz w:val="22"/>
        </w:rPr>
        <w:t xml:space="preserve"> knockout </w:t>
      </w:r>
      <w:proofErr w:type="spellStart"/>
      <w:r w:rsidR="00B63F2D" w:rsidRPr="006258C2">
        <w:rPr>
          <w:rFonts w:ascii="Times New Roman" w:hAnsi="Times New Roman" w:cs="Times New Roman"/>
          <w:sz w:val="22"/>
        </w:rPr>
        <w:t>LepR</w:t>
      </w:r>
      <w:proofErr w:type="spellEnd"/>
      <w:r w:rsidR="00B63F2D" w:rsidRPr="006258C2">
        <w:rPr>
          <w:rFonts w:ascii="Times New Roman" w:hAnsi="Times New Roman" w:cs="Times New Roman"/>
          <w:sz w:val="22"/>
        </w:rPr>
        <w:t xml:space="preserve">, </w:t>
      </w:r>
      <w:r w:rsidR="00B83E7C" w:rsidRPr="006258C2">
        <w:rPr>
          <w:rFonts w:ascii="Times New Roman" w:hAnsi="Times New Roman" w:cs="Times New Roman"/>
          <w:sz w:val="22"/>
        </w:rPr>
        <w:t xml:space="preserve">thus </w:t>
      </w:r>
      <w:r w:rsidR="00B63F2D" w:rsidRPr="006258C2">
        <w:rPr>
          <w:rFonts w:ascii="Times New Roman" w:hAnsi="Times New Roman" w:cs="Times New Roman"/>
          <w:sz w:val="22"/>
        </w:rPr>
        <w:t>obtain</w:t>
      </w:r>
      <w:r w:rsidR="00B83E7C" w:rsidRPr="006258C2">
        <w:rPr>
          <w:rFonts w:ascii="Times New Roman" w:hAnsi="Times New Roman" w:cs="Times New Roman"/>
          <w:sz w:val="22"/>
        </w:rPr>
        <w:t>ing</w:t>
      </w:r>
      <w:r w:rsidR="00B63F2D" w:rsidRPr="006258C2">
        <w:rPr>
          <w:rFonts w:ascii="Times New Roman" w:hAnsi="Times New Roman" w:cs="Times New Roman"/>
          <w:sz w:val="22"/>
        </w:rPr>
        <w:t xml:space="preserve"> three lines of rats </w:t>
      </w:r>
      <w:r w:rsidR="00B83E7C" w:rsidRPr="006258C2">
        <w:rPr>
          <w:rFonts w:ascii="Times New Roman" w:hAnsi="Times New Roman" w:cs="Times New Roman"/>
          <w:sz w:val="22"/>
        </w:rPr>
        <w:t xml:space="preserve">with </w:t>
      </w:r>
      <w:proofErr w:type="spellStart"/>
      <w:r w:rsidR="00B63F2D" w:rsidRPr="006258C2">
        <w:rPr>
          <w:rFonts w:ascii="Times New Roman" w:hAnsi="Times New Roman" w:cs="Times New Roman"/>
          <w:sz w:val="22"/>
        </w:rPr>
        <w:t>LepR</w:t>
      </w:r>
      <w:proofErr w:type="spellEnd"/>
      <w:r w:rsidR="00B63F2D" w:rsidRPr="006258C2">
        <w:rPr>
          <w:rFonts w:ascii="Times New Roman" w:hAnsi="Times New Roman" w:cs="Times New Roman"/>
          <w:sz w:val="22"/>
        </w:rPr>
        <w:t xml:space="preserve"> </w:t>
      </w:r>
      <w:r w:rsidR="001B3406" w:rsidRPr="006258C2">
        <w:rPr>
          <w:rFonts w:ascii="Times New Roman" w:hAnsi="Times New Roman" w:cs="Times New Roman"/>
          <w:sz w:val="22"/>
        </w:rPr>
        <w:t>mutations</w:t>
      </w:r>
      <w:r w:rsidR="00A86DA9" w:rsidRPr="006258C2">
        <w:rPr>
          <w:rFonts w:ascii="Times New Roman" w:hAnsi="Times New Roman" w:cs="Times New Roman"/>
          <w:sz w:val="22"/>
        </w:rPr>
        <w:t>.</w:t>
      </w:r>
      <w:r w:rsidR="00AA65CD" w:rsidRPr="006258C2">
        <w:rPr>
          <w:rFonts w:ascii="Times New Roman" w:hAnsi="Times New Roman" w:cs="Times New Roman"/>
          <w:sz w:val="22"/>
        </w:rPr>
        <w:fldChar w:fldCharType="begin">
          <w:fldData xml:space="preserve">PEVuZE5vdGU+PENpdGU+PEF1dGhvcj5DaGVuPC9BdXRob3I+PFllYXI+MjAxNjwvWWVhcj48UmVj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==
</w:fldData>
        </w:fldChar>
      </w:r>
      <w:r w:rsidR="00962733" w:rsidRPr="006258C2">
        <w:rPr>
          <w:rFonts w:ascii="Times New Roman" w:hAnsi="Times New Roman"/>
          <w:sz w:val="22"/>
        </w:rPr>
        <w:instrText xml:space="preserve"> ADDIN EN.CITE </w:instrText>
      </w:r>
      <w:r w:rsidR="00962733" w:rsidRPr="006258C2">
        <w:rPr>
          <w:rFonts w:ascii="Times New Roman" w:hAnsi="Times New Roman"/>
          <w:sz w:val="22"/>
        </w:rPr>
        <w:fldChar w:fldCharType="begin">
          <w:fldData xml:space="preserve">PEVuZE5vdGU+PENpdGU+PEF1dGhvcj5DaGVuPC9BdXRob3I+PFllYXI+MjAxNjwvWWVhcj48UmVj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==
</w:fldData>
        </w:fldChar>
      </w:r>
      <w:r w:rsidR="00962733" w:rsidRPr="006258C2">
        <w:rPr>
          <w:rFonts w:ascii="Times New Roman" w:hAnsi="Times New Roman"/>
          <w:sz w:val="22"/>
        </w:rPr>
        <w:instrText xml:space="preserve"> ADDIN EN.CITE.DATA </w:instrText>
      </w:r>
      <w:r w:rsidR="00962733" w:rsidRPr="006258C2">
        <w:rPr>
          <w:rFonts w:ascii="Times New Roman" w:hAnsi="Times New Roman"/>
          <w:sz w:val="22"/>
        </w:rPr>
      </w:r>
      <w:r w:rsidR="00962733" w:rsidRPr="006258C2">
        <w:rPr>
          <w:rFonts w:ascii="Times New Roman" w:hAnsi="Times New Roman"/>
          <w:sz w:val="22"/>
        </w:rPr>
        <w:fldChar w:fldCharType="end"/>
      </w:r>
      <w:r w:rsidR="00AA65CD" w:rsidRPr="006258C2">
        <w:rPr>
          <w:rFonts w:ascii="Times New Roman" w:hAnsi="Times New Roman"/>
          <w:sz w:val="22"/>
        </w:rPr>
      </w:r>
      <w:r w:rsidR="00AA65CD" w:rsidRPr="006258C2">
        <w:rPr>
          <w:rFonts w:ascii="Times New Roman" w:hAnsi="Times New Roman"/>
          <w:sz w:val="22"/>
        </w:rPr>
        <w:fldChar w:fldCharType="separate"/>
      </w:r>
      <w:r w:rsidR="00962733" w:rsidRPr="006258C2">
        <w:rPr>
          <w:rFonts w:ascii="Times New Roman" w:hAnsi="Times New Roman"/>
          <w:noProof/>
          <w:sz w:val="22"/>
          <w:vertAlign w:val="superscript"/>
        </w:rPr>
        <w:t>103</w:t>
      </w:r>
      <w:r w:rsidR="00AA65CD" w:rsidRPr="006258C2">
        <w:rPr>
          <w:rFonts w:ascii="Times New Roman" w:hAnsi="Times New Roman" w:cs="Times New Roman"/>
          <w:sz w:val="22"/>
        </w:rPr>
        <w:fldChar w:fldCharType="end"/>
      </w:r>
      <w:r w:rsidR="00B63F2D" w:rsidRPr="006258C2">
        <w:rPr>
          <w:rFonts w:ascii="Times New Roman" w:hAnsi="Times New Roman" w:cs="Times New Roman"/>
          <w:sz w:val="22"/>
        </w:rPr>
        <w:t xml:space="preserve"> </w:t>
      </w:r>
      <w:r w:rsidR="004028D1" w:rsidRPr="006258C2">
        <w:rPr>
          <w:rFonts w:ascii="Times New Roman" w:hAnsi="Times New Roman" w:cs="Times New Roman"/>
          <w:sz w:val="22"/>
        </w:rPr>
        <w:t>Phenotypes in t</w:t>
      </w:r>
      <w:r w:rsidR="00B63F2D" w:rsidRPr="006258C2">
        <w:rPr>
          <w:rFonts w:ascii="Times New Roman" w:hAnsi="Times New Roman" w:cs="Times New Roman"/>
          <w:sz w:val="22"/>
        </w:rPr>
        <w:t xml:space="preserve">hese strains </w:t>
      </w:r>
      <w:r w:rsidR="004028D1" w:rsidRPr="006258C2">
        <w:rPr>
          <w:rFonts w:ascii="Times New Roman" w:hAnsi="Times New Roman" w:cs="Times New Roman"/>
          <w:sz w:val="22"/>
        </w:rPr>
        <w:t xml:space="preserve">manifested </w:t>
      </w:r>
      <w:r w:rsidR="00146E0C" w:rsidRPr="006258C2">
        <w:rPr>
          <w:rFonts w:ascii="Times New Roman" w:hAnsi="Times New Roman" w:cs="Times New Roman"/>
          <w:sz w:val="22"/>
        </w:rPr>
        <w:t xml:space="preserve">as </w:t>
      </w:r>
      <w:r w:rsidR="00B63F2D" w:rsidRPr="006258C2">
        <w:rPr>
          <w:rFonts w:ascii="Times New Roman" w:hAnsi="Times New Roman" w:cs="Times New Roman"/>
          <w:sz w:val="22"/>
        </w:rPr>
        <w:t xml:space="preserve">obesity and </w:t>
      </w:r>
      <w:r w:rsidR="00455D4A" w:rsidRPr="006258C2">
        <w:rPr>
          <w:rFonts w:ascii="Times New Roman" w:hAnsi="Times New Roman" w:cs="Times New Roman"/>
          <w:sz w:val="22"/>
        </w:rPr>
        <w:t xml:space="preserve">other </w:t>
      </w:r>
      <w:r w:rsidR="00B63F2D" w:rsidRPr="006258C2">
        <w:rPr>
          <w:rFonts w:ascii="Times New Roman" w:hAnsi="Times New Roman" w:cs="Times New Roman"/>
          <w:sz w:val="22"/>
        </w:rPr>
        <w:t>metabolic disorders</w:t>
      </w:r>
      <w:r w:rsidR="00455D4A" w:rsidRPr="006258C2">
        <w:rPr>
          <w:rFonts w:ascii="Times New Roman" w:hAnsi="Times New Roman" w:cs="Times New Roman"/>
          <w:sz w:val="22"/>
        </w:rPr>
        <w:t>;</w:t>
      </w:r>
      <w:r w:rsidR="00B63F2D" w:rsidRPr="006258C2">
        <w:rPr>
          <w:rFonts w:ascii="Times New Roman" w:hAnsi="Times New Roman" w:cs="Times New Roman"/>
          <w:sz w:val="22"/>
        </w:rPr>
        <w:t xml:space="preserve"> </w:t>
      </w:r>
      <w:r w:rsidR="00455D4A" w:rsidRPr="006258C2">
        <w:rPr>
          <w:rFonts w:ascii="Times New Roman" w:hAnsi="Times New Roman" w:cs="Times New Roman"/>
          <w:sz w:val="22"/>
        </w:rPr>
        <w:t xml:space="preserve">besides, </w:t>
      </w:r>
      <w:r w:rsidR="00971626" w:rsidRPr="006258C2">
        <w:rPr>
          <w:rFonts w:ascii="Times New Roman" w:hAnsi="Times New Roman" w:cs="Times New Roman"/>
          <w:sz w:val="22"/>
        </w:rPr>
        <w:t xml:space="preserve">the authors </w:t>
      </w:r>
      <w:r w:rsidR="008F10DE" w:rsidRPr="006258C2">
        <w:rPr>
          <w:rFonts w:ascii="Times New Roman" w:hAnsi="Times New Roman" w:cs="Times New Roman"/>
          <w:sz w:val="22"/>
        </w:rPr>
        <w:t xml:space="preserve">established </w:t>
      </w:r>
      <w:r w:rsidR="00B63F2D" w:rsidRPr="006258C2">
        <w:rPr>
          <w:rFonts w:ascii="Times New Roman" w:hAnsi="Times New Roman" w:cs="Times New Roman"/>
          <w:sz w:val="22"/>
        </w:rPr>
        <w:t xml:space="preserve">a </w:t>
      </w:r>
      <w:proofErr w:type="spellStart"/>
      <w:r w:rsidR="00B63F2D" w:rsidRPr="006258C2">
        <w:rPr>
          <w:rFonts w:ascii="Times New Roman" w:hAnsi="Times New Roman" w:cs="Times New Roman"/>
          <w:sz w:val="22"/>
        </w:rPr>
        <w:t>LepR</w:t>
      </w:r>
      <w:proofErr w:type="spellEnd"/>
      <w:r w:rsidR="00B63F2D" w:rsidRPr="006258C2">
        <w:rPr>
          <w:rFonts w:ascii="Times New Roman" w:hAnsi="Times New Roman" w:cs="Times New Roman"/>
          <w:sz w:val="22"/>
        </w:rPr>
        <w:t xml:space="preserve"> mutant obese rat model</w:t>
      </w:r>
      <w:r w:rsidR="008F10DE" w:rsidRPr="006258C2">
        <w:rPr>
          <w:rFonts w:ascii="Times New Roman" w:hAnsi="Times New Roman" w:cs="Times New Roman"/>
          <w:sz w:val="22"/>
        </w:rPr>
        <w:t>,</w:t>
      </w:r>
      <w:r w:rsidR="00B63F2D" w:rsidRPr="006258C2">
        <w:rPr>
          <w:rFonts w:ascii="Times New Roman" w:hAnsi="Times New Roman" w:cs="Times New Roman"/>
          <w:sz w:val="22"/>
        </w:rPr>
        <w:t xml:space="preserve"> </w:t>
      </w:r>
      <w:r w:rsidR="008F10DE" w:rsidRPr="006258C2">
        <w:rPr>
          <w:rFonts w:ascii="Times New Roman" w:hAnsi="Times New Roman" w:cs="Times New Roman"/>
          <w:sz w:val="22"/>
        </w:rPr>
        <w:t>exhibiting</w:t>
      </w:r>
      <w:r w:rsidR="00B63F2D" w:rsidRPr="006258C2">
        <w:rPr>
          <w:rFonts w:ascii="Times New Roman" w:hAnsi="Times New Roman" w:cs="Times New Roman"/>
          <w:sz w:val="22"/>
        </w:rPr>
        <w:t xml:space="preserve"> efficient germline transmission. </w:t>
      </w:r>
      <w:r w:rsidR="0086663F" w:rsidRPr="006258C2">
        <w:rPr>
          <w:rFonts w:ascii="Times New Roman" w:hAnsi="Times New Roman" w:cs="Times New Roman"/>
          <w:sz w:val="22"/>
        </w:rPr>
        <w:t>Bao et al.</w:t>
      </w:r>
      <w:r w:rsidR="0051600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Bao&lt;/Author&gt;&lt;Year&gt;2015&lt;/Year&gt;&lt;RecNum&gt;588&lt;/RecNum&gt;&lt;DisplayText&gt;&lt;style face="superscript"&gt;104&lt;/style&gt;&lt;/DisplayText&gt;&lt;record&gt;&lt;rec-number&gt;588&lt;/rec-number&gt;&lt;foreign-keys&gt;&lt;key app="EN" db-id="d2r9z9x58pzr2pe20aspf2sazw0as2xts2p0" timestamp="1566994917"&gt;588&lt;/key&gt;&lt;/foreign-keys&gt;&lt;ref-type name="Journal Article"&gt;17&lt;/ref-type&gt;&lt;contributors&gt;&lt;authors&gt;&lt;author&gt;Bao, D.&lt;/author&gt;&lt;author&gt;Ma, Y.&lt;/author&gt;&lt;author&gt;Zhang, X.&lt;/author&gt;&lt;author&gt;Guan, F.&lt;/author&gt;&lt;author&gt;Chen, W.&lt;/author&gt;&lt;author&gt;Gao, K.&lt;/author&gt;&lt;author&gt;Qin, C.&lt;/author&gt;&lt;author&gt;Zhang, L.&lt;/author&gt;&lt;/authors&gt;&lt;/contributors&gt;&lt;auth-address&gt;Key Laboratory of Human Disease Comparative Medicine, Ministry of Health, Institute of Laboratory Animal Science, Chinese Academy of Medical Sciences &amp;amp;Comparative Medical Center, Peking Union Medical College, China.&amp;#xD;Key Laboratory of Human Disease Animal Model, State Administration of Traditional Chinese Medicine, Institute of Laboratory Animal Science, Chinese Academy of Medical Sciences &amp;amp;Comparative Medical Center, Peking Union Medical College, China.&lt;/auth-address&gt;&lt;titles&gt;&lt;title&gt;Preliminary Characterization of a Leptin Receptor Knockout Rat Created by CRISPR/Cas9 System&lt;/title&gt;&lt;secondary-title&gt;Sci Rep&lt;/secondary-title&gt;&lt;/titles&gt;&lt;periodical&gt;&lt;full-title&gt;Sci Rep&lt;/full-title&gt;&lt;/periodical&gt;&lt;pages&gt;15942&lt;/pages&gt;&lt;volume&gt;5&lt;/volume&gt;&lt;edition&gt;2015/11/06&lt;/edition&gt;&lt;dates&gt;&lt;year&gt;2015&lt;/year&gt;&lt;/dates&gt;&lt;isbn&gt;(Electronic)&amp;#xD;(Linking)&lt;/isbn&gt;&lt;accession-num&gt;26537785&lt;/accession-num&gt;&lt;urls&gt;&lt;/urls&gt;&lt;custom2&gt;PMC4633582&lt;/custom2&gt;&lt;electronic-resource-num&gt;10.1038/srep15942&lt;/electronic-resource-num&gt;&lt;remote-database-provider&gt;NLM&lt;/remote-database-provider&gt;&lt;/record&gt;&lt;/Cite&gt;&lt;/EndNote&gt;</w:instrText>
      </w:r>
      <w:r w:rsidR="0051600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04</w:t>
      </w:r>
      <w:r w:rsidR="00516002" w:rsidRPr="006258C2">
        <w:rPr>
          <w:rFonts w:ascii="Times New Roman" w:hAnsi="Times New Roman" w:cs="Times New Roman"/>
          <w:sz w:val="22"/>
        </w:rPr>
        <w:fldChar w:fldCharType="end"/>
      </w:r>
      <w:r w:rsidR="0086663F" w:rsidRPr="006258C2">
        <w:rPr>
          <w:rFonts w:ascii="Times New Roman" w:hAnsi="Times New Roman" w:cs="Times New Roman"/>
          <w:sz w:val="22"/>
        </w:rPr>
        <w:t xml:space="preserve"> successfully established </w:t>
      </w:r>
      <w:proofErr w:type="spellStart"/>
      <w:r w:rsidR="0086663F" w:rsidRPr="006258C2">
        <w:rPr>
          <w:rFonts w:ascii="Times New Roman" w:hAnsi="Times New Roman" w:cs="Times New Roman"/>
          <w:sz w:val="22"/>
        </w:rPr>
        <w:t>LepR</w:t>
      </w:r>
      <w:proofErr w:type="spellEnd"/>
      <w:r w:rsidR="0086663F" w:rsidRPr="006258C2">
        <w:rPr>
          <w:rFonts w:ascii="Times New Roman" w:hAnsi="Times New Roman" w:cs="Times New Roman"/>
          <w:sz w:val="22"/>
        </w:rPr>
        <w:t xml:space="preserve"> knockout mice using CRISPR/Cas9 technology. The homozygous </w:t>
      </w:r>
      <w:proofErr w:type="spellStart"/>
      <w:r w:rsidR="0086663F" w:rsidRPr="006258C2">
        <w:rPr>
          <w:rFonts w:ascii="Times New Roman" w:hAnsi="Times New Roman" w:cs="Times New Roman"/>
          <w:sz w:val="22"/>
        </w:rPr>
        <w:t>LepR</w:t>
      </w:r>
      <w:proofErr w:type="spellEnd"/>
      <w:r w:rsidR="0086663F" w:rsidRPr="006258C2">
        <w:rPr>
          <w:rFonts w:ascii="Times New Roman" w:hAnsi="Times New Roman" w:cs="Times New Roman"/>
          <w:sz w:val="22"/>
        </w:rPr>
        <w:t>-deficient mice</w:t>
      </w:r>
      <w:r w:rsidR="00AB537F" w:rsidRPr="006258C2">
        <w:rPr>
          <w:rFonts w:ascii="Times New Roman" w:hAnsi="Times New Roman" w:cs="Times New Roman"/>
          <w:sz w:val="22"/>
        </w:rPr>
        <w:t xml:space="preserve"> are characterized by</w:t>
      </w:r>
      <w:r w:rsidR="0086663F" w:rsidRPr="006258C2">
        <w:rPr>
          <w:rFonts w:ascii="Times New Roman" w:hAnsi="Times New Roman" w:cs="Times New Roman"/>
          <w:sz w:val="22"/>
        </w:rPr>
        <w:t xml:space="preserve"> obesity, </w:t>
      </w:r>
      <w:r w:rsidR="00AB537F" w:rsidRPr="006258C2">
        <w:rPr>
          <w:rFonts w:ascii="Times New Roman" w:hAnsi="Times New Roman" w:cs="Times New Roman"/>
          <w:sz w:val="22"/>
        </w:rPr>
        <w:t>hyperphagia</w:t>
      </w:r>
      <w:r w:rsidR="0086663F" w:rsidRPr="006258C2">
        <w:rPr>
          <w:rFonts w:ascii="Times New Roman" w:hAnsi="Times New Roman" w:cs="Times New Roman"/>
          <w:sz w:val="22"/>
        </w:rPr>
        <w:t xml:space="preserve">, hyperglycemia, insulin resistance and lipid metabolism disorders, </w:t>
      </w:r>
      <w:r w:rsidR="00895F9C" w:rsidRPr="006258C2">
        <w:rPr>
          <w:rFonts w:ascii="Times New Roman" w:hAnsi="Times New Roman" w:cs="Times New Roman"/>
          <w:sz w:val="22"/>
        </w:rPr>
        <w:t>together with</w:t>
      </w:r>
      <w:r w:rsidR="0086663F" w:rsidRPr="006258C2">
        <w:rPr>
          <w:rFonts w:ascii="Times New Roman" w:hAnsi="Times New Roman" w:cs="Times New Roman"/>
          <w:sz w:val="22"/>
        </w:rPr>
        <w:t xml:space="preserve"> </w:t>
      </w:r>
      <w:r w:rsidR="00AB537F" w:rsidRPr="006258C2">
        <w:rPr>
          <w:rFonts w:ascii="Times New Roman" w:hAnsi="Times New Roman" w:cs="Times New Roman"/>
          <w:sz w:val="22"/>
        </w:rPr>
        <w:t xml:space="preserve">some </w:t>
      </w:r>
      <w:r w:rsidR="0086663F" w:rsidRPr="006258C2">
        <w:rPr>
          <w:rFonts w:ascii="Times New Roman" w:hAnsi="Times New Roman" w:cs="Times New Roman"/>
          <w:sz w:val="22"/>
        </w:rPr>
        <w:t>complications of diabetes.</w:t>
      </w:r>
      <w:r w:rsidR="00AB537F" w:rsidRPr="006258C2">
        <w:rPr>
          <w:rFonts w:ascii="Times New Roman" w:hAnsi="Times New Roman" w:cs="Times New Roman"/>
          <w:sz w:val="22"/>
        </w:rPr>
        <w:t xml:space="preserve"> The same principle has been used to </w:t>
      </w:r>
      <w:r w:rsidR="00B63F2D" w:rsidRPr="006258C2">
        <w:rPr>
          <w:rFonts w:ascii="Times New Roman" w:hAnsi="Times New Roman" w:cs="Times New Roman"/>
          <w:sz w:val="22"/>
        </w:rPr>
        <w:t xml:space="preserve">generate the cytochrome P450 (CYP) 2E1 knockout rat model </w:t>
      </w:r>
      <w:r w:rsidR="00245021" w:rsidRPr="006258C2">
        <w:rPr>
          <w:rFonts w:ascii="Times New Roman" w:hAnsi="Times New Roman" w:cs="Times New Roman"/>
          <w:sz w:val="22"/>
        </w:rPr>
        <w:t>with</w:t>
      </w:r>
      <w:r w:rsidR="003978B2" w:rsidRPr="006258C2">
        <w:rPr>
          <w:rFonts w:ascii="Times New Roman" w:hAnsi="Times New Roman" w:cs="Times New Roman"/>
          <w:sz w:val="22"/>
        </w:rPr>
        <w:t xml:space="preserve"> </w:t>
      </w:r>
      <w:r w:rsidR="00AB537F" w:rsidRPr="006258C2">
        <w:rPr>
          <w:rFonts w:ascii="Times New Roman" w:hAnsi="Times New Roman" w:cs="Times New Roman"/>
          <w:sz w:val="22"/>
        </w:rPr>
        <w:t>CRISPR/Cas9 technology to explore</w:t>
      </w:r>
      <w:r w:rsidR="00245021" w:rsidRPr="006258C2">
        <w:rPr>
          <w:rFonts w:ascii="Times New Roman" w:hAnsi="Times New Roman" w:cs="Times New Roman"/>
          <w:sz w:val="22"/>
        </w:rPr>
        <w:t xml:space="preserve"> the role of</w:t>
      </w:r>
      <w:r w:rsidR="00AB537F" w:rsidRPr="006258C2">
        <w:rPr>
          <w:rFonts w:ascii="Times New Roman" w:hAnsi="Times New Roman" w:cs="Times New Roman"/>
          <w:sz w:val="22"/>
        </w:rPr>
        <w:t xml:space="preserve"> CYP2E1</w:t>
      </w:r>
      <w:r w:rsidR="00B63F2D" w:rsidRPr="006258C2">
        <w:rPr>
          <w:rFonts w:ascii="Times New Roman" w:hAnsi="Times New Roman" w:cs="Times New Roman"/>
          <w:sz w:val="22"/>
        </w:rPr>
        <w:t xml:space="preserve"> gene</w:t>
      </w:r>
      <w:r w:rsidR="00AB537F" w:rsidRPr="006258C2">
        <w:rPr>
          <w:rFonts w:ascii="Times New Roman" w:hAnsi="Times New Roman" w:cs="Times New Roman"/>
          <w:sz w:val="22"/>
        </w:rPr>
        <w:t xml:space="preserve"> in biochemical metabolism, toxicology, </w:t>
      </w:r>
      <w:r w:rsidR="00245021" w:rsidRPr="006258C2">
        <w:rPr>
          <w:rFonts w:ascii="Times New Roman" w:hAnsi="Times New Roman" w:cs="Times New Roman"/>
          <w:sz w:val="22"/>
        </w:rPr>
        <w:t xml:space="preserve">and </w:t>
      </w:r>
      <w:r w:rsidR="00AB537F" w:rsidRPr="006258C2">
        <w:rPr>
          <w:rFonts w:ascii="Times New Roman" w:hAnsi="Times New Roman" w:cs="Times New Roman"/>
          <w:sz w:val="22"/>
        </w:rPr>
        <w:t xml:space="preserve">diseases </w:t>
      </w:r>
      <w:r w:rsidR="00B63F2D" w:rsidRPr="006258C2">
        <w:rPr>
          <w:rFonts w:ascii="Times New Roman" w:hAnsi="Times New Roman" w:cs="Times New Roman"/>
          <w:sz w:val="22"/>
        </w:rPr>
        <w:t>(</w:t>
      </w:r>
      <w:r w:rsidR="00AB537F" w:rsidRPr="006258C2">
        <w:rPr>
          <w:rFonts w:ascii="Times New Roman" w:hAnsi="Times New Roman" w:cs="Times New Roman"/>
          <w:sz w:val="22"/>
        </w:rPr>
        <w:t>e</w:t>
      </w:r>
      <w:r w:rsidR="00FA0C99" w:rsidRPr="006258C2">
        <w:rPr>
          <w:rFonts w:ascii="Times New Roman" w:hAnsi="Times New Roman" w:cs="Times New Roman"/>
          <w:sz w:val="22"/>
        </w:rPr>
        <w:t>.</w:t>
      </w:r>
      <w:r w:rsidR="00AB537F" w:rsidRPr="006258C2">
        <w:rPr>
          <w:rFonts w:ascii="Times New Roman" w:hAnsi="Times New Roman" w:cs="Times New Roman"/>
          <w:sz w:val="22"/>
        </w:rPr>
        <w:t>g</w:t>
      </w:r>
      <w:r w:rsidR="00FA0C99" w:rsidRPr="006258C2">
        <w:rPr>
          <w:rFonts w:ascii="Times New Roman" w:hAnsi="Times New Roman" w:cs="Times New Roman"/>
          <w:sz w:val="22"/>
        </w:rPr>
        <w:t>.</w:t>
      </w:r>
      <w:r w:rsidR="00AB537F" w:rsidRPr="006258C2">
        <w:rPr>
          <w:rFonts w:ascii="Times New Roman" w:hAnsi="Times New Roman" w:cs="Times New Roman"/>
          <w:sz w:val="22"/>
        </w:rPr>
        <w:t xml:space="preserve"> diabetes</w:t>
      </w:r>
      <w:r w:rsidR="00FA0C99" w:rsidRPr="006258C2">
        <w:rPr>
          <w:rFonts w:ascii="Times New Roman" w:hAnsi="Times New Roman" w:cs="Times New Roman"/>
          <w:sz w:val="22"/>
        </w:rPr>
        <w:t xml:space="preserve"> and</w:t>
      </w:r>
      <w:r w:rsidR="00AB537F" w:rsidRPr="006258C2">
        <w:rPr>
          <w:rFonts w:ascii="Times New Roman" w:hAnsi="Times New Roman" w:cs="Times New Roman"/>
          <w:sz w:val="22"/>
        </w:rPr>
        <w:t xml:space="preserve"> alcoholic cirrhosis</w:t>
      </w:r>
      <w:r w:rsidR="00B63F2D" w:rsidRPr="006258C2">
        <w:rPr>
          <w:rFonts w:ascii="Times New Roman" w:hAnsi="Times New Roman" w:cs="Times New Roman"/>
          <w:sz w:val="22"/>
        </w:rPr>
        <w:t>)</w:t>
      </w:r>
      <w:r w:rsidR="00A86DA9" w:rsidRPr="006258C2">
        <w:rPr>
          <w:rFonts w:ascii="Times New Roman" w:hAnsi="Times New Roman" w:cs="Times New Roman"/>
          <w:sz w:val="22"/>
        </w:rPr>
        <w:t>.</w:t>
      </w:r>
      <w:r w:rsidR="003060D9" w:rsidRPr="006258C2">
        <w:rPr>
          <w:rFonts w:ascii="Times New Roman" w:hAnsi="Times New Roman" w:cs="Times New Roman"/>
          <w:sz w:val="22"/>
        </w:rPr>
        <w:fldChar w:fldCharType="begin">
          <w:fldData xml:space="preserve">PEVuZE5vdGU+PENpdGU+PEF1dGhvcj5XYW5nPC9BdXRob3I+PFllYXI+MjAxNjwvWWVhcj48UmVj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XYW5nPC9BdXRob3I+PFllYXI+MjAxNjwvWWVhcj48UmVj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3060D9" w:rsidRPr="006258C2">
        <w:rPr>
          <w:rFonts w:ascii="Times New Roman" w:hAnsi="Times New Roman" w:cs="Times New Roman"/>
          <w:sz w:val="22"/>
        </w:rPr>
      </w:r>
      <w:r w:rsidR="003060D9"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05</w:t>
      </w:r>
      <w:r w:rsidR="003060D9" w:rsidRPr="006258C2">
        <w:rPr>
          <w:rFonts w:ascii="Times New Roman" w:hAnsi="Times New Roman" w:cs="Times New Roman"/>
          <w:sz w:val="22"/>
        </w:rPr>
        <w:fldChar w:fldCharType="end"/>
      </w:r>
      <w:r w:rsidR="00AB537F" w:rsidRPr="006258C2">
        <w:rPr>
          <w:rFonts w:ascii="Times New Roman" w:hAnsi="Times New Roman" w:cs="Times New Roman"/>
          <w:sz w:val="22"/>
        </w:rPr>
        <w:t xml:space="preserve"> </w:t>
      </w:r>
      <w:r w:rsidR="00386807" w:rsidRPr="006258C2">
        <w:rPr>
          <w:rFonts w:ascii="Times New Roman" w:hAnsi="Times New Roman" w:cs="Times New Roman"/>
          <w:sz w:val="22"/>
        </w:rPr>
        <w:t xml:space="preserve">The FTO allele is associated with obesity, which inhibits the mitochondrial thermogenic effects in adipose precursor cells. FTO gene mutations inhibit the conversion of white fat to brown fat. The FTO gene-regulated thermogenic pathway involves ARID5B, rs1421085, IRX3, and IRX5 factors. </w:t>
      </w:r>
      <w:r w:rsidR="00386807" w:rsidRPr="006258C2">
        <w:rPr>
          <w:rFonts w:ascii="Times New Roman" w:hAnsi="Times New Roman" w:cs="Times New Roman"/>
          <w:sz w:val="22"/>
        </w:rPr>
        <w:lastRenderedPageBreak/>
        <w:t>The rs1421085 can be edited using the CRISPR/Cas9 platform to repair the pattern structure of ARID5B, thereby suppressing the expression of IRX3 and IRX5</w:t>
      </w:r>
      <w:r w:rsidR="00931F21" w:rsidRPr="006258C2">
        <w:rPr>
          <w:rFonts w:ascii="Times New Roman" w:hAnsi="Times New Roman" w:cs="Times New Roman"/>
          <w:sz w:val="22"/>
        </w:rPr>
        <w:t>,</w:t>
      </w:r>
      <w:r w:rsidR="00386807" w:rsidRPr="006258C2">
        <w:rPr>
          <w:rFonts w:ascii="Times New Roman" w:hAnsi="Times New Roman" w:cs="Times New Roman"/>
          <w:sz w:val="22"/>
        </w:rPr>
        <w:t xml:space="preserve"> </w:t>
      </w:r>
      <w:r w:rsidR="00931F21" w:rsidRPr="006258C2">
        <w:rPr>
          <w:rFonts w:ascii="Times New Roman" w:hAnsi="Times New Roman" w:cs="Times New Roman"/>
          <w:sz w:val="22"/>
        </w:rPr>
        <w:t>meanwhile</w:t>
      </w:r>
      <w:r w:rsidR="00386807" w:rsidRPr="006258C2">
        <w:rPr>
          <w:rFonts w:ascii="Times New Roman" w:hAnsi="Times New Roman" w:cs="Times New Roman"/>
          <w:sz w:val="22"/>
        </w:rPr>
        <w:t xml:space="preserve"> achieving the effect of weight </w:t>
      </w:r>
      <w:r w:rsidR="00931F21" w:rsidRPr="006258C2">
        <w:rPr>
          <w:rFonts w:ascii="Times New Roman" w:hAnsi="Times New Roman" w:cs="Times New Roman"/>
          <w:sz w:val="22"/>
        </w:rPr>
        <w:t>loss</w:t>
      </w:r>
      <w:r w:rsidR="00A86DA9" w:rsidRPr="006258C2">
        <w:rPr>
          <w:rFonts w:ascii="Times New Roman" w:hAnsi="Times New Roman" w:cs="Times New Roman"/>
          <w:sz w:val="22"/>
        </w:rPr>
        <w:t>.</w:t>
      </w:r>
      <w:r w:rsidR="003060D9" w:rsidRPr="006258C2">
        <w:rPr>
          <w:rFonts w:ascii="Times New Roman" w:hAnsi="Times New Roman" w:cs="Times New Roman"/>
          <w:sz w:val="22"/>
        </w:rPr>
        <w:fldChar w:fldCharType="begin">
          <w:fldData xml:space="preserve">PEVuZE5vdGU+PENpdGU+PEF1dGhvcj5DbGF1c3NuaXR6ZXI8L0F1dGhvcj48WWVhcj4yMDE1PC9Z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=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DbGF1c3NuaXR6ZXI8L0F1dGhvcj48WWVhcj4yMDE1PC9Z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=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3060D9" w:rsidRPr="006258C2">
        <w:rPr>
          <w:rFonts w:ascii="Times New Roman" w:hAnsi="Times New Roman" w:cs="Times New Roman"/>
          <w:sz w:val="22"/>
        </w:rPr>
      </w:r>
      <w:r w:rsidR="003060D9"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06</w:t>
      </w:r>
      <w:r w:rsidR="003060D9" w:rsidRPr="006258C2">
        <w:rPr>
          <w:rFonts w:ascii="Times New Roman" w:hAnsi="Times New Roman" w:cs="Times New Roman"/>
          <w:sz w:val="22"/>
        </w:rPr>
        <w:fldChar w:fldCharType="end"/>
      </w:r>
    </w:p>
    <w:p w14:paraId="3B45BBE6" w14:textId="04B0273E" w:rsidR="00275E0D" w:rsidRPr="006258C2" w:rsidRDefault="00AA19AD"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As an important “experimental tool”, the animal model of diabetes can be used for pathological observation, preclinical experiments and drug screening.</w:t>
      </w:r>
      <w:r w:rsidR="002C27B8" w:rsidRPr="006258C2">
        <w:rPr>
          <w:rFonts w:ascii="Times New Roman" w:hAnsi="Times New Roman" w:cs="Times New Roman"/>
          <w:sz w:val="22"/>
        </w:rPr>
        <w:t xml:space="preserve"> </w:t>
      </w:r>
      <w:r w:rsidR="00757557" w:rsidRPr="006258C2">
        <w:rPr>
          <w:rFonts w:ascii="Times New Roman" w:hAnsi="Times New Roman" w:cs="Times New Roman"/>
          <w:sz w:val="22"/>
        </w:rPr>
        <w:t xml:space="preserve">In a study based on CRISPR/Cas9 technology, pX330 </w:t>
      </w:r>
      <w:r w:rsidR="009A5A49" w:rsidRPr="006258C2">
        <w:rPr>
          <w:rFonts w:ascii="Times New Roman" w:hAnsi="Times New Roman" w:cs="Times New Roman"/>
          <w:sz w:val="22"/>
        </w:rPr>
        <w:t>(</w:t>
      </w:r>
      <w:r w:rsidR="00757557" w:rsidRPr="006258C2">
        <w:rPr>
          <w:rFonts w:ascii="Times New Roman" w:hAnsi="Times New Roman" w:cs="Times New Roman"/>
          <w:sz w:val="22"/>
        </w:rPr>
        <w:t xml:space="preserve">containing gRNA and Cas9 sequences </w:t>
      </w:r>
      <w:r w:rsidR="009A5A49" w:rsidRPr="006258C2">
        <w:rPr>
          <w:rFonts w:ascii="Times New Roman" w:hAnsi="Times New Roman" w:cs="Times New Roman"/>
          <w:sz w:val="22"/>
        </w:rPr>
        <w:t xml:space="preserve">together with </w:t>
      </w:r>
      <w:r w:rsidR="00757557" w:rsidRPr="006258C2">
        <w:rPr>
          <w:rFonts w:ascii="Times New Roman" w:hAnsi="Times New Roman" w:cs="Times New Roman"/>
          <w:sz w:val="22"/>
        </w:rPr>
        <w:t>the donor DNA plasmid</w:t>
      </w:r>
      <w:r w:rsidR="009A5A49" w:rsidRPr="006258C2">
        <w:rPr>
          <w:rFonts w:ascii="Times New Roman" w:hAnsi="Times New Roman" w:cs="Times New Roman"/>
          <w:sz w:val="22"/>
        </w:rPr>
        <w:t>)</w:t>
      </w:r>
      <w:r w:rsidR="00757557" w:rsidRPr="006258C2">
        <w:rPr>
          <w:rFonts w:ascii="Times New Roman" w:hAnsi="Times New Roman" w:cs="Times New Roman"/>
          <w:sz w:val="22"/>
        </w:rPr>
        <w:t xml:space="preserve"> </w:t>
      </w:r>
      <w:r w:rsidR="009A5A49" w:rsidRPr="006258C2">
        <w:rPr>
          <w:rFonts w:ascii="Times New Roman" w:hAnsi="Times New Roman" w:cs="Times New Roman"/>
          <w:sz w:val="22"/>
        </w:rPr>
        <w:t xml:space="preserve">was </w:t>
      </w:r>
      <w:r w:rsidR="00757557" w:rsidRPr="006258C2">
        <w:rPr>
          <w:rFonts w:ascii="Times New Roman" w:hAnsi="Times New Roman" w:cs="Times New Roman"/>
          <w:sz w:val="22"/>
        </w:rPr>
        <w:t xml:space="preserve">injected into the oocyte to generate new </w:t>
      </w:r>
      <w:proofErr w:type="spellStart"/>
      <w:r w:rsidR="00757557" w:rsidRPr="006258C2">
        <w:rPr>
          <w:rFonts w:ascii="Times New Roman" w:hAnsi="Times New Roman" w:cs="Times New Roman"/>
          <w:sz w:val="22"/>
        </w:rPr>
        <w:t>Cre</w:t>
      </w:r>
      <w:proofErr w:type="spellEnd"/>
      <w:r w:rsidR="00757557" w:rsidRPr="006258C2">
        <w:rPr>
          <w:rFonts w:ascii="Times New Roman" w:hAnsi="Times New Roman" w:cs="Times New Roman"/>
          <w:sz w:val="22"/>
        </w:rPr>
        <w:t xml:space="preserve"> tool mice and achieve genetic manipulation of pancreatic β cells</w:t>
      </w:r>
      <w:r w:rsidR="00A86DA9" w:rsidRPr="006258C2">
        <w:rPr>
          <w:rFonts w:ascii="Times New Roman" w:hAnsi="Times New Roman" w:cs="Times New Roman"/>
          <w:sz w:val="22"/>
        </w:rPr>
        <w:t>.</w:t>
      </w:r>
      <w:r w:rsidR="003060D9"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Naylor&lt;/Author&gt;&lt;Year&gt;2016&lt;/Year&gt;&lt;RecNum&gt;591&lt;/RecNum&gt;&lt;DisplayText&gt;&lt;style face="superscript"&gt;107&lt;/style&gt;&lt;/DisplayText&gt;&lt;record&gt;&lt;rec-number&gt;591&lt;/rec-number&gt;&lt;foreign-keys&gt;&lt;key app="EN" db-id="d2r9z9x58pzr2pe20aspf2sazw0as2xts2p0" timestamp="1566997211"&gt;591&lt;/key&gt;&lt;/foreign-keys&gt;&lt;ref-type name="Journal Article"&gt;17&lt;/ref-type&gt;&lt;contributors&gt;&lt;authors&gt;&lt;author&gt;Naylor, J.&lt;/author&gt;&lt;author&gt;Suckow, A. T.&lt;/author&gt;&lt;author&gt;Seth, A.&lt;/author&gt;&lt;author&gt;Baker, D. J.&lt;/author&gt;&lt;author&gt;Sermadiras, I.&lt;/author&gt;&lt;author&gt;Ravn, P.&lt;/author&gt;&lt;author&gt;Howes, R.&lt;/author&gt;&lt;author&gt;Li, J.&lt;/author&gt;&lt;author&gt;Snaith, M. R.&lt;/author&gt;&lt;author&gt;Coghlan, M. P.&lt;/author&gt;&lt;author&gt;Hornigold, D. C.&lt;/author&gt;&lt;/authors&gt;&lt;/contributors&gt;&lt;auth-address&gt;Cardiovascular and Metabolic Disease, MedImmune Ltd, Granta Park, Cambridge, CB21 6GH, United Kingdom naylorja@medimmune.com.&amp;#xD;Cardiovascular and Metabolic Disease, MedImmune Inc, Gaithersburg, Maryland, United States.&amp;#xD;Cardiovascular and Metabolic Disease, MedImmune Ltd, Granta Park, Cambridge, CB21 6GH, United Kingdom.&amp;#xD;Antibody Discovery &amp;amp; Protein Engineering, MedImmune Ltd, Granta Park, Cambridge, CB21 6GH, United Kingdom.&lt;/auth-address&gt;&lt;titles&gt;&lt;title&gt;Use of CRISPR/Cas-9 engineered INS-1 pancreatic beta cells to define the pharmacology of dual GIPR/GLP-1R agonists&lt;/title&gt;&lt;secondary-title&gt;Biochem. J.&lt;/secondary-title&gt;&lt;/titles&gt;&lt;periodical&gt;&lt;full-title&gt;Biochem. J.&lt;/full-title&gt;&lt;/periodical&gt;&lt;edition&gt;2016/07/17&lt;/edition&gt;&lt;dates&gt;&lt;year&gt;2016&lt;/year&gt;&lt;pub-dates&gt;&lt;date&gt;Jul 15&lt;/date&gt;&lt;/pub-dates&gt;&lt;/dates&gt;&lt;isbn&gt;(Electronic)&amp;#xD;(Linking)&lt;/isbn&gt;&lt;accession-num&gt;27422784&lt;/accession-num&gt;&lt;urls&gt;&lt;/urls&gt;&lt;electronic-resource-num&gt;10.1042/bcj20160476&lt;/electronic-resource-num&gt;&lt;remote-database-provider&gt;NLM&lt;/remote-database-provider&gt;&lt;/record&gt;&lt;/Cite&gt;&lt;/EndNote&gt;</w:instrText>
      </w:r>
      <w:r w:rsidR="003060D9"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07</w:t>
      </w:r>
      <w:r w:rsidR="003060D9" w:rsidRPr="006258C2">
        <w:rPr>
          <w:rFonts w:ascii="Times New Roman" w:hAnsi="Times New Roman" w:cs="Times New Roman"/>
          <w:sz w:val="22"/>
        </w:rPr>
        <w:fldChar w:fldCharType="end"/>
      </w:r>
      <w:r w:rsidR="00757557" w:rsidRPr="006258C2">
        <w:rPr>
          <w:rFonts w:ascii="Times New Roman" w:hAnsi="Times New Roman" w:cs="Times New Roman"/>
          <w:sz w:val="22"/>
        </w:rPr>
        <w:t xml:space="preserve"> The Ins1 (insulin gene) promoter and stop codon sequences served as targets for recombinase </w:t>
      </w:r>
      <w:proofErr w:type="spellStart"/>
      <w:r w:rsidR="00757557" w:rsidRPr="006258C2">
        <w:rPr>
          <w:rFonts w:ascii="Times New Roman" w:hAnsi="Times New Roman" w:cs="Times New Roman"/>
          <w:sz w:val="22"/>
        </w:rPr>
        <w:t>Cre</w:t>
      </w:r>
      <w:proofErr w:type="spellEnd"/>
      <w:r w:rsidR="00757557" w:rsidRPr="006258C2">
        <w:rPr>
          <w:rFonts w:ascii="Times New Roman" w:hAnsi="Times New Roman" w:cs="Times New Roman"/>
          <w:sz w:val="22"/>
        </w:rPr>
        <w:t xml:space="preserve"> insertion. Progeny F1 mice were histologically labeled as </w:t>
      </w:r>
      <w:proofErr w:type="spellStart"/>
      <w:r w:rsidR="00757557" w:rsidRPr="006258C2">
        <w:rPr>
          <w:rFonts w:ascii="Times New Roman" w:hAnsi="Times New Roman" w:cs="Times New Roman"/>
          <w:sz w:val="22"/>
        </w:rPr>
        <w:t>Cre-loxP</w:t>
      </w:r>
      <w:proofErr w:type="spellEnd"/>
      <w:r w:rsidR="00757557" w:rsidRPr="006258C2">
        <w:rPr>
          <w:rFonts w:ascii="Times New Roman" w:hAnsi="Times New Roman" w:cs="Times New Roman"/>
          <w:sz w:val="22"/>
        </w:rPr>
        <w:t xml:space="preserve"> recombination, which was observed in all islets expressing insulin-positive cells and negatively expressed in other tissues. </w:t>
      </w:r>
      <w:r w:rsidR="00133A9F" w:rsidRPr="006258C2">
        <w:rPr>
          <w:rFonts w:ascii="Times New Roman" w:hAnsi="Times New Roman" w:cs="Times New Roman"/>
          <w:sz w:val="22"/>
        </w:rPr>
        <w:t>T</w:t>
      </w:r>
      <w:r w:rsidR="00757557" w:rsidRPr="006258C2">
        <w:rPr>
          <w:rFonts w:ascii="Times New Roman" w:hAnsi="Times New Roman" w:cs="Times New Roman"/>
          <w:sz w:val="22"/>
        </w:rPr>
        <w:t>here was no significant difference in glucose tolerance between these genetically edited mice and wild type mice.</w:t>
      </w:r>
      <w:r w:rsidR="002B19F2" w:rsidRPr="006258C2">
        <w:rPr>
          <w:rFonts w:ascii="Times New Roman" w:hAnsi="Times New Roman" w:cs="Times New Roman"/>
          <w:sz w:val="22"/>
        </w:rPr>
        <w:t xml:space="preserve"> </w:t>
      </w:r>
      <w:r w:rsidR="00C5593A" w:rsidRPr="006258C2">
        <w:rPr>
          <w:rFonts w:ascii="Times New Roman" w:hAnsi="Times New Roman" w:cs="Times New Roman"/>
          <w:sz w:val="22"/>
        </w:rPr>
        <w:t xml:space="preserve">Applying </w:t>
      </w:r>
      <w:r w:rsidR="00757557" w:rsidRPr="006258C2">
        <w:rPr>
          <w:rFonts w:ascii="Times New Roman" w:hAnsi="Times New Roman" w:cs="Times New Roman"/>
          <w:sz w:val="22"/>
        </w:rPr>
        <w:t xml:space="preserve">CRISPR/Cas9 technology </w:t>
      </w:r>
      <w:r w:rsidR="001B11DE" w:rsidRPr="006258C2">
        <w:rPr>
          <w:rFonts w:ascii="Times New Roman" w:hAnsi="Times New Roman" w:cs="Times New Roman"/>
          <w:sz w:val="22"/>
        </w:rPr>
        <w:t>in</w:t>
      </w:r>
      <w:r w:rsidR="00757557" w:rsidRPr="006258C2">
        <w:rPr>
          <w:rFonts w:ascii="Times New Roman" w:hAnsi="Times New Roman" w:cs="Times New Roman"/>
          <w:sz w:val="22"/>
        </w:rPr>
        <w:t xml:space="preserve"> </w:t>
      </w:r>
      <w:r w:rsidR="00B402E7" w:rsidRPr="006258C2">
        <w:rPr>
          <w:rFonts w:ascii="Times New Roman" w:hAnsi="Times New Roman" w:cs="Times New Roman"/>
          <w:sz w:val="22"/>
        </w:rPr>
        <w:t xml:space="preserve">human </w:t>
      </w:r>
      <w:r w:rsidR="00757557" w:rsidRPr="006258C2">
        <w:rPr>
          <w:rFonts w:ascii="Times New Roman" w:hAnsi="Times New Roman" w:cs="Times New Roman"/>
          <w:sz w:val="22"/>
        </w:rPr>
        <w:t>iPSC</w:t>
      </w:r>
      <w:r w:rsidR="00B402E7" w:rsidRPr="006258C2">
        <w:rPr>
          <w:rFonts w:ascii="Times New Roman" w:hAnsi="Times New Roman" w:cs="Times New Roman"/>
          <w:sz w:val="22"/>
        </w:rPr>
        <w:t>s</w:t>
      </w:r>
      <w:r w:rsidR="00757557" w:rsidRPr="006258C2">
        <w:rPr>
          <w:rFonts w:ascii="Times New Roman" w:hAnsi="Times New Roman" w:cs="Times New Roman"/>
          <w:sz w:val="22"/>
        </w:rPr>
        <w:t xml:space="preserve"> to target diabetes-related genes</w:t>
      </w:r>
      <w:r w:rsidR="006A5CFA" w:rsidRPr="006258C2">
        <w:rPr>
          <w:rFonts w:ascii="Times New Roman" w:hAnsi="Times New Roman" w:cs="Times New Roman"/>
          <w:sz w:val="22"/>
        </w:rPr>
        <w:t xml:space="preserve"> </w:t>
      </w:r>
      <w:r w:rsidR="00757557" w:rsidRPr="006258C2">
        <w:rPr>
          <w:rFonts w:ascii="Times New Roman" w:hAnsi="Times New Roman" w:cs="Times New Roman"/>
          <w:sz w:val="22"/>
        </w:rPr>
        <w:t>has become a promising approach to explor</w:t>
      </w:r>
      <w:r w:rsidR="00133A9F" w:rsidRPr="006258C2">
        <w:rPr>
          <w:rFonts w:ascii="Times New Roman" w:hAnsi="Times New Roman" w:cs="Times New Roman"/>
          <w:sz w:val="22"/>
        </w:rPr>
        <w:t>e</w:t>
      </w:r>
      <w:r w:rsidR="00757557" w:rsidRPr="006258C2">
        <w:rPr>
          <w:rFonts w:ascii="Times New Roman" w:hAnsi="Times New Roman" w:cs="Times New Roman"/>
          <w:sz w:val="22"/>
        </w:rPr>
        <w:t xml:space="preserve"> the molecular mechanisms of diabetes.</w:t>
      </w:r>
      <w:r w:rsidR="00B402E7" w:rsidRPr="006258C2">
        <w:rPr>
          <w:rFonts w:ascii="Times New Roman" w:hAnsi="Times New Roman" w:cs="Times New Roman"/>
          <w:sz w:val="22"/>
        </w:rPr>
        <w:t xml:space="preserve"> </w:t>
      </w:r>
      <w:r w:rsidR="00275E0D" w:rsidRPr="006258C2">
        <w:rPr>
          <w:rFonts w:ascii="Times New Roman" w:hAnsi="Times New Roman" w:cs="Times New Roman"/>
          <w:sz w:val="22"/>
        </w:rPr>
        <w:t xml:space="preserve">For example, </w:t>
      </w:r>
      <w:r w:rsidR="003060D9" w:rsidRPr="006258C2">
        <w:rPr>
          <w:rFonts w:ascii="Times New Roman" w:hAnsi="Times New Roman" w:cs="Times New Roman"/>
          <w:sz w:val="22"/>
        </w:rPr>
        <w:t xml:space="preserve">human </w:t>
      </w:r>
      <w:r w:rsidR="00275E0D" w:rsidRPr="006258C2">
        <w:rPr>
          <w:rFonts w:ascii="Times New Roman" w:hAnsi="Times New Roman" w:cs="Times New Roman"/>
          <w:sz w:val="22"/>
        </w:rPr>
        <w:t>iPSCs are isolated from single-gene diabetic MODY patients, and genes encoding possible mutations such as HNF4A, GCK, PDX-1, and INS are edited by CRISPR</w:t>
      </w:r>
      <w:r w:rsidR="00D555CC" w:rsidRPr="006258C2">
        <w:rPr>
          <w:rFonts w:ascii="Times New Roman" w:hAnsi="Times New Roman" w:cs="Times New Roman"/>
          <w:sz w:val="22"/>
        </w:rPr>
        <w:t>;</w:t>
      </w:r>
      <w:r w:rsidR="0008053D" w:rsidRPr="006258C2">
        <w:rPr>
          <w:rFonts w:ascii="Times New Roman" w:hAnsi="Times New Roman" w:cs="Times New Roman"/>
          <w:sz w:val="22"/>
        </w:rPr>
        <w:t xml:space="preserve"> </w:t>
      </w:r>
      <w:r w:rsidR="00D555CC" w:rsidRPr="006258C2">
        <w:rPr>
          <w:rFonts w:ascii="Times New Roman" w:hAnsi="Times New Roman" w:cs="Times New Roman"/>
          <w:sz w:val="22"/>
        </w:rPr>
        <w:t>the edited iPSCs then</w:t>
      </w:r>
      <w:r w:rsidR="0008053D" w:rsidRPr="006258C2">
        <w:rPr>
          <w:rFonts w:ascii="Times New Roman" w:hAnsi="Times New Roman" w:cs="Times New Roman"/>
          <w:sz w:val="22"/>
        </w:rPr>
        <w:t xml:space="preserve"> </w:t>
      </w:r>
      <w:r w:rsidR="00275E0D" w:rsidRPr="006258C2">
        <w:rPr>
          <w:rFonts w:ascii="Times New Roman" w:hAnsi="Times New Roman" w:cs="Times New Roman"/>
          <w:sz w:val="22"/>
        </w:rPr>
        <w:t xml:space="preserve">differentiate into pancreatic progenitor cells and </w:t>
      </w:r>
      <w:r w:rsidR="00D555CC" w:rsidRPr="006258C2">
        <w:rPr>
          <w:rFonts w:ascii="Times New Roman" w:hAnsi="Times New Roman" w:cs="Times New Roman"/>
          <w:sz w:val="22"/>
        </w:rPr>
        <w:t xml:space="preserve">are </w:t>
      </w:r>
      <w:r w:rsidR="00AB13E1" w:rsidRPr="006258C2">
        <w:rPr>
          <w:rFonts w:ascii="Times New Roman" w:hAnsi="Times New Roman" w:cs="Times New Roman"/>
          <w:sz w:val="22"/>
        </w:rPr>
        <w:t xml:space="preserve">later </w:t>
      </w:r>
      <w:r w:rsidR="00275E0D" w:rsidRPr="006258C2">
        <w:rPr>
          <w:rFonts w:ascii="Times New Roman" w:hAnsi="Times New Roman" w:cs="Times New Roman"/>
          <w:sz w:val="22"/>
        </w:rPr>
        <w:t>transplanted into patients</w:t>
      </w:r>
      <w:r w:rsidR="00A86DA9" w:rsidRPr="006258C2">
        <w:rPr>
          <w:rFonts w:ascii="Times New Roman" w:hAnsi="Times New Roman" w:cs="Times New Roman"/>
          <w:sz w:val="22"/>
        </w:rPr>
        <w:t>.</w:t>
      </w:r>
      <w:r w:rsidR="000B5B51"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Vethe&lt;/Author&gt;&lt;Year&gt;2017&lt;/Year&gt;&lt;RecNum&gt;689&lt;/RecNum&gt;&lt;DisplayText&gt;&lt;style face="superscript"&gt;108&lt;/style&gt;&lt;/DisplayText&gt;&lt;record&gt;&lt;rec-number&gt;689&lt;/rec-number&gt;&lt;foreign-keys&gt;&lt;key app="EN" db-id="d2r9z9x58pzr2pe20aspf2sazw0as2xts2p0" timestamp="1567859815"&gt;689&lt;/key&gt;&lt;/foreign-keys&gt;&lt;ref-type name="Journal Article"&gt;17&lt;/ref-type&gt;&lt;contributors&gt;&lt;authors&gt;&lt;author&gt;Vethe, H.&lt;/author&gt;&lt;author&gt;Bjørlykke, Y.&lt;/author&gt;&lt;author&gt;Ghila, L. M.&lt;/author&gt;&lt;author&gt;Paulo, J. A.&lt;/author&gt;&lt;author&gt;Scholz, H.&lt;/author&gt;&lt;author&gt;Gygi, S. P.&lt;/author&gt;&lt;author&gt;Chera, S.&lt;/author&gt;&lt;author&gt;Ræder, H.&lt;/author&gt;&lt;/authors&gt;&lt;/contributors&gt;&lt;auth-address&gt;KG Jebsen Center for Diabetes Research, Department of Clinical Science, University of Bergen, Bergen, Norway.&amp;#xD;Department of Pediatrics, Haukeland University Hospital, Bergen, Norway.&amp;#xD;Department of Cell Biology, Harvard Medical School, Boston, MA, USA.&amp;#xD;Department of Transplant Medicine, Oslo University Hospital, Oslo, Norway.&amp;#xD;Department of Pediatrics, Haukeland University Hospital, Bergen, Norway. Helge.Rader@uib.no.&lt;/auth-address&gt;&lt;titles&gt;&lt;title&gt;Probing the missing mature β-cell proteomic landscape in differentiating patient iPSC-derived cells&lt;/title&gt;&lt;secondary-title&gt;Sci Rep&lt;/secondary-title&gt;&lt;/titles&gt;&lt;periodical&gt;&lt;full-title&gt;Sci Rep&lt;/full-title&gt;&lt;/periodical&gt;&lt;pages&gt;4780&lt;/pages&gt;&lt;volume&gt;7&lt;/volume&gt;&lt;number&gt;1&lt;/number&gt;&lt;edition&gt;2017/07/08&lt;/edition&gt;&lt;dates&gt;&lt;year&gt;2017&lt;/year&gt;&lt;pub-dates&gt;&lt;date&gt;Jul 06&lt;/date&gt;&lt;/pub-dates&gt;&lt;/dates&gt;&lt;isbn&gt;(Electronic)&amp;#xD;(Linking)&lt;/isbn&gt;&lt;accession-num&gt;28684784&lt;/accession-num&gt;&lt;urls&gt;&lt;/urls&gt;&lt;electronic-resource-num&gt;10.1038/s41598-017-04979-w&lt;/electronic-resource-num&gt;&lt;remote-database-provider&gt;NLM&lt;/remote-database-provider&gt;&lt;/record&gt;&lt;/Cite&gt;&lt;/EndNote&gt;</w:instrText>
      </w:r>
      <w:r w:rsidR="000B5B51"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08</w:t>
      </w:r>
      <w:r w:rsidR="000B5B51" w:rsidRPr="006258C2">
        <w:rPr>
          <w:rFonts w:ascii="Times New Roman" w:hAnsi="Times New Roman" w:cs="Times New Roman"/>
          <w:sz w:val="22"/>
        </w:rPr>
        <w:fldChar w:fldCharType="end"/>
      </w:r>
      <w:r w:rsidR="000B5B51" w:rsidRPr="006258C2">
        <w:rPr>
          <w:rFonts w:ascii="Times New Roman" w:hAnsi="Times New Roman" w:cs="Times New Roman"/>
          <w:sz w:val="22"/>
        </w:rPr>
        <w:t xml:space="preserve"> </w:t>
      </w:r>
      <w:r w:rsidR="002B19F2" w:rsidRPr="006258C2">
        <w:rPr>
          <w:rFonts w:ascii="Times New Roman" w:hAnsi="Times New Roman" w:cs="Times New Roman"/>
          <w:sz w:val="22"/>
        </w:rPr>
        <w:t>In addition, gene editing tools can also structurally modify proteins that promote chromatin structural variation, such as methylase</w:t>
      </w:r>
      <w:r w:rsidR="00D66377" w:rsidRPr="006258C2">
        <w:rPr>
          <w:rFonts w:ascii="Times New Roman" w:hAnsi="Times New Roman" w:cs="Times New Roman"/>
          <w:sz w:val="22"/>
        </w:rPr>
        <w:t>,</w:t>
      </w:r>
      <w:r w:rsidR="002B19F2" w:rsidRPr="006258C2">
        <w:rPr>
          <w:rFonts w:ascii="Times New Roman" w:hAnsi="Times New Roman" w:cs="Times New Roman"/>
          <w:sz w:val="22"/>
        </w:rPr>
        <w:t xml:space="preserve"> demethylase, acetylase or deacetylase, to treat diabetes</w:t>
      </w:r>
      <w:r w:rsidR="003A13C0" w:rsidRPr="006258C2">
        <w:rPr>
          <w:rFonts w:ascii="Times New Roman" w:hAnsi="Times New Roman" w:cs="Times New Roman"/>
          <w:sz w:val="22"/>
        </w:rPr>
        <w:t xml:space="preserve"> </w:t>
      </w:r>
      <w:r w:rsidR="00755D83" w:rsidRPr="006258C2">
        <w:rPr>
          <w:rFonts w:ascii="Times New Roman" w:hAnsi="Times New Roman" w:cs="Times New Roman"/>
          <w:sz w:val="22"/>
        </w:rPr>
        <w:t>e</w:t>
      </w:r>
      <w:r w:rsidR="002B19F2" w:rsidRPr="006258C2">
        <w:rPr>
          <w:rFonts w:ascii="Times New Roman" w:hAnsi="Times New Roman" w:cs="Times New Roman"/>
          <w:sz w:val="22"/>
        </w:rPr>
        <w:t>pigenetic</w:t>
      </w:r>
      <w:r w:rsidR="00915BEA" w:rsidRPr="006258C2">
        <w:rPr>
          <w:rFonts w:ascii="Times New Roman" w:hAnsi="Times New Roman" w:cs="Times New Roman"/>
          <w:sz w:val="22"/>
        </w:rPr>
        <w:t>a</w:t>
      </w:r>
      <w:r w:rsidR="002B19F2" w:rsidRPr="006258C2">
        <w:rPr>
          <w:rFonts w:ascii="Times New Roman" w:hAnsi="Times New Roman" w:cs="Times New Roman"/>
          <w:sz w:val="22"/>
        </w:rPr>
        <w:t>l</w:t>
      </w:r>
      <w:r w:rsidR="00915BEA" w:rsidRPr="006258C2">
        <w:rPr>
          <w:rFonts w:ascii="Times New Roman" w:hAnsi="Times New Roman" w:cs="Times New Roman"/>
          <w:sz w:val="22"/>
        </w:rPr>
        <w:t>l</w:t>
      </w:r>
      <w:r w:rsidR="002B19F2" w:rsidRPr="006258C2">
        <w:rPr>
          <w:rFonts w:ascii="Times New Roman" w:hAnsi="Times New Roman" w:cs="Times New Roman"/>
          <w:sz w:val="22"/>
        </w:rPr>
        <w:t>y</w:t>
      </w:r>
      <w:r w:rsidR="00A86DA9" w:rsidRPr="006258C2">
        <w:rPr>
          <w:rFonts w:ascii="Times New Roman" w:hAnsi="Times New Roman" w:cs="Times New Roman"/>
          <w:sz w:val="22"/>
        </w:rPr>
        <w:t>.</w:t>
      </w:r>
      <w:r w:rsidR="000B5B51" w:rsidRPr="006258C2">
        <w:rPr>
          <w:rFonts w:ascii="Times New Roman" w:hAnsi="Times New Roman" w:cs="Times New Roman"/>
          <w:sz w:val="22"/>
        </w:rPr>
        <w:fldChar w:fldCharType="begin">
          <w:fldData xml:space="preserve">PEVuZE5vdGU+PENpdGU+PEF1dGhvcj5MaWFvPC9BdXRob3I+PFllYXI+MjAxNzwvWWVhcj48UmVj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=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MaWFvPC9BdXRob3I+PFllYXI+MjAxNzwvWWVhcj48UmVj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=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0B5B51" w:rsidRPr="006258C2">
        <w:rPr>
          <w:rFonts w:ascii="Times New Roman" w:hAnsi="Times New Roman" w:cs="Times New Roman"/>
          <w:sz w:val="22"/>
        </w:rPr>
      </w:r>
      <w:r w:rsidR="000B5B51"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09</w:t>
      </w:r>
      <w:r w:rsidR="000B5B51" w:rsidRPr="006258C2">
        <w:rPr>
          <w:rFonts w:ascii="Times New Roman" w:hAnsi="Times New Roman" w:cs="Times New Roman"/>
          <w:sz w:val="22"/>
        </w:rPr>
        <w:fldChar w:fldCharType="end"/>
      </w:r>
    </w:p>
    <w:p w14:paraId="7D462D5C" w14:textId="5D72B419" w:rsidR="000D7A16" w:rsidRPr="006258C2" w:rsidRDefault="00492C52" w:rsidP="00ED426D">
      <w:pPr>
        <w:spacing w:line="480" w:lineRule="auto"/>
        <w:ind w:firstLine="420"/>
        <w:rPr>
          <w:rFonts w:ascii="Times New Roman" w:hAnsi="Times New Roman" w:cs="Times New Roman"/>
          <w:sz w:val="22"/>
        </w:rPr>
      </w:pPr>
      <w:r w:rsidRPr="006258C2">
        <w:rPr>
          <w:rFonts w:ascii="Times New Roman" w:hAnsi="Times New Roman" w:cs="Times New Roman"/>
          <w:sz w:val="22"/>
        </w:rPr>
        <w:t xml:space="preserve">Gene editing technology </w:t>
      </w:r>
      <w:r w:rsidR="002A1CF9" w:rsidRPr="006258C2">
        <w:rPr>
          <w:rFonts w:ascii="Times New Roman" w:hAnsi="Times New Roman" w:cs="Times New Roman"/>
          <w:sz w:val="22"/>
        </w:rPr>
        <w:t xml:space="preserve">is </w:t>
      </w:r>
      <w:r w:rsidRPr="006258C2">
        <w:rPr>
          <w:rFonts w:ascii="Times New Roman" w:hAnsi="Times New Roman" w:cs="Times New Roman"/>
          <w:sz w:val="22"/>
        </w:rPr>
        <w:t xml:space="preserve">also </w:t>
      </w:r>
      <w:r w:rsidR="002A1CF9" w:rsidRPr="006258C2">
        <w:rPr>
          <w:rFonts w:ascii="Times New Roman" w:hAnsi="Times New Roman" w:cs="Times New Roman"/>
          <w:sz w:val="22"/>
        </w:rPr>
        <w:t>critically involved</w:t>
      </w:r>
      <w:r w:rsidRPr="006258C2">
        <w:rPr>
          <w:rFonts w:ascii="Times New Roman" w:hAnsi="Times New Roman" w:cs="Times New Roman"/>
          <w:sz w:val="22"/>
        </w:rPr>
        <w:t xml:space="preserve"> in the study of lipid metabolism</w:t>
      </w:r>
      <w:r w:rsidR="00A86DA9" w:rsidRPr="006258C2">
        <w:rPr>
          <w:rFonts w:ascii="Times New Roman" w:hAnsi="Times New Roman" w:cs="Times New Roman"/>
          <w:sz w:val="22"/>
        </w:rPr>
        <w:t>.</w:t>
      </w:r>
      <w:r w:rsidR="007E131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Tirronen&lt;/Author&gt;&lt;Year&gt;2019&lt;/Year&gt;&lt;RecNum&gt;691&lt;/RecNum&gt;&lt;DisplayText&gt;&lt;style face="superscript"&gt;110&lt;/style&gt;&lt;/DisplayText&gt;&lt;record&gt;&lt;rec-number&gt;691&lt;/rec-number&gt;&lt;foreign-keys&gt;&lt;key app="EN" db-id="d2r9z9x58pzr2pe20aspf2sazw0as2xts2p0" timestamp="1567860499"&gt;691&lt;/key&gt;&lt;/foreign-keys&gt;&lt;ref-type name="Journal Article"&gt;17&lt;/ref-type&gt;&lt;contributors&gt;&lt;authors&gt;&lt;author&gt;Tirronen, A.&lt;/author&gt;&lt;author&gt;Hokkanen, K.&lt;/author&gt;&lt;author&gt;Vuorio, T.&lt;/author&gt;&lt;author&gt;Ylä-Herttuala, S.&lt;/author&gt;&lt;/authors&gt;&lt;/contributors&gt;&lt;auth-address&gt;A.I. Virtanen Institute for Molecular Sciences, University of Eastern Finland, P.O. Box 1627, FIN-70211 Kuopio, Finland.&amp;#xD;Heart Center and Gene Therapy Unit, Kuopio University Hospital P.O. Box 1777, FIN-70211 Kuopio, Finland.&lt;/auth-address&gt;&lt;titles&gt;&lt;title&gt;Recent advances in novel therapies for lipid disorders&lt;/title&gt;&lt;secondary-title&gt;Hum. Mol. Genet.&lt;/secondary-title&gt;&lt;/titles&gt;&lt;periodical&gt;&lt;full-title&gt;Hum. Mol. Genet.&lt;/full-title&gt;&lt;/periodical&gt;&lt;edition&gt;2019/06/23&lt;/edition&gt;&lt;dates&gt;&lt;year&gt;2019&lt;/year&gt;&lt;pub-dates&gt;&lt;date&gt;Jun 22&lt;/date&gt;&lt;/pub-dates&gt;&lt;/dates&gt;&lt;isbn&gt;(Electronic)&amp;#xD;(Linking)&lt;/isbn&gt;&lt;accession-num&gt;31227825&lt;/accession-num&gt;&lt;urls&gt;&lt;/urls&gt;&lt;electronic-resource-num&gt;10.1093/hmg/ddz132&lt;/electronic-resource-num&gt;&lt;remote-database-provider&gt;NLM&lt;/remote-database-provider&gt;&lt;/record&gt;&lt;/Cite&gt;&lt;/EndNote&gt;</w:instrText>
      </w:r>
      <w:r w:rsidR="007E131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10</w:t>
      </w:r>
      <w:r w:rsidR="007E1312" w:rsidRPr="006258C2">
        <w:rPr>
          <w:rFonts w:ascii="Times New Roman" w:hAnsi="Times New Roman" w:cs="Times New Roman"/>
          <w:sz w:val="22"/>
        </w:rPr>
        <w:fldChar w:fldCharType="end"/>
      </w:r>
      <w:r w:rsidR="00AB555E" w:rsidRPr="006258C2">
        <w:rPr>
          <w:rFonts w:ascii="Times New Roman" w:hAnsi="Times New Roman" w:cs="Times New Roman"/>
          <w:sz w:val="22"/>
        </w:rPr>
        <w:t xml:space="preserve"> The cAMP responsive element binding protein 3-like 3 (CREB3L3), a transcription factor expressed in the liver and small intestine</w:t>
      </w:r>
      <w:r w:rsidR="00ED426D" w:rsidRPr="006258C2">
        <w:rPr>
          <w:rFonts w:ascii="Times New Roman" w:hAnsi="Times New Roman" w:cs="Times New Roman"/>
          <w:sz w:val="22"/>
        </w:rPr>
        <w:t xml:space="preserve">, </w:t>
      </w:r>
      <w:r w:rsidR="00AB555E" w:rsidRPr="006258C2">
        <w:rPr>
          <w:rFonts w:ascii="Times New Roman" w:hAnsi="Times New Roman" w:cs="Times New Roman"/>
          <w:sz w:val="22"/>
        </w:rPr>
        <w:t xml:space="preserve">controls the energy </w:t>
      </w:r>
      <w:r w:rsidR="00900BFE" w:rsidRPr="006258C2">
        <w:rPr>
          <w:rFonts w:ascii="Times New Roman" w:hAnsi="Times New Roman" w:cs="Times New Roman"/>
          <w:sz w:val="22"/>
        </w:rPr>
        <w:t xml:space="preserve">metabolic equilibrium </w:t>
      </w:r>
      <w:r w:rsidR="00F76E6D" w:rsidRPr="006258C2">
        <w:rPr>
          <w:rFonts w:ascii="Times New Roman" w:hAnsi="Times New Roman" w:cs="Times New Roman"/>
          <w:sz w:val="22"/>
        </w:rPr>
        <w:t>in</w:t>
      </w:r>
      <w:r w:rsidR="00AB555E" w:rsidRPr="006258C2">
        <w:rPr>
          <w:rFonts w:ascii="Times New Roman" w:hAnsi="Times New Roman" w:cs="Times New Roman"/>
          <w:sz w:val="22"/>
        </w:rPr>
        <w:t xml:space="preserve"> fasting response. </w:t>
      </w:r>
      <w:r w:rsidR="00AB555E" w:rsidRPr="006258C2">
        <w:rPr>
          <w:rFonts w:ascii="Times New Roman" w:hAnsi="Times New Roman" w:cs="Times New Roman"/>
          <w:sz w:val="22"/>
        </w:rPr>
        <w:lastRenderedPageBreak/>
        <w:t>Nakagawa et al.</w:t>
      </w:r>
      <w:r w:rsidR="007E1312" w:rsidRPr="006258C2">
        <w:rPr>
          <w:rFonts w:ascii="Times New Roman" w:hAnsi="Times New Roman" w:cs="Times New Roman"/>
          <w:sz w:val="22"/>
        </w:rPr>
        <w:fldChar w:fldCharType="begin">
          <w:fldData xml:space="preserve">PEVuZE5vdGU+PENpdGU+PEF1dGhvcj5OYWthZ2F3YTwvQXV0aG9yPjxZZWFyPjIwMTY8L1llYXI+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OYWthZ2F3YTwvQXV0aG9yPjxZZWFyPjIwMTY8L1llYXI+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7E1312" w:rsidRPr="006258C2">
        <w:rPr>
          <w:rFonts w:ascii="Times New Roman" w:hAnsi="Times New Roman" w:cs="Times New Roman"/>
          <w:sz w:val="22"/>
        </w:rPr>
      </w:r>
      <w:r w:rsidR="007E131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11</w:t>
      </w:r>
      <w:r w:rsidR="007E1312" w:rsidRPr="006258C2">
        <w:rPr>
          <w:rFonts w:ascii="Times New Roman" w:hAnsi="Times New Roman" w:cs="Times New Roman"/>
          <w:sz w:val="22"/>
        </w:rPr>
        <w:fldChar w:fldCharType="end"/>
      </w:r>
      <w:r w:rsidR="00AB555E" w:rsidRPr="006258C2">
        <w:rPr>
          <w:rFonts w:ascii="Times New Roman" w:hAnsi="Times New Roman" w:cs="Times New Roman"/>
          <w:sz w:val="22"/>
        </w:rPr>
        <w:t xml:space="preserve"> used the one-step CRISPR/Cas9 system to </w:t>
      </w:r>
      <w:r w:rsidR="00163263" w:rsidRPr="006258C2">
        <w:rPr>
          <w:rFonts w:ascii="Times New Roman" w:hAnsi="Times New Roman" w:cs="Times New Roman"/>
          <w:sz w:val="22"/>
        </w:rPr>
        <w:t>establish</w:t>
      </w:r>
      <w:r w:rsidR="00481235" w:rsidRPr="006258C2">
        <w:rPr>
          <w:rFonts w:ascii="Times New Roman" w:hAnsi="Times New Roman" w:cs="Times New Roman"/>
          <w:sz w:val="22"/>
        </w:rPr>
        <w:t xml:space="preserve"> the</w:t>
      </w:r>
      <w:r w:rsidR="00163263" w:rsidRPr="006258C2">
        <w:rPr>
          <w:rFonts w:ascii="Times New Roman" w:hAnsi="Times New Roman" w:cs="Times New Roman"/>
          <w:sz w:val="22"/>
        </w:rPr>
        <w:t xml:space="preserve"> </w:t>
      </w:r>
      <w:r w:rsidR="00AB555E" w:rsidRPr="006258C2">
        <w:rPr>
          <w:rFonts w:ascii="Times New Roman" w:hAnsi="Times New Roman" w:cs="Times New Roman"/>
          <w:sz w:val="22"/>
        </w:rPr>
        <w:t>CREB3L3</w:t>
      </w:r>
      <w:r w:rsidR="00A86DA9" w:rsidRPr="006258C2">
        <w:rPr>
          <w:rFonts w:ascii="Times New Roman" w:hAnsi="Times New Roman" w:cs="Times New Roman"/>
          <w:sz w:val="22"/>
        </w:rPr>
        <w:t>-</w:t>
      </w:r>
      <w:r w:rsidR="00AB555E" w:rsidRPr="006258C2">
        <w:rPr>
          <w:rFonts w:ascii="Times New Roman" w:hAnsi="Times New Roman" w:cs="Times New Roman"/>
          <w:sz w:val="22"/>
        </w:rPr>
        <w:t xml:space="preserve">floxed </w:t>
      </w:r>
      <w:r w:rsidR="000B1656" w:rsidRPr="006258C2">
        <w:rPr>
          <w:rFonts w:ascii="Times New Roman" w:hAnsi="Times New Roman" w:cs="Times New Roman"/>
          <w:sz w:val="22"/>
        </w:rPr>
        <w:t xml:space="preserve">murine model </w:t>
      </w:r>
      <w:r w:rsidR="00AB555E" w:rsidRPr="006258C2">
        <w:rPr>
          <w:rFonts w:ascii="Times New Roman" w:hAnsi="Times New Roman" w:cs="Times New Roman"/>
          <w:sz w:val="22"/>
        </w:rPr>
        <w:t xml:space="preserve">for the first time, and subsequently obtained mice that </w:t>
      </w:r>
      <w:r w:rsidR="00A97F66" w:rsidRPr="006258C2">
        <w:rPr>
          <w:rFonts w:ascii="Times New Roman" w:hAnsi="Times New Roman" w:cs="Times New Roman"/>
          <w:sz w:val="22"/>
        </w:rPr>
        <w:t xml:space="preserve">were </w:t>
      </w:r>
      <w:r w:rsidR="00AB555E" w:rsidRPr="006258C2">
        <w:rPr>
          <w:rFonts w:ascii="Times New Roman" w:hAnsi="Times New Roman" w:cs="Times New Roman"/>
          <w:sz w:val="22"/>
        </w:rPr>
        <w:t xml:space="preserve">knocked out </w:t>
      </w:r>
      <w:r w:rsidR="00A97F66" w:rsidRPr="006258C2">
        <w:rPr>
          <w:rFonts w:ascii="Times New Roman" w:hAnsi="Times New Roman" w:cs="Times New Roman"/>
          <w:sz w:val="22"/>
        </w:rPr>
        <w:t xml:space="preserve">of </w:t>
      </w:r>
      <w:r w:rsidR="00AB555E" w:rsidRPr="006258C2">
        <w:rPr>
          <w:rFonts w:ascii="Times New Roman" w:hAnsi="Times New Roman" w:cs="Times New Roman"/>
          <w:sz w:val="22"/>
        </w:rPr>
        <w:t xml:space="preserve">CREB3L3 gene in the small intestine and liver, respectively. </w:t>
      </w:r>
      <w:r w:rsidR="00F1337B" w:rsidRPr="006258C2">
        <w:rPr>
          <w:rFonts w:ascii="Times New Roman" w:hAnsi="Times New Roman" w:cs="Times New Roman"/>
          <w:sz w:val="22"/>
        </w:rPr>
        <w:t>Evidence above</w:t>
      </w:r>
      <w:r w:rsidR="00AB555E" w:rsidRPr="006258C2">
        <w:rPr>
          <w:rFonts w:ascii="Times New Roman" w:hAnsi="Times New Roman" w:cs="Times New Roman"/>
          <w:sz w:val="22"/>
        </w:rPr>
        <w:t xml:space="preserve"> provide</w:t>
      </w:r>
      <w:r w:rsidR="00F1337B" w:rsidRPr="006258C2">
        <w:rPr>
          <w:rFonts w:ascii="Times New Roman" w:hAnsi="Times New Roman" w:cs="Times New Roman"/>
          <w:sz w:val="22"/>
        </w:rPr>
        <w:t>s</w:t>
      </w:r>
      <w:r w:rsidR="00AB555E" w:rsidRPr="006258C2">
        <w:rPr>
          <w:rFonts w:ascii="Times New Roman" w:hAnsi="Times New Roman" w:cs="Times New Roman"/>
          <w:sz w:val="22"/>
        </w:rPr>
        <w:t xml:space="preserve"> new </w:t>
      </w:r>
      <w:r w:rsidR="00F1337B" w:rsidRPr="006258C2">
        <w:rPr>
          <w:rFonts w:ascii="Times New Roman" w:hAnsi="Times New Roman" w:cs="Times New Roman"/>
          <w:sz w:val="22"/>
        </w:rPr>
        <w:t>understa</w:t>
      </w:r>
      <w:r w:rsidR="00EB0FF9" w:rsidRPr="006258C2">
        <w:rPr>
          <w:rFonts w:ascii="Times New Roman" w:hAnsi="Times New Roman" w:cs="Times New Roman"/>
          <w:sz w:val="22"/>
        </w:rPr>
        <w:t>n</w:t>
      </w:r>
      <w:r w:rsidR="00F1337B" w:rsidRPr="006258C2">
        <w:rPr>
          <w:rFonts w:ascii="Times New Roman" w:hAnsi="Times New Roman" w:cs="Times New Roman"/>
          <w:sz w:val="22"/>
        </w:rPr>
        <w:t>ding</w:t>
      </w:r>
      <w:r w:rsidR="00EB0FF9" w:rsidRPr="006258C2">
        <w:rPr>
          <w:rFonts w:ascii="Times New Roman" w:hAnsi="Times New Roman" w:cs="Times New Roman"/>
          <w:sz w:val="22"/>
        </w:rPr>
        <w:t xml:space="preserve"> </w:t>
      </w:r>
      <w:r w:rsidR="0061165E" w:rsidRPr="006258C2">
        <w:rPr>
          <w:rFonts w:ascii="Times New Roman" w:hAnsi="Times New Roman" w:cs="Times New Roman"/>
          <w:sz w:val="22"/>
        </w:rPr>
        <w:t>on</w:t>
      </w:r>
      <w:r w:rsidR="00AB555E" w:rsidRPr="006258C2">
        <w:rPr>
          <w:rFonts w:ascii="Times New Roman" w:hAnsi="Times New Roman" w:cs="Times New Roman"/>
          <w:sz w:val="22"/>
        </w:rPr>
        <w:t xml:space="preserve"> the role of CREB3L3 in plasma triglyceride metabolism and the </w:t>
      </w:r>
      <w:r w:rsidR="00A97F66" w:rsidRPr="006258C2">
        <w:rPr>
          <w:rFonts w:ascii="Times New Roman" w:hAnsi="Times New Roman" w:cs="Times New Roman"/>
          <w:sz w:val="22"/>
        </w:rPr>
        <w:t xml:space="preserve">its </w:t>
      </w:r>
      <w:r w:rsidR="00AB555E" w:rsidRPr="006258C2">
        <w:rPr>
          <w:rFonts w:ascii="Times New Roman" w:hAnsi="Times New Roman" w:cs="Times New Roman"/>
          <w:sz w:val="22"/>
        </w:rPr>
        <w:t xml:space="preserve">contribution </w:t>
      </w:r>
      <w:r w:rsidR="00A97F66" w:rsidRPr="006258C2">
        <w:rPr>
          <w:rFonts w:ascii="Times New Roman" w:hAnsi="Times New Roman" w:cs="Times New Roman"/>
          <w:sz w:val="22"/>
        </w:rPr>
        <w:t>in</w:t>
      </w:r>
      <w:r w:rsidR="00AB555E" w:rsidRPr="006258C2">
        <w:rPr>
          <w:rFonts w:ascii="Times New Roman" w:hAnsi="Times New Roman" w:cs="Times New Roman"/>
          <w:sz w:val="22"/>
        </w:rPr>
        <w:t xml:space="preserve"> liver and intestinal cholesterol metabolism.</w:t>
      </w:r>
      <w:r w:rsidR="007E1312" w:rsidRPr="006258C2">
        <w:rPr>
          <w:rFonts w:ascii="Times New Roman" w:hAnsi="Times New Roman" w:cs="Times New Roman"/>
          <w:sz w:val="22"/>
        </w:rPr>
        <w:t xml:space="preserve"> </w:t>
      </w:r>
      <w:r w:rsidR="003B0EC0" w:rsidRPr="006258C2">
        <w:rPr>
          <w:rFonts w:ascii="Times New Roman" w:hAnsi="Times New Roman" w:cs="Times New Roman"/>
          <w:sz w:val="22"/>
        </w:rPr>
        <w:t xml:space="preserve">Familial hypercholesterolemia is an autosomal single-gene dominant disease </w:t>
      </w:r>
      <w:r w:rsidR="00F46D4F" w:rsidRPr="006258C2">
        <w:rPr>
          <w:rFonts w:ascii="Times New Roman" w:hAnsi="Times New Roman" w:cs="Times New Roman"/>
          <w:sz w:val="22"/>
        </w:rPr>
        <w:t>correlated</w:t>
      </w:r>
      <w:r w:rsidR="003B0EC0" w:rsidRPr="006258C2">
        <w:rPr>
          <w:rFonts w:ascii="Times New Roman" w:hAnsi="Times New Roman" w:cs="Times New Roman"/>
          <w:sz w:val="22"/>
        </w:rPr>
        <w:t xml:space="preserve"> with a defect in the low-density lipoprotein receptor (LDLR) gene</w:t>
      </w:r>
      <w:r w:rsidR="00E36DD6" w:rsidRPr="006258C2">
        <w:rPr>
          <w:rFonts w:ascii="Times New Roman" w:hAnsi="Times New Roman" w:cs="Times New Roman"/>
          <w:sz w:val="22"/>
        </w:rPr>
        <w:t>,</w:t>
      </w:r>
      <w:r w:rsidR="003B0EC0" w:rsidRPr="006258C2">
        <w:rPr>
          <w:rFonts w:ascii="Times New Roman" w:hAnsi="Times New Roman" w:cs="Times New Roman"/>
          <w:sz w:val="22"/>
        </w:rPr>
        <w:t xml:space="preserve"> </w:t>
      </w:r>
      <w:r w:rsidR="00E36DD6" w:rsidRPr="006258C2">
        <w:rPr>
          <w:rFonts w:ascii="Times New Roman" w:hAnsi="Times New Roman" w:cs="Times New Roman"/>
          <w:sz w:val="22"/>
        </w:rPr>
        <w:t xml:space="preserve">which </w:t>
      </w:r>
      <w:r w:rsidR="003B0EC0" w:rsidRPr="006258C2">
        <w:rPr>
          <w:rFonts w:ascii="Times New Roman" w:hAnsi="Times New Roman" w:cs="Times New Roman"/>
          <w:sz w:val="22"/>
        </w:rPr>
        <w:t>causes a disorder in the body's lipid metabolism. In 2012, Carlson et al.</w:t>
      </w:r>
      <w:r w:rsidR="007E131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Carlson&lt;/Author&gt;&lt;Year&gt;2012&lt;/Year&gt;&lt;RecNum&gt;599&lt;/RecNum&gt;&lt;DisplayText&gt;&lt;style face="superscript"&gt;112&lt;/style&gt;&lt;/DisplayText&gt;&lt;record&gt;&lt;rec-number&gt;599&lt;/rec-number&gt;&lt;foreign-keys&gt;&lt;key app="EN" db-id="d2r9z9x58pzr2pe20aspf2sazw0as2xts2p0" timestamp="1567081688"&gt;599&lt;/key&gt;&lt;/foreign-keys&gt;&lt;ref-type name="Journal Article"&gt;17&lt;/ref-type&gt;&lt;contributors&gt;&lt;authors&gt;&lt;author&gt;Carlson, D. F.&lt;/author&gt;&lt;author&gt;Tan, W.&lt;/author&gt;&lt;author&gt;Lillico, S. G.&lt;/author&gt;&lt;author&gt;Stverakova, D.&lt;/author&gt;&lt;author&gt;Proudfoot, C.&lt;/author&gt;&lt;author&gt;Christian, M.&lt;/author&gt;&lt;author&gt;Voytas, D. F.&lt;/author&gt;&lt;author&gt;Long, C. R.&lt;/author&gt;&lt;author&gt;Whitelaw, C. B.&lt;/author&gt;&lt;author&gt;Fahrenkrug, S. C.&lt;/author&gt;&lt;/authors&gt;&lt;/contributors&gt;&lt;auth-address&gt;Center for Genome Engineering and Department of Animal Science, University of Minnesota, St Paul, MN 55108, USA.&lt;/auth-address&gt;&lt;titles&gt;&lt;title&gt;Efficient TALEN-mediated gene knockout in livestock&lt;/title&gt;&lt;secondary-title&gt;Proc. Natl. Acad. Sci. U.S.A.&lt;/secondary-title&gt;&lt;/titles&gt;&lt;periodical&gt;&lt;full-title&gt;Proc. Natl. Acad. Sci. U.S.A.&lt;/full-title&gt;&lt;/periodical&gt;&lt;pages&gt;17382-7&lt;/pages&gt;&lt;volume&gt;109&lt;/volume&gt;&lt;number&gt;43&lt;/number&gt;&lt;edition&gt;2012/10/03&lt;/edition&gt;&lt;dates&gt;&lt;year&gt;2012&lt;/year&gt;&lt;pub-dates&gt;&lt;date&gt;Oct 23&lt;/date&gt;&lt;/pub-dates&gt;&lt;/dates&gt;&lt;isbn&gt;(Electronic)&amp;#xD;(Linking)&lt;/isbn&gt;&lt;accession-num&gt;23027955&lt;/accession-num&gt;&lt;urls&gt;&lt;/urls&gt;&lt;custom2&gt;PMC3491456&lt;/custom2&gt;&lt;electronic-resource-num&gt;10.1073/pnas.1211446109&lt;/electronic-resource-num&gt;&lt;remote-database-provider&gt;NLM&lt;/remote-database-provider&gt;&lt;/record&gt;&lt;/Cite&gt;&lt;/EndNote&gt;</w:instrText>
      </w:r>
      <w:r w:rsidR="007E131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12</w:t>
      </w:r>
      <w:r w:rsidR="007E1312" w:rsidRPr="006258C2">
        <w:rPr>
          <w:rFonts w:ascii="Times New Roman" w:hAnsi="Times New Roman" w:cs="Times New Roman"/>
          <w:sz w:val="22"/>
        </w:rPr>
        <w:fldChar w:fldCharType="end"/>
      </w:r>
      <w:r w:rsidR="003B0EC0" w:rsidRPr="006258C2">
        <w:rPr>
          <w:rFonts w:ascii="Times New Roman" w:hAnsi="Times New Roman" w:cs="Times New Roman"/>
          <w:sz w:val="22"/>
        </w:rPr>
        <w:t xml:space="preserve"> used TALENs technology to target LDLR in porcine fetal fibroblasts, </w:t>
      </w:r>
      <w:r w:rsidR="000C06BA" w:rsidRPr="006258C2">
        <w:rPr>
          <w:rFonts w:ascii="Times New Roman" w:hAnsi="Times New Roman" w:cs="Times New Roman"/>
          <w:sz w:val="22"/>
        </w:rPr>
        <w:t>and obtained</w:t>
      </w:r>
      <w:r w:rsidR="003B0EC0" w:rsidRPr="006258C2">
        <w:rPr>
          <w:rFonts w:ascii="Times New Roman" w:hAnsi="Times New Roman" w:cs="Times New Roman"/>
          <w:sz w:val="22"/>
        </w:rPr>
        <w:t xml:space="preserve"> miniature swine containing mono- and biallelic mutations </w:t>
      </w:r>
      <w:r w:rsidR="003C2012" w:rsidRPr="006258C2">
        <w:rPr>
          <w:rFonts w:ascii="Times New Roman" w:hAnsi="Times New Roman" w:cs="Times New Roman"/>
          <w:sz w:val="22"/>
        </w:rPr>
        <w:t>in</w:t>
      </w:r>
      <w:r w:rsidR="003B0EC0" w:rsidRPr="006258C2">
        <w:rPr>
          <w:rFonts w:ascii="Times New Roman" w:hAnsi="Times New Roman" w:cs="Times New Roman"/>
          <w:sz w:val="22"/>
        </w:rPr>
        <w:t xml:space="preserve"> LDL</w:t>
      </w:r>
      <w:r w:rsidR="000C06BA" w:rsidRPr="006258C2">
        <w:rPr>
          <w:rFonts w:ascii="Times New Roman" w:hAnsi="Times New Roman" w:cs="Times New Roman"/>
          <w:sz w:val="22"/>
        </w:rPr>
        <w:t>R</w:t>
      </w:r>
      <w:r w:rsidR="003C2012" w:rsidRPr="006258C2">
        <w:rPr>
          <w:rFonts w:ascii="Times New Roman" w:hAnsi="Times New Roman" w:cs="Times New Roman"/>
          <w:sz w:val="22"/>
        </w:rPr>
        <w:t>,</w:t>
      </w:r>
      <w:r w:rsidR="003B0EC0" w:rsidRPr="006258C2">
        <w:rPr>
          <w:rFonts w:ascii="Times New Roman" w:hAnsi="Times New Roman" w:cs="Times New Roman"/>
          <w:sz w:val="22"/>
        </w:rPr>
        <w:t xml:space="preserve"> </w:t>
      </w:r>
      <w:r w:rsidR="003C2012" w:rsidRPr="006258C2">
        <w:rPr>
          <w:rFonts w:ascii="Times New Roman" w:hAnsi="Times New Roman" w:cs="Times New Roman"/>
          <w:sz w:val="22"/>
        </w:rPr>
        <w:t>thus generating</w:t>
      </w:r>
      <w:r w:rsidR="003B0EC0" w:rsidRPr="006258C2">
        <w:rPr>
          <w:rFonts w:ascii="Times New Roman" w:hAnsi="Times New Roman" w:cs="Times New Roman"/>
          <w:sz w:val="22"/>
        </w:rPr>
        <w:t xml:space="preserve"> models of familial hypercholesterolemia, which </w:t>
      </w:r>
      <w:r w:rsidR="00745678" w:rsidRPr="006258C2">
        <w:rPr>
          <w:rFonts w:ascii="Times New Roman" w:hAnsi="Times New Roman" w:cs="Times New Roman"/>
          <w:sz w:val="22"/>
        </w:rPr>
        <w:t>came with critical</w:t>
      </w:r>
      <w:r w:rsidR="003B0EC0" w:rsidRPr="006258C2">
        <w:rPr>
          <w:rFonts w:ascii="Times New Roman" w:hAnsi="Times New Roman" w:cs="Times New Roman"/>
          <w:sz w:val="22"/>
        </w:rPr>
        <w:t xml:space="preserve"> biomedical </w:t>
      </w:r>
      <w:r w:rsidR="00745678" w:rsidRPr="006258C2">
        <w:rPr>
          <w:rFonts w:ascii="Times New Roman" w:hAnsi="Times New Roman" w:cs="Times New Roman"/>
          <w:sz w:val="22"/>
        </w:rPr>
        <w:t xml:space="preserve">significance </w:t>
      </w:r>
      <w:r w:rsidR="003C2012" w:rsidRPr="006258C2">
        <w:rPr>
          <w:rFonts w:ascii="Times New Roman" w:hAnsi="Times New Roman" w:cs="Times New Roman"/>
          <w:sz w:val="22"/>
        </w:rPr>
        <w:t xml:space="preserve">in </w:t>
      </w:r>
      <w:r w:rsidR="00745678" w:rsidRPr="006258C2">
        <w:rPr>
          <w:rFonts w:ascii="Times New Roman" w:hAnsi="Times New Roman" w:cs="Times New Roman" w:hint="eastAsia"/>
          <w:sz w:val="22"/>
        </w:rPr>
        <w:t>simu</w:t>
      </w:r>
      <w:r w:rsidR="00745678" w:rsidRPr="006258C2">
        <w:rPr>
          <w:rFonts w:ascii="Times New Roman" w:hAnsi="Times New Roman" w:cs="Times New Roman"/>
          <w:sz w:val="22"/>
        </w:rPr>
        <w:t>lating</w:t>
      </w:r>
      <w:r w:rsidR="003B0EC0" w:rsidRPr="006258C2">
        <w:rPr>
          <w:rFonts w:ascii="Times New Roman" w:hAnsi="Times New Roman" w:cs="Times New Roman"/>
          <w:sz w:val="22"/>
        </w:rPr>
        <w:t xml:space="preserve"> lipid metabolic syndrome. </w:t>
      </w:r>
      <w:r w:rsidR="00E31C85" w:rsidRPr="006258C2">
        <w:rPr>
          <w:rFonts w:ascii="Times New Roman" w:hAnsi="Times New Roman" w:cs="Times New Roman"/>
          <w:sz w:val="22"/>
        </w:rPr>
        <w:t xml:space="preserve">Recent genome-wide association studies have identified tribbles homolog 1 (TRIB1) to be </w:t>
      </w:r>
      <w:r w:rsidR="00B41DCB" w:rsidRPr="006258C2">
        <w:rPr>
          <w:rFonts w:ascii="Times New Roman" w:hAnsi="Times New Roman" w:cs="Times New Roman"/>
          <w:sz w:val="22"/>
        </w:rPr>
        <w:t>associated with</w:t>
      </w:r>
      <w:r w:rsidR="00E31C85" w:rsidRPr="006258C2">
        <w:rPr>
          <w:rFonts w:ascii="Times New Roman" w:hAnsi="Times New Roman" w:cs="Times New Roman"/>
          <w:sz w:val="22"/>
        </w:rPr>
        <w:t xml:space="preserve"> lipoprotein metabolism in human hepatocytes. Hepatic-specific overexpression of Trib1 reduced plasma TG and cholesterol </w:t>
      </w:r>
      <w:r w:rsidR="00ED426D" w:rsidRPr="006258C2">
        <w:rPr>
          <w:rFonts w:ascii="Times New Roman" w:hAnsi="Times New Roman" w:cs="Times New Roman"/>
          <w:sz w:val="22"/>
        </w:rPr>
        <w:t xml:space="preserve">levels </w:t>
      </w:r>
      <w:r w:rsidR="00E31C85" w:rsidRPr="006258C2">
        <w:rPr>
          <w:rFonts w:ascii="Times New Roman" w:hAnsi="Times New Roman" w:cs="Times New Roman"/>
          <w:sz w:val="22"/>
        </w:rPr>
        <w:t xml:space="preserve">by reducing </w:t>
      </w:r>
      <w:r w:rsidR="00ED426D" w:rsidRPr="006258C2">
        <w:rPr>
          <w:rFonts w:ascii="Times New Roman" w:hAnsi="Times New Roman" w:cs="Times New Roman"/>
          <w:sz w:val="22"/>
        </w:rPr>
        <w:t xml:space="preserve">the production of </w:t>
      </w:r>
      <w:r w:rsidR="00E31C85" w:rsidRPr="006258C2">
        <w:rPr>
          <w:rFonts w:ascii="Times New Roman" w:hAnsi="Times New Roman" w:cs="Times New Roman"/>
          <w:sz w:val="22"/>
        </w:rPr>
        <w:t xml:space="preserve">VLDL; </w:t>
      </w:r>
      <w:r w:rsidR="00ED426D" w:rsidRPr="006258C2">
        <w:rPr>
          <w:rFonts w:ascii="Times New Roman" w:hAnsi="Times New Roman" w:cs="Times New Roman"/>
          <w:sz w:val="22"/>
        </w:rPr>
        <w:t>in contrast</w:t>
      </w:r>
      <w:r w:rsidR="00E31C85" w:rsidRPr="006258C2">
        <w:rPr>
          <w:rFonts w:ascii="Times New Roman" w:hAnsi="Times New Roman" w:cs="Times New Roman"/>
          <w:sz w:val="22"/>
        </w:rPr>
        <w:t>, Trib1-knockout mice showed elevated plasma TG and cholesterol</w:t>
      </w:r>
      <w:r w:rsidR="00ED426D" w:rsidRPr="006258C2">
        <w:rPr>
          <w:rFonts w:ascii="Times New Roman" w:hAnsi="Times New Roman" w:cs="Times New Roman"/>
          <w:sz w:val="22"/>
        </w:rPr>
        <w:t xml:space="preserve"> levels </w:t>
      </w:r>
      <w:r w:rsidR="00E31C85" w:rsidRPr="006258C2">
        <w:rPr>
          <w:rFonts w:ascii="Times New Roman" w:hAnsi="Times New Roman" w:cs="Times New Roman"/>
          <w:sz w:val="22"/>
        </w:rPr>
        <w:t xml:space="preserve"> due to increased </w:t>
      </w:r>
      <w:r w:rsidR="00ED426D" w:rsidRPr="006258C2">
        <w:rPr>
          <w:rFonts w:ascii="Times New Roman" w:hAnsi="Times New Roman" w:cs="Times New Roman"/>
          <w:sz w:val="22"/>
        </w:rPr>
        <w:t xml:space="preserve">production of </w:t>
      </w:r>
      <w:r w:rsidR="00E31C85" w:rsidRPr="006258C2">
        <w:rPr>
          <w:rFonts w:ascii="Times New Roman" w:hAnsi="Times New Roman" w:cs="Times New Roman"/>
          <w:sz w:val="22"/>
        </w:rPr>
        <w:t>VLDL</w:t>
      </w:r>
      <w:r w:rsidR="00A86DA9" w:rsidRPr="006258C2">
        <w:rPr>
          <w:rFonts w:ascii="Times New Roman" w:hAnsi="Times New Roman" w:cs="Times New Roman"/>
          <w:sz w:val="22"/>
        </w:rPr>
        <w:t>.</w:t>
      </w:r>
      <w:r w:rsidR="007E131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Burkhardt&lt;/Author&gt;&lt;Year&gt;2010&lt;/Year&gt;&lt;RecNum&gt;693&lt;/RecNum&gt;&lt;DisplayText&gt;&lt;style face="superscript"&gt;113&lt;/style&gt;&lt;/DisplayText&gt;&lt;record&gt;&lt;rec-number&gt;693&lt;/rec-number&gt;&lt;foreign-keys&gt;&lt;key app="EN" db-id="d2r9z9x58pzr2pe20aspf2sazw0as2xts2p0" timestamp="1567860781"&gt;693&lt;/key&gt;&lt;/foreign-keys&gt;&lt;ref-type name="Journal Article"&gt;17&lt;/ref-type&gt;&lt;contributors&gt;&lt;authors&gt;&lt;author&gt;Burkhardt, R.&lt;/author&gt;&lt;author&gt;Toh, S. A.&lt;/author&gt;&lt;author&gt;Lagor, W. R.&lt;/author&gt;&lt;author&gt;Birkeland, A.&lt;/author&gt;&lt;author&gt;Levin, M.&lt;/author&gt;&lt;author&gt;Li, X.&lt;/author&gt;&lt;author&gt;Robblee, M.&lt;/author&gt;&lt;author&gt;Fedorov, V. D.&lt;/author&gt;&lt;author&gt;Yamamoto, M.&lt;/author&gt;&lt;author&gt;Satoh, T.&lt;/author&gt;&lt;author&gt;Akira, S.&lt;/author&gt;&lt;author&gt;Kathiresan, S.&lt;/author&gt;&lt;author&gt;Breslow, J. L.&lt;/author&gt;&lt;author&gt;Rader, D. J.&lt;/author&gt;&lt;/authors&gt;&lt;/contributors&gt;&lt;auth-address&gt;Laboratory of Biochemical Genetics and Metabolism, The Rockefeller University, New York, New York, USA.&lt;/auth-address&gt;&lt;titles&gt;&lt;title&gt;Trib1 is a lipid- and myocardial infarction-associated gene that regulates hepatic lipogenesis and VLDL production in mice&lt;/title&gt;&lt;secondary-title&gt;J. Clin. Invest.&lt;/secondary-title&gt;&lt;/titles&gt;&lt;periodical&gt;&lt;full-title&gt;J. Clin. Invest.&lt;/full-title&gt;&lt;/periodical&gt;&lt;pages&gt;4410-4&lt;/pages&gt;&lt;volume&gt;120&lt;/volume&gt;&lt;number&gt;12&lt;/number&gt;&lt;edition&gt;2010/11/19&lt;/edition&gt;&lt;dates&gt;&lt;year&gt;2010&lt;/year&gt;&lt;pub-dates&gt;&lt;date&gt;Dec&lt;/date&gt;&lt;/pub-dates&gt;&lt;/dates&gt;&lt;isbn&gt;(Electronic)&amp;#xD;(Linking)&lt;/isbn&gt;&lt;accession-num&gt;21084752&lt;/accession-num&gt;&lt;urls&gt;&lt;/urls&gt;&lt;custom2&gt;PMC2993600&lt;/custom2&gt;&lt;electronic-resource-num&gt;10.1172/jci44213&lt;/electronic-resource-num&gt;&lt;remote-database-provider&gt;NLM&lt;/remote-database-provider&gt;&lt;/record&gt;&lt;/Cite&gt;&lt;/EndNote&gt;</w:instrText>
      </w:r>
      <w:r w:rsidR="007E131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13</w:t>
      </w:r>
      <w:r w:rsidR="007E1312" w:rsidRPr="006258C2">
        <w:rPr>
          <w:rFonts w:ascii="Times New Roman" w:hAnsi="Times New Roman" w:cs="Times New Roman"/>
          <w:sz w:val="22"/>
        </w:rPr>
        <w:fldChar w:fldCharType="end"/>
      </w:r>
      <w:r w:rsidR="00E31C85" w:rsidRPr="006258C2">
        <w:rPr>
          <w:rFonts w:ascii="Times New Roman" w:hAnsi="Times New Roman" w:cs="Times New Roman"/>
          <w:sz w:val="22"/>
        </w:rPr>
        <w:t xml:space="preserve"> </w:t>
      </w:r>
      <w:r w:rsidR="00DE193B" w:rsidRPr="006258C2">
        <w:rPr>
          <w:rFonts w:ascii="Times New Roman" w:hAnsi="Times New Roman" w:cs="Times New Roman"/>
          <w:sz w:val="22"/>
        </w:rPr>
        <w:t xml:space="preserve">To further explore its regulation </w:t>
      </w:r>
      <w:r w:rsidR="00DB6EE5" w:rsidRPr="006258C2">
        <w:rPr>
          <w:rFonts w:ascii="Times New Roman" w:hAnsi="Times New Roman" w:cs="Times New Roman"/>
          <w:sz w:val="22"/>
        </w:rPr>
        <w:t>on</w:t>
      </w:r>
      <w:r w:rsidR="00DE193B" w:rsidRPr="006258C2">
        <w:rPr>
          <w:rFonts w:ascii="Times New Roman" w:hAnsi="Times New Roman" w:cs="Times New Roman"/>
          <w:sz w:val="22"/>
        </w:rPr>
        <w:t xml:space="preserve"> lipid metabolism, </w:t>
      </w:r>
      <w:proofErr w:type="spellStart"/>
      <w:r w:rsidR="00DE193B" w:rsidRPr="006258C2">
        <w:rPr>
          <w:rFonts w:ascii="Times New Roman" w:hAnsi="Times New Roman" w:cs="Times New Roman"/>
          <w:sz w:val="22"/>
        </w:rPr>
        <w:t>Nagiec</w:t>
      </w:r>
      <w:proofErr w:type="spellEnd"/>
      <w:r w:rsidR="00DE193B" w:rsidRPr="006258C2">
        <w:rPr>
          <w:rFonts w:ascii="Times New Roman" w:hAnsi="Times New Roman" w:cs="Times New Roman"/>
          <w:sz w:val="22"/>
        </w:rPr>
        <w:t xml:space="preserve"> et al.</w:t>
      </w:r>
      <w:r w:rsidR="007E1312"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Nagiec&lt;/Author&gt;&lt;Year&gt;2015&lt;/Year&gt;&lt;RecNum&gt;595&lt;/RecNum&gt;&lt;DisplayText&gt;&lt;style face="superscript"&gt;114&lt;/style&gt;&lt;/DisplayText&gt;&lt;record&gt;&lt;rec-number&gt;595&lt;/rec-number&gt;&lt;foreign-keys&gt;&lt;key app="EN" db-id="d2r9z9x58pzr2pe20aspf2sazw0as2xts2p0" timestamp="1567002137"&gt;595&lt;/key&gt;&lt;/foreign-keys&gt;&lt;ref-type name="Journal Article"&gt;17&lt;/ref-type&gt;&lt;contributors&gt;&lt;authors&gt;&lt;author&gt;Nagiec, M. M.&lt;/author&gt;&lt;author&gt;Skepner, A. P.&lt;/author&gt;&lt;author&gt;Negri, J.&lt;/author&gt;&lt;author&gt;Eichhorn, M.&lt;/author&gt;&lt;author&gt;Kuperwasser, N.&lt;/author&gt;&lt;author&gt;Comer, E.&lt;/author&gt;&lt;author&gt;Muncipinto, G.&lt;/author&gt;&lt;author&gt;Subramanian, A.&lt;/author&gt;&lt;author&gt;Clish, C.&lt;/author&gt;&lt;author&gt;Musunuru, K.&lt;/author&gt;&lt;author&gt;Duvall, J. R.&lt;/author&gt;&lt;author&gt;Foley, M.&lt;/author&gt;&lt;author&gt;Perez, J. R.&lt;/author&gt;&lt;author&gt;Palmer, M. A.&lt;/author&gt;&lt;/authors&gt;&lt;/contributors&gt;&lt;auth-address&gt;Therapeutics Platform, Center for the Science of Therapeutics, Broad Institute of MIT and Harvard, Cambridge, Massachusetts, United States of America.&amp;#xD;Department of Stem Cell and Regenerative Biology, Harvard University, Cambridge, Massachusetts, United States of America.&amp;#xD;Cancer Program, Broad Institute of MIT and Harvard, Cambridge, Massachusetts, United States of America.&amp;#xD;Metabolite Profiling Platform, Broad Institute of MIT and Harvard, Cambridge, Massachusetts, United States of America.&lt;/auth-address&gt;&lt;titles&gt;&lt;title&gt;Modulators of hepatic lipoprotein metabolism identified in a search for small-molecule inducers of tribbles pseudokinase 1 expression&lt;/title&gt;&lt;secondary-title&gt;PLoS ONE&lt;/secondary-title&gt;&lt;/titles&gt;&lt;periodical&gt;&lt;full-title&gt;PLoS One&lt;/full-title&gt;&lt;/periodical&gt;&lt;pages&gt;e0120295&lt;/pages&gt;&lt;volume&gt;10&lt;/volume&gt;&lt;number&gt;3&lt;/number&gt;&lt;edition&gt;2015/03/27&lt;/edition&gt;&lt;dates&gt;&lt;year&gt;2015&lt;/year&gt;&lt;/dates&gt;&lt;isbn&gt;(Electronic)&amp;#xD;(Linking)&lt;/isbn&gt;&lt;accession-num&gt;25811180&lt;/accession-num&gt;&lt;urls&gt;&lt;/urls&gt;&lt;custom2&gt;PMC4374785&lt;/custom2&gt;&lt;electronic-resource-num&gt;10.1371/journal.pone.0120295&lt;/electronic-resource-num&gt;&lt;remote-database-provider&gt;NLM&lt;/remote-database-provider&gt;&lt;/record&gt;&lt;/Cite&gt;&lt;/EndNote&gt;</w:instrText>
      </w:r>
      <w:r w:rsidR="007E1312"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14</w:t>
      </w:r>
      <w:r w:rsidR="007E1312" w:rsidRPr="006258C2">
        <w:rPr>
          <w:rFonts w:ascii="Times New Roman" w:hAnsi="Times New Roman" w:cs="Times New Roman"/>
          <w:sz w:val="22"/>
        </w:rPr>
        <w:fldChar w:fldCharType="end"/>
      </w:r>
      <w:r w:rsidR="00DE193B" w:rsidRPr="006258C2">
        <w:rPr>
          <w:rFonts w:ascii="Times New Roman" w:hAnsi="Times New Roman" w:cs="Times New Roman"/>
          <w:sz w:val="22"/>
        </w:rPr>
        <w:t xml:space="preserve"> induced destruction </w:t>
      </w:r>
      <w:r w:rsidR="00DB6EE5" w:rsidRPr="006258C2">
        <w:rPr>
          <w:rFonts w:ascii="Times New Roman" w:hAnsi="Times New Roman" w:cs="Times New Roman"/>
          <w:sz w:val="22"/>
        </w:rPr>
        <w:t>to</w:t>
      </w:r>
      <w:r w:rsidR="00DE193B" w:rsidRPr="006258C2">
        <w:rPr>
          <w:rFonts w:ascii="Times New Roman" w:hAnsi="Times New Roman" w:cs="Times New Roman"/>
          <w:sz w:val="22"/>
        </w:rPr>
        <w:t xml:space="preserve"> the chromosome </w:t>
      </w:r>
      <w:r w:rsidR="00DB6EE5" w:rsidRPr="006258C2">
        <w:rPr>
          <w:rFonts w:ascii="Times New Roman" w:hAnsi="Times New Roman" w:cs="Times New Roman"/>
          <w:sz w:val="22"/>
        </w:rPr>
        <w:t>at</w:t>
      </w:r>
      <w:r w:rsidR="00DE193B" w:rsidRPr="006258C2">
        <w:rPr>
          <w:rFonts w:ascii="Times New Roman" w:hAnsi="Times New Roman" w:cs="Times New Roman"/>
          <w:sz w:val="22"/>
        </w:rPr>
        <w:t xml:space="preserve"> the TRIB1 locus by </w:t>
      </w:r>
      <w:r w:rsidR="00D0265C" w:rsidRPr="006258C2">
        <w:rPr>
          <w:rFonts w:ascii="Times New Roman" w:hAnsi="Times New Roman" w:cs="Times New Roman"/>
          <w:sz w:val="22"/>
        </w:rPr>
        <w:t>delivering CRISPR/Cas9 system into mouse liver via a non-pathogenic AAV,</w:t>
      </w:r>
      <w:r w:rsidR="00DE193B" w:rsidRPr="006258C2">
        <w:rPr>
          <w:rFonts w:ascii="Times New Roman" w:hAnsi="Times New Roman" w:cs="Times New Roman"/>
          <w:sz w:val="22"/>
        </w:rPr>
        <w:t xml:space="preserve"> which increased the transcription of PCKS9 and the secretion of PCKS9 protein</w:t>
      </w:r>
      <w:r w:rsidR="00DB6EE5" w:rsidRPr="006258C2">
        <w:rPr>
          <w:rFonts w:ascii="Times New Roman" w:hAnsi="Times New Roman" w:cs="Times New Roman"/>
          <w:sz w:val="22"/>
        </w:rPr>
        <w:t>;</w:t>
      </w:r>
      <w:r w:rsidR="00DE193B" w:rsidRPr="006258C2">
        <w:rPr>
          <w:rFonts w:ascii="Times New Roman" w:hAnsi="Times New Roman" w:cs="Times New Roman"/>
          <w:sz w:val="22"/>
        </w:rPr>
        <w:t xml:space="preserve"> </w:t>
      </w:r>
      <w:r w:rsidR="00DB6EE5" w:rsidRPr="006258C2">
        <w:rPr>
          <w:rFonts w:ascii="Times New Roman" w:hAnsi="Times New Roman" w:cs="Times New Roman"/>
          <w:sz w:val="22"/>
        </w:rPr>
        <w:t>t</w:t>
      </w:r>
      <w:r w:rsidR="00DE193B" w:rsidRPr="006258C2">
        <w:rPr>
          <w:rFonts w:ascii="Times New Roman" w:hAnsi="Times New Roman" w:cs="Times New Roman"/>
          <w:sz w:val="22"/>
        </w:rPr>
        <w:t xml:space="preserve">hese </w:t>
      </w:r>
      <w:r w:rsidR="00DB6EE5" w:rsidRPr="006258C2">
        <w:rPr>
          <w:rFonts w:ascii="Times New Roman" w:hAnsi="Times New Roman" w:cs="Times New Roman"/>
          <w:sz w:val="22"/>
        </w:rPr>
        <w:t xml:space="preserve">responses </w:t>
      </w:r>
      <w:r w:rsidR="00DE193B" w:rsidRPr="006258C2">
        <w:rPr>
          <w:rFonts w:ascii="Times New Roman" w:hAnsi="Times New Roman" w:cs="Times New Roman"/>
          <w:sz w:val="22"/>
        </w:rPr>
        <w:t>ultimately reduced the level of liver LDL receptors and increased the level of LDL-C in the blood.</w:t>
      </w:r>
      <w:r w:rsidR="003F513E" w:rsidRPr="006258C2">
        <w:rPr>
          <w:rFonts w:ascii="Times New Roman" w:hAnsi="Times New Roman" w:cs="Times New Roman"/>
          <w:sz w:val="22"/>
        </w:rPr>
        <w:t xml:space="preserve"> </w:t>
      </w:r>
    </w:p>
    <w:p w14:paraId="08471537" w14:textId="77777777" w:rsidR="00AB555E" w:rsidRPr="006258C2" w:rsidRDefault="00AB555E" w:rsidP="008E4B03">
      <w:pPr>
        <w:spacing w:line="480" w:lineRule="auto"/>
        <w:rPr>
          <w:rFonts w:ascii="Times New Roman" w:hAnsi="Times New Roman" w:cs="Times New Roman"/>
          <w:sz w:val="22"/>
        </w:rPr>
      </w:pPr>
    </w:p>
    <w:p w14:paraId="2A059CF3" w14:textId="77777777" w:rsidR="00EE1169" w:rsidRPr="006258C2" w:rsidRDefault="00D73AE6" w:rsidP="008E4B03">
      <w:pPr>
        <w:spacing w:line="480" w:lineRule="auto"/>
        <w:rPr>
          <w:rFonts w:ascii="Times New Roman" w:hAnsi="Times New Roman" w:cs="Times New Roman"/>
          <w:b/>
          <w:sz w:val="22"/>
        </w:rPr>
      </w:pPr>
      <w:r w:rsidRPr="006258C2">
        <w:rPr>
          <w:rFonts w:ascii="Times New Roman" w:hAnsi="Times New Roman" w:cs="Times New Roman"/>
          <w:b/>
          <w:sz w:val="22"/>
        </w:rPr>
        <w:t xml:space="preserve">3.4 </w:t>
      </w:r>
      <w:r w:rsidR="003A0FA0" w:rsidRPr="006258C2">
        <w:rPr>
          <w:rFonts w:ascii="Times New Roman" w:hAnsi="Times New Roman" w:cs="Times New Roman"/>
          <w:b/>
          <w:sz w:val="22"/>
        </w:rPr>
        <w:t>Neurodegenerative Diseases</w:t>
      </w:r>
    </w:p>
    <w:p w14:paraId="3462D212" w14:textId="608B840A" w:rsidR="00AC2245" w:rsidRPr="006258C2" w:rsidRDefault="005C5651" w:rsidP="008E4B03">
      <w:pPr>
        <w:spacing w:line="480" w:lineRule="auto"/>
        <w:rPr>
          <w:rFonts w:ascii="Times New Roman" w:hAnsi="Times New Roman" w:cs="Times New Roman"/>
          <w:sz w:val="22"/>
        </w:rPr>
      </w:pPr>
      <w:r w:rsidRPr="006258C2">
        <w:rPr>
          <w:rFonts w:ascii="Times New Roman" w:hAnsi="Times New Roman" w:cs="Times New Roman"/>
          <w:sz w:val="22"/>
        </w:rPr>
        <w:lastRenderedPageBreak/>
        <w:t>Neurodegenerative diseases (ND), at least including Huntington's disease (HD), Alzheimer's disease</w:t>
      </w:r>
      <w:r w:rsidR="001E44EA" w:rsidRPr="006258C2">
        <w:rPr>
          <w:rFonts w:ascii="Times New Roman" w:hAnsi="Times New Roman" w:cs="Times New Roman"/>
          <w:sz w:val="22"/>
        </w:rPr>
        <w:t xml:space="preserve"> </w:t>
      </w:r>
      <w:r w:rsidRPr="006258C2">
        <w:rPr>
          <w:rFonts w:ascii="Times New Roman" w:hAnsi="Times New Roman" w:cs="Times New Roman"/>
          <w:sz w:val="22"/>
        </w:rPr>
        <w:t>(AD), and Parkinson's disease (PD)</w:t>
      </w:r>
      <w:r w:rsidR="001E44EA" w:rsidRPr="006258C2">
        <w:rPr>
          <w:rFonts w:ascii="Times New Roman" w:hAnsi="Times New Roman" w:cs="Times New Roman"/>
          <w:sz w:val="22"/>
        </w:rPr>
        <w:t xml:space="preserve"> </w:t>
      </w:r>
      <w:r w:rsidRPr="006258C2">
        <w:rPr>
          <w:rFonts w:ascii="Times New Roman" w:hAnsi="Times New Roman" w:cs="Times New Roman"/>
          <w:sz w:val="22"/>
        </w:rPr>
        <w:t xml:space="preserve">, have become </w:t>
      </w:r>
      <w:r w:rsidR="00B37925" w:rsidRPr="006258C2">
        <w:rPr>
          <w:rFonts w:ascii="Times New Roman" w:hAnsi="Times New Roman" w:cs="Times New Roman"/>
          <w:sz w:val="22"/>
        </w:rPr>
        <w:t>a</w:t>
      </w:r>
      <w:r w:rsidRPr="006258C2">
        <w:rPr>
          <w:rFonts w:ascii="Times New Roman" w:hAnsi="Times New Roman" w:cs="Times New Roman"/>
          <w:sz w:val="22"/>
        </w:rPr>
        <w:t xml:space="preserve"> </w:t>
      </w:r>
      <w:r w:rsidR="00B37925" w:rsidRPr="006258C2">
        <w:rPr>
          <w:rFonts w:ascii="Times New Roman" w:hAnsi="Times New Roman" w:cs="Times New Roman"/>
          <w:sz w:val="22"/>
        </w:rPr>
        <w:t xml:space="preserve">group </w:t>
      </w:r>
      <w:r w:rsidRPr="006258C2">
        <w:rPr>
          <w:rFonts w:ascii="Times New Roman" w:hAnsi="Times New Roman" w:cs="Times New Roman"/>
          <w:sz w:val="22"/>
        </w:rPr>
        <w:t xml:space="preserve">of </w:t>
      </w:r>
      <w:r w:rsidR="00530864" w:rsidRPr="006258C2">
        <w:rPr>
          <w:rFonts w:ascii="Times New Roman" w:hAnsi="Times New Roman" w:cs="Times New Roman"/>
          <w:sz w:val="22"/>
        </w:rPr>
        <w:t xml:space="preserve">conditions </w:t>
      </w:r>
      <w:r w:rsidR="0085513B" w:rsidRPr="006258C2">
        <w:rPr>
          <w:rFonts w:ascii="Times New Roman" w:hAnsi="Times New Roman" w:cs="Times New Roman"/>
          <w:sz w:val="22"/>
        </w:rPr>
        <w:t>attracted</w:t>
      </w:r>
      <w:r w:rsidR="00715C3B" w:rsidRPr="006258C2">
        <w:rPr>
          <w:rFonts w:ascii="Times New Roman" w:hAnsi="Times New Roman" w:cs="Times New Roman"/>
          <w:sz w:val="22"/>
        </w:rPr>
        <w:t xml:space="preserve"> most worries</w:t>
      </w:r>
      <w:r w:rsidR="00530864" w:rsidRPr="006258C2">
        <w:rPr>
          <w:rFonts w:ascii="Times New Roman" w:hAnsi="Times New Roman" w:cs="Times New Roman"/>
          <w:sz w:val="22"/>
        </w:rPr>
        <w:t xml:space="preserve"> </w:t>
      </w:r>
      <w:r w:rsidR="001D480E" w:rsidRPr="006258C2">
        <w:rPr>
          <w:rFonts w:ascii="Times New Roman" w:hAnsi="Times New Roman" w:cs="Times New Roman"/>
          <w:sz w:val="22"/>
        </w:rPr>
        <w:t>for</w:t>
      </w:r>
      <w:r w:rsidRPr="006258C2">
        <w:rPr>
          <w:rFonts w:ascii="Times New Roman" w:hAnsi="Times New Roman" w:cs="Times New Roman"/>
          <w:sz w:val="22"/>
        </w:rPr>
        <w:t xml:space="preserve"> there </w:t>
      </w:r>
      <w:r w:rsidR="003A7C9F" w:rsidRPr="006258C2">
        <w:rPr>
          <w:rFonts w:ascii="Times New Roman" w:hAnsi="Times New Roman" w:cs="Times New Roman"/>
          <w:sz w:val="22"/>
        </w:rPr>
        <w:t>have been</w:t>
      </w:r>
      <w:r w:rsidRPr="006258C2">
        <w:rPr>
          <w:rFonts w:ascii="Times New Roman" w:hAnsi="Times New Roman" w:cs="Times New Roman"/>
          <w:sz w:val="22"/>
        </w:rPr>
        <w:t xml:space="preserve"> no specific diagnostic </w:t>
      </w:r>
      <w:r w:rsidR="008D7574" w:rsidRPr="006258C2">
        <w:rPr>
          <w:rFonts w:ascii="Times New Roman" w:hAnsi="Times New Roman" w:cs="Times New Roman"/>
          <w:sz w:val="22"/>
        </w:rPr>
        <w:t xml:space="preserve">approaches </w:t>
      </w:r>
      <w:r w:rsidRPr="006258C2">
        <w:rPr>
          <w:rFonts w:ascii="Times New Roman" w:hAnsi="Times New Roman" w:cs="Times New Roman"/>
          <w:sz w:val="22"/>
        </w:rPr>
        <w:t>or established treatments</w:t>
      </w:r>
      <w:r w:rsidR="00EF22A0" w:rsidRPr="006258C2">
        <w:rPr>
          <w:rFonts w:ascii="Times New Roman" w:hAnsi="Times New Roman" w:cs="Times New Roman"/>
          <w:sz w:val="22"/>
        </w:rPr>
        <w:t xml:space="preserve"> </w:t>
      </w:r>
      <w:r w:rsidR="005C7A18" w:rsidRPr="006258C2">
        <w:rPr>
          <w:rFonts w:ascii="Times New Roman" w:hAnsi="Times New Roman" w:cs="Times New Roman"/>
          <w:sz w:val="22"/>
        </w:rPr>
        <w:t>for them</w:t>
      </w:r>
      <w:r w:rsidR="00A86DA9" w:rsidRPr="006258C2">
        <w:rPr>
          <w:rFonts w:ascii="Times New Roman" w:hAnsi="Times New Roman" w:cs="Times New Roman"/>
          <w:sz w:val="22"/>
        </w:rPr>
        <w:t>.</w:t>
      </w:r>
      <w:r w:rsidR="005E3E11" w:rsidRPr="006258C2">
        <w:rPr>
          <w:rFonts w:ascii="Times New Roman" w:hAnsi="Times New Roman" w:cs="Times New Roman"/>
          <w:sz w:val="22"/>
        </w:rPr>
        <w:fldChar w:fldCharType="begin">
          <w:fldData xml:space="preserve">PEVuZE5vdGU+PENpdGU+PEF1dGhvcj5OYW5jZTwvQXV0aG9yPjxZZWFyPjIwMTc8L1llYXI+PFJl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OYW5jZTwvQXV0aG9yPjxZZWFyPjIwMTc8L1llYXI+PFJl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5E3E11" w:rsidRPr="006258C2">
        <w:rPr>
          <w:rFonts w:ascii="Times New Roman" w:hAnsi="Times New Roman" w:cs="Times New Roman"/>
          <w:sz w:val="22"/>
        </w:rPr>
      </w:r>
      <w:r w:rsidR="005E3E11"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15,116</w:t>
      </w:r>
      <w:r w:rsidR="005E3E11" w:rsidRPr="006258C2">
        <w:rPr>
          <w:rFonts w:ascii="Times New Roman" w:hAnsi="Times New Roman" w:cs="Times New Roman"/>
          <w:sz w:val="22"/>
        </w:rPr>
        <w:fldChar w:fldCharType="end"/>
      </w:r>
      <w:r w:rsidR="00DB6B8C" w:rsidRPr="006258C2">
        <w:rPr>
          <w:rFonts w:ascii="Times New Roman" w:hAnsi="Times New Roman" w:cs="Times New Roman"/>
          <w:sz w:val="22"/>
        </w:rPr>
        <w:t xml:space="preserve"> </w:t>
      </w:r>
      <w:r w:rsidR="00AD2F9C" w:rsidRPr="006258C2">
        <w:rPr>
          <w:rFonts w:ascii="Times New Roman" w:hAnsi="Times New Roman" w:cs="Times New Roman"/>
          <w:sz w:val="22"/>
        </w:rPr>
        <w:t xml:space="preserve">There are </w:t>
      </w:r>
      <w:r w:rsidR="00666A64" w:rsidRPr="006258C2">
        <w:rPr>
          <w:rFonts w:ascii="Times New Roman" w:hAnsi="Times New Roman" w:cs="Times New Roman"/>
          <w:sz w:val="22"/>
        </w:rPr>
        <w:t xml:space="preserve">a few </w:t>
      </w:r>
      <w:r w:rsidR="00AC2245" w:rsidRPr="006258C2">
        <w:rPr>
          <w:rFonts w:ascii="Times New Roman" w:hAnsi="Times New Roman" w:cs="Times New Roman"/>
          <w:sz w:val="22"/>
        </w:rPr>
        <w:t xml:space="preserve">potential </w:t>
      </w:r>
      <w:r w:rsidR="006C3190" w:rsidRPr="006258C2">
        <w:rPr>
          <w:rFonts w:ascii="Times New Roman" w:hAnsi="Times New Roman" w:cs="Times New Roman"/>
          <w:sz w:val="22"/>
        </w:rPr>
        <w:t xml:space="preserve">pathogenic </w:t>
      </w:r>
      <w:r w:rsidR="00AC2245" w:rsidRPr="006258C2">
        <w:rPr>
          <w:rFonts w:ascii="Times New Roman" w:hAnsi="Times New Roman" w:cs="Times New Roman"/>
          <w:sz w:val="22"/>
        </w:rPr>
        <w:t xml:space="preserve">mechanisms </w:t>
      </w:r>
      <w:r w:rsidR="006C3190" w:rsidRPr="006258C2">
        <w:rPr>
          <w:rFonts w:ascii="Times New Roman" w:hAnsi="Times New Roman" w:cs="Times New Roman"/>
          <w:sz w:val="22"/>
        </w:rPr>
        <w:t xml:space="preserve">behind </w:t>
      </w:r>
      <w:r w:rsidR="00AC2245" w:rsidRPr="006258C2">
        <w:rPr>
          <w:rFonts w:ascii="Times New Roman" w:hAnsi="Times New Roman" w:cs="Times New Roman"/>
          <w:sz w:val="22"/>
        </w:rPr>
        <w:t>NDs, includ</w:t>
      </w:r>
      <w:r w:rsidR="0008053D" w:rsidRPr="006258C2">
        <w:rPr>
          <w:rFonts w:ascii="Times New Roman" w:hAnsi="Times New Roman" w:cs="Times New Roman"/>
          <w:sz w:val="22"/>
        </w:rPr>
        <w:t>ing</w:t>
      </w:r>
      <w:r w:rsidR="00AC2245" w:rsidRPr="006258C2">
        <w:rPr>
          <w:rFonts w:ascii="Times New Roman" w:hAnsi="Times New Roman" w:cs="Times New Roman"/>
          <w:sz w:val="22"/>
        </w:rPr>
        <w:t xml:space="preserve"> </w:t>
      </w:r>
      <w:r w:rsidR="000F4ECC" w:rsidRPr="006258C2">
        <w:rPr>
          <w:rFonts w:ascii="Times New Roman" w:hAnsi="Times New Roman" w:cs="Times New Roman"/>
          <w:sz w:val="22"/>
        </w:rPr>
        <w:t xml:space="preserve">accumulation of </w:t>
      </w:r>
      <w:r w:rsidR="00964C17" w:rsidRPr="006258C2">
        <w:rPr>
          <w:rFonts w:ascii="Times New Roman" w:hAnsi="Times New Roman" w:cs="Times New Roman"/>
          <w:sz w:val="22"/>
        </w:rPr>
        <w:t xml:space="preserve">protein with </w:t>
      </w:r>
      <w:r w:rsidR="00AC2245" w:rsidRPr="006258C2">
        <w:rPr>
          <w:rFonts w:ascii="Times New Roman" w:hAnsi="Times New Roman" w:cs="Times New Roman"/>
          <w:sz w:val="22"/>
        </w:rPr>
        <w:t>abnormal structur</w:t>
      </w:r>
      <w:r w:rsidR="00C77283" w:rsidRPr="006258C2">
        <w:rPr>
          <w:rFonts w:ascii="Times New Roman" w:hAnsi="Times New Roman" w:cs="Times New Roman"/>
          <w:sz w:val="22"/>
        </w:rPr>
        <w:t>es</w:t>
      </w:r>
      <w:r w:rsidR="00AC2245" w:rsidRPr="006258C2">
        <w:rPr>
          <w:rFonts w:ascii="Times New Roman" w:hAnsi="Times New Roman" w:cs="Times New Roman"/>
          <w:sz w:val="22"/>
        </w:rPr>
        <w:t xml:space="preserve"> </w:t>
      </w:r>
      <w:r w:rsidR="00A86DA9" w:rsidRPr="006258C2">
        <w:rPr>
          <w:rFonts w:ascii="Times New Roman" w:hAnsi="Times New Roman" w:cs="Times New Roman"/>
          <w:sz w:val="22"/>
        </w:rPr>
        <w:t>,</w:t>
      </w:r>
      <w:r w:rsidR="00EF22A0"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Soto&lt;/Author&gt;&lt;Year&gt;2018&lt;/Year&gt;&lt;RecNum&gt;695&lt;/RecNum&gt;&lt;DisplayText&gt;&lt;style face="superscript"&gt;117&lt;/style&gt;&lt;/DisplayText&gt;&lt;record&gt;&lt;rec-number&gt;695&lt;/rec-number&gt;&lt;foreign-keys&gt;&lt;key app="EN" db-id="d2r9z9x58pzr2pe20aspf2sazw0as2xts2p0" timestamp="1567861407"&gt;695&lt;/key&gt;&lt;/foreign-keys&gt;&lt;ref-type name="Journal Article"&gt;17&lt;/ref-type&gt;&lt;contributors&gt;&lt;authors&gt;&lt;author&gt;Soto, C.&lt;/author&gt;&lt;author&gt;Pritzkow, S.&lt;/author&gt;&lt;/authors&gt;&lt;/contributors&gt;&lt;auth-address&gt;Mitchell Center for Alzheimer&amp;apos;s Disease and Related Brain Disorders, Department of Neurology, University of Texas McGovern Medical School, Houston, Texas, USA. Claudio.Soto@uth.tmc.edu.&amp;#xD;Mitchell Center for Alzheimer&amp;apos;s Disease and Related Brain Disorders, Department of Neurology, University of Texas McGovern Medical School, Houston, Texas, USA.&lt;/auth-address&gt;&lt;titles&gt;&lt;title&gt;Protein misfolding, aggregation, and conformational strains in neurodegenerative diseases&lt;/title&gt;&lt;secondary-title&gt;Nat. Neurosci.&lt;/secondary-title&gt;&lt;/titles&gt;&lt;periodical&gt;&lt;full-title&gt;Nat. Neurosci.&lt;/full-title&gt;&lt;/periodical&gt;&lt;edition&gt;2018/09/26&lt;/edition&gt;&lt;dates&gt;&lt;year&gt;2018&lt;/year&gt;&lt;pub-dates&gt;&lt;date&gt;Sep 24&lt;/date&gt;&lt;/pub-dates&gt;&lt;/dates&gt;&lt;isbn&gt;(Electronic)&amp;#xD;(Linking)&lt;/isbn&gt;&lt;accession-num&gt;30250260&lt;/accession-num&gt;&lt;urls&gt;&lt;/urls&gt;&lt;electronic-resource-num&gt;10.1038/s41593-018-0235-9&lt;/electronic-resource-num&gt;&lt;remote-database-provider&gt;NLM&lt;/remote-database-provider&gt;&lt;/record&gt;&lt;/Cite&gt;&lt;/EndNote&gt;</w:instrText>
      </w:r>
      <w:r w:rsidR="00EF22A0"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17</w:t>
      </w:r>
      <w:r w:rsidR="00EF22A0" w:rsidRPr="006258C2">
        <w:rPr>
          <w:rFonts w:ascii="Times New Roman" w:hAnsi="Times New Roman" w:cs="Times New Roman"/>
          <w:sz w:val="22"/>
        </w:rPr>
        <w:fldChar w:fldCharType="end"/>
      </w:r>
      <w:r w:rsidR="00AC2245" w:rsidRPr="006258C2">
        <w:rPr>
          <w:rFonts w:ascii="Times New Roman" w:hAnsi="Times New Roman" w:cs="Times New Roman"/>
          <w:sz w:val="22"/>
        </w:rPr>
        <w:t xml:space="preserve"> impaired ubiquitin-proteasome and/or autophagic lysosomal pathways</w:t>
      </w:r>
      <w:r w:rsidR="00A86DA9" w:rsidRPr="006258C2">
        <w:rPr>
          <w:rFonts w:ascii="Times New Roman" w:hAnsi="Times New Roman" w:cs="Times New Roman"/>
          <w:sz w:val="22"/>
        </w:rPr>
        <w:t>,</w:t>
      </w:r>
      <w:r w:rsidR="00EF22A0"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Hu&lt;/Author&gt;&lt;Year&gt;2015&lt;/Year&gt;&lt;RecNum&gt;696&lt;/RecNum&gt;&lt;DisplayText&gt;&lt;style face="superscript"&gt;118&lt;/style&gt;&lt;/DisplayText&gt;&lt;record&gt;&lt;rec-number&gt;696&lt;/rec-number&gt;&lt;foreign-keys&gt;&lt;key app="EN" db-id="d2r9z9x58pzr2pe20aspf2sazw0as2xts2p0" timestamp="1567861456"&gt;696&lt;/key&gt;&lt;/foreign-keys&gt;&lt;ref-type name="Journal Article"&gt;17&lt;/ref-type&gt;&lt;contributors&gt;&lt;authors&gt;&lt;author&gt;Hu, Z.&lt;/author&gt;&lt;author&gt;Yang, B.&lt;/author&gt;&lt;author&gt;Mo, X.&lt;/author&gt;&lt;author&gt;Xiao, H.&lt;/author&gt;&lt;/authors&gt;&lt;/contributors&gt;&lt;auth-address&gt;Departement of Neurology, 2nd Xiangya Hospital, Central South University, Changsha, China.&amp;#xD;Departement of Neurology, 2nd Xiangya Hospital, Central South University, Changsha, China. binbin617@163.com.&amp;#xD;Departement of Emergency, Xiangya Hospital, Central South University, Changsha, China.&lt;/auth-address&gt;&lt;titles&gt;&lt;title&gt;Mechanism and Regulation of Autophagy and Its Role in Neuronal Diseases&lt;/title&gt;&lt;secondary-title&gt;Mol. Neurobiol.&lt;/secondary-title&gt;&lt;/titles&gt;&lt;periodical&gt;&lt;full-title&gt;Mol. Neurobiol.&lt;/full-title&gt;&lt;/periodical&gt;&lt;pages&gt;1190-209&lt;/pages&gt;&lt;volume&gt;52&lt;/volume&gt;&lt;number&gt;3&lt;/number&gt;&lt;edition&gt;2014/10/16&lt;/edition&gt;&lt;dates&gt;&lt;year&gt;2015&lt;/year&gt;&lt;pub-dates&gt;&lt;date&gt;Dec&lt;/date&gt;&lt;/pub-dates&gt;&lt;/dates&gt;&lt;isbn&gt;(Electronic)&amp;#xD;(Linking)&lt;/isbn&gt;&lt;accession-num&gt;25316381&lt;/accession-num&gt;&lt;urls&gt;&lt;/urls&gt;&lt;electronic-resource-num&gt;10.1007/s12035-014-8921-4&lt;/electronic-resource-num&gt;&lt;remote-database-provider&gt;NLM&lt;/remote-database-provider&gt;&lt;/record&gt;&lt;/Cite&gt;&lt;/EndNote&gt;</w:instrText>
      </w:r>
      <w:r w:rsidR="00EF22A0"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18</w:t>
      </w:r>
      <w:r w:rsidR="00EF22A0" w:rsidRPr="006258C2">
        <w:rPr>
          <w:rFonts w:ascii="Times New Roman" w:hAnsi="Times New Roman" w:cs="Times New Roman"/>
          <w:sz w:val="22"/>
        </w:rPr>
        <w:fldChar w:fldCharType="end"/>
      </w:r>
      <w:r w:rsidR="00AC2245" w:rsidRPr="006258C2">
        <w:rPr>
          <w:rFonts w:ascii="Times New Roman" w:hAnsi="Times New Roman" w:cs="Times New Roman"/>
          <w:sz w:val="22"/>
        </w:rPr>
        <w:t xml:space="preserve"> </w:t>
      </w:r>
      <w:r w:rsidR="002D20C7" w:rsidRPr="006258C2">
        <w:rPr>
          <w:rFonts w:ascii="Times New Roman" w:hAnsi="Times New Roman" w:cs="Times New Roman"/>
          <w:sz w:val="22"/>
        </w:rPr>
        <w:t>oxidative stress</w:t>
      </w:r>
      <w:r w:rsidR="002D20C7"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Sahebkar&lt;/Author&gt;&lt;Year&gt;2018&lt;/Year&gt;&lt;RecNum&gt;697&lt;/RecNum&gt;&lt;DisplayText&gt;&lt;style face="superscript"&gt;119&lt;/style&gt;&lt;/DisplayText&gt;&lt;record&gt;&lt;rec-number&gt;697&lt;/rec-number&gt;&lt;foreign-keys&gt;&lt;key app="EN" db-id="d2r9z9x58pzr2pe20aspf2sazw0as2xts2p0" timestamp="1567861574"&gt;697&lt;/key&gt;&lt;/foreign-keys&gt;&lt;ref-type name="Journal Article"&gt;17&lt;/ref-type&gt;&lt;contributors&gt;&lt;authors&gt;&lt;author&gt;Sahebkar, A.&lt;/author&gt;&lt;author&gt;Panahi, Y.&lt;/author&gt;&lt;author&gt;Yaribeygi, H.&lt;/author&gt;&lt;author&gt;Javadi, B.&lt;/author&gt;&lt;/authors&gt;&lt;/contributors&gt;&lt;auth-address&gt;Biotechnology Research Center, Pharmaceutical Technology Institute, Mashhad University of Medical Sciences, Mashhad. Iran.&amp;#xD;Chemical Injuries Research Center; Baqiyatallah University of Medical Sciences, Tehran. Iran.&amp;#xD;Department of Traditional Pharmacy, School of Pharmacy, Mashhad University of Medical Sciences, Mashhad. Iran.&lt;/auth-address&gt;&lt;titles&gt;&lt;title&gt;Oxidative stress in neurodegenerative diseases: a review&lt;/title&gt;&lt;secondary-title&gt;CNS Neurol Disord Drug Targets&lt;/secondary-title&gt;&lt;/titles&gt;&lt;periodical&gt;&lt;full-title&gt;CNS Neurol Disord Drug Targets&lt;/full-title&gt;&lt;/periodical&gt;&lt;edition&gt;2018/04/26&lt;/edition&gt;&lt;dates&gt;&lt;year&gt;2018&lt;/year&gt;&lt;pub-dates&gt;&lt;date&gt;Apr 25&lt;/date&gt;&lt;/pub-dates&gt;&lt;/dates&gt;&lt;isbn&gt;(Electronic)&amp;#xD;(Linking)&lt;/isbn&gt;&lt;accession-num&gt;29692267&lt;/accession-num&gt;&lt;urls&gt;&lt;/urls&gt;&lt;electronic-resource-num&gt;10.2174/1871527317666180425122557&lt;/electronic-resource-num&gt;&lt;remote-database-provider&gt;NLM&lt;/remote-database-provider&gt;&lt;/record&gt;&lt;/Cite&gt;&lt;/EndNote&gt;</w:instrText>
      </w:r>
      <w:r w:rsidR="002D20C7"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19</w:t>
      </w:r>
      <w:r w:rsidR="002D20C7" w:rsidRPr="006258C2">
        <w:rPr>
          <w:rFonts w:ascii="Times New Roman" w:hAnsi="Times New Roman" w:cs="Times New Roman"/>
          <w:sz w:val="22"/>
        </w:rPr>
        <w:fldChar w:fldCharType="end"/>
      </w:r>
      <w:r w:rsidR="00AC2245" w:rsidRPr="006258C2">
        <w:rPr>
          <w:rFonts w:ascii="Times New Roman" w:hAnsi="Times New Roman" w:cs="Times New Roman"/>
          <w:sz w:val="22"/>
        </w:rPr>
        <w:t xml:space="preserve"> and </w:t>
      </w:r>
      <w:r w:rsidR="00DB6B8C" w:rsidRPr="006258C2">
        <w:rPr>
          <w:rFonts w:ascii="Times New Roman" w:hAnsi="Times New Roman" w:cs="Times New Roman"/>
          <w:sz w:val="22"/>
        </w:rPr>
        <w:t>circuit alternations</w:t>
      </w:r>
      <w:r w:rsidR="002D20C7"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Rossi&lt;/Author&gt;&lt;Year&gt;2002&lt;/Year&gt;&lt;RecNum&gt;698&lt;/RecNum&gt;&lt;DisplayText&gt;&lt;style face="superscript"&gt;120&lt;/style&gt;&lt;/DisplayText&gt;&lt;record&gt;&lt;rec-number&gt;698&lt;/rec-number&gt;&lt;foreign-keys&gt;&lt;key app="EN" db-id="d2r9z9x58pzr2pe20aspf2sazw0as2xts2p0" timestamp="1567861927"&gt;698&lt;/key&gt;&lt;/foreign-keys&gt;&lt;ref-type name="Journal Article"&gt;17&lt;/ref-type&gt;&lt;contributors&gt;&lt;authors&gt;&lt;author&gt;Rossi, F.&lt;/author&gt;&lt;author&gt;Cattaneo, E.&lt;/author&gt;&lt;/authors&gt;&lt;/contributors&gt;&lt;auth-address&gt;Rita Levi Montalcini Center for Brain Repair, Department of Neuroscience, Section of Physiology, University of Turin, Corso Raffaello 30, 10125 Turin, Italy. ferdinando.rossi@unito.it&lt;/auth-address&gt;&lt;titles&gt;&lt;title&gt;Opinion: neural stem cell therapy for neurological diseases: dreams and reality&lt;/title&gt;&lt;secondary-title&gt;Nat. Rev. Neurosci.&lt;/secondary-title&gt;&lt;/titles&gt;&lt;periodical&gt;&lt;full-title&gt;Nat. Rev. Neurosci.&lt;/full-title&gt;&lt;/periodical&gt;&lt;pages&gt;401-9&lt;/pages&gt;&lt;volume&gt;3&lt;/volume&gt;&lt;number&gt;5&lt;/number&gt;&lt;edition&gt;2002/05/04&lt;/edition&gt;&lt;dates&gt;&lt;year&gt;2002&lt;/year&gt;&lt;pub-dates&gt;&lt;date&gt;May&lt;/date&gt;&lt;/pub-dates&gt;&lt;/dates&gt;&lt;isbn&gt;(Electronic)&amp;#xD;(Linking)&lt;/isbn&gt;&lt;accession-num&gt;11988779&lt;/accession-num&gt;&lt;urls&gt;&lt;/urls&gt;&lt;electronic-resource-num&gt;10.1038/nrn809&lt;/electronic-resource-num&gt;&lt;remote-database-provider&gt;NLM&lt;/remote-database-provider&gt;&lt;/record&gt;&lt;/Cite&gt;&lt;/EndNote&gt;</w:instrText>
      </w:r>
      <w:r w:rsidR="002D20C7"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20</w:t>
      </w:r>
      <w:r w:rsidR="002D20C7" w:rsidRPr="006258C2">
        <w:rPr>
          <w:rFonts w:ascii="Times New Roman" w:hAnsi="Times New Roman" w:cs="Times New Roman"/>
          <w:sz w:val="22"/>
        </w:rPr>
        <w:fldChar w:fldCharType="end"/>
      </w:r>
      <w:r w:rsidR="002D20C7" w:rsidRPr="006258C2">
        <w:rPr>
          <w:rFonts w:ascii="Times New Roman" w:hAnsi="Times New Roman" w:cs="Times New Roman"/>
          <w:sz w:val="22"/>
        </w:rPr>
        <w:t xml:space="preserve"> </w:t>
      </w:r>
      <w:r w:rsidR="00DB6B8C" w:rsidRPr="006258C2">
        <w:rPr>
          <w:rFonts w:ascii="Times New Roman" w:hAnsi="Times New Roman" w:cs="Times New Roman"/>
          <w:sz w:val="22"/>
        </w:rPr>
        <w:t>etc.</w:t>
      </w:r>
      <w:r w:rsidR="00AC2245" w:rsidRPr="006258C2">
        <w:rPr>
          <w:rFonts w:ascii="Times New Roman" w:hAnsi="Times New Roman" w:cs="Times New Roman"/>
          <w:sz w:val="22"/>
        </w:rPr>
        <w:t xml:space="preserve"> These mechanisms </w:t>
      </w:r>
      <w:r w:rsidR="0043653D" w:rsidRPr="006258C2">
        <w:rPr>
          <w:rFonts w:ascii="Times New Roman" w:hAnsi="Times New Roman" w:cs="Times New Roman"/>
          <w:sz w:val="22"/>
        </w:rPr>
        <w:t>indicate</w:t>
      </w:r>
      <w:r w:rsidR="00AC2245" w:rsidRPr="006258C2">
        <w:rPr>
          <w:rFonts w:ascii="Times New Roman" w:hAnsi="Times New Roman" w:cs="Times New Roman"/>
          <w:sz w:val="22"/>
        </w:rPr>
        <w:t xml:space="preserve"> that NDs are </w:t>
      </w:r>
      <w:r w:rsidR="00544834" w:rsidRPr="006258C2">
        <w:rPr>
          <w:rFonts w:ascii="Times New Roman" w:hAnsi="Times New Roman" w:cs="Times New Roman"/>
          <w:sz w:val="22"/>
        </w:rPr>
        <w:t xml:space="preserve">induced </w:t>
      </w:r>
      <w:r w:rsidR="00AC2245" w:rsidRPr="006258C2">
        <w:rPr>
          <w:rFonts w:ascii="Times New Roman" w:hAnsi="Times New Roman" w:cs="Times New Roman"/>
          <w:sz w:val="22"/>
        </w:rPr>
        <w:t xml:space="preserve">by </w:t>
      </w:r>
      <w:r w:rsidR="0096173F" w:rsidRPr="006258C2">
        <w:rPr>
          <w:rFonts w:ascii="Times New Roman" w:hAnsi="Times New Roman" w:cs="Times New Roman"/>
          <w:sz w:val="22"/>
        </w:rPr>
        <w:t xml:space="preserve">complicated </w:t>
      </w:r>
      <w:r w:rsidR="00AC2245" w:rsidRPr="006258C2">
        <w:rPr>
          <w:rFonts w:ascii="Times New Roman" w:hAnsi="Times New Roman" w:cs="Times New Roman"/>
          <w:sz w:val="22"/>
        </w:rPr>
        <w:t xml:space="preserve">interactions of </w:t>
      </w:r>
      <w:r w:rsidR="00543C4C" w:rsidRPr="006258C2">
        <w:rPr>
          <w:rFonts w:ascii="Times New Roman" w:hAnsi="Times New Roman" w:cs="Times New Roman"/>
          <w:sz w:val="22"/>
        </w:rPr>
        <w:t xml:space="preserve">multiple </w:t>
      </w:r>
      <w:r w:rsidR="00AC2245" w:rsidRPr="006258C2">
        <w:rPr>
          <w:rFonts w:ascii="Times New Roman" w:hAnsi="Times New Roman" w:cs="Times New Roman"/>
          <w:sz w:val="22"/>
        </w:rPr>
        <w:t>genetic factors</w:t>
      </w:r>
      <w:r w:rsidR="007844EE" w:rsidRPr="006258C2">
        <w:rPr>
          <w:rFonts w:ascii="Times New Roman" w:hAnsi="Times New Roman" w:cs="Times New Roman"/>
          <w:sz w:val="22"/>
        </w:rPr>
        <w:t>;</w:t>
      </w:r>
      <w:r w:rsidR="00AC2245" w:rsidRPr="006258C2">
        <w:rPr>
          <w:rFonts w:ascii="Times New Roman" w:hAnsi="Times New Roman" w:cs="Times New Roman"/>
          <w:sz w:val="22"/>
        </w:rPr>
        <w:t xml:space="preserve"> </w:t>
      </w:r>
      <w:r w:rsidR="007844EE" w:rsidRPr="006258C2">
        <w:rPr>
          <w:rFonts w:ascii="Times New Roman" w:hAnsi="Times New Roman" w:cs="Times New Roman"/>
          <w:sz w:val="22"/>
        </w:rPr>
        <w:t>either alone or in combination, the interactions</w:t>
      </w:r>
      <w:r w:rsidR="00AC2245" w:rsidRPr="006258C2">
        <w:rPr>
          <w:rFonts w:ascii="Times New Roman" w:hAnsi="Times New Roman" w:cs="Times New Roman"/>
          <w:sz w:val="22"/>
        </w:rPr>
        <w:t xml:space="preserve"> </w:t>
      </w:r>
      <w:r w:rsidR="007844EE" w:rsidRPr="006258C2">
        <w:rPr>
          <w:rFonts w:ascii="Times New Roman" w:hAnsi="Times New Roman" w:cs="Times New Roman"/>
          <w:sz w:val="22"/>
        </w:rPr>
        <w:t>lead to</w:t>
      </w:r>
      <w:r w:rsidR="00AC2245" w:rsidRPr="006258C2">
        <w:rPr>
          <w:rFonts w:ascii="Times New Roman" w:hAnsi="Times New Roman" w:cs="Times New Roman"/>
          <w:sz w:val="22"/>
        </w:rPr>
        <w:t xml:space="preserve"> clinical features.</w:t>
      </w:r>
      <w:r w:rsidR="003069EA" w:rsidRPr="006258C2">
        <w:rPr>
          <w:rFonts w:ascii="Times New Roman" w:hAnsi="Times New Roman" w:cs="Times New Roman"/>
          <w:sz w:val="22"/>
        </w:rPr>
        <w:t xml:space="preserve"> </w:t>
      </w:r>
      <w:r w:rsidR="00C73E1F" w:rsidRPr="006258C2">
        <w:rPr>
          <w:rFonts w:ascii="Times New Roman" w:hAnsi="Times New Roman" w:cs="Times New Roman"/>
          <w:sz w:val="22"/>
        </w:rPr>
        <w:t xml:space="preserve">The emergence of gene editing platforms provides a convenient </w:t>
      </w:r>
      <w:r w:rsidR="009830A5" w:rsidRPr="006258C2">
        <w:rPr>
          <w:rFonts w:ascii="Times New Roman" w:hAnsi="Times New Roman" w:cs="Times New Roman"/>
          <w:sz w:val="22"/>
        </w:rPr>
        <w:t xml:space="preserve">approach </w:t>
      </w:r>
      <w:r w:rsidR="00C73E1F" w:rsidRPr="006258C2">
        <w:rPr>
          <w:rFonts w:ascii="Times New Roman" w:hAnsi="Times New Roman" w:cs="Times New Roman"/>
          <w:sz w:val="22"/>
        </w:rPr>
        <w:t>to study gene functions related to NDs</w:t>
      </w:r>
      <w:r w:rsidR="00A86DA9" w:rsidRPr="006258C2">
        <w:rPr>
          <w:rFonts w:ascii="Times New Roman" w:hAnsi="Times New Roman" w:cs="Times New Roman"/>
          <w:sz w:val="22"/>
        </w:rPr>
        <w:t>.</w:t>
      </w:r>
      <w:r w:rsidR="002D20C7" w:rsidRPr="006258C2">
        <w:rPr>
          <w:rFonts w:ascii="Times New Roman" w:hAnsi="Times New Roman" w:cs="Times New Roman"/>
          <w:sz w:val="22"/>
        </w:rPr>
        <w:fldChar w:fldCharType="begin">
          <w:fldData xml:space="preserve">PEVuZE5vdGU+PENpdGU+PEF1dGhvcj5GYW48L0F1dGhvcj48WWVhcj4yMDE4PC9ZZWFyPjxSZWNO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GYW48L0F1dGhvcj48WWVhcj4yMDE4PC9ZZWFyPjxSZWNO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2D20C7" w:rsidRPr="006258C2">
        <w:rPr>
          <w:rFonts w:ascii="Times New Roman" w:hAnsi="Times New Roman" w:cs="Times New Roman"/>
          <w:sz w:val="22"/>
        </w:rPr>
      </w:r>
      <w:r w:rsidR="002D20C7"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21</w:t>
      </w:r>
      <w:r w:rsidR="002D20C7" w:rsidRPr="006258C2">
        <w:rPr>
          <w:rFonts w:ascii="Times New Roman" w:hAnsi="Times New Roman" w:cs="Times New Roman"/>
          <w:sz w:val="22"/>
        </w:rPr>
        <w:fldChar w:fldCharType="end"/>
      </w:r>
    </w:p>
    <w:p w14:paraId="4E21D46E" w14:textId="3E046CB4" w:rsidR="00AE1C9C" w:rsidRPr="006258C2" w:rsidRDefault="00AE1C9C" w:rsidP="00E5524C">
      <w:pPr>
        <w:spacing w:line="480" w:lineRule="auto"/>
        <w:ind w:firstLine="420"/>
        <w:rPr>
          <w:rFonts w:ascii="Times New Roman" w:hAnsi="Times New Roman" w:cs="Times New Roman"/>
          <w:sz w:val="22"/>
        </w:rPr>
      </w:pPr>
      <w:r w:rsidRPr="006258C2">
        <w:rPr>
          <w:rFonts w:ascii="Times New Roman" w:hAnsi="Times New Roman" w:cs="Times New Roman"/>
          <w:sz w:val="22"/>
        </w:rPr>
        <w:t xml:space="preserve">In HD, in vitro </w:t>
      </w:r>
      <w:r w:rsidR="004C1302" w:rsidRPr="006258C2">
        <w:rPr>
          <w:rFonts w:ascii="Times New Roman" w:hAnsi="Times New Roman" w:cs="Times New Roman"/>
          <w:sz w:val="22"/>
        </w:rPr>
        <w:t>investigation</w:t>
      </w:r>
      <w:r w:rsidR="00274B6B" w:rsidRPr="006258C2">
        <w:rPr>
          <w:rFonts w:ascii="Times New Roman" w:hAnsi="Times New Roman" w:cs="Times New Roman"/>
          <w:sz w:val="22"/>
        </w:rPr>
        <w:t>s</w:t>
      </w:r>
      <w:r w:rsidR="004C1302" w:rsidRPr="006258C2">
        <w:rPr>
          <w:rFonts w:ascii="Times New Roman" w:hAnsi="Times New Roman" w:cs="Times New Roman"/>
          <w:sz w:val="22"/>
        </w:rPr>
        <w:t xml:space="preserve"> demonstrated</w:t>
      </w:r>
      <w:r w:rsidRPr="006258C2">
        <w:rPr>
          <w:rFonts w:ascii="Times New Roman" w:hAnsi="Times New Roman" w:cs="Times New Roman"/>
          <w:sz w:val="22"/>
        </w:rPr>
        <w:t xml:space="preserve"> that </w:t>
      </w:r>
      <w:r w:rsidR="00BA2195" w:rsidRPr="006258C2">
        <w:rPr>
          <w:rFonts w:ascii="Times New Roman" w:hAnsi="Times New Roman" w:cs="Times New Roman"/>
          <w:sz w:val="22"/>
        </w:rPr>
        <w:t xml:space="preserve">via ZENs </w:t>
      </w:r>
      <w:r w:rsidR="003C7E43" w:rsidRPr="006258C2">
        <w:rPr>
          <w:rFonts w:ascii="Times New Roman" w:hAnsi="Times New Roman" w:cs="Times New Roman"/>
          <w:sz w:val="22"/>
        </w:rPr>
        <w:t xml:space="preserve">chromosomal expression </w:t>
      </w:r>
      <w:r w:rsidRPr="006258C2">
        <w:rPr>
          <w:rFonts w:ascii="Times New Roman" w:hAnsi="Times New Roman" w:cs="Times New Roman"/>
          <w:sz w:val="22"/>
        </w:rPr>
        <w:t xml:space="preserve">of the mutant </w:t>
      </w:r>
      <w:r w:rsidR="003C7E43" w:rsidRPr="006258C2">
        <w:rPr>
          <w:rFonts w:ascii="Times New Roman" w:hAnsi="Times New Roman" w:cs="Times New Roman"/>
          <w:sz w:val="22"/>
        </w:rPr>
        <w:t xml:space="preserve">Huntington </w:t>
      </w:r>
      <w:r w:rsidRPr="006258C2">
        <w:rPr>
          <w:rFonts w:ascii="Times New Roman" w:hAnsi="Times New Roman" w:cs="Times New Roman"/>
          <w:sz w:val="22"/>
        </w:rPr>
        <w:t>gene</w:t>
      </w:r>
      <w:r w:rsidR="003C7E43" w:rsidRPr="006258C2">
        <w:rPr>
          <w:rFonts w:ascii="Times New Roman" w:hAnsi="Times New Roman" w:cs="Times New Roman"/>
          <w:sz w:val="22"/>
        </w:rPr>
        <w:t xml:space="preserve"> (HTT) </w:t>
      </w:r>
      <w:r w:rsidRPr="006258C2">
        <w:rPr>
          <w:rFonts w:ascii="Times New Roman" w:hAnsi="Times New Roman" w:cs="Times New Roman"/>
          <w:sz w:val="22"/>
        </w:rPr>
        <w:t>w</w:t>
      </w:r>
      <w:r w:rsidR="008E4785" w:rsidRPr="006258C2">
        <w:rPr>
          <w:rFonts w:ascii="Times New Roman" w:hAnsi="Times New Roman" w:cs="Times New Roman"/>
          <w:sz w:val="22"/>
        </w:rPr>
        <w:t>as</w:t>
      </w:r>
      <w:r w:rsidRPr="006258C2">
        <w:rPr>
          <w:rFonts w:ascii="Times New Roman" w:hAnsi="Times New Roman" w:cs="Times New Roman"/>
          <w:sz w:val="22"/>
        </w:rPr>
        <w:t xml:space="preserve"> significantly </w:t>
      </w:r>
      <w:r w:rsidR="003C7E43" w:rsidRPr="006258C2">
        <w:rPr>
          <w:rFonts w:ascii="Times New Roman" w:hAnsi="Times New Roman" w:cs="Times New Roman"/>
          <w:sz w:val="22"/>
        </w:rPr>
        <w:t>reduced</w:t>
      </w:r>
      <w:r w:rsidRPr="006258C2">
        <w:rPr>
          <w:rFonts w:ascii="Times New Roman" w:hAnsi="Times New Roman" w:cs="Times New Roman"/>
          <w:sz w:val="22"/>
        </w:rPr>
        <w:t xml:space="preserve"> at both the protein and mRNA levels</w:t>
      </w:r>
      <w:r w:rsidR="003C7E43" w:rsidRPr="006258C2">
        <w:rPr>
          <w:rFonts w:ascii="Times New Roman" w:hAnsi="Times New Roman" w:cs="Times New Roman"/>
          <w:sz w:val="22"/>
        </w:rPr>
        <w:t xml:space="preserve">; </w:t>
      </w:r>
      <w:r w:rsidRPr="006258C2">
        <w:rPr>
          <w:rFonts w:ascii="Times New Roman" w:hAnsi="Times New Roman" w:cs="Times New Roman"/>
          <w:sz w:val="22"/>
        </w:rPr>
        <w:t>in vivo stud</w:t>
      </w:r>
      <w:r w:rsidR="00274B6B" w:rsidRPr="006258C2">
        <w:rPr>
          <w:rFonts w:ascii="Times New Roman" w:hAnsi="Times New Roman" w:cs="Times New Roman"/>
          <w:sz w:val="22"/>
        </w:rPr>
        <w:t>ies</w:t>
      </w:r>
      <w:r w:rsidRPr="006258C2">
        <w:rPr>
          <w:rFonts w:ascii="Times New Roman" w:hAnsi="Times New Roman" w:cs="Times New Roman"/>
          <w:sz w:val="22"/>
        </w:rPr>
        <w:t xml:space="preserve"> </w:t>
      </w:r>
      <w:r w:rsidR="003C7E43" w:rsidRPr="006258C2">
        <w:rPr>
          <w:rFonts w:ascii="Times New Roman" w:hAnsi="Times New Roman" w:cs="Times New Roman"/>
          <w:sz w:val="22"/>
        </w:rPr>
        <w:t xml:space="preserve">revealed </w:t>
      </w:r>
      <w:r w:rsidRPr="006258C2">
        <w:rPr>
          <w:rFonts w:ascii="Times New Roman" w:hAnsi="Times New Roman" w:cs="Times New Roman"/>
          <w:sz w:val="22"/>
        </w:rPr>
        <w:t xml:space="preserve">that via </w:t>
      </w:r>
      <w:r w:rsidR="00754CC0" w:rsidRPr="006258C2">
        <w:rPr>
          <w:rFonts w:ascii="Times New Roman" w:hAnsi="Times New Roman" w:cs="Times New Roman"/>
          <w:sz w:val="22"/>
        </w:rPr>
        <w:t xml:space="preserve">striatal AAV delivery </w:t>
      </w:r>
      <w:r w:rsidRPr="006258C2">
        <w:rPr>
          <w:rFonts w:ascii="Times New Roman" w:hAnsi="Times New Roman" w:cs="Times New Roman"/>
          <w:sz w:val="22"/>
        </w:rPr>
        <w:t xml:space="preserve">into the HD </w:t>
      </w:r>
      <w:r w:rsidR="00754CC0" w:rsidRPr="006258C2">
        <w:rPr>
          <w:rFonts w:ascii="Times New Roman" w:hAnsi="Times New Roman" w:cs="Times New Roman"/>
          <w:sz w:val="22"/>
        </w:rPr>
        <w:t xml:space="preserve">R6/2 </w:t>
      </w:r>
      <w:r w:rsidRPr="006258C2">
        <w:rPr>
          <w:rFonts w:ascii="Times New Roman" w:hAnsi="Times New Roman" w:cs="Times New Roman"/>
          <w:sz w:val="22"/>
        </w:rPr>
        <w:t>mice</w:t>
      </w:r>
      <w:r w:rsidR="00EB0FF9" w:rsidRPr="006258C2">
        <w:rPr>
          <w:rFonts w:ascii="Times New Roman" w:hAnsi="Times New Roman" w:cs="Times New Roman"/>
          <w:sz w:val="22"/>
        </w:rPr>
        <w:t xml:space="preserve"> </w:t>
      </w:r>
      <w:r w:rsidR="00EE27F1" w:rsidRPr="006258C2">
        <w:rPr>
          <w:rFonts w:ascii="Times New Roman" w:hAnsi="Times New Roman" w:cs="Times New Roman"/>
          <w:sz w:val="22"/>
        </w:rPr>
        <w:t xml:space="preserve">ZFNs extensively </w:t>
      </w:r>
      <w:r w:rsidR="005C6168" w:rsidRPr="006258C2">
        <w:rPr>
          <w:rFonts w:ascii="Times New Roman" w:hAnsi="Times New Roman" w:cs="Times New Roman"/>
          <w:sz w:val="22"/>
        </w:rPr>
        <w:t xml:space="preserve">suppressed </w:t>
      </w:r>
      <w:r w:rsidR="0005261D" w:rsidRPr="006258C2">
        <w:rPr>
          <w:rFonts w:ascii="Times New Roman" w:hAnsi="Times New Roman" w:cs="Times New Roman"/>
          <w:sz w:val="22"/>
        </w:rPr>
        <w:t xml:space="preserve">cerebral </w:t>
      </w:r>
      <w:r w:rsidR="00754CC0" w:rsidRPr="006258C2">
        <w:rPr>
          <w:rFonts w:ascii="Times New Roman" w:hAnsi="Times New Roman" w:cs="Times New Roman"/>
          <w:sz w:val="22"/>
        </w:rPr>
        <w:t xml:space="preserve">expression of the </w:t>
      </w:r>
      <w:r w:rsidRPr="006258C2">
        <w:rPr>
          <w:rFonts w:ascii="Times New Roman" w:hAnsi="Times New Roman" w:cs="Times New Roman"/>
          <w:sz w:val="22"/>
        </w:rPr>
        <w:t xml:space="preserve">HTT </w:t>
      </w:r>
      <w:r w:rsidR="00754CC0" w:rsidRPr="006258C2">
        <w:rPr>
          <w:rFonts w:ascii="Times New Roman" w:hAnsi="Times New Roman" w:cs="Times New Roman"/>
          <w:sz w:val="22"/>
        </w:rPr>
        <w:t>gene</w:t>
      </w:r>
      <w:r w:rsidRPr="006258C2">
        <w:rPr>
          <w:rFonts w:ascii="Times New Roman" w:hAnsi="Times New Roman" w:cs="Times New Roman"/>
          <w:sz w:val="22"/>
        </w:rPr>
        <w:t xml:space="preserve"> and </w:t>
      </w:r>
      <w:r w:rsidR="005C6168" w:rsidRPr="006258C2">
        <w:rPr>
          <w:rFonts w:ascii="Times New Roman" w:hAnsi="Times New Roman" w:cs="Times New Roman"/>
          <w:sz w:val="22"/>
        </w:rPr>
        <w:t xml:space="preserve">ameliorated </w:t>
      </w:r>
      <w:r w:rsidR="00754CC0" w:rsidRPr="006258C2">
        <w:rPr>
          <w:rFonts w:ascii="Times New Roman" w:hAnsi="Times New Roman" w:cs="Times New Roman"/>
          <w:sz w:val="22"/>
        </w:rPr>
        <w:t>HD-related symptoms</w:t>
      </w:r>
      <w:r w:rsidR="00A86DA9" w:rsidRPr="006258C2">
        <w:rPr>
          <w:rFonts w:ascii="Times New Roman" w:hAnsi="Times New Roman" w:cs="Times New Roman"/>
          <w:sz w:val="22"/>
        </w:rPr>
        <w:t>.</w:t>
      </w:r>
      <w:r w:rsidR="001E44EA" w:rsidRPr="006258C2">
        <w:rPr>
          <w:rFonts w:ascii="Times New Roman" w:hAnsi="Times New Roman" w:cs="Times New Roman"/>
          <w:sz w:val="22"/>
        </w:rPr>
        <w:fldChar w:fldCharType="begin"/>
      </w:r>
      <w:r w:rsidR="00962733" w:rsidRPr="006258C2">
        <w:rPr>
          <w:rFonts w:ascii="Times New Roman" w:hAnsi="Times New Roman"/>
          <w:sz w:val="22"/>
        </w:rPr>
        <w:instrText xml:space="preserve"> ADDIN EN.CITE &lt;EndNote&gt;&lt;Cite&gt;&lt;Author&gt;Garriga-Canut&lt;/Author&gt;&lt;Year&gt;2012&lt;/Year&gt;&lt;RecNum&gt;613&lt;/RecNum&gt;&lt;DisplayText&gt;&lt;style face="superscript"&gt;122&lt;/style&gt;&lt;/DisplayText&gt;&lt;record&gt;&lt;rec-number&gt;613&lt;/rec-number&gt;&lt;foreign-keys&gt;&lt;key app="EN" db-id="d2r9z9x58pzr2pe20aspf2sazw0as2xts2p0" timestamp="1567133058"&gt;613&lt;/key&gt;&lt;/foreign-keys&gt;&lt;ref-type name="Journal Article"&gt;17&lt;/ref-type&gt;&lt;contributors&gt;&lt;authors&gt;&lt;author&gt;Garriga-Canut, M.&lt;/author&gt;&lt;author&gt;Agustín-Pavón, C.&lt;/author&gt;&lt;author&gt;Herrmann, F.&lt;/author&gt;&lt;author&gt;Sánchez, A.&lt;/author&gt;&lt;author&gt;Dierssen, M.&lt;/author&gt;&lt;author&gt;Fillat, C.&lt;/author&gt;&lt;author&gt;Isalan, M.&lt;/author&gt;&lt;/authors&gt;&lt;/contributors&gt;&lt;auth-address&gt;EMBL/CRG Systems Biology Research Unit, Centre for Genomic Regulation (CRG), Dr. Aiguader 88, 08003 Barcelona, Spain.&lt;/auth-address&gt;&lt;titles&gt;&lt;title&gt;Synthetic zinc finger repressors reduce mutant huntingtin expression in the brain of R6/2 mice&lt;/title&gt;&lt;secondary-title&gt;Proc. Natl. Acad. Sci. U.S.A.&lt;/secondary-title&gt;&lt;/titles&gt;&lt;periodical&gt;&lt;full-title&gt;Proc. Natl. Acad. Sci. U.S.A.&lt;/full-title&gt;&lt;/periodical&gt;&lt;pages&gt;E3136-45&lt;/pages&gt;&lt;volume&gt;109&lt;/volume&gt;&lt;number&gt;45&lt;/number&gt;&lt;edition&gt;2012/10/12&lt;/edition&gt;&lt;dates&gt;&lt;year&gt;2012&lt;/year&gt;&lt;pub-dates&gt;&lt;date&gt;Nov 6&lt;/date&gt;&lt;/pub-dates&gt;&lt;/dates&gt;&lt;isbn&gt;(Electronic)&amp;#xD;(Linking)&lt;/isbn&gt;&lt;accession-num&gt;23054839&lt;/accession-num&gt;&lt;urls&gt;&lt;/urls&gt;&lt;custom2&gt;PMC3494930&lt;/custom2&gt;&lt;electronic-resource-num&gt;10.1073/pnas.1206506109&lt;/electronic-resource-num&gt;&lt;remote-database-provider&gt;NLM&lt;/remote-database-provider&gt;&lt;/record&gt;&lt;/Cite&gt;&lt;/EndNote&gt;</w:instrText>
      </w:r>
      <w:r w:rsidR="001E44EA" w:rsidRPr="006258C2">
        <w:rPr>
          <w:rFonts w:ascii="Times New Roman" w:hAnsi="Times New Roman"/>
          <w:sz w:val="22"/>
        </w:rPr>
        <w:fldChar w:fldCharType="separate"/>
      </w:r>
      <w:r w:rsidR="00962733" w:rsidRPr="006258C2">
        <w:rPr>
          <w:rFonts w:ascii="Times New Roman" w:hAnsi="Times New Roman"/>
          <w:noProof/>
          <w:sz w:val="22"/>
          <w:vertAlign w:val="superscript"/>
        </w:rPr>
        <w:t>122</w:t>
      </w:r>
      <w:r w:rsidR="001E44EA" w:rsidRPr="006258C2">
        <w:rPr>
          <w:rFonts w:ascii="Times New Roman" w:hAnsi="Times New Roman" w:cs="Times New Roman"/>
          <w:sz w:val="22"/>
        </w:rPr>
        <w:fldChar w:fldCharType="end"/>
      </w:r>
      <w:r w:rsidR="00754CC0" w:rsidRPr="006258C2">
        <w:rPr>
          <w:rFonts w:ascii="Times New Roman" w:hAnsi="Times New Roman" w:cs="Times New Roman"/>
          <w:sz w:val="22"/>
        </w:rPr>
        <w:t xml:space="preserve"> </w:t>
      </w:r>
      <w:r w:rsidR="00726103" w:rsidRPr="006258C2">
        <w:rPr>
          <w:rFonts w:ascii="Times New Roman" w:hAnsi="Times New Roman" w:cs="Times New Roman"/>
          <w:sz w:val="22"/>
        </w:rPr>
        <w:t>Also, t</w:t>
      </w:r>
      <w:r w:rsidR="00754CC0" w:rsidRPr="006258C2">
        <w:rPr>
          <w:rFonts w:ascii="Times New Roman" w:hAnsi="Times New Roman" w:cs="Times New Roman"/>
          <w:sz w:val="22"/>
        </w:rPr>
        <w:t xml:space="preserve">he HTT exon 1 in human iPSCs derived from </w:t>
      </w:r>
      <w:r w:rsidR="00DF74E4" w:rsidRPr="006258C2">
        <w:rPr>
          <w:rFonts w:ascii="Times New Roman" w:hAnsi="Times New Roman" w:cs="Times New Roman"/>
          <w:sz w:val="22"/>
        </w:rPr>
        <w:t xml:space="preserve">fibroblasts of </w:t>
      </w:r>
      <w:r w:rsidR="00754CC0" w:rsidRPr="006258C2">
        <w:rPr>
          <w:rFonts w:ascii="Times New Roman" w:hAnsi="Times New Roman" w:cs="Times New Roman"/>
          <w:sz w:val="22"/>
        </w:rPr>
        <w:t>HD patient</w:t>
      </w:r>
      <w:r w:rsidR="00D13B63" w:rsidRPr="006258C2">
        <w:rPr>
          <w:rFonts w:ascii="Times New Roman" w:hAnsi="Times New Roman" w:cs="Times New Roman"/>
          <w:sz w:val="22"/>
        </w:rPr>
        <w:t>s</w:t>
      </w:r>
      <w:r w:rsidR="00754CC0" w:rsidRPr="006258C2">
        <w:rPr>
          <w:rFonts w:ascii="Times New Roman" w:hAnsi="Times New Roman" w:cs="Times New Roman"/>
          <w:sz w:val="22"/>
        </w:rPr>
        <w:t xml:space="preserve"> (HD-iPSCs) </w:t>
      </w:r>
      <w:r w:rsidR="00E75E9C" w:rsidRPr="006258C2">
        <w:rPr>
          <w:rFonts w:ascii="Times New Roman" w:hAnsi="Times New Roman" w:cs="Times New Roman"/>
          <w:sz w:val="22"/>
        </w:rPr>
        <w:t xml:space="preserve">can be </w:t>
      </w:r>
      <w:r w:rsidR="00754CC0" w:rsidRPr="006258C2">
        <w:rPr>
          <w:rFonts w:ascii="Times New Roman" w:hAnsi="Times New Roman" w:cs="Times New Roman"/>
          <w:sz w:val="22"/>
        </w:rPr>
        <w:t>corrected</w:t>
      </w:r>
      <w:r w:rsidR="00726103" w:rsidRPr="006258C2">
        <w:rPr>
          <w:rFonts w:ascii="Times New Roman" w:hAnsi="Times New Roman" w:cs="Times New Roman"/>
          <w:sz w:val="22"/>
        </w:rPr>
        <w:t xml:space="preserve"> </w:t>
      </w:r>
      <w:r w:rsidR="00E75E9C" w:rsidRPr="006258C2">
        <w:rPr>
          <w:rFonts w:ascii="Times New Roman" w:hAnsi="Times New Roman" w:cs="Times New Roman"/>
          <w:sz w:val="22"/>
        </w:rPr>
        <w:t xml:space="preserve">by </w:t>
      </w:r>
      <w:r w:rsidR="00726103" w:rsidRPr="006258C2">
        <w:rPr>
          <w:rFonts w:ascii="Times New Roman" w:hAnsi="Times New Roman" w:cs="Times New Roman"/>
          <w:sz w:val="22"/>
        </w:rPr>
        <w:t>TALENs</w:t>
      </w:r>
      <w:r w:rsidR="00A86DA9" w:rsidRPr="006258C2">
        <w:rPr>
          <w:rFonts w:ascii="Times New Roman" w:hAnsi="Times New Roman" w:cs="Times New Roman"/>
          <w:sz w:val="22"/>
        </w:rPr>
        <w:t>.</w:t>
      </w:r>
      <w:r w:rsidR="001E44EA" w:rsidRPr="006258C2">
        <w:rPr>
          <w:rFonts w:ascii="Times New Roman" w:hAnsi="Times New Roman" w:cs="Times New Roman"/>
          <w:sz w:val="22"/>
        </w:rPr>
        <w:fldChar w:fldCharType="begin">
          <w:fldData xml:space="preserve">PEVuZE5vdGU+PENpdGU+PEF1dGhvcj5BbjwvQXV0aG9yPjxZZWFyPjIwMTI8L1llYXI+PFJlY051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==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BbjwvQXV0aG9yPjxZZWFyPjIwMTI8L1llYXI+PFJlY051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==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1E44EA" w:rsidRPr="006258C2">
        <w:rPr>
          <w:rFonts w:ascii="Times New Roman" w:hAnsi="Times New Roman" w:cs="Times New Roman"/>
          <w:sz w:val="22"/>
        </w:rPr>
      </w:r>
      <w:r w:rsidR="001E44EA"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23,124</w:t>
      </w:r>
      <w:r w:rsidR="001E44EA" w:rsidRPr="006258C2">
        <w:rPr>
          <w:rFonts w:ascii="Times New Roman" w:hAnsi="Times New Roman" w:cs="Times New Roman"/>
          <w:sz w:val="22"/>
        </w:rPr>
        <w:fldChar w:fldCharType="end"/>
      </w:r>
      <w:r w:rsidR="00726103" w:rsidRPr="006258C2">
        <w:rPr>
          <w:rFonts w:ascii="Times New Roman" w:hAnsi="Times New Roman" w:cs="Times New Roman"/>
          <w:sz w:val="22"/>
        </w:rPr>
        <w:t xml:space="preserve"> </w:t>
      </w:r>
      <w:r w:rsidR="00046CD1" w:rsidRPr="006258C2">
        <w:rPr>
          <w:rFonts w:ascii="Times New Roman" w:hAnsi="Times New Roman" w:cs="Times New Roman"/>
          <w:sz w:val="22"/>
        </w:rPr>
        <w:t xml:space="preserve">To </w:t>
      </w:r>
      <w:r w:rsidR="00726103" w:rsidRPr="006258C2">
        <w:rPr>
          <w:rFonts w:ascii="Times New Roman" w:hAnsi="Times New Roman" w:cs="Times New Roman"/>
          <w:sz w:val="22"/>
        </w:rPr>
        <w:t xml:space="preserve">better understand the </w:t>
      </w:r>
      <w:r w:rsidR="007328CF" w:rsidRPr="006258C2">
        <w:rPr>
          <w:rFonts w:ascii="Times New Roman" w:hAnsi="Times New Roman" w:cs="Times New Roman"/>
          <w:sz w:val="22"/>
        </w:rPr>
        <w:t xml:space="preserve">pathogenesis </w:t>
      </w:r>
      <w:r w:rsidR="00726103" w:rsidRPr="006258C2">
        <w:rPr>
          <w:rFonts w:ascii="Times New Roman" w:hAnsi="Times New Roman" w:cs="Times New Roman"/>
          <w:sz w:val="22"/>
        </w:rPr>
        <w:t>of HD, Yan et al.</w:t>
      </w:r>
      <w:r w:rsidR="001E44EA" w:rsidRPr="006258C2">
        <w:rPr>
          <w:rFonts w:ascii="Times New Roman" w:hAnsi="Times New Roman" w:cs="Times New Roman"/>
          <w:sz w:val="22"/>
        </w:rPr>
        <w:fldChar w:fldCharType="begin">
          <w:fldData xml:space="preserve">PEVuZE5vdGU+PENpdGU+PEF1dGhvcj5ZYW48L0F1dGhvcj48WWVhcj4yMDE4PC9ZZWFyPjxSZWNO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</w:fldData>
        </w:fldChar>
      </w:r>
      <w:r w:rsidR="00962733" w:rsidRPr="006258C2">
        <w:rPr>
          <w:rFonts w:ascii="Times New Roman" w:hAnsi="Times New Roman"/>
          <w:sz w:val="22"/>
        </w:rPr>
        <w:instrText xml:space="preserve"> ADDIN EN.CITE </w:instrText>
      </w:r>
      <w:r w:rsidR="00962733" w:rsidRPr="006258C2">
        <w:rPr>
          <w:rFonts w:ascii="Times New Roman" w:hAnsi="Times New Roman"/>
          <w:sz w:val="22"/>
        </w:rPr>
        <w:fldChar w:fldCharType="begin">
          <w:fldData xml:space="preserve">PEVuZE5vdGU+PENpdGU+PEF1dGhvcj5ZYW48L0F1dGhvcj48WWVhcj4yMDE4PC9ZZWFyPjxSZWNO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</w:fldData>
        </w:fldChar>
      </w:r>
      <w:r w:rsidR="00962733" w:rsidRPr="006258C2">
        <w:rPr>
          <w:rFonts w:ascii="Times New Roman" w:hAnsi="Times New Roman"/>
          <w:sz w:val="22"/>
        </w:rPr>
        <w:instrText xml:space="preserve"> ADDIN EN.CITE.DATA </w:instrText>
      </w:r>
      <w:r w:rsidR="00962733" w:rsidRPr="006258C2">
        <w:rPr>
          <w:rFonts w:ascii="Times New Roman" w:hAnsi="Times New Roman"/>
          <w:sz w:val="22"/>
        </w:rPr>
      </w:r>
      <w:r w:rsidR="00962733" w:rsidRPr="006258C2">
        <w:rPr>
          <w:rFonts w:ascii="Times New Roman" w:hAnsi="Times New Roman"/>
          <w:sz w:val="22"/>
        </w:rPr>
        <w:fldChar w:fldCharType="end"/>
      </w:r>
      <w:r w:rsidR="001E44EA" w:rsidRPr="006258C2">
        <w:rPr>
          <w:rFonts w:ascii="Times New Roman" w:hAnsi="Times New Roman"/>
          <w:sz w:val="22"/>
        </w:rPr>
      </w:r>
      <w:r w:rsidR="001E44EA" w:rsidRPr="006258C2">
        <w:rPr>
          <w:rFonts w:ascii="Times New Roman" w:hAnsi="Times New Roman"/>
          <w:sz w:val="22"/>
        </w:rPr>
        <w:fldChar w:fldCharType="separate"/>
      </w:r>
      <w:r w:rsidR="00962733" w:rsidRPr="006258C2">
        <w:rPr>
          <w:rFonts w:ascii="Times New Roman" w:hAnsi="Times New Roman"/>
          <w:noProof/>
          <w:sz w:val="22"/>
          <w:vertAlign w:val="superscript"/>
        </w:rPr>
        <w:t>125</w:t>
      </w:r>
      <w:r w:rsidR="001E44EA" w:rsidRPr="006258C2">
        <w:rPr>
          <w:rFonts w:ascii="Times New Roman" w:hAnsi="Times New Roman" w:cs="Times New Roman"/>
          <w:sz w:val="22"/>
        </w:rPr>
        <w:fldChar w:fldCharType="end"/>
      </w:r>
      <w:r w:rsidR="00726103" w:rsidRPr="006258C2">
        <w:rPr>
          <w:rFonts w:ascii="Times New Roman" w:hAnsi="Times New Roman" w:cs="Times New Roman"/>
          <w:sz w:val="22"/>
        </w:rPr>
        <w:t xml:space="preserve"> </w:t>
      </w:r>
      <w:r w:rsidR="00A3524B" w:rsidRPr="006258C2">
        <w:rPr>
          <w:rFonts w:ascii="Times New Roman" w:hAnsi="Times New Roman" w:cs="Times New Roman"/>
          <w:sz w:val="22"/>
        </w:rPr>
        <w:t xml:space="preserve">adopted </w:t>
      </w:r>
      <w:r w:rsidR="00726103" w:rsidRPr="006258C2">
        <w:rPr>
          <w:rFonts w:ascii="Times New Roman" w:hAnsi="Times New Roman" w:cs="Times New Roman"/>
          <w:sz w:val="22"/>
        </w:rPr>
        <w:t xml:space="preserve">CRISPR/Cas9 to establish a </w:t>
      </w:r>
      <w:r w:rsidR="00B42415" w:rsidRPr="006258C2">
        <w:rPr>
          <w:rFonts w:ascii="Times New Roman" w:hAnsi="Times New Roman" w:cs="Times New Roman"/>
          <w:sz w:val="22"/>
        </w:rPr>
        <w:t>genome edited</w:t>
      </w:r>
      <w:r w:rsidR="00726103" w:rsidRPr="006258C2">
        <w:rPr>
          <w:rFonts w:ascii="Times New Roman" w:hAnsi="Times New Roman" w:cs="Times New Roman"/>
          <w:sz w:val="22"/>
        </w:rPr>
        <w:t xml:space="preserve"> </w:t>
      </w:r>
      <w:r w:rsidR="00A3524B" w:rsidRPr="006258C2">
        <w:rPr>
          <w:rFonts w:ascii="Times New Roman" w:hAnsi="Times New Roman" w:cs="Times New Roman"/>
          <w:sz w:val="22"/>
        </w:rPr>
        <w:t xml:space="preserve">porcine </w:t>
      </w:r>
      <w:r w:rsidR="00726103" w:rsidRPr="006258C2">
        <w:rPr>
          <w:rFonts w:ascii="Times New Roman" w:hAnsi="Times New Roman" w:cs="Times New Roman"/>
          <w:sz w:val="22"/>
        </w:rPr>
        <w:t>model of HD</w:t>
      </w:r>
      <w:r w:rsidR="00726103" w:rsidRPr="006258C2">
        <w:rPr>
          <w:rFonts w:ascii="Times New Roman" w:hAnsi="Times New Roman"/>
          <w:sz w:val="22"/>
        </w:rPr>
        <w:t xml:space="preserve"> </w:t>
      </w:r>
      <w:r w:rsidR="00B7501E" w:rsidRPr="006258C2">
        <w:rPr>
          <w:rFonts w:ascii="Times New Roman" w:hAnsi="Times New Roman" w:cs="Times New Roman"/>
          <w:sz w:val="22"/>
        </w:rPr>
        <w:t>in 2018</w:t>
      </w:r>
      <w:r w:rsidR="00A3524B" w:rsidRPr="006258C2">
        <w:rPr>
          <w:rFonts w:ascii="Times New Roman" w:hAnsi="Times New Roman" w:cs="Times New Roman"/>
          <w:sz w:val="22"/>
        </w:rPr>
        <w:t>, which</w:t>
      </w:r>
      <w:r w:rsidR="00726103" w:rsidRPr="006258C2">
        <w:rPr>
          <w:rFonts w:ascii="Times New Roman" w:hAnsi="Times New Roman" w:cs="Times New Roman"/>
          <w:sz w:val="22"/>
        </w:rPr>
        <w:t xml:space="preserve"> </w:t>
      </w:r>
      <w:r w:rsidR="002529FD" w:rsidRPr="006258C2">
        <w:rPr>
          <w:rFonts w:ascii="Times New Roman" w:hAnsi="Times New Roman" w:cs="Times New Roman"/>
          <w:sz w:val="22"/>
        </w:rPr>
        <w:t>internal</w:t>
      </w:r>
      <w:r w:rsidR="00726103" w:rsidRPr="006258C2">
        <w:rPr>
          <w:rFonts w:ascii="Times New Roman" w:hAnsi="Times New Roman" w:cs="Times New Roman"/>
          <w:sz w:val="22"/>
        </w:rPr>
        <w:t>ly expresse</w:t>
      </w:r>
      <w:r w:rsidR="00B42415" w:rsidRPr="006258C2">
        <w:rPr>
          <w:rFonts w:ascii="Times New Roman" w:hAnsi="Times New Roman" w:cs="Times New Roman"/>
          <w:sz w:val="22"/>
        </w:rPr>
        <w:t>d</w:t>
      </w:r>
      <w:r w:rsidR="00726103" w:rsidRPr="006258C2">
        <w:rPr>
          <w:rFonts w:ascii="Times New Roman" w:hAnsi="Times New Roman" w:cs="Times New Roman"/>
          <w:sz w:val="22"/>
        </w:rPr>
        <w:t xml:space="preserve"> full-length mutant HTT</w:t>
      </w:r>
      <w:r w:rsidR="00B42415" w:rsidRPr="006258C2">
        <w:rPr>
          <w:rFonts w:ascii="Times New Roman" w:hAnsi="Times New Roman" w:cs="Times New Roman"/>
          <w:sz w:val="22"/>
        </w:rPr>
        <w:t xml:space="preserve">. </w:t>
      </w:r>
      <w:r w:rsidR="00682593" w:rsidRPr="006258C2">
        <w:rPr>
          <w:rFonts w:ascii="Times New Roman" w:hAnsi="Times New Roman" w:cs="Times New Roman"/>
          <w:sz w:val="22"/>
        </w:rPr>
        <w:t xml:space="preserve">Being </w:t>
      </w:r>
      <w:r w:rsidR="00B42415" w:rsidRPr="006258C2">
        <w:rPr>
          <w:rFonts w:ascii="Times New Roman" w:hAnsi="Times New Roman" w:cs="Times New Roman"/>
          <w:sz w:val="22"/>
        </w:rPr>
        <w:t xml:space="preserve">a </w:t>
      </w:r>
      <w:r w:rsidR="00682593" w:rsidRPr="006258C2">
        <w:rPr>
          <w:rFonts w:ascii="Times New Roman" w:hAnsi="Times New Roman" w:cs="Times New Roman"/>
          <w:sz w:val="22"/>
        </w:rPr>
        <w:t xml:space="preserve">promising </w:t>
      </w:r>
      <w:r w:rsidR="00B42415" w:rsidRPr="006258C2">
        <w:rPr>
          <w:rFonts w:ascii="Times New Roman" w:hAnsi="Times New Roman" w:cs="Times New Roman"/>
          <w:sz w:val="22"/>
        </w:rPr>
        <w:t xml:space="preserve">breakthrough in the field of NDs, the </w:t>
      </w:r>
      <w:r w:rsidR="00866628" w:rsidRPr="006258C2">
        <w:rPr>
          <w:rFonts w:ascii="Times New Roman" w:hAnsi="Times New Roman" w:cs="Times New Roman"/>
          <w:sz w:val="22"/>
        </w:rPr>
        <w:t xml:space="preserve">development </w:t>
      </w:r>
      <w:r w:rsidR="00B42415" w:rsidRPr="006258C2">
        <w:rPr>
          <w:rFonts w:ascii="Times New Roman" w:hAnsi="Times New Roman" w:cs="Times New Roman"/>
          <w:sz w:val="22"/>
        </w:rPr>
        <w:t xml:space="preserve">of HTT gene knock-in pigs would be </w:t>
      </w:r>
      <w:r w:rsidR="00E5524C" w:rsidRPr="006258C2">
        <w:rPr>
          <w:rFonts w:ascii="Times New Roman" w:hAnsi="Times New Roman" w:cs="Times New Roman"/>
          <w:sz w:val="22"/>
        </w:rPr>
        <w:t xml:space="preserve">of great significance </w:t>
      </w:r>
      <w:r w:rsidR="00B42415" w:rsidRPr="006258C2">
        <w:rPr>
          <w:rFonts w:ascii="Times New Roman" w:hAnsi="Times New Roman" w:cs="Times New Roman"/>
          <w:sz w:val="22"/>
        </w:rPr>
        <w:t xml:space="preserve">for pathogenesis </w:t>
      </w:r>
      <w:r w:rsidR="00264B50" w:rsidRPr="006258C2">
        <w:rPr>
          <w:rFonts w:ascii="Times New Roman" w:hAnsi="Times New Roman" w:cs="Times New Roman"/>
          <w:sz w:val="22"/>
        </w:rPr>
        <w:t xml:space="preserve">research </w:t>
      </w:r>
      <w:r w:rsidR="00B42415" w:rsidRPr="006258C2">
        <w:rPr>
          <w:rFonts w:ascii="Times New Roman" w:hAnsi="Times New Roman" w:cs="Times New Roman"/>
          <w:sz w:val="22"/>
        </w:rPr>
        <w:t xml:space="preserve">and therapy </w:t>
      </w:r>
      <w:r w:rsidR="00A05340" w:rsidRPr="006258C2">
        <w:rPr>
          <w:rFonts w:ascii="Times New Roman" w:hAnsi="Times New Roman" w:cs="Times New Roman"/>
          <w:sz w:val="22"/>
        </w:rPr>
        <w:t xml:space="preserve">exploration </w:t>
      </w:r>
      <w:r w:rsidR="00BF6E12" w:rsidRPr="006258C2">
        <w:rPr>
          <w:rFonts w:ascii="Times New Roman" w:hAnsi="Times New Roman" w:cs="Times New Roman"/>
          <w:sz w:val="22"/>
        </w:rPr>
        <w:t>in</w:t>
      </w:r>
      <w:r w:rsidR="00B42415" w:rsidRPr="006258C2">
        <w:rPr>
          <w:rFonts w:ascii="Times New Roman" w:hAnsi="Times New Roman" w:cs="Times New Roman"/>
          <w:sz w:val="22"/>
        </w:rPr>
        <w:t xml:space="preserve"> </w:t>
      </w:r>
      <w:r w:rsidR="0051479F" w:rsidRPr="006258C2">
        <w:rPr>
          <w:rFonts w:ascii="Times New Roman" w:hAnsi="Times New Roman" w:cs="Times New Roman"/>
          <w:sz w:val="22"/>
        </w:rPr>
        <w:t>Huntington disease.</w:t>
      </w:r>
      <w:r w:rsidR="00E5524C" w:rsidRPr="006258C2">
        <w:t xml:space="preserve"> </w:t>
      </w:r>
    </w:p>
    <w:p w14:paraId="3BEC9032" w14:textId="03F49020" w:rsidR="001F237D" w:rsidRPr="006258C2" w:rsidRDefault="005A03F9" w:rsidP="001F237D">
      <w:pPr>
        <w:spacing w:line="480" w:lineRule="auto"/>
        <w:ind w:firstLine="420"/>
      </w:pPr>
      <w:r w:rsidRPr="006258C2">
        <w:rPr>
          <w:rFonts w:ascii="Times New Roman" w:hAnsi="Times New Roman" w:cs="Times New Roman"/>
          <w:sz w:val="22"/>
        </w:rPr>
        <w:t>Mutations in the gene encoding amyloid precursor protein (APP) cause familial AD with nearly complete penetrance</w:t>
      </w:r>
      <w:r w:rsidR="007936F5" w:rsidRPr="006258C2">
        <w:rPr>
          <w:rFonts w:ascii="Times New Roman" w:hAnsi="Times New Roman" w:cs="Times New Roman"/>
          <w:sz w:val="22"/>
        </w:rPr>
        <w:t>.</w:t>
      </w:r>
      <w:r w:rsidR="00C45173"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Di Fede&lt;/Author&gt;&lt;Year&gt;2009&lt;/Year&gt;&lt;RecNum&gt;616&lt;/RecNum&gt;&lt;DisplayText&gt;&lt;style face="superscript"&gt;126&lt;/style&gt;&lt;/DisplayText&gt;&lt;record&gt;&lt;rec-number&gt;616&lt;/rec-number&gt;&lt;foreign-keys&gt;&lt;key app="EN" db-id="d2r9z9x58pzr2pe20aspf2sazw0as2xts2p0" timestamp="1567148138"&gt;616&lt;/key&gt;&lt;/foreign-keys&gt;&lt;ref-type name="Journal Article"&gt;17&lt;/ref-type&gt;&lt;contributors&gt;&lt;authors&gt;&lt;author&gt;Di Fede, G.&lt;/author&gt;&lt;author&gt;Catania, M.&lt;/author&gt;&lt;author&gt;Morbin, M.&lt;/author&gt;&lt;author&gt;Rossi, G.&lt;/author&gt;&lt;author&gt;Suardi, S.&lt;/author&gt;&lt;author&gt;Mazzoleni, G.&lt;/author&gt;&lt;author&gt;Merlin, M.&lt;/author&gt;&lt;author&gt;Giovagnoli, A. R.&lt;/author&gt;&lt;author&gt;Prioni, S.&lt;/author&gt;&lt;author&gt;Erbetta, A.&lt;/author&gt;&lt;author&gt;Falcone, C.&lt;/author&gt;&lt;author&gt;Gobbi, M.&lt;/author&gt;&lt;author&gt;Colombo, L.&lt;/author&gt;&lt;author&gt;Bastone, A.&lt;/author&gt;&lt;author&gt;Beeg, M.&lt;/author&gt;&lt;author&gt;Manzoni, C.&lt;/author&gt;&lt;author&gt;Francescucci, B.&lt;/author&gt;&lt;author&gt;Spagnoli, A.&lt;/author&gt;&lt;author&gt;Cantù, L.&lt;/author&gt;&lt;author&gt;Del Favero, E.&lt;/author&gt;&lt;author&gt;Levy, E.&lt;/author&gt;&lt;author&gt;Salmona, M.&lt;/author&gt;&lt;author&gt;Tagliavini, F.&lt;/author&gt;&lt;/authors&gt;&lt;/contributors&gt;&lt;auth-address&gt;Division of Neurology and Neuropathology, &amp;quot;Carlo Besta&amp;quot; National Neurological Institute, 20133 Milan, Italy.&lt;/auth-address&gt;&lt;titles&gt;&lt;title&gt;A recessive mutation in the APP gene with dominant-negative effect on amyloidogenesis&lt;/title&gt;&lt;secondary-title&gt;Science&lt;/secondary-title&gt;&lt;/titles&gt;&lt;periodical&gt;&lt;full-title&gt;Science&lt;/full-title&gt;&lt;/periodical&gt;&lt;pages&gt;1473-7&lt;/pages&gt;&lt;volume&gt;323&lt;/volume&gt;&lt;number&gt;5920&lt;/number&gt;&lt;edition&gt;2009/03/17&lt;/edition&gt;&lt;dates&gt;&lt;year&gt;2009&lt;/year&gt;&lt;pub-dates&gt;&lt;date&gt;Mar 13&lt;/date&gt;&lt;/pub-dates&gt;&lt;/dates&gt;&lt;isbn&gt;(Electronic)&amp;#xD;(Linking)&lt;/isbn&gt;&lt;accession-num&gt;19286555&lt;/accession-num&gt;&lt;urls&gt;&lt;/urls&gt;&lt;custom2&gt;PMC2728497&lt;/custom2&gt;&lt;electronic-resource-num&gt;10.1126/science.1168979&lt;/electronic-resource-num&gt;&lt;remote-database-provider&gt;NLM&lt;/remote-database-provider&gt;&lt;/record&gt;&lt;/Cite&gt;&lt;/EndNote&gt;</w:instrText>
      </w:r>
      <w:r w:rsidR="00C45173"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26</w:t>
      </w:r>
      <w:r w:rsidR="00C45173" w:rsidRPr="006258C2">
        <w:rPr>
          <w:rFonts w:ascii="Times New Roman" w:hAnsi="Times New Roman" w:cs="Times New Roman"/>
          <w:sz w:val="22"/>
        </w:rPr>
        <w:fldChar w:fldCharType="end"/>
      </w:r>
      <w:r w:rsidRPr="006258C2">
        <w:rPr>
          <w:rFonts w:ascii="Times New Roman" w:hAnsi="Times New Roman" w:cs="Times New Roman"/>
          <w:sz w:val="22"/>
        </w:rPr>
        <w:t xml:space="preserve"> Mouse fibroblast cells could overexpress APP by </w:t>
      </w:r>
      <w:r w:rsidR="005D181F" w:rsidRPr="006258C2">
        <w:rPr>
          <w:rFonts w:ascii="Times New Roman" w:hAnsi="Times New Roman" w:cs="Times New Roman"/>
          <w:sz w:val="22"/>
        </w:rPr>
        <w:t xml:space="preserve">receiving </w:t>
      </w:r>
      <w:r w:rsidR="005D181F" w:rsidRPr="006258C2">
        <w:rPr>
          <w:rFonts w:ascii="Times New Roman" w:hAnsi="Times New Roman" w:cs="Times New Roman"/>
          <w:sz w:val="22"/>
        </w:rPr>
        <w:lastRenderedPageBreak/>
        <w:t xml:space="preserve">electroporated ZFNs that designed with </w:t>
      </w:r>
      <w:r w:rsidRPr="006258C2">
        <w:rPr>
          <w:rFonts w:ascii="Times New Roman" w:hAnsi="Times New Roman" w:cs="Times New Roman"/>
          <w:sz w:val="22"/>
        </w:rPr>
        <w:t xml:space="preserve">DNA fragment containing the promoter and the protein coding regions of </w:t>
      </w:r>
      <w:r w:rsidR="007B0D2A" w:rsidRPr="006258C2">
        <w:rPr>
          <w:rFonts w:ascii="Times New Roman" w:hAnsi="Times New Roman" w:cs="Times New Roman"/>
          <w:sz w:val="22"/>
        </w:rPr>
        <w:t>APP</w:t>
      </w:r>
      <w:r w:rsidRPr="006258C2">
        <w:rPr>
          <w:rFonts w:ascii="Times New Roman" w:hAnsi="Times New Roman" w:cs="Times New Roman"/>
          <w:sz w:val="22"/>
        </w:rPr>
        <w:t xml:space="preserve">. These transgenic cells </w:t>
      </w:r>
      <w:r w:rsidR="00F33863" w:rsidRPr="006258C2">
        <w:rPr>
          <w:rFonts w:ascii="Times New Roman" w:hAnsi="Times New Roman" w:cs="Times New Roman"/>
          <w:sz w:val="22"/>
        </w:rPr>
        <w:t xml:space="preserve">can </w:t>
      </w:r>
      <w:r w:rsidRPr="006258C2">
        <w:rPr>
          <w:rFonts w:ascii="Times New Roman" w:hAnsi="Times New Roman" w:cs="Times New Roman"/>
          <w:sz w:val="22"/>
        </w:rPr>
        <w:t xml:space="preserve">be used to elucidate aspects of the molecular </w:t>
      </w:r>
      <w:r w:rsidR="00F33863" w:rsidRPr="006258C2">
        <w:rPr>
          <w:rFonts w:ascii="Times New Roman" w:hAnsi="Times New Roman" w:cs="Times New Roman"/>
          <w:sz w:val="22"/>
        </w:rPr>
        <w:t xml:space="preserve">mechanisms of AD </w:t>
      </w:r>
      <w:r w:rsidRPr="006258C2">
        <w:rPr>
          <w:rFonts w:ascii="Times New Roman" w:hAnsi="Times New Roman" w:cs="Times New Roman"/>
          <w:sz w:val="22"/>
        </w:rPr>
        <w:t xml:space="preserve">pathogenesis, particularly those involved in the mutant amyloidogenic pathway </w:t>
      </w:r>
      <w:r w:rsidR="007E2465" w:rsidRPr="006258C2">
        <w:rPr>
          <w:rFonts w:ascii="Times New Roman" w:hAnsi="Times New Roman" w:cs="Times New Roman"/>
          <w:sz w:val="22"/>
        </w:rPr>
        <w:t xml:space="preserve">affecting </w:t>
      </w:r>
      <w:r w:rsidRPr="006258C2">
        <w:rPr>
          <w:rFonts w:ascii="Times New Roman" w:hAnsi="Times New Roman" w:cs="Times New Roman"/>
          <w:sz w:val="22"/>
        </w:rPr>
        <w:t>the APP coding sequence</w:t>
      </w:r>
      <w:r w:rsidR="007936F5" w:rsidRPr="006258C2">
        <w:rPr>
          <w:rFonts w:ascii="Times New Roman" w:hAnsi="Times New Roman" w:cs="Times New Roman"/>
          <w:sz w:val="22"/>
        </w:rPr>
        <w:t>.</w:t>
      </w:r>
      <w:r w:rsidR="00C45173" w:rsidRPr="006258C2">
        <w:rPr>
          <w:rFonts w:ascii="Times New Roman" w:hAnsi="Times New Roman" w:cs="Times New Roman"/>
          <w:sz w:val="22"/>
        </w:rPr>
        <w:fldChar w:fldCharType="begin">
          <w:fldData xml:space="preserve">PEVuZE5vdGU+PENpdGU+PEF1dGhvcj5Kb25zc29uPC9BdXRob3I+PFllYXI+MjAxMjwvWWVhcj48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Kb25zc29uPC9BdXRob3I+PFllYXI+MjAxMjwvWWVhcj48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00C45173" w:rsidRPr="006258C2">
        <w:rPr>
          <w:rFonts w:ascii="Times New Roman" w:hAnsi="Times New Roman" w:cs="Times New Roman"/>
          <w:sz w:val="22"/>
        </w:rPr>
      </w:r>
      <w:r w:rsidR="00C45173"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27</w:t>
      </w:r>
      <w:r w:rsidR="00C45173" w:rsidRPr="006258C2">
        <w:rPr>
          <w:rFonts w:ascii="Times New Roman" w:hAnsi="Times New Roman" w:cs="Times New Roman"/>
          <w:sz w:val="22"/>
        </w:rPr>
        <w:fldChar w:fldCharType="end"/>
      </w:r>
      <w:r w:rsidR="009E07BE" w:rsidRPr="006258C2">
        <w:rPr>
          <w:rFonts w:ascii="Times New Roman" w:hAnsi="Times New Roman" w:cs="Times New Roman"/>
          <w:sz w:val="22"/>
        </w:rPr>
        <w:t xml:space="preserve"> </w:t>
      </w:r>
      <w:r w:rsidR="002966B7" w:rsidRPr="006258C2">
        <w:rPr>
          <w:rFonts w:ascii="Times New Roman" w:hAnsi="Times New Roman" w:cs="Times New Roman"/>
          <w:sz w:val="22"/>
        </w:rPr>
        <w:t>T</w:t>
      </w:r>
      <w:r w:rsidRPr="006258C2">
        <w:rPr>
          <w:rFonts w:ascii="Times New Roman" w:hAnsi="Times New Roman" w:cs="Times New Roman"/>
          <w:sz w:val="22"/>
        </w:rPr>
        <w:t>he A673V variant</w:t>
      </w:r>
      <w:r w:rsidR="002966B7" w:rsidRPr="006258C2">
        <w:rPr>
          <w:rFonts w:ascii="Times New Roman" w:hAnsi="Times New Roman" w:cs="Times New Roman"/>
          <w:sz w:val="22"/>
        </w:rPr>
        <w:t xml:space="preserve"> </w:t>
      </w:r>
      <w:r w:rsidRPr="006258C2">
        <w:rPr>
          <w:rFonts w:ascii="Times New Roman" w:hAnsi="Times New Roman" w:cs="Times New Roman"/>
          <w:sz w:val="22"/>
        </w:rPr>
        <w:t xml:space="preserve">near APP β-secretase cleavage site, contributes to AD pathology </w:t>
      </w:r>
      <w:r w:rsidR="00343531" w:rsidRPr="006258C2">
        <w:rPr>
          <w:rFonts w:ascii="Times New Roman" w:hAnsi="Times New Roman" w:cs="Times New Roman"/>
          <w:sz w:val="22"/>
        </w:rPr>
        <w:t>via</w:t>
      </w:r>
      <w:r w:rsidRPr="006258C2">
        <w:rPr>
          <w:rFonts w:ascii="Times New Roman" w:hAnsi="Times New Roman" w:cs="Times New Roman"/>
          <w:sz w:val="22"/>
        </w:rPr>
        <w:t xml:space="preserve"> increasing Aβ</w:t>
      </w:r>
      <w:r w:rsidR="0008053D" w:rsidRPr="006258C2">
        <w:rPr>
          <w:rFonts w:ascii="Times New Roman" w:hAnsi="Times New Roman" w:cs="Times New Roman"/>
          <w:sz w:val="22"/>
        </w:rPr>
        <w:t xml:space="preserve"> </w:t>
      </w:r>
      <w:r w:rsidRPr="006258C2">
        <w:rPr>
          <w:rFonts w:ascii="Times New Roman" w:hAnsi="Times New Roman" w:cs="Times New Roman"/>
          <w:sz w:val="22"/>
        </w:rPr>
        <w:t xml:space="preserve">and enhancing </w:t>
      </w:r>
      <w:r w:rsidR="00F07536" w:rsidRPr="006258C2">
        <w:rPr>
          <w:rFonts w:ascii="Times New Roman" w:hAnsi="Times New Roman" w:cs="Times New Roman"/>
          <w:sz w:val="22"/>
        </w:rPr>
        <w:t xml:space="preserve">its </w:t>
      </w:r>
      <w:r w:rsidRPr="006258C2">
        <w:rPr>
          <w:rFonts w:ascii="Times New Roman" w:hAnsi="Times New Roman" w:cs="Times New Roman"/>
          <w:sz w:val="22"/>
        </w:rPr>
        <w:t xml:space="preserve">aggregation </w:t>
      </w:r>
      <w:r w:rsidR="00F07536" w:rsidRPr="006258C2">
        <w:rPr>
          <w:rFonts w:ascii="Times New Roman" w:hAnsi="Times New Roman" w:cs="Times New Roman"/>
          <w:sz w:val="22"/>
        </w:rPr>
        <w:t>as well as</w:t>
      </w:r>
      <w:r w:rsidRPr="006258C2">
        <w:rPr>
          <w:rFonts w:ascii="Times New Roman" w:hAnsi="Times New Roman" w:cs="Times New Roman"/>
          <w:sz w:val="22"/>
        </w:rPr>
        <w:t xml:space="preserve"> toxicity</w:t>
      </w:r>
      <w:r w:rsidR="007936F5" w:rsidRPr="006258C2">
        <w:rPr>
          <w:rFonts w:ascii="Times New Roman" w:hAnsi="Times New Roman" w:cs="Times New Roman"/>
          <w:sz w:val="22"/>
        </w:rPr>
        <w:t>;</w:t>
      </w:r>
      <w:r w:rsidR="00C45173"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Giaccone&lt;/Author&gt;&lt;Year&gt;2010&lt;/Year&gt;&lt;RecNum&gt;699&lt;/RecNum&gt;&lt;DisplayText&gt;&lt;style face="superscript"&gt;128&lt;/style&gt;&lt;/DisplayText&gt;&lt;record&gt;&lt;rec-number&gt;699&lt;/rec-number&gt;&lt;foreign-keys&gt;&lt;key app="EN" db-id="d2r9z9x58pzr2pe20aspf2sazw0as2xts2p0" timestamp="1567863402"&gt;699&lt;/key&gt;&lt;/foreign-keys&gt;&lt;ref-type name="Journal Article"&gt;17&lt;/ref-type&gt;&lt;contributors&gt;&lt;authors&gt;&lt;author&gt;Giaccone, G.&lt;/author&gt;&lt;author&gt;Morbin, M.&lt;/author&gt;&lt;author&gt;Moda, F.&lt;/author&gt;&lt;author&gt;Botta, M.&lt;/author&gt;&lt;author&gt;Mazzoleni, G.&lt;/author&gt;&lt;author&gt;Uggetti, A.&lt;/author&gt;&lt;author&gt;Catania, M.&lt;/author&gt;&lt;author&gt;Moro, M. L.&lt;/author&gt;&lt;author&gt;Redaelli, V.&lt;/author&gt;&lt;author&gt;Spagnoli, A.&lt;/author&gt;&lt;author&gt;Rossi, R. S.&lt;/author&gt;&lt;author&gt;Salmona, M.&lt;/author&gt;&lt;author&gt;Di Fede, G.&lt;/author&gt;&lt;author&gt;Tagliavini, F.&lt;/author&gt;&lt;/authors&gt;&lt;/contributors&gt;&lt;auth-address&gt;Fondazione IRCCS Istituto Neurologico Carlo Besta, Milan, Italy. giaccone@istituto-besta.it&lt;/auth-address&gt;&lt;titles&gt;&lt;title&gt;Neuropathology of the recessive A673V APP mutation: Alzheimer disease with distinctive features&lt;/title&gt;&lt;secondary-title&gt;Acta Neuropathol.&lt;/secondary-title&gt;&lt;/titles&gt;&lt;periodical&gt;&lt;full-title&gt;Acta Neuropathol.&lt;/full-title&gt;&lt;/periodical&gt;&lt;pages&gt;803-12&lt;/pages&gt;&lt;volume&gt;120&lt;/volume&gt;&lt;number&gt;6&lt;/number&gt;&lt;edition&gt;2010/09/16&lt;/edition&gt;&lt;dates&gt;&lt;year&gt;2010&lt;/year&gt;&lt;pub-dates&gt;&lt;date&gt;Dec&lt;/date&gt;&lt;/pub-dates&gt;&lt;/dates&gt;&lt;isbn&gt;(Electronic)&amp;#xD;(Linking)&lt;/isbn&gt;&lt;accession-num&gt;20842367&lt;/accession-num&gt;&lt;urls&gt;&lt;/urls&gt;&lt;electronic-resource-num&gt;10.1007/s00401-010-0747-1&lt;/electronic-resource-num&gt;&lt;remote-database-provider&gt;NLM&lt;/remote-database-provider&gt;&lt;/record&gt;&lt;/Cite&gt;&lt;/EndNote&gt;</w:instrText>
      </w:r>
      <w:r w:rsidR="00C45173"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28</w:t>
      </w:r>
      <w:r w:rsidR="00C45173" w:rsidRPr="006258C2">
        <w:rPr>
          <w:rFonts w:ascii="Times New Roman" w:hAnsi="Times New Roman" w:cs="Times New Roman"/>
          <w:sz w:val="22"/>
        </w:rPr>
        <w:fldChar w:fldCharType="end"/>
      </w:r>
      <w:r w:rsidR="0008053D" w:rsidRPr="006258C2">
        <w:rPr>
          <w:rFonts w:ascii="Times New Roman" w:hAnsi="Times New Roman" w:cs="Times New Roman"/>
          <w:sz w:val="22"/>
        </w:rPr>
        <w:t xml:space="preserve"> </w:t>
      </w:r>
      <w:r w:rsidR="00D76D41" w:rsidRPr="006258C2">
        <w:rPr>
          <w:rFonts w:ascii="Times New Roman" w:hAnsi="Times New Roman" w:cs="Times New Roman"/>
          <w:sz w:val="22"/>
        </w:rPr>
        <w:t>on the contrary,</w:t>
      </w:r>
      <w:r w:rsidRPr="006258C2">
        <w:rPr>
          <w:rFonts w:ascii="Times New Roman" w:hAnsi="Times New Roman" w:cs="Times New Roman"/>
          <w:sz w:val="22"/>
        </w:rPr>
        <w:t xml:space="preserve"> the A673T variant, which is adjacent to the aspartyl protease β-site in APP, </w:t>
      </w:r>
      <w:r w:rsidR="00D76D41" w:rsidRPr="006258C2">
        <w:rPr>
          <w:rFonts w:ascii="Times New Roman" w:hAnsi="Times New Roman" w:cs="Times New Roman"/>
          <w:sz w:val="22"/>
        </w:rPr>
        <w:t xml:space="preserve">provides </w:t>
      </w:r>
      <w:r w:rsidRPr="006258C2">
        <w:rPr>
          <w:rFonts w:ascii="Times New Roman" w:hAnsi="Times New Roman" w:cs="Times New Roman"/>
          <w:sz w:val="22"/>
        </w:rPr>
        <w:t>protection against AD progression</w:t>
      </w:r>
      <w:r w:rsidR="007936F5" w:rsidRPr="006258C2">
        <w:rPr>
          <w:rFonts w:ascii="Times New Roman" w:hAnsi="Times New Roman" w:cs="Times New Roman"/>
          <w:sz w:val="22"/>
        </w:rPr>
        <w:t>.</w:t>
      </w:r>
      <w:r w:rsidR="00C45173"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Martiskainen&lt;/Author&gt;&lt;Year&gt;2017&lt;/Year&gt;&lt;RecNum&gt;700&lt;/RecNum&gt;&lt;DisplayText&gt;&lt;style face="superscript"&gt;129&lt;/style&gt;&lt;/DisplayText&gt;&lt;record&gt;&lt;rec-number&gt;700&lt;/rec-number&gt;&lt;foreign-keys&gt;&lt;key app="EN" db-id="d2r9z9x58pzr2pe20aspf2sazw0as2xts2p0" timestamp="1567863458"&gt;700&lt;/key&gt;&lt;/foreign-keys&gt;&lt;ref-type name="Journal Article"&gt;17&lt;/ref-type&gt;&lt;contributors&gt;&lt;authors&gt;&lt;author&gt;Martiskainen, H.&lt;/author&gt;&lt;author&gt;Herukka, S. K.&lt;/author&gt;&lt;author&gt;Stančáková, A.&lt;/author&gt;&lt;author&gt;Paananen, J.&lt;/author&gt;&lt;author&gt;Soininen, H.&lt;/author&gt;&lt;author&gt;Kuusisto, J.&lt;/author&gt;&lt;author&gt;Laakso, M.&lt;/author&gt;&lt;author&gt;Hiltunen, M.&lt;/author&gt;&lt;/authors&gt;&lt;/contributors&gt;&lt;auth-address&gt;Institute of Clinical Medicine, Internal Medicine, University of Eastern Finland, Kuopio, Finland.&amp;#xD;Institute of Clinical Medicine - Neurology, University of Eastern Finland, and Department of Neurology, Kuopio University Hospital, Kuopio, Finland.&amp;#xD;Institute of Biomedicine and Bioinformatics Center, University of Eastern Finland, Kuopio, Finland.&amp;#xD;Institute of Clinical Medicine, Internal Medicine, University of Eastern Finland and Kuopio University Hospital, Kuopio, Finland.&amp;#xD;Institute of Biomedicine University of Eastern Finland and Department of Neurology, Kuopio University Hospital, Kuopio, Finland.&lt;/auth-address&gt;&lt;titles&gt;&lt;title&gt;Decreased plasma β-amyloid in the Alzheimer&amp;apos;s disease APP A673T variant carriers&lt;/title&gt;&lt;secondary-title&gt;Ann. Neurol.&lt;/secondary-title&gt;&lt;/titles&gt;&lt;periodical&gt;&lt;full-title&gt;Ann. Neurol.&lt;/full-title&gt;&lt;/periodical&gt;&lt;edition&gt;2017/05/31&lt;/edition&gt;&lt;dates&gt;&lt;year&gt;2017&lt;/year&gt;&lt;pub-dates&gt;&lt;date&gt;May 26&lt;/date&gt;&lt;/pub-dates&gt;&lt;/dates&gt;&lt;isbn&gt;(Electronic)&amp;#xD;(Linking)&lt;/isbn&gt;&lt;accession-num&gt;28556232&lt;/accession-num&gt;&lt;urls&gt;&lt;/urls&gt;&lt;electronic-resource-num&gt;10.1002/ana.24969&lt;/electronic-resource-num&gt;&lt;remote-database-provider&gt;NLM&lt;/remote-database-provider&gt;&lt;/record&gt;&lt;/Cite&gt;&lt;/EndNote&gt;</w:instrText>
      </w:r>
      <w:r w:rsidR="00C45173"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29</w:t>
      </w:r>
      <w:r w:rsidR="00C45173"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2966B7" w:rsidRPr="006258C2">
        <w:rPr>
          <w:rFonts w:ascii="Times New Roman" w:hAnsi="Times New Roman" w:cs="Times New Roman"/>
          <w:sz w:val="22"/>
        </w:rPr>
        <w:t xml:space="preserve">When A673V and A673T were </w:t>
      </w:r>
      <w:r w:rsidR="003A5676" w:rsidRPr="006258C2">
        <w:rPr>
          <w:rFonts w:ascii="Times New Roman" w:hAnsi="Times New Roman" w:cs="Times New Roman"/>
          <w:sz w:val="22"/>
        </w:rPr>
        <w:t xml:space="preserve">induced </w:t>
      </w:r>
      <w:r w:rsidR="002966B7" w:rsidRPr="006258C2">
        <w:rPr>
          <w:rFonts w:ascii="Times New Roman" w:hAnsi="Times New Roman" w:cs="Times New Roman"/>
          <w:sz w:val="22"/>
        </w:rPr>
        <w:t xml:space="preserve">in normal iPSCs </w:t>
      </w:r>
      <w:r w:rsidR="00D76D41" w:rsidRPr="006258C2">
        <w:rPr>
          <w:rFonts w:ascii="Times New Roman" w:hAnsi="Times New Roman" w:cs="Times New Roman"/>
          <w:sz w:val="22"/>
        </w:rPr>
        <w:t xml:space="preserve">by </w:t>
      </w:r>
      <w:r w:rsidR="002966B7" w:rsidRPr="006258C2">
        <w:rPr>
          <w:rFonts w:ascii="Times New Roman" w:hAnsi="Times New Roman" w:cs="Times New Roman"/>
          <w:sz w:val="22"/>
        </w:rPr>
        <w:t xml:space="preserve">TALEN technology, these cells differentiated </w:t>
      </w:r>
      <w:r w:rsidR="00D55ECB" w:rsidRPr="006258C2">
        <w:rPr>
          <w:rFonts w:ascii="Times New Roman" w:hAnsi="Times New Roman" w:cs="Times New Roman"/>
          <w:sz w:val="22"/>
        </w:rPr>
        <w:t>and</w:t>
      </w:r>
      <w:r w:rsidR="002966B7" w:rsidRPr="006258C2">
        <w:rPr>
          <w:rFonts w:ascii="Times New Roman" w:hAnsi="Times New Roman" w:cs="Times New Roman"/>
          <w:sz w:val="22"/>
        </w:rPr>
        <w:t xml:space="preserve"> form cortical neurons</w:t>
      </w:r>
      <w:r w:rsidR="008E1B2E" w:rsidRPr="006258C2">
        <w:rPr>
          <w:rFonts w:ascii="Times New Roman" w:hAnsi="Times New Roman" w:cs="Times New Roman"/>
          <w:sz w:val="22"/>
        </w:rPr>
        <w:t>,</w:t>
      </w:r>
      <w:r w:rsidR="002966B7" w:rsidRPr="006258C2">
        <w:rPr>
          <w:rFonts w:ascii="Times New Roman" w:hAnsi="Times New Roman" w:cs="Times New Roman"/>
          <w:sz w:val="22"/>
        </w:rPr>
        <w:t xml:space="preserve"> </w:t>
      </w:r>
      <w:r w:rsidR="00D55ECB" w:rsidRPr="006258C2">
        <w:rPr>
          <w:rFonts w:ascii="Times New Roman" w:hAnsi="Times New Roman" w:cs="Times New Roman"/>
          <w:sz w:val="22"/>
        </w:rPr>
        <w:t>presented</w:t>
      </w:r>
      <w:r w:rsidR="008D3AC1" w:rsidRPr="006258C2">
        <w:rPr>
          <w:rFonts w:ascii="Times New Roman" w:hAnsi="Times New Roman" w:cs="Times New Roman"/>
          <w:sz w:val="22"/>
        </w:rPr>
        <w:t xml:space="preserve"> with</w:t>
      </w:r>
      <w:r w:rsidR="00D55ECB" w:rsidRPr="006258C2">
        <w:rPr>
          <w:rFonts w:ascii="Times New Roman" w:hAnsi="Times New Roman" w:cs="Times New Roman"/>
          <w:sz w:val="22"/>
        </w:rPr>
        <w:t xml:space="preserve"> </w:t>
      </w:r>
      <w:r w:rsidR="002966B7" w:rsidRPr="006258C2">
        <w:rPr>
          <w:rFonts w:ascii="Times New Roman" w:hAnsi="Times New Roman" w:cs="Times New Roman"/>
          <w:sz w:val="22"/>
        </w:rPr>
        <w:t>different levels of AD-associated biomarkers</w:t>
      </w:r>
      <w:r w:rsidR="007936F5" w:rsidRPr="006258C2">
        <w:rPr>
          <w:rFonts w:ascii="Times New Roman" w:hAnsi="Times New Roman" w:cs="Times New Roman"/>
          <w:sz w:val="22"/>
        </w:rPr>
        <w:t>.</w:t>
      </w:r>
      <w:r w:rsidR="0094223A"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Wang&lt;/Author&gt;&lt;Year&gt;2016&lt;/Year&gt;&lt;RecNum&gt;701&lt;/RecNum&gt;&lt;DisplayText&gt;&lt;style face="superscript"&gt;130&lt;/style&gt;&lt;/DisplayText&gt;&lt;record&gt;&lt;rec-number&gt;701&lt;/rec-number&gt;&lt;foreign-keys&gt;&lt;key app="EN" db-id="d2r9z9x58pzr2pe20aspf2sazw0as2xts2p0" timestamp="1567863602"&gt;701&lt;/key&gt;&lt;/foreign-keys&gt;&lt;ref-type name="Journal Article"&gt;17&lt;/ref-type&gt;&lt;contributors&gt;&lt;authors&gt;&lt;author&gt;Wang, Y.&lt;/author&gt;&lt;author&gt;Wu, F.&lt;/author&gt;&lt;author&gt;Pan, H.&lt;/author&gt;&lt;author&gt;Zheng, W.&lt;/author&gt;&lt;author&gt;Feng, C.&lt;/author&gt;&lt;author&gt;Wang, Y.&lt;/author&gt;&lt;author&gt;Deng, Z.&lt;/author&gt;&lt;author&gt;Wang, L.&lt;/author&gt;&lt;author&gt;Luo, J.&lt;/author&gt;&lt;author&gt;Chen, S.&lt;/author&gt;&lt;/authors&gt;&lt;/contributors&gt;&lt;auth-address&gt;Key Laboratory of Combinatorial Biosynthesis and Drug Discovery, Ministry of Education, School of Pharmaceutical Sciences, and Medical Research Institute, Wuhan University, Wuhan 430071, China.&amp;#xD;Taihe Hospital, Hubei University of Medicine, Shiyan, Hubei, China.&lt;/auth-address&gt;&lt;titles&gt;&lt;title&gt;Lost region in amyloid precursor protein (APP) through TALEN-mediated genome editing alters mitochondrial morphology&lt;/title&gt;&lt;secondary-title&gt;Sci Rep&lt;/secondary-title&gt;&lt;/titles&gt;&lt;periodical&gt;&lt;full-title&gt;Sci Rep&lt;/full-title&gt;&lt;/periodical&gt;&lt;pages&gt;22244&lt;/pages&gt;&lt;volume&gt;6&lt;/volume&gt;&lt;edition&gt;2016/03/01&lt;/edition&gt;&lt;dates&gt;&lt;year&gt;2016&lt;/year&gt;&lt;/dates&gt;&lt;isbn&gt;(Electronic)&amp;#xD;(Linking)&lt;/isbn&gt;&lt;accession-num&gt;26924205&lt;/accession-num&gt;&lt;urls&gt;&lt;/urls&gt;&lt;custom2&gt;PMC4770288&lt;/custom2&gt;&lt;electronic-resource-num&gt;10.1038/srep22244&lt;/electronic-resource-num&gt;&lt;remote-database-provider&gt;NLM&lt;/remote-database-provider&gt;&lt;/record&gt;&lt;/Cite&gt;&lt;/EndNote&gt;</w:instrText>
      </w:r>
      <w:r w:rsidR="0094223A"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30</w:t>
      </w:r>
      <w:r w:rsidR="0094223A" w:rsidRPr="006258C2">
        <w:rPr>
          <w:rFonts w:ascii="Times New Roman" w:hAnsi="Times New Roman" w:cs="Times New Roman"/>
          <w:sz w:val="22"/>
        </w:rPr>
        <w:fldChar w:fldCharType="end"/>
      </w:r>
      <w:r w:rsidR="0094223A" w:rsidRPr="006258C2">
        <w:rPr>
          <w:rFonts w:ascii="Times New Roman" w:hAnsi="Times New Roman" w:cs="Times New Roman"/>
          <w:sz w:val="22"/>
        </w:rPr>
        <w:t xml:space="preserve"> </w:t>
      </w:r>
      <w:r w:rsidR="009E07BE" w:rsidRPr="006258C2">
        <w:rPr>
          <w:rFonts w:ascii="Times New Roman" w:hAnsi="Times New Roman" w:cs="Times New Roman"/>
          <w:sz w:val="22"/>
        </w:rPr>
        <w:t xml:space="preserve">In addition, </w:t>
      </w:r>
      <w:r w:rsidR="0094223A" w:rsidRPr="006258C2">
        <w:rPr>
          <w:rFonts w:ascii="Times New Roman" w:hAnsi="Times New Roman" w:cs="Times New Roman"/>
          <w:sz w:val="22"/>
        </w:rPr>
        <w:t>t</w:t>
      </w:r>
      <w:r w:rsidR="009E07BE" w:rsidRPr="006258C2">
        <w:rPr>
          <w:rFonts w:ascii="Times New Roman" w:hAnsi="Times New Roman" w:cs="Times New Roman"/>
          <w:sz w:val="22"/>
        </w:rPr>
        <w:t>hrough a gene editing platform based on single-stranded oligonucleotide DNA nucleotides and CRISPR/CAS-blocking mutations, Paquet et al.</w:t>
      </w:r>
      <w:r w:rsidR="0094223A"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Paquet&lt;/Author&gt;&lt;Year&gt;2016&lt;/Year&gt;&lt;RecNum&gt;618&lt;/RecNum&gt;&lt;DisplayText&gt;&lt;style face="superscript"&gt;131&lt;/style&gt;&lt;/DisplayText&gt;&lt;record&gt;&lt;rec-number&gt;618&lt;/rec-number&gt;&lt;foreign-keys&gt;&lt;key app="EN" db-id="d2r9z9x58pzr2pe20aspf2sazw0as2xts2p0" timestamp="1567150489"&gt;618&lt;/key&gt;&lt;/foreign-keys&gt;&lt;ref-type name="Journal Article"&gt;17&lt;/ref-type&gt;&lt;contributors&gt;&lt;authors&gt;&lt;author&gt;Paquet, D.&lt;/author&gt;&lt;author&gt;Kwart, D.&lt;/author&gt;&lt;author&gt;Chen, A.&lt;/author&gt;&lt;author&gt;Sproul, A.&lt;/author&gt;&lt;author&gt;Jacob, S.&lt;/author&gt;&lt;author&gt;Teo, S.&lt;/author&gt;&lt;author&gt;Olsen, K. M.&lt;/author&gt;&lt;author&gt;Gregg, A.&lt;/author&gt;&lt;author&gt;Noggle, S.&lt;/author&gt;&lt;author&gt;Tessier-Lavigne, M.&lt;/author&gt;&lt;/authors&gt;&lt;/contributors&gt;&lt;auth-address&gt;Laboratory of Brain Development and Repair, The Rockefeller University, 1230 York Avenue, New York, New York 10065, USA.&amp;#xD;The New York Stem Cell Foundation Research Institute, New York, New York 10032, USA.&amp;#xD;Weill Cornell Graduate School of Medical Sciences, The Rockefeller University and Sloan-Kettering Institute Tri-institutional MD-PhD Program, 1300 York Avenue, New York, New York 10065, USA.&lt;/auth-address&gt;&lt;titles&gt;&lt;title&gt;Efficient introduction of specific homozygous and heterozygous mutations using CRISPR/Cas9&lt;/title&gt;&lt;secondary-title&gt;Nature&lt;/secondary-title&gt;&lt;/titles&gt;&lt;periodical&gt;&lt;full-title&gt;Nature&lt;/full-title&gt;&lt;/periodical&gt;&lt;pages&gt;125-9&lt;/pages&gt;&lt;volume&gt;533&lt;/volume&gt;&lt;number&gt;7601&lt;/number&gt;&lt;edition&gt;2016/04/28&lt;/edition&gt;&lt;dates&gt;&lt;year&gt;2016&lt;/year&gt;&lt;pub-dates&gt;&lt;date&gt;May 5&lt;/date&gt;&lt;/pub-dates&gt;&lt;/dates&gt;&lt;isbn&gt;(Electronic)&amp;#xD;(Linking)&lt;/isbn&gt;&lt;accession-num&gt;27120160&lt;/accession-num&gt;&lt;urls&gt;&lt;/urls&gt;&lt;electronic-resource-num&gt;10.1038/nature17664&lt;/electronic-resource-num&gt;&lt;remote-database-provider&gt;NLM&lt;/remote-database-provider&gt;&lt;/record&gt;&lt;/Cite&gt;&lt;/EndNote&gt;</w:instrText>
      </w:r>
      <w:r w:rsidR="0094223A"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131</w:t>
      </w:r>
      <w:r w:rsidR="0094223A" w:rsidRPr="006258C2">
        <w:rPr>
          <w:rFonts w:ascii="Times New Roman" w:hAnsi="Times New Roman" w:cs="Times New Roman"/>
          <w:sz w:val="22"/>
        </w:rPr>
        <w:fldChar w:fldCharType="end"/>
      </w:r>
      <w:r w:rsidR="0094223A" w:rsidRPr="006258C2">
        <w:rPr>
          <w:rFonts w:ascii="Times New Roman" w:hAnsi="Times New Roman" w:cs="Times New Roman"/>
          <w:sz w:val="22"/>
        </w:rPr>
        <w:t xml:space="preserve"> </w:t>
      </w:r>
      <w:r w:rsidR="009E07BE" w:rsidRPr="006258C2">
        <w:rPr>
          <w:rFonts w:ascii="Times New Roman" w:hAnsi="Times New Roman" w:cs="Times New Roman"/>
          <w:sz w:val="22"/>
        </w:rPr>
        <w:t xml:space="preserve">generated human iPSCs with </w:t>
      </w:r>
      <w:r w:rsidR="003C3AE3" w:rsidRPr="006258C2">
        <w:rPr>
          <w:rFonts w:ascii="Times New Roman" w:hAnsi="Times New Roman" w:cs="Times New Roman"/>
          <w:sz w:val="22"/>
        </w:rPr>
        <w:t xml:space="preserve">dominant </w:t>
      </w:r>
      <w:r w:rsidR="00D25240" w:rsidRPr="006258C2">
        <w:rPr>
          <w:rFonts w:ascii="Times New Roman" w:hAnsi="Times New Roman" w:cs="Times New Roman"/>
          <w:sz w:val="22"/>
        </w:rPr>
        <w:t>AD-causing mutations in APP and presenilin 1 (PSEN1)</w:t>
      </w:r>
      <w:r w:rsidR="003C3AE3" w:rsidRPr="006258C2">
        <w:rPr>
          <w:rFonts w:ascii="Times New Roman" w:hAnsi="Times New Roman" w:cs="Times New Roman"/>
          <w:sz w:val="22"/>
        </w:rPr>
        <w:t xml:space="preserve">, both </w:t>
      </w:r>
      <w:r w:rsidR="009E07BE" w:rsidRPr="006258C2">
        <w:rPr>
          <w:rFonts w:ascii="Times New Roman" w:hAnsi="Times New Roman" w:cs="Times New Roman"/>
          <w:sz w:val="22"/>
        </w:rPr>
        <w:t xml:space="preserve">heterozygous and homozygous </w:t>
      </w:r>
      <w:r w:rsidR="00856E63" w:rsidRPr="006258C2">
        <w:rPr>
          <w:rFonts w:ascii="Times New Roman" w:hAnsi="Times New Roman" w:cs="Times New Roman"/>
          <w:sz w:val="22"/>
        </w:rPr>
        <w:t xml:space="preserve">, leading to </w:t>
      </w:r>
      <w:r w:rsidR="009E07BE" w:rsidRPr="006258C2">
        <w:rPr>
          <w:rFonts w:ascii="Times New Roman" w:hAnsi="Times New Roman" w:cs="Times New Roman"/>
          <w:sz w:val="22"/>
        </w:rPr>
        <w:t xml:space="preserve">early </w:t>
      </w:r>
      <w:r w:rsidR="00856E63" w:rsidRPr="006258C2">
        <w:rPr>
          <w:rFonts w:ascii="Times New Roman" w:hAnsi="Times New Roman" w:cs="Times New Roman"/>
          <w:sz w:val="22"/>
        </w:rPr>
        <w:t xml:space="preserve">disease </w:t>
      </w:r>
      <w:r w:rsidR="009E07BE" w:rsidRPr="006258C2">
        <w:rPr>
          <w:rFonts w:ascii="Times New Roman" w:hAnsi="Times New Roman" w:cs="Times New Roman"/>
          <w:sz w:val="22"/>
        </w:rPr>
        <w:t>onset</w:t>
      </w:r>
      <w:r w:rsidR="00DB4CB4" w:rsidRPr="006258C2">
        <w:rPr>
          <w:rFonts w:ascii="Times New Roman" w:hAnsi="Times New Roman" w:cs="Times New Roman"/>
          <w:sz w:val="22"/>
        </w:rPr>
        <w:t>; thereby they yielded</w:t>
      </w:r>
      <w:r w:rsidR="002966B7" w:rsidRPr="006258C2">
        <w:rPr>
          <w:rFonts w:ascii="Times New Roman" w:hAnsi="Times New Roman" w:cs="Times New Roman"/>
          <w:sz w:val="22"/>
        </w:rPr>
        <w:t xml:space="preserve"> cortical neurons</w:t>
      </w:r>
      <w:r w:rsidR="00E5524C" w:rsidRPr="006258C2">
        <w:rPr>
          <w:rFonts w:ascii="Times New Roman" w:hAnsi="Times New Roman" w:cs="Times New Roman"/>
          <w:sz w:val="22"/>
        </w:rPr>
        <w:t xml:space="preserve">, </w:t>
      </w:r>
      <w:r w:rsidR="002966B7" w:rsidRPr="006258C2">
        <w:rPr>
          <w:rFonts w:ascii="Times New Roman" w:hAnsi="Times New Roman" w:cs="Times New Roman"/>
          <w:sz w:val="22"/>
        </w:rPr>
        <w:t xml:space="preserve">which </w:t>
      </w:r>
      <w:r w:rsidR="007259E4" w:rsidRPr="006258C2">
        <w:rPr>
          <w:rFonts w:ascii="Times New Roman" w:hAnsi="Times New Roman" w:cs="Times New Roman"/>
          <w:sz w:val="22"/>
        </w:rPr>
        <w:t xml:space="preserve">showed </w:t>
      </w:r>
      <w:r w:rsidR="00113A84" w:rsidRPr="006258C2">
        <w:rPr>
          <w:rFonts w:ascii="Times New Roman" w:hAnsi="Times New Roman" w:cs="Times New Roman"/>
          <w:sz w:val="22"/>
        </w:rPr>
        <w:t>genotype-dependent phenotypes associated with AD</w:t>
      </w:r>
      <w:r w:rsidR="002966B7" w:rsidRPr="006258C2">
        <w:rPr>
          <w:rFonts w:ascii="Times New Roman" w:hAnsi="Times New Roman" w:cs="Times New Roman"/>
          <w:sz w:val="22"/>
        </w:rPr>
        <w:t>.</w:t>
      </w:r>
      <w:r w:rsidR="00E5524C" w:rsidRPr="006258C2">
        <w:t xml:space="preserve"> </w:t>
      </w:r>
      <w:r w:rsidR="00D025AC" w:rsidRPr="006258C2">
        <w:rPr>
          <w:rFonts w:ascii="Times New Roman" w:hAnsi="Times New Roman" w:cs="Times New Roman"/>
          <w:sz w:val="22"/>
        </w:rPr>
        <w:t xml:space="preserve">Apolipoprotein E4 (APOE4) is a genetic risk factor for late onset AD, </w:t>
      </w:r>
      <w:r w:rsidR="001F237D" w:rsidRPr="006258C2">
        <w:rPr>
          <w:rFonts w:ascii="Times New Roman" w:hAnsi="Times New Roman" w:cs="Times New Roman"/>
          <w:sz w:val="22"/>
        </w:rPr>
        <w:t>while ApoE2, with only two bases (two bases C in APOE4, corresponding to two bases U in APOE2) different from APOE4, is not a risk factor for AD. Zhang and his team has introduced APOE4 RNA related to disease risk into cells, and successfully changed APOE4 to APOE2 sequence through RESCUE (RNA Editing for Specific C to U Exchange) editing system by changing two bases of C in APOE4, which is equivalent to converting the disease risk of AD high-risk population carrying APOE4 gene to zero.</w:t>
      </w:r>
      <w:r w:rsidR="001F237D"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Abudayyeh&lt;/Author&gt;&lt;Year&gt;2019&lt;/Year&gt;&lt;RecNum&gt;731&lt;/RecNum&gt;&lt;DisplayText&gt;&lt;style face="superscript"&gt;132&lt;/style&gt;&lt;/DisplayText&gt;&lt;record&gt;&lt;rec-number&gt;731&lt;/rec-number&gt;&lt;foreign-keys&gt;&lt;key app="EN" db-id="d2r9z9x58pzr2pe20aspf2sazw0as2xts2p0" timestamp="1569048025"&gt;731&lt;/key&gt;&lt;/foreign-keys&gt;&lt;ref-type name="Journal Article"&gt;17&lt;/ref-type&gt;&lt;contributors&gt;&lt;authors&gt;&lt;author&gt;Abudayyeh, O. O.&lt;/author&gt;&lt;author&gt;Gootenberg, J. S.&lt;/author&gt;&lt;author&gt;Franklin, B.&lt;/author&gt;&lt;author&gt;Koob, J.&lt;/author&gt;&lt;author&gt;Kellner, M. J.&lt;/author&gt;&lt;author&gt;Ladha, A.&lt;/author&gt;&lt;author&gt;Joung, J.&lt;/author&gt;&lt;author&gt;Kirchgatterer, P.&lt;/author&gt;&lt;author&gt;Cox, D. B. T.&lt;/author&gt;&lt;author&gt;Zhang, F.&lt;/author&gt;&lt;/authors&gt;&lt;/contributors&gt;&lt;auth-address&gt;McGovern Institute for Brain Research at MIT, Massachusetts Institute of Technology, Cambridge, MA 02139, USA.&amp;#xD;Broad Institute of MIT and Harvard, Cambridge, MA 02142, USA.&amp;#xD;Department of Biological Engineering, Massachusetts Institute of Technology, Cambridge, MA 02139, USA.&amp;#xD;Department of Brain and Cognitive Science, Massachusetts Institute of Technology, Cambridge, MA 02139, USA.&lt;/auth-address&gt;&lt;titles&gt;&lt;title&gt;A cytosine deaminase for programmable single-base RNA editing&lt;/title&gt;&lt;secondary-title&gt;Science&lt;/secondary-title&gt;&lt;/titles&gt;&lt;periodical&gt;&lt;full-title&gt;Science&lt;/full-title&gt;&lt;/periodical&gt;&lt;edition&gt;2019/07/13&lt;/edition&gt;&lt;dates&gt;&lt;year&gt;2019&lt;/year&gt;&lt;pub-dates&gt;&lt;date&gt;Jul 11&lt;/date&gt;&lt;/pub-dates&gt;&lt;/dates&gt;&lt;isbn&gt;(Electronic)&amp;#xD;(Linking)&lt;/isbn&gt;&lt;accession-num&gt;31296651&lt;/accession-num&gt;&lt;urls&gt;&lt;/urls&gt;&lt;electronic-resource-num&gt;10.1126/science.aax7063&lt;/electronic-resource-num&gt;&lt;remote-database-provider&gt;NLM&lt;/remote-database-provider&gt;&lt;/record&gt;&lt;/Cite&gt;&lt;/EndNote&gt;</w:instrText>
      </w:r>
      <w:r w:rsidR="001F237D"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32</w:t>
      </w:r>
      <w:r w:rsidR="001F237D" w:rsidRPr="006258C2">
        <w:rPr>
          <w:rFonts w:ascii="Times New Roman" w:hAnsi="Times New Roman" w:cs="Times New Roman"/>
          <w:sz w:val="22"/>
        </w:rPr>
        <w:fldChar w:fldCharType="end"/>
      </w:r>
    </w:p>
    <w:p w14:paraId="4DE3BAE0" w14:textId="570429C0" w:rsidR="000073E9" w:rsidRPr="006258C2" w:rsidRDefault="00D122DB" w:rsidP="001F237D">
      <w:pPr>
        <w:spacing w:line="480" w:lineRule="auto"/>
        <w:ind w:firstLine="420"/>
        <w:rPr>
          <w:rFonts w:ascii="Times New Roman" w:hAnsi="Times New Roman" w:cs="Times New Roman"/>
          <w:sz w:val="22"/>
        </w:rPr>
      </w:pPr>
      <w:r w:rsidRPr="006258C2">
        <w:rPr>
          <w:rFonts w:ascii="Times New Roman" w:hAnsi="Times New Roman" w:cs="Times New Roman"/>
          <w:sz w:val="22"/>
        </w:rPr>
        <w:t xml:space="preserve">Alpha synuclein (SNCA) and leucine-rich repeat kinase 2 (LRRK2) are associated with autosomal dominant PD, </w:t>
      </w:r>
      <w:r w:rsidR="00CB20AE" w:rsidRPr="006258C2">
        <w:rPr>
          <w:rFonts w:ascii="Times New Roman" w:hAnsi="Times New Roman" w:cs="Times New Roman"/>
          <w:sz w:val="22"/>
        </w:rPr>
        <w:t xml:space="preserve">whereas another group of genes are associated with autosomal </w:t>
      </w:r>
      <w:r w:rsidR="00CB20AE" w:rsidRPr="006258C2">
        <w:rPr>
          <w:rFonts w:ascii="Times New Roman" w:hAnsi="Times New Roman" w:cs="Times New Roman"/>
          <w:sz w:val="22"/>
        </w:rPr>
        <w:lastRenderedPageBreak/>
        <w:t xml:space="preserve">recessive PD, including </w:t>
      </w:r>
      <w:r w:rsidRPr="006258C2">
        <w:rPr>
          <w:rFonts w:ascii="Times New Roman" w:hAnsi="Times New Roman" w:cs="Times New Roman"/>
          <w:sz w:val="22"/>
        </w:rPr>
        <w:t xml:space="preserve">Parkin, phosphatase and </w:t>
      </w:r>
      <w:proofErr w:type="spellStart"/>
      <w:r w:rsidRPr="006258C2">
        <w:rPr>
          <w:rFonts w:ascii="Times New Roman" w:hAnsi="Times New Roman" w:cs="Times New Roman"/>
          <w:sz w:val="22"/>
        </w:rPr>
        <w:t>tensin</w:t>
      </w:r>
      <w:proofErr w:type="spellEnd"/>
      <w:r w:rsidRPr="006258C2">
        <w:rPr>
          <w:rFonts w:ascii="Times New Roman" w:hAnsi="Times New Roman" w:cs="Times New Roman"/>
          <w:sz w:val="22"/>
        </w:rPr>
        <w:t xml:space="preserve"> homolog–induced kinase 1 (PINK1), DJ-1, and ATPase type 13A2 (ATP13A2)</w:t>
      </w:r>
      <w:r w:rsidR="007936F5" w:rsidRPr="006258C2">
        <w:rPr>
          <w:rFonts w:ascii="Times New Roman" w:hAnsi="Times New Roman" w:cs="Times New Roman"/>
          <w:sz w:val="22"/>
        </w:rPr>
        <w:t>.</w:t>
      </w:r>
      <w:r w:rsidR="009E362B"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Lubbe&lt;/Author&gt;&lt;Year&gt;2014&lt;/Year&gt;&lt;RecNum&gt;619&lt;/RecNum&gt;&lt;DisplayText&gt;&lt;style face="superscript"&gt;133&lt;/style&gt;&lt;/DisplayText&gt;&lt;record&gt;&lt;rec-number&gt;619&lt;/rec-number&gt;&lt;foreign-keys&gt;&lt;key app="EN" db-id="d2r9z9x58pzr2pe20aspf2sazw0as2xts2p0" timestamp="1567150655"&gt;619&lt;/key&gt;&lt;/foreign-keys&gt;&lt;ref-type name="Journal Article"&gt;17&lt;/ref-type&gt;&lt;contributors&gt;&lt;authors&gt;&lt;author&gt;Lubbe, S.&lt;/author&gt;&lt;author&gt;Morris, H. R.&lt;/author&gt;&lt;/authors&gt;&lt;/contributors&gt;&lt;titles&gt;&lt;title&gt;Recent advances in Parkinson’s disease genetics&lt;/title&gt;&lt;secondary-title&gt;J. Neurol.&lt;/secondary-title&gt;&lt;/titles&gt;&lt;periodical&gt;&lt;full-title&gt;J. Neurol.&lt;/full-title&gt;&lt;/periodical&gt;&lt;pages&gt;259-66&lt;/pages&gt;&lt;volume&gt;261&lt;/volume&gt;&lt;number&gt;2&lt;/number&gt;&lt;edition&gt;2013/06/26&lt;/edition&gt;&lt;dates&gt;&lt;year&gt;2014&lt;/year&gt;&lt;pub-dates&gt;&lt;date&gt;Feb&lt;/date&gt;&lt;/pub-dates&gt;&lt;/dates&gt;&lt;isbn&gt;(Electronic)&amp;#xD;(Linking)&lt;/isbn&gt;&lt;accession-num&gt;23798000&lt;/accession-num&gt;&lt;urls&gt;&lt;/urls&gt;&lt;electronic-resource-num&gt;10.1007/s00415-013-7003-2&lt;/electronic-resource-num&gt;&lt;remote-database-provider&gt;NLM&lt;/remote-database-provider&gt;&lt;/record&gt;&lt;/Cite&gt;&lt;/EndNote&gt;</w:instrText>
      </w:r>
      <w:r w:rsidR="009E362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33</w:t>
      </w:r>
      <w:r w:rsidR="009E362B" w:rsidRPr="006258C2">
        <w:rPr>
          <w:rFonts w:ascii="Times New Roman" w:hAnsi="Times New Roman" w:cs="Times New Roman"/>
          <w:sz w:val="22"/>
        </w:rPr>
        <w:fldChar w:fldCharType="end"/>
      </w:r>
      <w:r w:rsidR="003E01A6" w:rsidRPr="006258C2">
        <w:rPr>
          <w:rFonts w:ascii="Times New Roman" w:hAnsi="Times New Roman" w:cs="Times New Roman"/>
          <w:sz w:val="22"/>
        </w:rPr>
        <w:t xml:space="preserve"> T</w:t>
      </w:r>
      <w:r w:rsidR="00AE1C9C" w:rsidRPr="006258C2">
        <w:rPr>
          <w:rFonts w:ascii="Times New Roman" w:hAnsi="Times New Roman" w:cs="Times New Roman"/>
          <w:sz w:val="22"/>
        </w:rPr>
        <w:t xml:space="preserve">he missense mutation of SNCA </w:t>
      </w:r>
      <w:r w:rsidR="0081527C" w:rsidRPr="006258C2">
        <w:rPr>
          <w:rFonts w:ascii="Times New Roman" w:hAnsi="Times New Roman" w:cs="Times New Roman"/>
          <w:sz w:val="22"/>
        </w:rPr>
        <w:t xml:space="preserve">and LRRK2 </w:t>
      </w:r>
      <w:r w:rsidR="00AE1C9C" w:rsidRPr="006258C2">
        <w:rPr>
          <w:rFonts w:ascii="Times New Roman" w:hAnsi="Times New Roman" w:cs="Times New Roman"/>
          <w:sz w:val="22"/>
        </w:rPr>
        <w:t>gene</w:t>
      </w:r>
      <w:r w:rsidR="00FB09A5" w:rsidRPr="006258C2">
        <w:rPr>
          <w:rFonts w:ascii="Times New Roman" w:hAnsi="Times New Roman" w:cs="Times New Roman"/>
          <w:sz w:val="22"/>
        </w:rPr>
        <w:t>s</w:t>
      </w:r>
      <w:r w:rsidR="00AE1C9C" w:rsidRPr="006258C2">
        <w:rPr>
          <w:rFonts w:ascii="Times New Roman" w:hAnsi="Times New Roman" w:cs="Times New Roman"/>
          <w:sz w:val="22"/>
        </w:rPr>
        <w:t xml:space="preserve"> can be </w:t>
      </w:r>
      <w:r w:rsidR="008323E4" w:rsidRPr="006258C2">
        <w:rPr>
          <w:rFonts w:ascii="Times New Roman" w:hAnsi="Times New Roman" w:cs="Times New Roman"/>
          <w:sz w:val="22"/>
        </w:rPr>
        <w:t>corrected</w:t>
      </w:r>
      <w:r w:rsidR="00534709" w:rsidRPr="006258C2">
        <w:rPr>
          <w:rFonts w:ascii="Times New Roman" w:hAnsi="Times New Roman" w:cs="Times New Roman"/>
          <w:sz w:val="22"/>
        </w:rPr>
        <w:t xml:space="preserve"> </w:t>
      </w:r>
      <w:r w:rsidR="00AE1C9C" w:rsidRPr="006258C2">
        <w:rPr>
          <w:rFonts w:ascii="Times New Roman" w:hAnsi="Times New Roman" w:cs="Times New Roman"/>
          <w:sz w:val="22"/>
        </w:rPr>
        <w:t>by ZFNs in vitro</w:t>
      </w:r>
      <w:r w:rsidR="0081527C" w:rsidRPr="006258C2">
        <w:rPr>
          <w:rFonts w:ascii="Times New Roman" w:hAnsi="Times New Roman" w:cs="Times New Roman"/>
          <w:sz w:val="22"/>
        </w:rPr>
        <w:t xml:space="preserve">. </w:t>
      </w:r>
      <w:r w:rsidR="00540830" w:rsidRPr="006258C2">
        <w:rPr>
          <w:rFonts w:ascii="Times New Roman" w:hAnsi="Times New Roman" w:cs="Times New Roman"/>
          <w:sz w:val="22"/>
        </w:rPr>
        <w:t xml:space="preserve">After correction, the </w:t>
      </w:r>
      <w:proofErr w:type="spellStart"/>
      <w:r w:rsidR="00540830" w:rsidRPr="006258C2">
        <w:rPr>
          <w:rFonts w:ascii="Times New Roman" w:hAnsi="Times New Roman" w:cs="Times New Roman"/>
          <w:sz w:val="22"/>
        </w:rPr>
        <w:t>mtDNA</w:t>
      </w:r>
      <w:proofErr w:type="spellEnd"/>
      <w:r w:rsidR="00540830" w:rsidRPr="006258C2">
        <w:rPr>
          <w:rFonts w:ascii="Times New Roman" w:hAnsi="Times New Roman" w:cs="Times New Roman"/>
          <w:sz w:val="22"/>
        </w:rPr>
        <w:t xml:space="preserve"> damage </w:t>
      </w:r>
      <w:r w:rsidR="00FF3FA6" w:rsidRPr="006258C2">
        <w:rPr>
          <w:rFonts w:ascii="Times New Roman" w:hAnsi="Times New Roman" w:cs="Times New Roman"/>
          <w:sz w:val="22"/>
        </w:rPr>
        <w:t>disappeared</w:t>
      </w:r>
      <w:r w:rsidR="00540830" w:rsidRPr="006258C2">
        <w:rPr>
          <w:rFonts w:ascii="Times New Roman" w:hAnsi="Times New Roman" w:cs="Times New Roman"/>
          <w:sz w:val="22"/>
        </w:rPr>
        <w:t xml:space="preserve"> in differentiated neural progenitor and neural cells </w:t>
      </w:r>
      <w:r w:rsidR="0019137F" w:rsidRPr="006258C2">
        <w:rPr>
          <w:rFonts w:ascii="Times New Roman" w:hAnsi="Times New Roman" w:cs="Times New Roman"/>
          <w:sz w:val="22"/>
        </w:rPr>
        <w:t xml:space="preserve">derived </w:t>
      </w:r>
      <w:r w:rsidR="00540830" w:rsidRPr="006258C2">
        <w:rPr>
          <w:rFonts w:ascii="Times New Roman" w:hAnsi="Times New Roman" w:cs="Times New Roman"/>
          <w:sz w:val="22"/>
        </w:rPr>
        <w:t>from iPSCs.</w:t>
      </w:r>
      <w:r w:rsidR="0024207A" w:rsidRPr="006258C2">
        <w:rPr>
          <w:rFonts w:ascii="Times New Roman" w:hAnsi="Times New Roman" w:cs="Times New Roman"/>
          <w:sz w:val="22"/>
        </w:rPr>
        <w:fldChar w:fldCharType="begin">
          <w:fldData xml:space="preserve">PEVuZE5vdGU+PENpdGU+PEF1dGhvcj5EYW5zaXRob25nPC9BdXRob3I+PFllYXI+MjAxNTwvWWVh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EYW5zaXRob25nPC9BdXRob3I+PFllYXI+MjAxNTwvWWVh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24207A" w:rsidRPr="006258C2">
        <w:rPr>
          <w:rFonts w:ascii="Times New Roman" w:hAnsi="Times New Roman" w:cs="Times New Roman"/>
          <w:sz w:val="22"/>
        </w:rPr>
      </w:r>
      <w:r w:rsidR="0024207A"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34,135</w:t>
      </w:r>
      <w:r w:rsidR="0024207A" w:rsidRPr="006258C2">
        <w:rPr>
          <w:rFonts w:ascii="Times New Roman" w:hAnsi="Times New Roman" w:cs="Times New Roman"/>
          <w:sz w:val="22"/>
        </w:rPr>
        <w:fldChar w:fldCharType="end"/>
      </w:r>
      <w:r w:rsidR="00540830" w:rsidRPr="006258C2">
        <w:rPr>
          <w:rFonts w:ascii="Times New Roman" w:hAnsi="Times New Roman" w:cs="Times New Roman"/>
          <w:sz w:val="22"/>
        </w:rPr>
        <w:t xml:space="preserve"> </w:t>
      </w:r>
      <w:r w:rsidR="0081527C" w:rsidRPr="006258C2">
        <w:rPr>
          <w:rFonts w:ascii="Times New Roman" w:hAnsi="Times New Roman" w:cs="Times New Roman"/>
          <w:sz w:val="22"/>
        </w:rPr>
        <w:t xml:space="preserve">Additionally, </w:t>
      </w:r>
      <w:proofErr w:type="spellStart"/>
      <w:r w:rsidR="00540830" w:rsidRPr="006258C2">
        <w:rPr>
          <w:rFonts w:ascii="Times New Roman" w:hAnsi="Times New Roman" w:cs="Times New Roman"/>
          <w:sz w:val="22"/>
        </w:rPr>
        <w:t>Soldner</w:t>
      </w:r>
      <w:proofErr w:type="spellEnd"/>
      <w:r w:rsidR="00540830" w:rsidRPr="006258C2">
        <w:rPr>
          <w:rFonts w:ascii="Times New Roman" w:hAnsi="Times New Roman" w:cs="Times New Roman"/>
          <w:sz w:val="22"/>
        </w:rPr>
        <w:t xml:space="preserve"> et al</w:t>
      </w:r>
      <w:r w:rsidR="00FB09A5" w:rsidRPr="006258C2">
        <w:rPr>
          <w:rFonts w:ascii="Times New Roman" w:hAnsi="Times New Roman" w:cs="Times New Roman"/>
          <w:sz w:val="22"/>
        </w:rPr>
        <w:t>.</w:t>
      </w:r>
      <w:r w:rsidR="00FB09A5"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Soldner&lt;/Author&gt;&lt;Year&gt;2016&lt;/Year&gt;&lt;RecNum&gt;622&lt;/RecNum&gt;&lt;DisplayText&gt;&lt;style face="superscript"&gt;136&lt;/style&gt;&lt;/DisplayText&gt;&lt;record&gt;&lt;rec-number&gt;622&lt;/rec-number&gt;&lt;foreign-keys&gt;&lt;key app="EN" db-id="d2r9z9x58pzr2pe20aspf2sazw0as2xts2p0" timestamp="1567151987"&gt;622&lt;/key&gt;&lt;/foreign-keys&gt;&lt;ref-type name="Journal Article"&gt;17&lt;/ref-type&gt;&lt;contributors&gt;&lt;authors&gt;&lt;author&gt;Soldner, F.&lt;/author&gt;&lt;author&gt;Stelzer, Y.&lt;/author&gt;&lt;author&gt;Shivalila, C. S.&lt;/author&gt;&lt;author&gt;Abraham, B. J.&lt;/author&gt;&lt;author&gt;Latourelle, J. C.&lt;/author&gt;&lt;author&gt;Barrasa, M. I.&lt;/author&gt;&lt;author&gt;Goldmann, J.&lt;/author&gt;&lt;author&gt;Myers, R. H.&lt;/author&gt;&lt;author&gt;Young, R. A.&lt;/author&gt;&lt;author&gt;Jaenisch, R.&lt;/author&gt;&lt;/authors&gt;&lt;/contributors&gt;&lt;auth-address&gt;The Whitehead Institute, 9 Cambridge Center, Cambridge, Massachusetts 02142, USA.&amp;#xD;Department of Biology, Massachusetts Institute of Technology, 31 Ames Street, Cambridge, Massachusetts 02139, USA.&amp;#xD;Department of Neurology, Boston University School of Medicine, Boston, Masssachusetts 02118, USA.&lt;/auth-address&gt;&lt;titles&gt;&lt;title&gt;Parkinson-associated risk variant in distal enhancer of α-synuclein modulates target gene expression&lt;/title&gt;&lt;secondary-title&gt;Nature&lt;/secondary-title&gt;&lt;/titles&gt;&lt;periodical&gt;&lt;full-title&gt;Nature&lt;/full-title&gt;&lt;/periodical&gt;&lt;pages&gt;95-9&lt;/pages&gt;&lt;volume&gt;533&lt;/volume&gt;&lt;number&gt;7601&lt;/number&gt;&lt;edition&gt;2016/04/21&lt;/edition&gt;&lt;dates&gt;&lt;year&gt;2016&lt;/year&gt;&lt;pub-dates&gt;&lt;date&gt;May 5&lt;/date&gt;&lt;/pub-dates&gt;&lt;/dates&gt;&lt;isbn&gt;(Electronic)&amp;#xD;(Linking)&lt;/isbn&gt;&lt;accession-num&gt;27096366&lt;/accession-num&gt;&lt;urls&gt;&lt;/urls&gt;&lt;electronic-resource-num&gt;10.1038/nature17939&lt;/electronic-resource-num&gt;&lt;remote-database-provider&gt;NLM&lt;/remote-database-provider&gt;&lt;/record&gt;&lt;/Cite&gt;&lt;/EndNote&gt;</w:instrText>
      </w:r>
      <w:r w:rsidR="00FB09A5"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36</w:t>
      </w:r>
      <w:r w:rsidR="00FB09A5" w:rsidRPr="006258C2">
        <w:rPr>
          <w:rFonts w:ascii="Times New Roman" w:hAnsi="Times New Roman" w:cs="Times New Roman"/>
          <w:sz w:val="22"/>
        </w:rPr>
        <w:fldChar w:fldCharType="end"/>
      </w:r>
      <w:r w:rsidR="00540830" w:rsidRPr="006258C2">
        <w:rPr>
          <w:rFonts w:ascii="Times New Roman" w:hAnsi="Times New Roman" w:cs="Times New Roman"/>
          <w:sz w:val="22"/>
        </w:rPr>
        <w:t xml:space="preserve"> combined genome-wide epigenetic information with CRISPR/Cas9 genome editing to </w:t>
      </w:r>
      <w:r w:rsidR="00E97657" w:rsidRPr="006258C2">
        <w:rPr>
          <w:rFonts w:ascii="Times New Roman" w:hAnsi="Times New Roman" w:cs="Times New Roman"/>
          <w:sz w:val="22"/>
        </w:rPr>
        <w:t>generate a genetically precisely controlled experimental system in H</w:t>
      </w:r>
      <w:r w:rsidR="004E1C9A" w:rsidRPr="006258C2">
        <w:rPr>
          <w:rFonts w:ascii="Times New Roman" w:hAnsi="Times New Roman" w:cs="Times New Roman"/>
          <w:sz w:val="22"/>
        </w:rPr>
        <w:t>uman i</w:t>
      </w:r>
      <w:r w:rsidR="00E97657" w:rsidRPr="006258C2">
        <w:rPr>
          <w:rFonts w:ascii="Times New Roman" w:hAnsi="Times New Roman" w:cs="Times New Roman"/>
          <w:sz w:val="22"/>
        </w:rPr>
        <w:t xml:space="preserve">PSCs. </w:t>
      </w:r>
      <w:r w:rsidR="00540830" w:rsidRPr="006258C2">
        <w:rPr>
          <w:rFonts w:ascii="Times New Roman" w:hAnsi="Times New Roman" w:cs="Times New Roman"/>
          <w:sz w:val="22"/>
        </w:rPr>
        <w:t xml:space="preserve">This system </w:t>
      </w:r>
      <w:r w:rsidR="005D11DE" w:rsidRPr="006258C2">
        <w:rPr>
          <w:rFonts w:ascii="Times New Roman" w:hAnsi="Times New Roman" w:cs="Times New Roman"/>
          <w:sz w:val="22"/>
        </w:rPr>
        <w:t xml:space="preserve">has </w:t>
      </w:r>
      <w:r w:rsidR="00540830" w:rsidRPr="006258C2">
        <w:rPr>
          <w:rFonts w:ascii="Times New Roman" w:hAnsi="Times New Roman" w:cs="Times New Roman"/>
          <w:sz w:val="22"/>
        </w:rPr>
        <w:t>identified PD-associated risk variants in non-coding distal enhancer elements that regulate SNCA expression</w:t>
      </w:r>
      <w:r w:rsidR="005D11DE" w:rsidRPr="006258C2">
        <w:rPr>
          <w:rFonts w:ascii="Times New Roman" w:hAnsi="Times New Roman" w:cs="Times New Roman"/>
          <w:sz w:val="22"/>
        </w:rPr>
        <w:t>;</w:t>
      </w:r>
      <w:r w:rsidR="00540830" w:rsidRPr="006258C2">
        <w:rPr>
          <w:rFonts w:ascii="Times New Roman" w:hAnsi="Times New Roman" w:cs="Times New Roman"/>
          <w:sz w:val="22"/>
        </w:rPr>
        <w:t xml:space="preserve"> </w:t>
      </w:r>
      <w:r w:rsidR="005D11DE" w:rsidRPr="006258C2">
        <w:rPr>
          <w:rFonts w:ascii="Times New Roman" w:hAnsi="Times New Roman" w:cs="Times New Roman"/>
          <w:sz w:val="22"/>
        </w:rPr>
        <w:t xml:space="preserve">it has also </w:t>
      </w:r>
      <w:r w:rsidR="00971FE3" w:rsidRPr="006258C2">
        <w:rPr>
          <w:rFonts w:ascii="Times New Roman" w:hAnsi="Times New Roman" w:cs="Times New Roman"/>
          <w:sz w:val="22"/>
        </w:rPr>
        <w:t>confirmed</w:t>
      </w:r>
      <w:r w:rsidR="005D11DE" w:rsidRPr="006258C2">
        <w:rPr>
          <w:rFonts w:ascii="Times New Roman" w:hAnsi="Times New Roman" w:cs="Times New Roman"/>
          <w:sz w:val="22"/>
        </w:rPr>
        <w:t xml:space="preserve"> that </w:t>
      </w:r>
      <w:r w:rsidR="00E97657" w:rsidRPr="006258C2">
        <w:rPr>
          <w:rFonts w:ascii="Times New Roman" w:hAnsi="Times New Roman" w:cs="Times New Roman"/>
          <w:sz w:val="22"/>
        </w:rPr>
        <w:t>the transcriptional disorder of SNCA is</w:t>
      </w:r>
      <w:r w:rsidR="00540830" w:rsidRPr="006258C2">
        <w:rPr>
          <w:rFonts w:ascii="Times New Roman" w:hAnsi="Times New Roman" w:cs="Times New Roman"/>
          <w:sz w:val="22"/>
        </w:rPr>
        <w:t xml:space="preserve"> </w:t>
      </w:r>
      <w:r w:rsidR="00971FE3" w:rsidRPr="006258C2">
        <w:rPr>
          <w:rFonts w:ascii="Times New Roman" w:hAnsi="Times New Roman" w:cs="Times New Roman"/>
          <w:sz w:val="22"/>
        </w:rPr>
        <w:t>related to</w:t>
      </w:r>
      <w:r w:rsidR="00540830" w:rsidRPr="006258C2">
        <w:rPr>
          <w:rFonts w:ascii="Times New Roman" w:hAnsi="Times New Roman" w:cs="Times New Roman"/>
          <w:sz w:val="22"/>
        </w:rPr>
        <w:t xml:space="preserve"> sequence-dependent binding of </w:t>
      </w:r>
      <w:r w:rsidR="00DE61FB" w:rsidRPr="006258C2">
        <w:rPr>
          <w:rFonts w:ascii="Times New Roman" w:hAnsi="Times New Roman" w:cs="Times New Roman"/>
          <w:sz w:val="22"/>
        </w:rPr>
        <w:t xml:space="preserve">the </w:t>
      </w:r>
      <w:r w:rsidR="00540830" w:rsidRPr="006258C2">
        <w:rPr>
          <w:rFonts w:ascii="Times New Roman" w:hAnsi="Times New Roman" w:cs="Times New Roman"/>
          <w:sz w:val="22"/>
        </w:rPr>
        <w:t>brain-specific transcription factors EMX2 and NKX6-1.</w:t>
      </w:r>
      <w:r w:rsidR="00E97657" w:rsidRPr="006258C2">
        <w:rPr>
          <w:rFonts w:ascii="Times New Roman" w:hAnsi="Times New Roman" w:cs="Times New Roman"/>
          <w:sz w:val="22"/>
        </w:rPr>
        <w:t xml:space="preserve"> </w:t>
      </w:r>
      <w:r w:rsidR="00E32437" w:rsidRPr="006258C2">
        <w:rPr>
          <w:rFonts w:ascii="Times New Roman" w:hAnsi="Times New Roman" w:cs="Times New Roman"/>
          <w:sz w:val="22"/>
        </w:rPr>
        <w:t xml:space="preserve">These results suggest that </w:t>
      </w:r>
      <w:r w:rsidR="000073E9" w:rsidRPr="006258C2">
        <w:rPr>
          <w:rFonts w:ascii="Times New Roman" w:hAnsi="Times New Roman" w:cs="Times New Roman"/>
          <w:sz w:val="22"/>
        </w:rPr>
        <w:t xml:space="preserve">gene editing techniques can generate </w:t>
      </w:r>
      <w:r w:rsidR="00E32437" w:rsidRPr="006258C2">
        <w:rPr>
          <w:rFonts w:ascii="Times New Roman" w:hAnsi="Times New Roman" w:cs="Times New Roman"/>
          <w:sz w:val="22"/>
        </w:rPr>
        <w:t>specific ND animal model</w:t>
      </w:r>
      <w:r w:rsidR="000073E9" w:rsidRPr="006258C2">
        <w:rPr>
          <w:rFonts w:ascii="Times New Roman" w:hAnsi="Times New Roman" w:cs="Times New Roman"/>
          <w:sz w:val="22"/>
        </w:rPr>
        <w:t>s</w:t>
      </w:r>
      <w:r w:rsidR="00E32437" w:rsidRPr="006258C2">
        <w:rPr>
          <w:rFonts w:ascii="Times New Roman" w:hAnsi="Times New Roman" w:cs="Times New Roman"/>
          <w:sz w:val="22"/>
        </w:rPr>
        <w:t xml:space="preserve"> for </w:t>
      </w:r>
      <w:r w:rsidR="00B66121" w:rsidRPr="006258C2">
        <w:rPr>
          <w:rFonts w:ascii="Times New Roman" w:hAnsi="Times New Roman" w:cs="Times New Roman"/>
          <w:sz w:val="22"/>
        </w:rPr>
        <w:t>further explor</w:t>
      </w:r>
      <w:r w:rsidR="00047598" w:rsidRPr="006258C2">
        <w:rPr>
          <w:rFonts w:ascii="Times New Roman" w:hAnsi="Times New Roman" w:cs="Times New Roman"/>
          <w:sz w:val="22"/>
        </w:rPr>
        <w:t>ation</w:t>
      </w:r>
      <w:r w:rsidR="00B66121" w:rsidRPr="006258C2">
        <w:rPr>
          <w:rFonts w:ascii="Times New Roman" w:hAnsi="Times New Roman" w:cs="Times New Roman"/>
          <w:sz w:val="22"/>
        </w:rPr>
        <w:t xml:space="preserve"> into</w:t>
      </w:r>
      <w:r w:rsidR="00E32437" w:rsidRPr="006258C2">
        <w:rPr>
          <w:rFonts w:ascii="Times New Roman" w:hAnsi="Times New Roman" w:cs="Times New Roman"/>
          <w:sz w:val="22"/>
        </w:rPr>
        <w:t xml:space="preserve"> human diseases </w:t>
      </w:r>
      <w:r w:rsidR="000073E9" w:rsidRPr="006258C2">
        <w:rPr>
          <w:rFonts w:ascii="Times New Roman" w:hAnsi="Times New Roman" w:cs="Times New Roman"/>
          <w:sz w:val="22"/>
        </w:rPr>
        <w:t xml:space="preserve">and </w:t>
      </w:r>
      <w:r w:rsidR="009846F4" w:rsidRPr="006258C2">
        <w:rPr>
          <w:rFonts w:ascii="Times New Roman" w:hAnsi="Times New Roman" w:cs="Times New Roman"/>
          <w:sz w:val="22"/>
        </w:rPr>
        <w:t>they are</w:t>
      </w:r>
      <w:r w:rsidR="000073E9" w:rsidRPr="006258C2">
        <w:rPr>
          <w:rFonts w:ascii="Times New Roman" w:hAnsi="Times New Roman" w:cs="Times New Roman"/>
          <w:sz w:val="22"/>
        </w:rPr>
        <w:t xml:space="preserve"> potentially </w:t>
      </w:r>
      <w:r w:rsidR="00CD19F3" w:rsidRPr="006258C2">
        <w:rPr>
          <w:rFonts w:ascii="Times New Roman" w:hAnsi="Times New Roman" w:cs="Times New Roman"/>
          <w:sz w:val="22"/>
        </w:rPr>
        <w:t>c</w:t>
      </w:r>
      <w:r w:rsidR="009846F4" w:rsidRPr="006258C2">
        <w:rPr>
          <w:rFonts w:ascii="Times New Roman" w:hAnsi="Times New Roman" w:cs="Times New Roman"/>
          <w:sz w:val="22"/>
        </w:rPr>
        <w:t>a</w:t>
      </w:r>
      <w:r w:rsidR="00CD19F3" w:rsidRPr="006258C2">
        <w:rPr>
          <w:rFonts w:ascii="Times New Roman" w:hAnsi="Times New Roman" w:cs="Times New Roman"/>
          <w:sz w:val="22"/>
        </w:rPr>
        <w:t>pa</w:t>
      </w:r>
      <w:r w:rsidR="009846F4" w:rsidRPr="006258C2">
        <w:rPr>
          <w:rFonts w:ascii="Times New Roman" w:hAnsi="Times New Roman" w:cs="Times New Roman"/>
          <w:sz w:val="22"/>
        </w:rPr>
        <w:t xml:space="preserve">ble </w:t>
      </w:r>
      <w:r w:rsidR="00CD19F3" w:rsidRPr="006258C2">
        <w:rPr>
          <w:rFonts w:ascii="Times New Roman" w:hAnsi="Times New Roman" w:cs="Times New Roman"/>
          <w:sz w:val="22"/>
        </w:rPr>
        <w:t>of</w:t>
      </w:r>
      <w:r w:rsidR="000073E9" w:rsidRPr="006258C2">
        <w:rPr>
          <w:rFonts w:ascii="Times New Roman" w:hAnsi="Times New Roman" w:cs="Times New Roman"/>
          <w:sz w:val="22"/>
        </w:rPr>
        <w:t xml:space="preserve"> </w:t>
      </w:r>
      <w:r w:rsidR="005A16C6" w:rsidRPr="006258C2">
        <w:rPr>
          <w:rFonts w:ascii="Times New Roman" w:hAnsi="Times New Roman" w:cs="Times New Roman"/>
          <w:sz w:val="22"/>
        </w:rPr>
        <w:t>offer</w:t>
      </w:r>
      <w:r w:rsidR="002953B9" w:rsidRPr="006258C2">
        <w:rPr>
          <w:rFonts w:ascii="Times New Roman" w:hAnsi="Times New Roman" w:cs="Times New Roman"/>
          <w:sz w:val="22"/>
        </w:rPr>
        <w:t>ing</w:t>
      </w:r>
      <w:r w:rsidR="005A16C6" w:rsidRPr="006258C2">
        <w:rPr>
          <w:rFonts w:ascii="Times New Roman" w:hAnsi="Times New Roman" w:cs="Times New Roman"/>
          <w:sz w:val="22"/>
        </w:rPr>
        <w:t xml:space="preserve"> robust therapeutic approach </w:t>
      </w:r>
      <w:r w:rsidR="000073E9" w:rsidRPr="006258C2">
        <w:rPr>
          <w:rFonts w:ascii="Times New Roman" w:hAnsi="Times New Roman" w:cs="Times New Roman"/>
          <w:sz w:val="22"/>
        </w:rPr>
        <w:t xml:space="preserve">against </w:t>
      </w:r>
      <w:r w:rsidR="005A16C6" w:rsidRPr="006258C2">
        <w:rPr>
          <w:rFonts w:ascii="Times New Roman" w:hAnsi="Times New Roman" w:cs="Times New Roman"/>
          <w:sz w:val="22"/>
        </w:rPr>
        <w:t xml:space="preserve">multiple </w:t>
      </w:r>
      <w:r w:rsidR="00047598" w:rsidRPr="006258C2">
        <w:rPr>
          <w:rFonts w:ascii="Times New Roman" w:hAnsi="Times New Roman" w:cs="Times New Roman"/>
          <w:sz w:val="22"/>
        </w:rPr>
        <w:t xml:space="preserve">human </w:t>
      </w:r>
      <w:r w:rsidR="000073E9" w:rsidRPr="006258C2">
        <w:rPr>
          <w:rFonts w:ascii="Times New Roman" w:hAnsi="Times New Roman" w:cs="Times New Roman"/>
          <w:sz w:val="22"/>
        </w:rPr>
        <w:t xml:space="preserve">genetic </w:t>
      </w:r>
      <w:r w:rsidR="00047598" w:rsidRPr="006258C2">
        <w:rPr>
          <w:rFonts w:ascii="Times New Roman" w:hAnsi="Times New Roman" w:cs="Times New Roman"/>
          <w:sz w:val="22"/>
        </w:rPr>
        <w:t>defects</w:t>
      </w:r>
      <w:r w:rsidR="000073E9" w:rsidRPr="006258C2">
        <w:rPr>
          <w:rFonts w:ascii="Times New Roman" w:hAnsi="Times New Roman" w:cs="Times New Roman"/>
          <w:sz w:val="22"/>
        </w:rPr>
        <w:t xml:space="preserve"> that </w:t>
      </w:r>
      <w:r w:rsidR="00C15D21" w:rsidRPr="006258C2">
        <w:rPr>
          <w:rFonts w:ascii="Times New Roman" w:hAnsi="Times New Roman" w:cs="Times New Roman"/>
          <w:sz w:val="22"/>
        </w:rPr>
        <w:t>have been</w:t>
      </w:r>
      <w:r w:rsidR="000073E9" w:rsidRPr="006258C2">
        <w:rPr>
          <w:rFonts w:ascii="Times New Roman" w:hAnsi="Times New Roman" w:cs="Times New Roman"/>
          <w:sz w:val="22"/>
        </w:rPr>
        <w:t xml:space="preserve"> considered incurable.</w:t>
      </w:r>
    </w:p>
    <w:p w14:paraId="34850E3A" w14:textId="77777777" w:rsidR="00505726" w:rsidRPr="006258C2" w:rsidRDefault="00505726" w:rsidP="008E4B03">
      <w:pPr>
        <w:spacing w:line="480" w:lineRule="auto"/>
        <w:rPr>
          <w:rFonts w:ascii="Times New Roman" w:hAnsi="Times New Roman" w:cs="Times New Roman"/>
          <w:sz w:val="22"/>
        </w:rPr>
      </w:pPr>
    </w:p>
    <w:p w14:paraId="6F7F924C" w14:textId="77777777" w:rsidR="00505726" w:rsidRPr="006258C2" w:rsidRDefault="00D73AE6" w:rsidP="008E4B03">
      <w:pPr>
        <w:spacing w:line="480" w:lineRule="auto"/>
        <w:rPr>
          <w:rFonts w:ascii="Times New Roman" w:hAnsi="Times New Roman" w:cs="Times New Roman"/>
          <w:b/>
          <w:sz w:val="22"/>
        </w:rPr>
      </w:pPr>
      <w:bookmarkStart w:id="3" w:name="_Hlk18184167"/>
      <w:r w:rsidRPr="006258C2">
        <w:rPr>
          <w:rFonts w:ascii="Times New Roman" w:hAnsi="Times New Roman" w:cs="Times New Roman"/>
          <w:b/>
          <w:sz w:val="22"/>
        </w:rPr>
        <w:t xml:space="preserve">3.5 </w:t>
      </w:r>
      <w:r w:rsidR="004E2B1A" w:rsidRPr="006258C2">
        <w:rPr>
          <w:rFonts w:ascii="Times New Roman" w:hAnsi="Times New Roman" w:cs="Times New Roman"/>
          <w:b/>
          <w:sz w:val="22"/>
        </w:rPr>
        <w:t xml:space="preserve">Viral </w:t>
      </w:r>
      <w:r w:rsidR="00DD5E34" w:rsidRPr="006258C2">
        <w:rPr>
          <w:rFonts w:ascii="Times New Roman" w:hAnsi="Times New Roman" w:cs="Times New Roman"/>
          <w:b/>
          <w:sz w:val="22"/>
        </w:rPr>
        <w:t xml:space="preserve">infected </w:t>
      </w:r>
      <w:r w:rsidR="004E2B1A" w:rsidRPr="006258C2">
        <w:rPr>
          <w:rFonts w:ascii="Times New Roman" w:hAnsi="Times New Roman" w:cs="Times New Roman"/>
          <w:b/>
          <w:sz w:val="22"/>
        </w:rPr>
        <w:t>diseases</w:t>
      </w:r>
    </w:p>
    <w:p w14:paraId="360A4036" w14:textId="15B9ADE1" w:rsidR="00CE3714" w:rsidRPr="006258C2" w:rsidRDefault="0008053D" w:rsidP="006E4DC0">
      <w:pPr>
        <w:spacing w:line="480" w:lineRule="auto"/>
        <w:rPr>
          <w:rFonts w:ascii="Times New Roman" w:hAnsi="Times New Roman" w:cs="Times New Roman"/>
          <w:sz w:val="22"/>
        </w:rPr>
      </w:pPr>
      <w:r w:rsidRPr="006258C2">
        <w:rPr>
          <w:rFonts w:ascii="Times New Roman" w:hAnsi="Times New Roman" w:cs="Times New Roman"/>
          <w:sz w:val="22"/>
        </w:rPr>
        <w:t>G</w:t>
      </w:r>
      <w:r w:rsidR="00FE3B1D" w:rsidRPr="006258C2">
        <w:rPr>
          <w:rFonts w:ascii="Times New Roman" w:hAnsi="Times New Roman" w:cs="Times New Roman"/>
          <w:sz w:val="22"/>
        </w:rPr>
        <w:t xml:space="preserve">ene editing platforms have emerged </w:t>
      </w:r>
      <w:r w:rsidR="00E32B1C" w:rsidRPr="006258C2">
        <w:rPr>
          <w:rFonts w:ascii="Times New Roman" w:hAnsi="Times New Roman" w:cs="Times New Roman"/>
          <w:sz w:val="22"/>
        </w:rPr>
        <w:t xml:space="preserve">recently </w:t>
      </w:r>
      <w:r w:rsidR="00FE3B1D" w:rsidRPr="006258C2">
        <w:rPr>
          <w:rFonts w:ascii="Times New Roman" w:hAnsi="Times New Roman" w:cs="Times New Roman"/>
          <w:sz w:val="22"/>
        </w:rPr>
        <w:t xml:space="preserve">as </w:t>
      </w:r>
      <w:r w:rsidR="00CE6704" w:rsidRPr="006258C2">
        <w:rPr>
          <w:rFonts w:ascii="Times New Roman" w:hAnsi="Times New Roman" w:cs="Times New Roman"/>
          <w:sz w:val="22"/>
        </w:rPr>
        <w:t>anti-viral therapeutics</w:t>
      </w:r>
      <w:r w:rsidR="00FE3B1D" w:rsidRPr="006258C2">
        <w:rPr>
          <w:rFonts w:ascii="Times New Roman" w:hAnsi="Times New Roman" w:cs="Times New Roman"/>
          <w:sz w:val="22"/>
        </w:rPr>
        <w:t xml:space="preserve"> </w:t>
      </w:r>
      <w:r w:rsidR="00CE6704" w:rsidRPr="006258C2">
        <w:rPr>
          <w:rFonts w:ascii="Times New Roman" w:hAnsi="Times New Roman" w:cs="Times New Roman"/>
          <w:sz w:val="22"/>
        </w:rPr>
        <w:t>for</w:t>
      </w:r>
      <w:r w:rsidR="00FE3B1D" w:rsidRPr="006258C2">
        <w:rPr>
          <w:rFonts w:ascii="Times New Roman" w:hAnsi="Times New Roman" w:cs="Times New Roman"/>
          <w:sz w:val="22"/>
        </w:rPr>
        <w:t xml:space="preserve"> </w:t>
      </w:r>
      <w:r w:rsidR="00CE6704" w:rsidRPr="006258C2">
        <w:rPr>
          <w:rFonts w:ascii="Times New Roman" w:hAnsi="Times New Roman" w:cs="Times New Roman"/>
          <w:sz w:val="22"/>
        </w:rPr>
        <w:t xml:space="preserve">treating infectious diseases, </w:t>
      </w:r>
      <w:r w:rsidR="00FE3B1D" w:rsidRPr="006258C2">
        <w:rPr>
          <w:rFonts w:ascii="Times New Roman" w:hAnsi="Times New Roman" w:cs="Times New Roman"/>
          <w:sz w:val="22"/>
        </w:rPr>
        <w:t xml:space="preserve">either by altering host genes required by the virus, or </w:t>
      </w:r>
      <w:r w:rsidR="00D21B1C" w:rsidRPr="006258C2">
        <w:rPr>
          <w:rFonts w:ascii="Times New Roman" w:hAnsi="Times New Roman" w:cs="Times New Roman"/>
          <w:sz w:val="22"/>
        </w:rPr>
        <w:t xml:space="preserve">by </w:t>
      </w:r>
      <w:r w:rsidR="00FE3B1D" w:rsidRPr="006258C2">
        <w:rPr>
          <w:rFonts w:ascii="Times New Roman" w:hAnsi="Times New Roman" w:cs="Times New Roman"/>
          <w:sz w:val="22"/>
        </w:rPr>
        <w:t>targeting viral genes necessary for replication</w:t>
      </w:r>
      <w:r w:rsidR="00931038" w:rsidRPr="006258C2">
        <w:rPr>
          <w:rFonts w:ascii="Times New Roman" w:hAnsi="Times New Roman" w:cs="Times New Roman"/>
          <w:sz w:val="22"/>
        </w:rPr>
        <w:t>.</w:t>
      </w:r>
      <w:r w:rsidR="008E596B"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hen&lt;/Author&gt;&lt;Year&gt;2018&lt;/Year&gt;&lt;RecNum&gt;702&lt;/RecNum&gt;&lt;DisplayText&gt;&lt;style face="superscript"&gt;137&lt;/style&gt;&lt;/DisplayText&gt;&lt;record&gt;&lt;rec-number&gt;702&lt;/rec-number&gt;&lt;foreign-keys&gt;&lt;key app="EN" db-id="d2r9z9x58pzr2pe20aspf2sazw0as2xts2p0" timestamp="1567864302"&gt;702&lt;/key&gt;&lt;/foreign-keys&gt;&lt;ref-type name="Journal Article"&gt;17&lt;/ref-type&gt;&lt;contributors&gt;&lt;authors&gt;&lt;author&gt;Chen, S.&lt;/author&gt;&lt;author&gt;Yu, X.&lt;/author&gt;&lt;author&gt;Guo, D.&lt;/author&gt;&lt;/authors&gt;&lt;/contributors&gt;&lt;auth-address&gt;School of Basic Medical Sciences, Wuhan University, Wuhan 430071, China. Chen-shuliang@whu.edu.cn.&amp;#xD;Institute of Health Inspection and Testing, Hubei Provincial Center for Disease Control and Prevention, Wuhan 430079, China. fish-yuxiao@hotmail.com.&amp;#xD;School of Medicine (Shenzhen), Sun Yat-sen University, Guangzhou 510080, China. guodeyin@mail.sysu.edu.cn.&lt;/auth-address&gt;&lt;titles&gt;&lt;title&gt;CRISPR-Cas Targeting of Host Genes as an Antiviral Strategy&lt;/title&gt;&lt;secondary-title&gt;Viruses&lt;/secondary-title&gt;&lt;/titles&gt;&lt;periodical&gt;&lt;full-title&gt;Viruses&lt;/full-title&gt;&lt;/periodical&gt;&lt;volume&gt;10&lt;/volume&gt;&lt;number&gt;1&lt;/number&gt;&lt;edition&gt;2018/01/17&lt;/edition&gt;&lt;dates&gt;&lt;year&gt;2018&lt;/year&gt;&lt;pub-dates&gt;&lt;date&gt;Jan 16&lt;/date&gt;&lt;/pub-dates&gt;&lt;/dates&gt;&lt;isbn&gt;(Electronic)&amp;#xD;(Linking)&lt;/isbn&gt;&lt;accession-num&gt;29337866&lt;/accession-num&gt;&lt;urls&gt;&lt;/urls&gt;&lt;electronic-resource-num&gt;10.3390/v10010040&lt;/electronic-resource-num&gt;&lt;remote-database-provider&gt;NLM&lt;/remote-database-provider&gt;&lt;/record&gt;&lt;/Cite&gt;&lt;/EndNote&gt;</w:instrText>
      </w:r>
      <w:r w:rsidR="008E59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37</w:t>
      </w:r>
      <w:r w:rsidR="008E596B"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63618F" w:rsidRPr="006258C2">
        <w:rPr>
          <w:rFonts w:ascii="Times New Roman" w:hAnsi="Times New Roman" w:cs="Times New Roman"/>
          <w:sz w:val="22"/>
        </w:rPr>
        <w:t>To date, genome editing-based HIV therapy ha</w:t>
      </w:r>
      <w:r w:rsidR="008E596B" w:rsidRPr="006258C2">
        <w:rPr>
          <w:rFonts w:ascii="Times New Roman" w:hAnsi="Times New Roman" w:cs="Times New Roman"/>
          <w:sz w:val="22"/>
        </w:rPr>
        <w:t>s</w:t>
      </w:r>
      <w:r w:rsidR="0063618F" w:rsidRPr="006258C2">
        <w:rPr>
          <w:rFonts w:ascii="Times New Roman" w:hAnsi="Times New Roman" w:cs="Times New Roman"/>
          <w:sz w:val="22"/>
        </w:rPr>
        <w:t xml:space="preserve"> involved the modif</w:t>
      </w:r>
      <w:r w:rsidR="00971FE3" w:rsidRPr="006258C2">
        <w:rPr>
          <w:rFonts w:ascii="Times New Roman" w:hAnsi="Times New Roman" w:cs="Times New Roman"/>
          <w:sz w:val="22"/>
        </w:rPr>
        <w:t>ying</w:t>
      </w:r>
      <w:r w:rsidR="0063618F" w:rsidRPr="006258C2">
        <w:rPr>
          <w:rFonts w:ascii="Times New Roman" w:hAnsi="Times New Roman" w:cs="Times New Roman"/>
          <w:sz w:val="22"/>
        </w:rPr>
        <w:t xml:space="preserve"> infection-related genes</w:t>
      </w:r>
      <w:r w:rsidR="006D705F" w:rsidRPr="006258C2">
        <w:rPr>
          <w:rFonts w:ascii="Times New Roman" w:hAnsi="Times New Roman" w:cs="Times New Roman"/>
          <w:sz w:val="22"/>
        </w:rPr>
        <w:t xml:space="preserve"> </w:t>
      </w:r>
      <w:r w:rsidR="0063618F" w:rsidRPr="006258C2">
        <w:rPr>
          <w:rFonts w:ascii="Times New Roman" w:hAnsi="Times New Roman" w:cs="Times New Roman"/>
          <w:sz w:val="22"/>
        </w:rPr>
        <w:t xml:space="preserve">to </w:t>
      </w:r>
      <w:r w:rsidR="00CA2020" w:rsidRPr="006258C2">
        <w:rPr>
          <w:rFonts w:ascii="Times New Roman" w:hAnsi="Times New Roman" w:cs="Times New Roman"/>
          <w:sz w:val="22"/>
        </w:rPr>
        <w:t xml:space="preserve">produce HIV resistant CD4+ T cells </w:t>
      </w:r>
      <w:r w:rsidR="00EE44B1" w:rsidRPr="006258C2">
        <w:rPr>
          <w:rFonts w:ascii="Times New Roman" w:hAnsi="Times New Roman" w:cs="Times New Roman"/>
          <w:sz w:val="22"/>
        </w:rPr>
        <w:t>and subsequent</w:t>
      </w:r>
      <w:r w:rsidR="00CA2020" w:rsidRPr="006258C2">
        <w:rPr>
          <w:rFonts w:ascii="Times New Roman" w:hAnsi="Times New Roman" w:cs="Times New Roman"/>
          <w:sz w:val="22"/>
        </w:rPr>
        <w:t xml:space="preserve"> reinfus</w:t>
      </w:r>
      <w:r w:rsidR="00971FE3" w:rsidRPr="006258C2">
        <w:rPr>
          <w:rFonts w:ascii="Times New Roman" w:hAnsi="Times New Roman" w:cs="Times New Roman"/>
          <w:sz w:val="22"/>
        </w:rPr>
        <w:t>ing</w:t>
      </w:r>
      <w:r w:rsidR="00CA2020" w:rsidRPr="006258C2">
        <w:rPr>
          <w:rFonts w:ascii="Times New Roman" w:hAnsi="Times New Roman" w:cs="Times New Roman"/>
          <w:sz w:val="22"/>
        </w:rPr>
        <w:t xml:space="preserve"> the </w:t>
      </w:r>
      <w:r w:rsidR="000A1644" w:rsidRPr="006258C2">
        <w:rPr>
          <w:rFonts w:ascii="Times New Roman" w:hAnsi="Times New Roman" w:cs="Times New Roman"/>
          <w:sz w:val="22"/>
        </w:rPr>
        <w:t>edit</w:t>
      </w:r>
      <w:r w:rsidR="00CA2020" w:rsidRPr="006258C2">
        <w:rPr>
          <w:rFonts w:ascii="Times New Roman" w:hAnsi="Times New Roman" w:cs="Times New Roman"/>
          <w:sz w:val="22"/>
        </w:rPr>
        <w:t xml:space="preserve">ed cells into patients. </w:t>
      </w:r>
      <w:r w:rsidR="004C30DE" w:rsidRPr="006258C2">
        <w:rPr>
          <w:rFonts w:ascii="Times New Roman" w:hAnsi="Times New Roman" w:cs="Times New Roman"/>
          <w:sz w:val="22"/>
        </w:rPr>
        <w:t>In 2008, t</w:t>
      </w:r>
      <w:r w:rsidR="00AD577F" w:rsidRPr="006258C2">
        <w:rPr>
          <w:rFonts w:ascii="Times New Roman" w:hAnsi="Times New Roman" w:cs="Times New Roman"/>
          <w:sz w:val="22"/>
        </w:rPr>
        <w:t xml:space="preserve">he anti-HIV efficacy of ZFN </w:t>
      </w:r>
      <w:r w:rsidR="00EA1D15" w:rsidRPr="006258C2">
        <w:rPr>
          <w:rFonts w:ascii="Times New Roman" w:hAnsi="Times New Roman" w:cs="Times New Roman"/>
          <w:sz w:val="22"/>
        </w:rPr>
        <w:t xml:space="preserve">system </w:t>
      </w:r>
      <w:r w:rsidR="00AD577F" w:rsidRPr="006258C2">
        <w:rPr>
          <w:rFonts w:ascii="Times New Roman" w:hAnsi="Times New Roman" w:cs="Times New Roman"/>
          <w:sz w:val="22"/>
        </w:rPr>
        <w:t xml:space="preserve">was first </w:t>
      </w:r>
      <w:r w:rsidR="000A1644" w:rsidRPr="006258C2">
        <w:rPr>
          <w:rFonts w:ascii="Times New Roman" w:hAnsi="Times New Roman" w:cs="Times New Roman"/>
          <w:sz w:val="22"/>
        </w:rPr>
        <w:t>present</w:t>
      </w:r>
      <w:r w:rsidR="00AD577F" w:rsidRPr="006258C2">
        <w:rPr>
          <w:rFonts w:ascii="Times New Roman" w:hAnsi="Times New Roman" w:cs="Times New Roman"/>
          <w:sz w:val="22"/>
        </w:rPr>
        <w:t xml:space="preserve">ed in preclinical studies </w:t>
      </w:r>
      <w:r w:rsidR="000A1644" w:rsidRPr="006258C2">
        <w:rPr>
          <w:rFonts w:ascii="Times New Roman" w:hAnsi="Times New Roman" w:cs="Times New Roman"/>
          <w:sz w:val="22"/>
        </w:rPr>
        <w:t xml:space="preserve">by adopting </w:t>
      </w:r>
      <w:r w:rsidR="00AD577F" w:rsidRPr="006258C2">
        <w:rPr>
          <w:rFonts w:ascii="Times New Roman" w:hAnsi="Times New Roman" w:cs="Times New Roman"/>
          <w:sz w:val="22"/>
        </w:rPr>
        <w:t xml:space="preserve">primary </w:t>
      </w:r>
      <w:r w:rsidR="004C30DE" w:rsidRPr="006258C2">
        <w:rPr>
          <w:rFonts w:ascii="Times New Roman" w:hAnsi="Times New Roman" w:cs="Times New Roman"/>
          <w:sz w:val="22"/>
        </w:rPr>
        <w:t xml:space="preserve">human </w:t>
      </w:r>
      <w:r w:rsidR="00AD577F" w:rsidRPr="006258C2">
        <w:rPr>
          <w:rFonts w:ascii="Times New Roman" w:hAnsi="Times New Roman" w:cs="Times New Roman"/>
          <w:sz w:val="22"/>
        </w:rPr>
        <w:t>CD4+T cells</w:t>
      </w:r>
      <w:r w:rsidR="00931038" w:rsidRPr="006258C2">
        <w:rPr>
          <w:rFonts w:ascii="Times New Roman" w:hAnsi="Times New Roman" w:cs="Times New Roman"/>
          <w:sz w:val="22"/>
        </w:rPr>
        <w:t>.</w:t>
      </w:r>
      <w:r w:rsidR="008E596B"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Perez&lt;/Author&gt;&lt;Year&gt;2008&lt;/Year&gt;&lt;RecNum&gt;630&lt;/RecNum&gt;&lt;DisplayText&gt;&lt;style face="superscript"&gt;138&lt;/style&gt;&lt;/DisplayText&gt;&lt;record&gt;&lt;rec-number&gt;630&lt;/rec-number&gt;&lt;foreign-keys&gt;&lt;key app="EN" db-id="d2r9z9x58pzr2pe20aspf2sazw0as2xts2p0" timestamp="1567173036"&gt;630&lt;/key&gt;&lt;/foreign-keys&gt;&lt;ref-type name="Journal Article"&gt;17&lt;/ref-type&gt;&lt;contributors&gt;&lt;authors&gt;&lt;author&gt;Perez, E. E.&lt;/author&gt;&lt;author&gt;Wang, J.&lt;/author&gt;&lt;author&gt;Miller, J. C.&lt;/author&gt;&lt;author&gt;Jouvenot, Y.&lt;/author&gt;&lt;author&gt;Kim, K. A.&lt;/author&gt;&lt;author&gt;Liu, O.&lt;/author&gt;&lt;author&gt;Wang, N.&lt;/author&gt;&lt;author&gt;Lee, G.&lt;/author&gt;&lt;author&gt;Bartsevich, V. V.&lt;/author&gt;&lt;author&gt;Lee, Y. L.&lt;/author&gt;&lt;author&gt;Guschin, D. Y.&lt;/author&gt;&lt;author&gt;Rupniewski, I.&lt;/author&gt;&lt;author&gt;Waite, A. J.&lt;/author&gt;&lt;author&gt;Carpenito, C.&lt;/author&gt;&lt;author&gt;Carroll, R. G.&lt;/author&gt;&lt;author&gt;Orange, J. S.&lt;/author&gt;&lt;author&gt;Urnov, F. D.&lt;/author&gt;&lt;author&gt;Rebar, E. J.&lt;/author&gt;&lt;author&gt;Ando, D.&lt;/author&gt;&lt;author&gt;Gregory, P. D.&lt;/author&gt;&lt;author&gt;Riley, J. L.&lt;/author&gt;&lt;author&gt;Holmes, M. C.&lt;/author&gt;&lt;author&gt;June, C. H.&lt;/author&gt;&lt;/authors&gt;&lt;/contributors&gt;&lt;auth-address&gt;Abramson Family Cancer Research Institute, Department of Pathology and Laboratory Medicine, 421 Curie Blvd., Room 554, BRB II/III, Philadelphia, Pennsylvania 19104-6160, USA.&lt;/auth-address&gt;&lt;titles&gt;&lt;title&gt;Establishment of HIV-1 resistance in CD4+ T cells by genome editing using zinc-finger nucleases&lt;/title&gt;&lt;secondary-title&gt;Nat. Biotechnol.&lt;/secondary-title&gt;&lt;/titles&gt;&lt;periodical&gt;&lt;full-title&gt;Nat. Biotechnol.&lt;/full-title&gt;&lt;/periodical&gt;&lt;pages&gt;808-16&lt;/pages&gt;&lt;volume&gt;26&lt;/volume&gt;&lt;number&gt;7&lt;/number&gt;&lt;edition&gt;2008/07/01&lt;/edition&gt;&lt;dates&gt;&lt;year&gt;2008&lt;/year&gt;&lt;pub-dates&gt;&lt;date&gt;Jul&lt;/date&gt;&lt;/pub-dates&gt;&lt;/dates&gt;&lt;isbn&gt;(Electronic)&amp;#xD;(Linking)&lt;/isbn&gt;&lt;accession-num&gt;18587387&lt;/accession-num&gt;&lt;urls&gt;&lt;/urls&gt;&lt;custom2&gt;PMC3422503&lt;/custom2&gt;&lt;electronic-resource-num&gt;10.1038/nbt1410&lt;/electronic-resource-num&gt;&lt;remote-database-provider&gt;NLM&lt;/remote-database-provider&gt;&lt;/record&gt;&lt;/Cite&gt;&lt;/EndNote&gt;</w:instrText>
      </w:r>
      <w:r w:rsidR="008E59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38</w:t>
      </w:r>
      <w:r w:rsidR="008E596B" w:rsidRPr="006258C2">
        <w:rPr>
          <w:rFonts w:ascii="Times New Roman" w:hAnsi="Times New Roman" w:cs="Times New Roman"/>
          <w:sz w:val="22"/>
        </w:rPr>
        <w:fldChar w:fldCharType="end"/>
      </w:r>
      <w:r w:rsidR="00AD577F" w:rsidRPr="006258C2">
        <w:rPr>
          <w:rFonts w:ascii="Times New Roman" w:hAnsi="Times New Roman" w:cs="Times New Roman"/>
          <w:sz w:val="22"/>
        </w:rPr>
        <w:t xml:space="preserve"> </w:t>
      </w:r>
      <w:r w:rsidR="004C30DE" w:rsidRPr="006258C2">
        <w:rPr>
          <w:rFonts w:ascii="Times New Roman" w:hAnsi="Times New Roman" w:cs="Times New Roman"/>
          <w:sz w:val="22"/>
        </w:rPr>
        <w:t>Approximately 50% of the CCR5 alleles were disrupted with ZFN</w:t>
      </w:r>
      <w:r w:rsidR="00EF197A" w:rsidRPr="006258C2">
        <w:rPr>
          <w:rFonts w:ascii="Times New Roman" w:hAnsi="Times New Roman" w:cs="Times New Roman"/>
          <w:sz w:val="22"/>
        </w:rPr>
        <w:t>, which was</w:t>
      </w:r>
      <w:r w:rsidR="004C30DE" w:rsidRPr="006258C2">
        <w:rPr>
          <w:rFonts w:ascii="Times New Roman" w:hAnsi="Times New Roman" w:cs="Times New Roman"/>
          <w:sz w:val="22"/>
        </w:rPr>
        <w:t xml:space="preserve"> delivered by the chimeric Ad5 / F35 </w:t>
      </w:r>
      <w:r w:rsidR="004C30DE" w:rsidRPr="006258C2">
        <w:rPr>
          <w:rFonts w:ascii="Times New Roman" w:hAnsi="Times New Roman" w:cs="Times New Roman"/>
          <w:sz w:val="22"/>
        </w:rPr>
        <w:lastRenderedPageBreak/>
        <w:t xml:space="preserve">adenoviral vector. </w:t>
      </w:r>
      <w:r w:rsidR="005E03EB" w:rsidRPr="006258C2">
        <w:rPr>
          <w:rFonts w:ascii="Times New Roman" w:hAnsi="Times New Roman" w:cs="Times New Roman"/>
          <w:sz w:val="22"/>
        </w:rPr>
        <w:t>HIV-infected m</w:t>
      </w:r>
      <w:r w:rsidR="00AD577F" w:rsidRPr="006258C2">
        <w:rPr>
          <w:rFonts w:ascii="Times New Roman" w:hAnsi="Times New Roman" w:cs="Times New Roman"/>
          <w:sz w:val="22"/>
        </w:rPr>
        <w:t xml:space="preserve">ice </w:t>
      </w:r>
      <w:r w:rsidR="00EA1D15" w:rsidRPr="006258C2">
        <w:rPr>
          <w:rFonts w:ascii="Times New Roman" w:hAnsi="Times New Roman" w:cs="Times New Roman"/>
          <w:sz w:val="22"/>
        </w:rPr>
        <w:t xml:space="preserve">transfused </w:t>
      </w:r>
      <w:r w:rsidR="005E03EB" w:rsidRPr="006258C2">
        <w:rPr>
          <w:rFonts w:ascii="Times New Roman" w:hAnsi="Times New Roman" w:cs="Times New Roman"/>
          <w:sz w:val="22"/>
        </w:rPr>
        <w:t>with</w:t>
      </w:r>
      <w:r w:rsidR="00AD577F" w:rsidRPr="006258C2">
        <w:rPr>
          <w:rFonts w:ascii="Times New Roman" w:hAnsi="Times New Roman" w:cs="Times New Roman"/>
          <w:sz w:val="22"/>
        </w:rPr>
        <w:t xml:space="preserve"> </w:t>
      </w:r>
      <w:r w:rsidR="005E03EB" w:rsidRPr="006258C2">
        <w:rPr>
          <w:rFonts w:ascii="Times New Roman" w:hAnsi="Times New Roman" w:cs="Times New Roman"/>
          <w:sz w:val="22"/>
        </w:rPr>
        <w:t>ZFN-modified CD4</w:t>
      </w:r>
      <w:r w:rsidR="00915BEA" w:rsidRPr="006258C2">
        <w:rPr>
          <w:rFonts w:ascii="Times New Roman" w:hAnsi="Times New Roman" w:cs="Times New Roman"/>
          <w:sz w:val="22"/>
        </w:rPr>
        <w:t>+</w:t>
      </w:r>
      <w:r w:rsidR="005E03EB" w:rsidRPr="006258C2">
        <w:rPr>
          <w:rFonts w:ascii="Times New Roman" w:hAnsi="Times New Roman" w:cs="Times New Roman"/>
          <w:sz w:val="22"/>
        </w:rPr>
        <w:t xml:space="preserve"> T cells </w:t>
      </w:r>
      <w:r w:rsidR="00AD577F" w:rsidRPr="006258C2">
        <w:rPr>
          <w:rFonts w:ascii="Times New Roman" w:hAnsi="Times New Roman" w:cs="Times New Roman"/>
          <w:sz w:val="22"/>
        </w:rPr>
        <w:t xml:space="preserve">also better preserved their </w:t>
      </w:r>
      <w:r w:rsidR="000A1644" w:rsidRPr="006258C2">
        <w:rPr>
          <w:rFonts w:ascii="Times New Roman" w:hAnsi="Times New Roman" w:cs="Times New Roman"/>
          <w:sz w:val="22"/>
        </w:rPr>
        <w:t>original</w:t>
      </w:r>
      <w:r w:rsidR="00AD577F" w:rsidRPr="006258C2">
        <w:rPr>
          <w:rFonts w:ascii="Times New Roman" w:hAnsi="Times New Roman" w:cs="Times New Roman"/>
          <w:sz w:val="22"/>
        </w:rPr>
        <w:t xml:space="preserve"> CD4</w:t>
      </w:r>
      <w:r w:rsidR="005E03EB" w:rsidRPr="006258C2">
        <w:rPr>
          <w:rFonts w:ascii="Times New Roman" w:hAnsi="Times New Roman" w:cs="Times New Roman"/>
          <w:sz w:val="22"/>
        </w:rPr>
        <w:t>+</w:t>
      </w:r>
      <w:r w:rsidR="00AD577F" w:rsidRPr="006258C2">
        <w:rPr>
          <w:rFonts w:ascii="Times New Roman" w:hAnsi="Times New Roman" w:cs="Times New Roman"/>
          <w:sz w:val="22"/>
        </w:rPr>
        <w:t xml:space="preserve"> T cells and had lower </w:t>
      </w:r>
      <w:r w:rsidR="005E03EB" w:rsidRPr="006258C2">
        <w:rPr>
          <w:rFonts w:ascii="Times New Roman" w:hAnsi="Times New Roman" w:cs="Times New Roman"/>
          <w:sz w:val="22"/>
        </w:rPr>
        <w:t>viral loads</w:t>
      </w:r>
      <w:r w:rsidR="00AD577F" w:rsidRPr="006258C2">
        <w:rPr>
          <w:rFonts w:ascii="Times New Roman" w:hAnsi="Times New Roman" w:cs="Times New Roman"/>
          <w:sz w:val="22"/>
        </w:rPr>
        <w:t>.</w:t>
      </w:r>
      <w:r w:rsidR="008E596B" w:rsidRPr="006258C2">
        <w:rPr>
          <w:rFonts w:ascii="Times New Roman" w:hAnsi="Times New Roman" w:cs="Times New Roman"/>
          <w:sz w:val="22"/>
        </w:rPr>
        <w:t xml:space="preserve"> </w:t>
      </w:r>
      <w:r w:rsidR="004C30DE" w:rsidRPr="006258C2">
        <w:rPr>
          <w:rFonts w:ascii="Times New Roman" w:hAnsi="Times New Roman" w:cs="Times New Roman"/>
          <w:sz w:val="22"/>
        </w:rPr>
        <w:t xml:space="preserve">In 2009, a patient was functionally cured of HIV infection by transplanting allogeneic stem cells from a donor </w:t>
      </w:r>
      <w:r w:rsidR="00EF197A" w:rsidRPr="006258C2">
        <w:rPr>
          <w:rFonts w:ascii="Times New Roman" w:hAnsi="Times New Roman" w:cs="Times New Roman"/>
          <w:sz w:val="22"/>
        </w:rPr>
        <w:t xml:space="preserve">with </w:t>
      </w:r>
      <w:r w:rsidR="004C30DE" w:rsidRPr="006258C2">
        <w:rPr>
          <w:rFonts w:ascii="Times New Roman" w:hAnsi="Times New Roman" w:cs="Times New Roman"/>
          <w:sz w:val="22"/>
        </w:rPr>
        <w:t>homozygous CCR5 d32 allele</w:t>
      </w:r>
      <w:r w:rsidR="00931038" w:rsidRPr="006258C2">
        <w:rPr>
          <w:rFonts w:ascii="Times New Roman" w:hAnsi="Times New Roman" w:cs="Times New Roman"/>
          <w:sz w:val="22"/>
        </w:rPr>
        <w:t>,</w:t>
      </w:r>
      <w:r w:rsidR="008E596B"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Hütter&lt;/Author&gt;&lt;Year&gt;2009&lt;/Year&gt;&lt;RecNum&gt;628&lt;/RecNum&gt;&lt;DisplayText&gt;&lt;style face="superscript"&gt;139&lt;/style&gt;&lt;/DisplayText&gt;&lt;record&gt;&lt;rec-number&gt;628&lt;/rec-number&gt;&lt;foreign-keys&gt;&lt;key app="EN" db-id="d2r9z9x58pzr2pe20aspf2sazw0as2xts2p0" timestamp="1567169669"&gt;628&lt;/key&gt;&lt;/foreign-keys&gt;&lt;ref-type name="Journal Article"&gt;17&lt;/ref-type&gt;&lt;contributors&gt;&lt;authors&gt;&lt;author&gt;Hütter, G.&lt;/author&gt;&lt;author&gt;Nowak, D.&lt;/author&gt;&lt;author&gt;Mossner, M.&lt;/author&gt;&lt;author&gt;Ganepola, S.&lt;/author&gt;&lt;author&gt;Müssig, A.&lt;/author&gt;&lt;author&gt;Allers, K.&lt;/author&gt;&lt;author&gt;Schneider, T.&lt;/author&gt;&lt;author&gt;Hofmann, J.&lt;/author&gt;&lt;author&gt;Kücherer, C.&lt;/author&gt;&lt;author&gt;Blau, O.&lt;/author&gt;&lt;author&gt;Blau, I. W.&lt;/author&gt;&lt;author&gt;Hofmann, W. K.&lt;/author&gt;&lt;author&gt;Thiel, E.&lt;/author&gt;&lt;/authors&gt;&lt;/contributors&gt;&lt;auth-address&gt;Department of Hematology, Oncology, and Transfusion Medicine, Campus Benjamin Franklin, Charité Universitätsmedizin Berlin, Germany. gero.huetter@charite.de&lt;/auth-address&gt;&lt;titles&gt;&lt;title&gt;Long-term control of HIV by CCR5 Delta32/Delta32 stem-cell transplantation&lt;/title&gt;&lt;secondary-title&gt;N. Engl. J. Med.&lt;/secondary-title&gt;&lt;/titles&gt;&lt;periodical&gt;&lt;full-title&gt;N. Engl. J. Med.&lt;/full-title&gt;&lt;/periodical&gt;&lt;pages&gt;692-8&lt;/pages&gt;&lt;volume&gt;360&lt;/volume&gt;&lt;number&gt;7&lt;/number&gt;&lt;edition&gt;2009/02/14&lt;/edition&gt;&lt;dates&gt;&lt;year&gt;2009&lt;/year&gt;&lt;pub-dates&gt;&lt;date&gt;Feb 12&lt;/date&gt;&lt;/pub-dates&gt;&lt;/dates&gt;&lt;isbn&gt;(Electronic)&amp;#xD;(Linking)&lt;/isbn&gt;&lt;accession-num&gt;19213682&lt;/accession-num&gt;&lt;urls&gt;&lt;/urls&gt;&lt;electronic-resource-num&gt;10.1056/NEJMoa0802905&lt;/electronic-resource-num&gt;&lt;remote-database-provider&gt;NLM&lt;/remote-database-provider&gt;&lt;/record&gt;&lt;/Cite&gt;&lt;/EndNote&gt;</w:instrText>
      </w:r>
      <w:r w:rsidR="008E59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39</w:t>
      </w:r>
      <w:r w:rsidR="008E596B" w:rsidRPr="006258C2">
        <w:rPr>
          <w:rFonts w:ascii="Times New Roman" w:hAnsi="Times New Roman" w:cs="Times New Roman"/>
          <w:sz w:val="22"/>
        </w:rPr>
        <w:fldChar w:fldCharType="end"/>
      </w:r>
      <w:r w:rsidR="004C30DE" w:rsidRPr="006258C2">
        <w:rPr>
          <w:rFonts w:ascii="Times New Roman" w:hAnsi="Times New Roman" w:cs="Times New Roman"/>
          <w:sz w:val="22"/>
        </w:rPr>
        <w:t xml:space="preserve"> suggesting that it is feasible </w:t>
      </w:r>
      <w:r w:rsidR="00EF197A" w:rsidRPr="006258C2">
        <w:rPr>
          <w:rFonts w:ascii="Times New Roman" w:hAnsi="Times New Roman" w:cs="Times New Roman"/>
          <w:sz w:val="22"/>
        </w:rPr>
        <w:t>to obtain resistance to HIV by</w:t>
      </w:r>
      <w:r w:rsidR="004C30DE" w:rsidRPr="006258C2">
        <w:rPr>
          <w:rFonts w:ascii="Times New Roman" w:hAnsi="Times New Roman" w:cs="Times New Roman"/>
          <w:sz w:val="22"/>
        </w:rPr>
        <w:t xml:space="preserve"> mimic</w:t>
      </w:r>
      <w:r w:rsidR="00EF197A" w:rsidRPr="006258C2">
        <w:rPr>
          <w:rFonts w:ascii="Times New Roman" w:hAnsi="Times New Roman" w:cs="Times New Roman"/>
          <w:sz w:val="22"/>
        </w:rPr>
        <w:t>king</w:t>
      </w:r>
      <w:r w:rsidR="004C30DE" w:rsidRPr="006258C2">
        <w:rPr>
          <w:rFonts w:ascii="Times New Roman" w:hAnsi="Times New Roman" w:cs="Times New Roman"/>
          <w:sz w:val="22"/>
        </w:rPr>
        <w:t xml:space="preserve"> natural homozygous CCR5 d32 mutation </w:t>
      </w:r>
      <w:r w:rsidR="00EF197A" w:rsidRPr="006258C2">
        <w:rPr>
          <w:rFonts w:ascii="Times New Roman" w:hAnsi="Times New Roman" w:cs="Times New Roman"/>
          <w:sz w:val="22"/>
        </w:rPr>
        <w:t xml:space="preserve">with </w:t>
      </w:r>
      <w:r w:rsidR="004C30DE" w:rsidRPr="006258C2">
        <w:rPr>
          <w:rFonts w:ascii="Times New Roman" w:hAnsi="Times New Roman" w:cs="Times New Roman"/>
          <w:sz w:val="22"/>
        </w:rPr>
        <w:t xml:space="preserve">genome editing technologies. </w:t>
      </w:r>
      <w:r w:rsidR="009F36A0" w:rsidRPr="006258C2">
        <w:rPr>
          <w:rFonts w:ascii="Times New Roman" w:hAnsi="Times New Roman" w:cs="Times New Roman"/>
          <w:sz w:val="22"/>
        </w:rPr>
        <w:t>In addition, engineering CD34+ HSPCs instead of CD4+ T cells with CCR5 ZFN pair provide</w:t>
      </w:r>
      <w:r w:rsidR="00D03B89" w:rsidRPr="006258C2">
        <w:rPr>
          <w:rFonts w:ascii="Times New Roman" w:hAnsi="Times New Roman" w:cs="Times New Roman"/>
          <w:sz w:val="22"/>
        </w:rPr>
        <w:t>s</w:t>
      </w:r>
      <w:r w:rsidR="009F36A0" w:rsidRPr="006258C2">
        <w:rPr>
          <w:rFonts w:ascii="Times New Roman" w:hAnsi="Times New Roman" w:cs="Times New Roman"/>
          <w:sz w:val="22"/>
        </w:rPr>
        <w:t xml:space="preserve"> a </w:t>
      </w:r>
      <w:r w:rsidR="001D51DF" w:rsidRPr="006258C2">
        <w:rPr>
          <w:rFonts w:ascii="Times New Roman" w:hAnsi="Times New Roman" w:cs="Times New Roman"/>
          <w:sz w:val="22"/>
        </w:rPr>
        <w:t>durable</w:t>
      </w:r>
      <w:r w:rsidR="009F36A0" w:rsidRPr="006258C2">
        <w:rPr>
          <w:rFonts w:ascii="Times New Roman" w:hAnsi="Times New Roman" w:cs="Times New Roman"/>
          <w:sz w:val="22"/>
        </w:rPr>
        <w:t xml:space="preserve"> source of modified cells</w:t>
      </w:r>
      <w:r w:rsidR="001D51DF" w:rsidRPr="006258C2">
        <w:rPr>
          <w:rFonts w:ascii="Times New Roman" w:hAnsi="Times New Roman" w:cs="Times New Roman"/>
          <w:sz w:val="22"/>
        </w:rPr>
        <w:t xml:space="preserve"> </w:t>
      </w:r>
      <w:r w:rsidR="00D03B89" w:rsidRPr="006258C2">
        <w:rPr>
          <w:rFonts w:ascii="Times New Roman" w:hAnsi="Times New Roman" w:cs="Times New Roman"/>
          <w:sz w:val="22"/>
        </w:rPr>
        <w:t>and</w:t>
      </w:r>
      <w:r w:rsidR="00B57719" w:rsidRPr="006258C2">
        <w:rPr>
          <w:rFonts w:ascii="Times New Roman" w:hAnsi="Times New Roman" w:cs="Times New Roman"/>
          <w:sz w:val="22"/>
        </w:rPr>
        <w:t xml:space="preserve"> also</w:t>
      </w:r>
      <w:r w:rsidR="001D51DF" w:rsidRPr="006258C2">
        <w:rPr>
          <w:rFonts w:ascii="Times New Roman" w:hAnsi="Times New Roman" w:cs="Times New Roman"/>
          <w:sz w:val="22"/>
        </w:rPr>
        <w:t xml:space="preserve"> protect</w:t>
      </w:r>
      <w:r w:rsidR="00D03B89" w:rsidRPr="006258C2">
        <w:rPr>
          <w:rFonts w:ascii="Times New Roman" w:hAnsi="Times New Roman" w:cs="Times New Roman"/>
          <w:sz w:val="22"/>
        </w:rPr>
        <w:t>s</w:t>
      </w:r>
      <w:r w:rsidR="001D51DF" w:rsidRPr="006258C2">
        <w:rPr>
          <w:rFonts w:ascii="Times New Roman" w:hAnsi="Times New Roman" w:cs="Times New Roman"/>
          <w:sz w:val="22"/>
        </w:rPr>
        <w:t xml:space="preserve"> the CD4+ myeloid cells that are susceptible to HIV-1 </w:t>
      </w:r>
      <w:r w:rsidR="00B57719" w:rsidRPr="006258C2">
        <w:rPr>
          <w:rFonts w:ascii="Times New Roman" w:hAnsi="Times New Roman" w:cs="Times New Roman"/>
          <w:sz w:val="22"/>
        </w:rPr>
        <w:t>as well</w:t>
      </w:r>
      <w:r w:rsidR="006455B4" w:rsidRPr="006258C2">
        <w:rPr>
          <w:rFonts w:ascii="Times New Roman" w:hAnsi="Times New Roman" w:cs="Times New Roman"/>
          <w:sz w:val="22"/>
        </w:rPr>
        <w:t>.</w:t>
      </w:r>
      <w:r w:rsidR="0046427E"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Allers&lt;/Author&gt;&lt;Year&gt;2011&lt;/Year&gt;&lt;RecNum&gt;629&lt;/RecNum&gt;&lt;DisplayText&gt;&lt;style face="superscript"&gt;140&lt;/style&gt;&lt;/DisplayText&gt;&lt;record&gt;&lt;rec-number&gt;629&lt;/rec-number&gt;&lt;foreign-keys&gt;&lt;key app="EN" db-id="d2r9z9x58pzr2pe20aspf2sazw0as2xts2p0" timestamp="1567169741"&gt;629&lt;/key&gt;&lt;/foreign-keys&gt;&lt;ref-type name="Journal Article"&gt;17&lt;/ref-type&gt;&lt;contributors&gt;&lt;authors&gt;&lt;author&gt;Allers, K.&lt;/author&gt;&lt;author&gt;Hütter, G.&lt;/author&gt;&lt;author&gt;Hofmann, J.&lt;/author&gt;&lt;author&gt;Loddenkemper, C.&lt;/author&gt;&lt;author&gt;Rieger, K.&lt;/author&gt;&lt;author&gt;Thiel, E.&lt;/author&gt;&lt;author&gt;Schneider, T.&lt;/author&gt;&lt;/authors&gt;&lt;/contributors&gt;&lt;auth-address&gt;Department of Gastroenterology, Infectious Diseases, and Rheumatology, Medical Clinic I, Campus Benjamin Franklin, Charité-University Medicine Berlin, Berlin, Germany. kristina.allers@charite.de&lt;/auth-address&gt;&lt;titles&gt;&lt;title&gt;Evidence for the cure of HIV infection by CCR5Δ32/Δ32 stem cell transplantation&lt;/title&gt;&lt;secondary-title&gt;Blood&lt;/secondary-title&gt;&lt;/titles&gt;&lt;periodical&gt;&lt;full-title&gt;Blood&lt;/full-title&gt;&lt;/periodical&gt;&lt;pages&gt;2791-9&lt;/pages&gt;&lt;volume&gt;117&lt;/volume&gt;&lt;number&gt;10&lt;/number&gt;&lt;edition&gt;2010/12/15&lt;/edition&gt;&lt;dates&gt;&lt;year&gt;2011&lt;/year&gt;&lt;pub-dates&gt;&lt;date&gt;Mar 10&lt;/date&gt;&lt;/pub-dates&gt;&lt;/dates&gt;&lt;isbn&gt;(Electronic)&amp;#xD;(Linking)&lt;/isbn&gt;&lt;accession-num&gt;21148083&lt;/accession-num&gt;&lt;urls&gt;&lt;/urls&gt;&lt;electronic-resource-num&gt;10.1182/blood-2010-09-309591&lt;/electronic-resource-num&gt;&lt;remote-database-provider&gt;NLM&lt;/remote-database-provider&gt;&lt;/record&gt;&lt;/Cite&gt;&lt;/EndNote&gt;</w:instrText>
      </w:r>
      <w:r w:rsidR="0046427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40</w:t>
      </w:r>
      <w:r w:rsidR="0046427E" w:rsidRPr="006258C2">
        <w:rPr>
          <w:rFonts w:ascii="Times New Roman" w:hAnsi="Times New Roman" w:cs="Times New Roman"/>
          <w:sz w:val="22"/>
        </w:rPr>
        <w:fldChar w:fldCharType="end"/>
      </w:r>
      <w:r w:rsidR="001D51DF" w:rsidRPr="006258C2">
        <w:rPr>
          <w:rFonts w:ascii="Times New Roman" w:hAnsi="Times New Roman" w:cs="Times New Roman"/>
          <w:sz w:val="22"/>
        </w:rPr>
        <w:t xml:space="preserve"> </w:t>
      </w:r>
      <w:r w:rsidR="00915BEA" w:rsidRPr="006258C2">
        <w:rPr>
          <w:rFonts w:ascii="Times New Roman" w:hAnsi="Times New Roman" w:cs="Times New Roman"/>
          <w:sz w:val="22"/>
        </w:rPr>
        <w:t xml:space="preserve">Further in vivo experiment showed that mice transplanted with ZFN-modified HSPCs experienced rapid selection for CCR5(-/-) cells, which had obviously lower levels of HIV-1 than the control group and </w:t>
      </w:r>
      <w:r w:rsidR="00A37554" w:rsidRPr="006258C2">
        <w:rPr>
          <w:rFonts w:ascii="Times New Roman" w:hAnsi="Times New Roman" w:cs="Times New Roman"/>
          <w:sz w:val="22"/>
        </w:rPr>
        <w:t>maintained</w:t>
      </w:r>
      <w:r w:rsidR="00915BEA" w:rsidRPr="006258C2">
        <w:rPr>
          <w:rFonts w:ascii="Times New Roman" w:hAnsi="Times New Roman" w:cs="Times New Roman"/>
          <w:sz w:val="22"/>
        </w:rPr>
        <w:t xml:space="preserve"> humans cells</w:t>
      </w:r>
      <w:r w:rsidRPr="006258C2">
        <w:rPr>
          <w:rFonts w:ascii="Times New Roman" w:hAnsi="Times New Roman" w:cs="Times New Roman"/>
          <w:sz w:val="22"/>
        </w:rPr>
        <w:t xml:space="preserve"> </w:t>
      </w:r>
      <w:r w:rsidR="00915BEA" w:rsidRPr="006258C2">
        <w:rPr>
          <w:rFonts w:ascii="Times New Roman" w:hAnsi="Times New Roman" w:cs="Times New Roman"/>
          <w:sz w:val="22"/>
        </w:rPr>
        <w:t xml:space="preserve">throughout their tissues. </w:t>
      </w:r>
      <w:r w:rsidR="000D6A09" w:rsidRPr="006258C2">
        <w:rPr>
          <w:rFonts w:ascii="Times New Roman" w:hAnsi="Times New Roman" w:cs="Times New Roman"/>
          <w:sz w:val="22"/>
        </w:rPr>
        <w:t xml:space="preserve">Disruption of C-X-C chemokine receptor 4 (CXCR4) is also </w:t>
      </w:r>
      <w:r w:rsidR="00C03063" w:rsidRPr="006258C2">
        <w:rPr>
          <w:rFonts w:ascii="Times New Roman" w:hAnsi="Times New Roman" w:cs="Times New Roman"/>
          <w:sz w:val="22"/>
        </w:rPr>
        <w:t>under</w:t>
      </w:r>
      <w:r w:rsidR="000D6A09" w:rsidRPr="006258C2">
        <w:rPr>
          <w:rFonts w:ascii="Times New Roman" w:hAnsi="Times New Roman" w:cs="Times New Roman"/>
          <w:sz w:val="22"/>
        </w:rPr>
        <w:t xml:space="preserve"> </w:t>
      </w:r>
      <w:r w:rsidR="00C03063" w:rsidRPr="006258C2">
        <w:rPr>
          <w:rFonts w:ascii="Times New Roman" w:hAnsi="Times New Roman" w:cs="Times New Roman"/>
          <w:sz w:val="22"/>
        </w:rPr>
        <w:t xml:space="preserve">exploration </w:t>
      </w:r>
      <w:r w:rsidR="000D6A09" w:rsidRPr="006258C2">
        <w:rPr>
          <w:rFonts w:ascii="Times New Roman" w:hAnsi="Times New Roman" w:cs="Times New Roman"/>
          <w:sz w:val="22"/>
        </w:rPr>
        <w:t>as a strategy for patients who harbor CXCR4-tropic HIV-1</w:t>
      </w:r>
      <w:r w:rsidR="00040CE5" w:rsidRPr="006258C2">
        <w:rPr>
          <w:rFonts w:ascii="Times New Roman" w:hAnsi="Times New Roman" w:cs="Times New Roman"/>
          <w:sz w:val="22"/>
        </w:rPr>
        <w:t>.</w:t>
      </w:r>
      <w:r w:rsidR="0046427E"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Allen&lt;/Author&gt;&lt;Year&gt;2018&lt;/Year&gt;&lt;RecNum&gt;703&lt;/RecNum&gt;&lt;DisplayText&gt;&lt;style face="superscript"&gt;141&lt;/style&gt;&lt;/DisplayText&gt;&lt;record&gt;&lt;rec-number&gt;703&lt;/rec-number&gt;&lt;foreign-keys&gt;&lt;key app="EN" db-id="d2r9z9x58pzr2pe20aspf2sazw0as2xts2p0" timestamp="1567865211"&gt;703&lt;/key&gt;&lt;/foreign-keys&gt;&lt;ref-type name="Journal Article"&gt;17&lt;/ref-type&gt;&lt;contributors&gt;&lt;authors&gt;&lt;author&gt;Allen, A. G.&lt;/author&gt;&lt;author&gt;Chung, C. H.&lt;/author&gt;&lt;author&gt;Atkins, A.&lt;/author&gt;&lt;author&gt;Dampier, W.&lt;/author&gt;&lt;author&gt;Khalili, K.&lt;/author&gt;&lt;author&gt;Nonnemacher, M. R.&lt;/author&gt;&lt;author&gt;Wigdahl, B.&lt;/author&gt;&lt;/authors&gt;&lt;/contributors&gt;&lt;auth-address&gt;Center for Molecular Virology and Translational Neuroscience, Institute for Molecular Medicine and Infectious Disease, Drexel University College of Medicine, Philadelphia, PA, United States.&amp;#xD;School of Biomedical Engineering and Health Systems, Drexel University, Philadelphia, PA, United States.&amp;#xD;Center for Translational AIDS Research, Lewis Katz School of Medicine, Temple University, Philadelphia, PA, United States.&amp;#xD;Sidney Kimmel Cancer Center, Thomas Jefferson University, Philadelphia, PA, United States.&lt;/auth-address&gt;&lt;titles&gt;&lt;title&gt;Gene Editing of HIV-1 Co-receptors to Prevent and/or Cure Virus Infection&lt;/title&gt;&lt;secondary-title&gt;Front Microbiol&lt;/secondary-title&gt;&lt;/titles&gt;&lt;periodical&gt;&lt;full-title&gt;Front Microbiol&lt;/full-title&gt;&lt;/periodical&gt;&lt;pages&gt;2940&lt;/pages&gt;&lt;volume&gt;9&lt;/volume&gt;&lt;edition&gt;2019/01/09&lt;/edition&gt;&lt;dates&gt;&lt;year&gt;2018&lt;/year&gt;&lt;/dates&gt;&lt;isbn&gt;(Electronic)&amp;#xD;(Linking)&lt;/isbn&gt;&lt;accession-num&gt;30619107&lt;/accession-num&gt;&lt;urls&gt;&lt;/urls&gt;&lt;custom2&gt;PMC6304358&lt;/custom2&gt;&lt;electronic-resource-num&gt;10.3389/fmicb.2018.02940&lt;/electronic-resource-num&gt;&lt;remote-database-provider&gt;NLM&lt;/remote-database-provider&gt;&lt;/record&gt;&lt;/Cite&gt;&lt;/EndNote&gt;</w:instrText>
      </w:r>
      <w:r w:rsidR="0046427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41</w:t>
      </w:r>
      <w:r w:rsidR="0046427E" w:rsidRPr="006258C2">
        <w:rPr>
          <w:rFonts w:ascii="Times New Roman" w:hAnsi="Times New Roman" w:cs="Times New Roman"/>
          <w:sz w:val="22"/>
        </w:rPr>
        <w:fldChar w:fldCharType="end"/>
      </w:r>
      <w:r w:rsidR="00A37554" w:rsidRPr="006258C2">
        <w:rPr>
          <w:rFonts w:ascii="Times New Roman" w:hAnsi="Times New Roman" w:cs="Times New Roman"/>
          <w:sz w:val="22"/>
        </w:rPr>
        <w:t xml:space="preserve"> S</w:t>
      </w:r>
      <w:r w:rsidR="000D6A09" w:rsidRPr="006258C2">
        <w:rPr>
          <w:rFonts w:ascii="Times New Roman" w:hAnsi="Times New Roman" w:cs="Times New Roman"/>
          <w:sz w:val="22"/>
        </w:rPr>
        <w:t xml:space="preserve">imultaneous </w:t>
      </w:r>
      <w:r w:rsidR="00A37554" w:rsidRPr="006258C2">
        <w:rPr>
          <w:rFonts w:ascii="Times New Roman" w:hAnsi="Times New Roman" w:cs="Times New Roman"/>
          <w:sz w:val="22"/>
        </w:rPr>
        <w:t>genetic inactivation</w:t>
      </w:r>
      <w:r w:rsidR="000D6A09" w:rsidRPr="006258C2">
        <w:rPr>
          <w:rFonts w:ascii="Times New Roman" w:hAnsi="Times New Roman" w:cs="Times New Roman"/>
          <w:sz w:val="22"/>
        </w:rPr>
        <w:t xml:space="preserve"> of both CCR5 and CXCR4 in human CD4+ T cells by ZFNs </w:t>
      </w:r>
      <w:r w:rsidR="00C03063" w:rsidRPr="006258C2">
        <w:rPr>
          <w:rFonts w:ascii="Times New Roman" w:hAnsi="Times New Roman" w:cs="Times New Roman"/>
          <w:sz w:val="22"/>
        </w:rPr>
        <w:t xml:space="preserve">confers </w:t>
      </w:r>
      <w:r w:rsidR="000D6A09" w:rsidRPr="006258C2">
        <w:rPr>
          <w:rFonts w:ascii="Times New Roman" w:hAnsi="Times New Roman" w:cs="Times New Roman"/>
          <w:sz w:val="22"/>
        </w:rPr>
        <w:t xml:space="preserve">protection against </w:t>
      </w:r>
      <w:r w:rsidR="00A37554" w:rsidRPr="006258C2">
        <w:rPr>
          <w:rFonts w:ascii="Times New Roman" w:hAnsi="Times New Roman" w:cs="Times New Roman"/>
          <w:sz w:val="22"/>
        </w:rPr>
        <w:t>viruses that exclusively use the targeted coreceptor</w:t>
      </w:r>
      <w:r w:rsidR="00040CE5" w:rsidRPr="006258C2">
        <w:rPr>
          <w:rFonts w:ascii="Times New Roman" w:hAnsi="Times New Roman" w:cs="Times New Roman"/>
          <w:sz w:val="22"/>
        </w:rPr>
        <w:t>.</w:t>
      </w:r>
      <w:r w:rsidR="0046427E"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Didigu&lt;/Author&gt;&lt;Year&gt;2014&lt;/Year&gt;&lt;RecNum&gt;632&lt;/RecNum&gt;&lt;DisplayText&gt;&lt;style face="superscript"&gt;142&lt;/style&gt;&lt;/DisplayText&gt;&lt;record&gt;&lt;rec-number&gt;632&lt;/rec-number&gt;&lt;foreign-keys&gt;&lt;key app="EN" db-id="d2r9z9x58pzr2pe20aspf2sazw0as2xts2p0" timestamp="1567176968"&gt;632&lt;/key&gt;&lt;/foreign-keys&gt;&lt;ref-type name="Journal Article"&gt;17&lt;/ref-type&gt;&lt;contributors&gt;&lt;authors&gt;&lt;author&gt;Didigu, C. A.&lt;/author&gt;&lt;author&gt;Wilen, C. B.&lt;/author&gt;&lt;author&gt;Wang, J.&lt;/author&gt;&lt;author&gt;Duong, J.&lt;/author&gt;&lt;author&gt;Secreto, A. J.&lt;/author&gt;&lt;author&gt;Danet-Desnoyers, G. A.&lt;/author&gt;&lt;author&gt;Riley, J. L.&lt;/author&gt;&lt;author&gt;Gregory, P. D.&lt;/author&gt;&lt;author&gt;June, C. H.&lt;/author&gt;&lt;author&gt;Holmes, M. C.&lt;/author&gt;&lt;author&gt;Doms, R. W.&lt;/author&gt;&lt;/authors&gt;&lt;/contributors&gt;&lt;auth-address&gt;Department of Microbiology, University of Pennsylvania School of Medicine, Philadelphia, PA;&lt;/auth-address&gt;&lt;titles&gt;&lt;title&gt;Simultaneous zinc-finger nuclease editing of the HIV coreceptors ccr5 and cxcr4 protects CD4+ T cells from HIV-1 infection&lt;/title&gt;&lt;secondary-title&gt;Blood&lt;/secondary-title&gt;&lt;/titles&gt;&lt;periodical&gt;&lt;full-title&gt;Blood&lt;/full-title&gt;&lt;/periodical&gt;&lt;pages&gt;61-9&lt;/pages&gt;&lt;volume&gt;123&lt;/volume&gt;&lt;number&gt;1&lt;/number&gt;&lt;edition&gt;2013/10/29&lt;/edition&gt;&lt;dates&gt;&lt;year&gt;2014&lt;/year&gt;&lt;pub-dates&gt;&lt;date&gt;Jan 2&lt;/date&gt;&lt;/pub-dates&gt;&lt;/dates&gt;&lt;isbn&gt;(Electronic)&amp;#xD;(Linking)&lt;/isbn&gt;&lt;accession-num&gt;24162716&lt;/accession-num&gt;&lt;urls&gt;&lt;/urls&gt;&lt;custom2&gt;PMC3879906&lt;/custom2&gt;&lt;electronic-resource-num&gt;10.1182/blood-2013-08-521229&lt;/electronic-resource-num&gt;&lt;remote-database-provider&gt;NLM&lt;/remote-database-provider&gt;&lt;/record&gt;&lt;/Cite&gt;&lt;/EndNote&gt;</w:instrText>
      </w:r>
      <w:r w:rsidR="0046427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42</w:t>
      </w:r>
      <w:r w:rsidR="0046427E" w:rsidRPr="006258C2">
        <w:rPr>
          <w:rFonts w:ascii="Times New Roman" w:hAnsi="Times New Roman" w:cs="Times New Roman"/>
          <w:sz w:val="22"/>
        </w:rPr>
        <w:fldChar w:fldCharType="end"/>
      </w:r>
      <w:r w:rsidR="000D6A09" w:rsidRPr="006258C2">
        <w:rPr>
          <w:rFonts w:ascii="Times New Roman" w:hAnsi="Times New Roman" w:cs="Times New Roman"/>
          <w:sz w:val="22"/>
        </w:rPr>
        <w:t xml:space="preserve"> </w:t>
      </w:r>
      <w:r w:rsidR="00CE3714" w:rsidRPr="006258C2">
        <w:rPr>
          <w:rFonts w:ascii="Times New Roman" w:hAnsi="Times New Roman" w:cs="Times New Roman"/>
          <w:sz w:val="22"/>
        </w:rPr>
        <w:t>N</w:t>
      </w:r>
      <w:r w:rsidR="000D6A09" w:rsidRPr="006258C2">
        <w:rPr>
          <w:rFonts w:ascii="Times New Roman" w:hAnsi="Times New Roman" w:cs="Times New Roman"/>
          <w:sz w:val="22"/>
        </w:rPr>
        <w:t xml:space="preserve">uclease platforms </w:t>
      </w:r>
      <w:r w:rsidR="00CE3714" w:rsidRPr="006258C2">
        <w:rPr>
          <w:rFonts w:ascii="Times New Roman" w:hAnsi="Times New Roman" w:cs="Times New Roman"/>
          <w:sz w:val="22"/>
        </w:rPr>
        <w:t>based on TALEN</w:t>
      </w:r>
      <w:r w:rsidR="0046427E" w:rsidRPr="006258C2">
        <w:rPr>
          <w:rFonts w:ascii="Times New Roman" w:hAnsi="Times New Roman" w:cs="Times New Roman"/>
          <w:sz w:val="22"/>
        </w:rPr>
        <w:fldChar w:fldCharType="begin">
          <w:fldData xml:space="preserve">PEVuZE5vdGU+PENpdGU+PEF1dGhvcj5NdXNzb2xpbm88L0F1dGhvcj48WWVhcj4yMDE0PC9ZZWFy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dXNzb2xpbm88L0F1dGhvcj48WWVhcj4yMDE0PC9ZZWFy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46427E" w:rsidRPr="006258C2">
        <w:rPr>
          <w:rFonts w:ascii="Times New Roman" w:hAnsi="Times New Roman" w:cs="Times New Roman"/>
          <w:sz w:val="22"/>
        </w:rPr>
      </w:r>
      <w:r w:rsidR="0046427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43</w:t>
      </w:r>
      <w:r w:rsidR="0046427E" w:rsidRPr="006258C2">
        <w:rPr>
          <w:rFonts w:ascii="Times New Roman" w:hAnsi="Times New Roman" w:cs="Times New Roman"/>
          <w:sz w:val="22"/>
        </w:rPr>
        <w:fldChar w:fldCharType="end"/>
      </w:r>
      <w:r w:rsidR="00EA309E" w:rsidRPr="006258C2">
        <w:rPr>
          <w:rFonts w:ascii="Times New Roman" w:hAnsi="Times New Roman" w:cs="Times New Roman"/>
          <w:sz w:val="22"/>
        </w:rPr>
        <w:t xml:space="preserve"> </w:t>
      </w:r>
      <w:r w:rsidR="00CE3714" w:rsidRPr="006258C2">
        <w:rPr>
          <w:rFonts w:ascii="Times New Roman" w:hAnsi="Times New Roman" w:cs="Times New Roman"/>
          <w:sz w:val="22"/>
        </w:rPr>
        <w:t>and CRISPR/Cas9</w:t>
      </w:r>
      <w:r w:rsidR="0046427E" w:rsidRPr="006258C2">
        <w:rPr>
          <w:rFonts w:ascii="Times New Roman" w:hAnsi="Times New Roman" w:cs="Times New Roman"/>
          <w:sz w:val="22"/>
        </w:rPr>
        <w:fldChar w:fldCharType="begin">
          <w:fldData xml:space="preserve">PEVuZE5vdGU+PENpdGU+PEF1dGhvcj5FYmluYTwvQXV0aG9yPjxZZWFyPjIwMTM8L1llYXI+PFJl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FYmluYTwvQXV0aG9yPjxZZWFyPjIwMTM8L1llYXI+PFJl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46427E" w:rsidRPr="006258C2">
        <w:rPr>
          <w:rFonts w:ascii="Times New Roman" w:hAnsi="Times New Roman" w:cs="Times New Roman"/>
          <w:sz w:val="22"/>
        </w:rPr>
      </w:r>
      <w:r w:rsidR="0046427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44-146</w:t>
      </w:r>
      <w:r w:rsidR="0046427E" w:rsidRPr="006258C2">
        <w:rPr>
          <w:rFonts w:ascii="Times New Roman" w:hAnsi="Times New Roman" w:cs="Times New Roman"/>
          <w:sz w:val="22"/>
        </w:rPr>
        <w:fldChar w:fldCharType="end"/>
      </w:r>
      <w:r w:rsidR="00CE3714" w:rsidRPr="006258C2">
        <w:rPr>
          <w:rFonts w:ascii="Times New Roman" w:hAnsi="Times New Roman" w:cs="Times New Roman"/>
          <w:sz w:val="22"/>
        </w:rPr>
        <w:t xml:space="preserve"> </w:t>
      </w:r>
      <w:r w:rsidR="000D6A09" w:rsidRPr="006258C2">
        <w:rPr>
          <w:rFonts w:ascii="Times New Roman" w:hAnsi="Times New Roman" w:cs="Times New Roman"/>
          <w:sz w:val="22"/>
        </w:rPr>
        <w:t xml:space="preserve">are also being </w:t>
      </w:r>
      <w:r w:rsidR="00E60BAD" w:rsidRPr="006258C2">
        <w:rPr>
          <w:rFonts w:ascii="Times New Roman" w:hAnsi="Times New Roman" w:cs="Times New Roman"/>
          <w:sz w:val="22"/>
        </w:rPr>
        <w:t>appli</w:t>
      </w:r>
      <w:r w:rsidR="000D6A09" w:rsidRPr="006258C2">
        <w:rPr>
          <w:rFonts w:ascii="Times New Roman" w:hAnsi="Times New Roman" w:cs="Times New Roman"/>
          <w:sz w:val="22"/>
        </w:rPr>
        <w:t>ed to disrupt CCR5 in T cells and HSPCs</w:t>
      </w:r>
      <w:r w:rsidR="00CE3714" w:rsidRPr="006258C2">
        <w:rPr>
          <w:rFonts w:ascii="Times New Roman" w:hAnsi="Times New Roman" w:cs="Times New Roman"/>
          <w:sz w:val="22"/>
        </w:rPr>
        <w:t xml:space="preserve">. </w:t>
      </w:r>
      <w:r w:rsidR="00346389" w:rsidRPr="006258C2">
        <w:rPr>
          <w:rFonts w:ascii="Times New Roman" w:hAnsi="Times New Roman" w:cs="Times New Roman"/>
          <w:sz w:val="22"/>
        </w:rPr>
        <w:t xml:space="preserve">Laboratory results from </w:t>
      </w:r>
      <w:proofErr w:type="spellStart"/>
      <w:r w:rsidR="00346389" w:rsidRPr="006258C2">
        <w:rPr>
          <w:rFonts w:ascii="Times New Roman" w:hAnsi="Times New Roman" w:cs="Times New Roman"/>
          <w:sz w:val="22"/>
        </w:rPr>
        <w:t>Ebina</w:t>
      </w:r>
      <w:proofErr w:type="spellEnd"/>
      <w:r w:rsidR="00CE3714" w:rsidRPr="006258C2">
        <w:rPr>
          <w:rFonts w:ascii="Times New Roman" w:hAnsi="Times New Roman" w:cs="Times New Roman"/>
          <w:sz w:val="22"/>
        </w:rPr>
        <w:t xml:space="preserve"> </w:t>
      </w:r>
      <w:r w:rsidR="00346389" w:rsidRPr="006258C2">
        <w:rPr>
          <w:rFonts w:ascii="Times New Roman" w:hAnsi="Times New Roman" w:cs="Times New Roman"/>
          <w:sz w:val="22"/>
        </w:rPr>
        <w:t xml:space="preserve">and Hu </w:t>
      </w:r>
      <w:r w:rsidR="00CE3714" w:rsidRPr="006258C2">
        <w:rPr>
          <w:rFonts w:ascii="Times New Roman" w:hAnsi="Times New Roman" w:cs="Times New Roman"/>
          <w:sz w:val="22"/>
        </w:rPr>
        <w:t>et al.</w:t>
      </w:r>
      <w:r w:rsidR="003A4B11" w:rsidRPr="006258C2">
        <w:rPr>
          <w:rFonts w:ascii="Times New Roman" w:hAnsi="Times New Roman" w:cs="Times New Roman"/>
          <w:sz w:val="22"/>
        </w:rPr>
        <w:fldChar w:fldCharType="begin">
          <w:fldData xml:space="preserve">PEVuZE5vdGU+PENpdGU+PEF1dGhvcj5FYmluYTwvQXV0aG9yPjxZZWFyPjIwMTM8L1llYXI+PFJl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FYmluYTwvQXV0aG9yPjxZZWFyPjIwMTM8L1llYXI+PFJl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3A4B11" w:rsidRPr="006258C2">
        <w:rPr>
          <w:rFonts w:ascii="Times New Roman" w:hAnsi="Times New Roman" w:cs="Times New Roman"/>
          <w:sz w:val="22"/>
        </w:rPr>
      </w:r>
      <w:r w:rsidR="003A4B11"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44,147</w:t>
      </w:r>
      <w:r w:rsidR="003A4B11" w:rsidRPr="006258C2">
        <w:rPr>
          <w:rFonts w:ascii="Times New Roman" w:hAnsi="Times New Roman" w:cs="Times New Roman"/>
          <w:sz w:val="22"/>
        </w:rPr>
        <w:fldChar w:fldCharType="end"/>
      </w:r>
      <w:r w:rsidR="00CE3714" w:rsidRPr="006258C2">
        <w:rPr>
          <w:rFonts w:ascii="Times New Roman" w:hAnsi="Times New Roman" w:cs="Times New Roman"/>
          <w:sz w:val="22"/>
        </w:rPr>
        <w:t xml:space="preserve"> showed that CRISPR/Cas9 c</w:t>
      </w:r>
      <w:r w:rsidR="00346389" w:rsidRPr="006258C2">
        <w:rPr>
          <w:rFonts w:ascii="Times New Roman" w:hAnsi="Times New Roman" w:cs="Times New Roman"/>
          <w:sz w:val="22"/>
        </w:rPr>
        <w:t>ould</w:t>
      </w:r>
      <w:r w:rsidR="00CE3714" w:rsidRPr="006258C2">
        <w:rPr>
          <w:rFonts w:ascii="Times New Roman" w:hAnsi="Times New Roman" w:cs="Times New Roman"/>
          <w:sz w:val="22"/>
        </w:rPr>
        <w:t xml:space="preserve"> </w:t>
      </w:r>
      <w:r w:rsidR="00346389" w:rsidRPr="006258C2">
        <w:rPr>
          <w:rFonts w:ascii="Times New Roman" w:hAnsi="Times New Roman" w:cs="Times New Roman"/>
          <w:sz w:val="22"/>
        </w:rPr>
        <w:t>not only specifically</w:t>
      </w:r>
      <w:r w:rsidR="00CE3714" w:rsidRPr="006258C2">
        <w:rPr>
          <w:rFonts w:ascii="Times New Roman" w:hAnsi="Times New Roman" w:cs="Times New Roman"/>
          <w:sz w:val="22"/>
        </w:rPr>
        <w:t xml:space="preserve"> </w:t>
      </w:r>
      <w:r w:rsidR="00346389" w:rsidRPr="006258C2">
        <w:rPr>
          <w:rFonts w:ascii="Times New Roman" w:hAnsi="Times New Roman" w:cs="Times New Roman"/>
          <w:sz w:val="22"/>
        </w:rPr>
        <w:t>eradicate</w:t>
      </w:r>
      <w:r w:rsidR="00CE3714" w:rsidRPr="006258C2">
        <w:rPr>
          <w:rFonts w:ascii="Times New Roman" w:hAnsi="Times New Roman" w:cs="Times New Roman"/>
          <w:sz w:val="22"/>
        </w:rPr>
        <w:t xml:space="preserve"> latent HIV infection</w:t>
      </w:r>
      <w:r w:rsidR="00AC101A" w:rsidRPr="006258C2">
        <w:rPr>
          <w:rFonts w:ascii="Times New Roman" w:hAnsi="Times New Roman" w:cs="Times New Roman"/>
          <w:sz w:val="22"/>
        </w:rPr>
        <w:t>,</w:t>
      </w:r>
      <w:r w:rsidR="00CE3714" w:rsidRPr="006258C2">
        <w:rPr>
          <w:rFonts w:ascii="Times New Roman" w:hAnsi="Times New Roman" w:cs="Times New Roman"/>
          <w:sz w:val="22"/>
        </w:rPr>
        <w:t xml:space="preserve"> </w:t>
      </w:r>
      <w:r w:rsidR="00AC101A" w:rsidRPr="006258C2">
        <w:rPr>
          <w:rFonts w:ascii="Times New Roman" w:hAnsi="Times New Roman" w:cs="Times New Roman"/>
          <w:sz w:val="22"/>
        </w:rPr>
        <w:t xml:space="preserve">but </w:t>
      </w:r>
      <w:r w:rsidR="00CE3714" w:rsidRPr="006258C2">
        <w:rPr>
          <w:rFonts w:ascii="Times New Roman" w:hAnsi="Times New Roman" w:cs="Times New Roman"/>
          <w:sz w:val="22"/>
        </w:rPr>
        <w:t xml:space="preserve">also </w:t>
      </w:r>
      <w:r w:rsidR="00346389" w:rsidRPr="006258C2">
        <w:rPr>
          <w:rFonts w:ascii="Times New Roman" w:hAnsi="Times New Roman" w:cs="Times New Roman"/>
          <w:sz w:val="22"/>
        </w:rPr>
        <w:t>prevent</w:t>
      </w:r>
      <w:r w:rsidR="00CE3714" w:rsidRPr="006258C2">
        <w:rPr>
          <w:rFonts w:ascii="Times New Roman" w:hAnsi="Times New Roman" w:cs="Times New Roman"/>
          <w:sz w:val="22"/>
        </w:rPr>
        <w:t xml:space="preserve"> new HIV infection. Similarly, </w:t>
      </w:r>
      <w:r w:rsidR="00EA309E" w:rsidRPr="006258C2">
        <w:rPr>
          <w:rFonts w:ascii="Times New Roman" w:hAnsi="Times New Roman" w:cs="Times New Roman"/>
          <w:sz w:val="22"/>
        </w:rPr>
        <w:t>Hendel</w:t>
      </w:r>
      <w:r w:rsidR="00CE3714" w:rsidRPr="006258C2">
        <w:rPr>
          <w:rFonts w:ascii="Times New Roman" w:hAnsi="Times New Roman" w:cs="Times New Roman"/>
          <w:sz w:val="22"/>
        </w:rPr>
        <w:t xml:space="preserve"> et al.</w:t>
      </w:r>
      <w:r w:rsidR="003A4B11"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Hendel&lt;/Author&gt;&lt;Year&gt;2015&lt;/Year&gt;&lt;RecNum&gt;636&lt;/RecNum&gt;&lt;DisplayText&gt;&lt;style face="superscript"&gt;146&lt;/style&gt;&lt;/DisplayText&gt;&lt;record&gt;&lt;rec-number&gt;636&lt;/rec-number&gt;&lt;foreign-keys&gt;&lt;key app="EN" db-id="d2r9z9x58pzr2pe20aspf2sazw0as2xts2p0" timestamp="1567216508"&gt;636&lt;/key&gt;&lt;/foreign-keys&gt;&lt;ref-type name="Journal Article"&gt;17&lt;/ref-type&gt;&lt;contributors&gt;&lt;authors&gt;&lt;author&gt;Hendel, A.&lt;/author&gt;&lt;author&gt;Bak, R. O.&lt;/author&gt;&lt;author&gt;Clark, J. T.&lt;/author&gt;&lt;author&gt;Kennedy, A. B.&lt;/author&gt;&lt;author&gt;Ryan, D. E.&lt;/author&gt;&lt;author&gt;Roy, S.&lt;/author&gt;&lt;author&gt;Steinfeld, I.&lt;/author&gt;&lt;author&gt;Lunstad, B. D.&lt;/author&gt;&lt;author&gt;Kaiser, R. J.&lt;/author&gt;&lt;author&gt;Wilkens, A. B.&lt;/author&gt;&lt;author&gt;Bacchetta, R.&lt;/author&gt;&lt;author&gt;Tsalenko, A.&lt;/author&gt;&lt;author&gt;Dellinger, D.&lt;/author&gt;&lt;author&gt;Bruhn, L.&lt;/author&gt;&lt;author&gt;Porteus, M. H.&lt;/author&gt;&lt;/authors&gt;&lt;/contributors&gt;&lt;auth-address&gt;Department of Pediatrics, Stanford University, Stanford, California, USA.&amp;#xD;Agilent Research Laboratories, Santa Clara, California, USA.&amp;#xD;Agilent Research Laboratories, Boulder, Colorado, USA.&amp;#xD;Agilent Research Laboratories, Tel Aviv, Israel.&lt;/auth-address&gt;&lt;titles&gt;&lt;title&gt;Chemically modified guide RNAs enhance CRISPR-Cas genome editing in human primary cells&lt;/title&gt;&lt;secondary-title&gt;Nat. Biotechnol.&lt;/secondary-title&gt;&lt;/titles&gt;&lt;periodical&gt;&lt;full-title&gt;Nat. Biotechnol.&lt;/full-title&gt;&lt;/periodical&gt;&lt;edition&gt;2015/06/30&lt;/edition&gt;&lt;dates&gt;&lt;year&gt;2015&lt;/year&gt;&lt;pub-dates&gt;&lt;date&gt;Jun 29&lt;/date&gt;&lt;/pub-dates&gt;&lt;/dates&gt;&lt;isbn&gt;(Electronic)&amp;#xD;(Linking)&lt;/isbn&gt;&lt;accession-num&gt;26121415&lt;/accession-num&gt;&lt;urls&gt;&lt;/urls&gt;&lt;electronic-resource-num&gt;10.1038/nbt.3290&lt;/electronic-resource-num&gt;&lt;remote-database-provider&gt;NLM&lt;/remote-database-provider&gt;&lt;/record&gt;&lt;/Cite&gt;&lt;/EndNote&gt;</w:instrText>
      </w:r>
      <w:r w:rsidR="003A4B11"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46</w:t>
      </w:r>
      <w:r w:rsidR="003A4B11" w:rsidRPr="006258C2">
        <w:rPr>
          <w:rFonts w:ascii="Times New Roman" w:hAnsi="Times New Roman" w:cs="Times New Roman"/>
          <w:sz w:val="22"/>
        </w:rPr>
        <w:fldChar w:fldCharType="end"/>
      </w:r>
      <w:r w:rsidR="00CE3714" w:rsidRPr="006258C2">
        <w:rPr>
          <w:rFonts w:ascii="Times New Roman" w:hAnsi="Times New Roman" w:cs="Times New Roman"/>
          <w:sz w:val="22"/>
        </w:rPr>
        <w:t xml:space="preserve"> recently demonstrated that </w:t>
      </w:r>
      <w:r w:rsidR="002257B4" w:rsidRPr="006258C2">
        <w:rPr>
          <w:rFonts w:ascii="Times New Roman" w:hAnsi="Times New Roman" w:cs="Times New Roman"/>
          <w:sz w:val="22"/>
        </w:rPr>
        <w:t>co-delivery of chemically modified CCR5 sgRNA with Cas9 mRNA</w:t>
      </w:r>
      <w:r w:rsidR="00C03063" w:rsidRPr="006258C2">
        <w:rPr>
          <w:rFonts w:ascii="Times New Roman" w:hAnsi="Times New Roman" w:cs="Times New Roman"/>
          <w:sz w:val="22"/>
        </w:rPr>
        <w:t>/</w:t>
      </w:r>
      <w:r w:rsidR="002257B4" w:rsidRPr="006258C2">
        <w:rPr>
          <w:rFonts w:ascii="Times New Roman" w:hAnsi="Times New Roman" w:cs="Times New Roman"/>
          <w:sz w:val="22"/>
        </w:rPr>
        <w:t>protein enhanced genome editing efficiency of human primary CD</w:t>
      </w:r>
      <w:r w:rsidR="00C03063" w:rsidRPr="006258C2">
        <w:rPr>
          <w:rFonts w:ascii="Times New Roman" w:hAnsi="Times New Roman" w:cs="Times New Roman"/>
          <w:sz w:val="22"/>
        </w:rPr>
        <w:t>4</w:t>
      </w:r>
      <w:r w:rsidR="002257B4" w:rsidRPr="006258C2">
        <w:rPr>
          <w:rFonts w:ascii="Times New Roman" w:hAnsi="Times New Roman" w:cs="Times New Roman"/>
          <w:sz w:val="22"/>
        </w:rPr>
        <w:t>+ T cells and CD34+ HSPCs</w:t>
      </w:r>
      <w:r w:rsidR="00C03063" w:rsidRPr="006258C2">
        <w:rPr>
          <w:rFonts w:ascii="Times New Roman" w:hAnsi="Times New Roman" w:cs="Times New Roman"/>
          <w:sz w:val="22"/>
        </w:rPr>
        <w:t>,</w:t>
      </w:r>
      <w:r w:rsidR="002257B4" w:rsidRPr="006258C2">
        <w:rPr>
          <w:rFonts w:ascii="Times New Roman" w:hAnsi="Times New Roman" w:cs="Times New Roman"/>
          <w:sz w:val="22"/>
        </w:rPr>
        <w:t xml:space="preserve"> with</w:t>
      </w:r>
      <w:r w:rsidR="00C03063" w:rsidRPr="006258C2">
        <w:rPr>
          <w:rFonts w:ascii="Times New Roman" w:hAnsi="Times New Roman" w:cs="Times New Roman"/>
          <w:sz w:val="22"/>
        </w:rPr>
        <w:t xml:space="preserve"> no DNA-delivery-</w:t>
      </w:r>
      <w:r w:rsidR="00D470BA" w:rsidRPr="006258C2">
        <w:rPr>
          <w:rFonts w:ascii="Times New Roman" w:hAnsi="Times New Roman" w:cs="Times New Roman"/>
          <w:sz w:val="22"/>
        </w:rPr>
        <w:t>associated toxicity</w:t>
      </w:r>
      <w:r w:rsidR="001A2270" w:rsidRPr="006258C2">
        <w:rPr>
          <w:rFonts w:ascii="Times New Roman" w:hAnsi="Times New Roman" w:cs="Times New Roman"/>
          <w:sz w:val="22"/>
        </w:rPr>
        <w:t>.</w:t>
      </w:r>
      <w:r w:rsidR="00CE3714" w:rsidRPr="006258C2">
        <w:rPr>
          <w:rFonts w:ascii="Times New Roman" w:hAnsi="Times New Roman" w:cs="Times New Roman"/>
          <w:sz w:val="22"/>
        </w:rPr>
        <w:t xml:space="preserve"> </w:t>
      </w:r>
    </w:p>
    <w:p w14:paraId="424E307B" w14:textId="52B67A59" w:rsidR="007B1CD3" w:rsidRPr="006258C2" w:rsidRDefault="005275B9"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 xml:space="preserve">Sustained expression of high-risk human papillomavirus (HPV) oncogenes E6 and E7 is implicated in malignant transformation and is </w:t>
      </w:r>
      <w:r w:rsidR="004D6B82" w:rsidRPr="006258C2">
        <w:rPr>
          <w:rFonts w:ascii="Times New Roman" w:hAnsi="Times New Roman" w:cs="Times New Roman"/>
          <w:sz w:val="22"/>
        </w:rPr>
        <w:t xml:space="preserve">strongly </w:t>
      </w:r>
      <w:r w:rsidRPr="006258C2">
        <w:rPr>
          <w:rFonts w:ascii="Times New Roman" w:hAnsi="Times New Roman" w:cs="Times New Roman"/>
          <w:sz w:val="22"/>
        </w:rPr>
        <w:t>associated with cervical cancer</w:t>
      </w:r>
      <w:r w:rsidR="00040CE5" w:rsidRPr="006258C2">
        <w:rPr>
          <w:rFonts w:ascii="Times New Roman" w:hAnsi="Times New Roman" w:cs="Times New Roman"/>
          <w:sz w:val="22"/>
        </w:rPr>
        <w:t>.</w:t>
      </w:r>
      <w:r w:rsidR="007718E3"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Moody&lt;/Author&gt;&lt;Year&gt;2010&lt;/Year&gt;&lt;RecNum&gt;704&lt;/RecNum&gt;&lt;DisplayText&gt;&lt;style face="superscript"&gt;148&lt;/style&gt;&lt;/DisplayText&gt;&lt;record&gt;&lt;rec-number&gt;704&lt;/rec-number&gt;&lt;foreign-keys&gt;&lt;key app="EN" db-id="d2r9z9x58pzr2pe20aspf2sazw0as2xts2p0" timestamp="1567865817"&gt;704&lt;/key&gt;&lt;/foreign-keys&gt;&lt;ref-type name="Journal Article"&gt;17&lt;/ref-type&gt;&lt;contributors&gt;&lt;authors&gt;&lt;author&gt;Moody, C. A.&lt;/author&gt;&lt;author&gt;Laimins, L. A.&lt;/author&gt;&lt;/authors&gt;&lt;/contributors&gt;&lt;auth-address&gt;Department of MicrobiologyImmunology, Feinberg School of Medicine, Northwestern University, Chicago, Illinois 60611, USA.&lt;/auth-address&gt;&lt;titles&gt;&lt;title&gt;Human papillomavirus oncoproteins: pathways to transformation&lt;/title&gt;&lt;secondary-title&gt;Nat. Rev. Cancer&lt;/secondary-title&gt;&lt;/titles&gt;&lt;periodical&gt;&lt;full-title&gt;Nat. Rev. Cancer&lt;/full-title&gt;&lt;/periodical&gt;&lt;pages&gt;550-60&lt;/pages&gt;&lt;volume&gt;10&lt;/volume&gt;&lt;number&gt;8&lt;/number&gt;&lt;edition&gt;2010/07/02&lt;/edition&gt;&lt;dates&gt;&lt;year&gt;2010&lt;/year&gt;&lt;pub-dates&gt;&lt;date&gt;Aug&lt;/date&gt;&lt;/pub-dates&gt;&lt;/dates&gt;&lt;isbn&gt;(Electronic)&amp;#xD;(Linking)&lt;/isbn&gt;&lt;accession-num&gt;20592731&lt;/accession-num&gt;&lt;urls&gt;&lt;/urls&gt;&lt;electronic-resource-num&gt;10.1038/nrc2886&lt;/electronic-resource-num&gt;&lt;remote-database-provider&gt;NLM&lt;/remote-database-provider&gt;&lt;/record&gt;&lt;/Cite&gt;&lt;/EndNote&gt;</w:instrText>
      </w:r>
      <w:r w:rsidR="007718E3"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48</w:t>
      </w:r>
      <w:r w:rsidR="007718E3"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Pr="006258C2">
        <w:rPr>
          <w:rFonts w:ascii="Times New Roman" w:hAnsi="Times New Roman" w:cs="Times New Roman"/>
          <w:sz w:val="22"/>
        </w:rPr>
        <w:lastRenderedPageBreak/>
        <w:t>Target</w:t>
      </w:r>
      <w:r w:rsidR="005369AC" w:rsidRPr="006258C2">
        <w:rPr>
          <w:rFonts w:ascii="Times New Roman" w:hAnsi="Times New Roman" w:cs="Times New Roman"/>
          <w:sz w:val="22"/>
        </w:rPr>
        <w:t>ing</w:t>
      </w:r>
      <w:r w:rsidRPr="006258C2">
        <w:rPr>
          <w:rFonts w:ascii="Times New Roman" w:hAnsi="Times New Roman" w:cs="Times New Roman"/>
          <w:sz w:val="22"/>
        </w:rPr>
        <w:t xml:space="preserve"> mutagenesis of those high-risk </w:t>
      </w:r>
      <w:r w:rsidR="005369AC" w:rsidRPr="006258C2">
        <w:rPr>
          <w:rFonts w:ascii="Times New Roman" w:hAnsi="Times New Roman" w:cs="Times New Roman"/>
          <w:sz w:val="22"/>
        </w:rPr>
        <w:t xml:space="preserve">HPV </w:t>
      </w:r>
      <w:r w:rsidRPr="006258C2">
        <w:rPr>
          <w:rFonts w:ascii="Times New Roman" w:hAnsi="Times New Roman" w:cs="Times New Roman"/>
          <w:sz w:val="22"/>
        </w:rPr>
        <w:t xml:space="preserve">genes </w:t>
      </w:r>
      <w:r w:rsidR="005369AC" w:rsidRPr="006258C2">
        <w:rPr>
          <w:rFonts w:ascii="Times New Roman" w:hAnsi="Times New Roman" w:cs="Times New Roman"/>
          <w:sz w:val="22"/>
        </w:rPr>
        <w:t xml:space="preserve">by </w:t>
      </w:r>
      <w:r w:rsidRPr="006258C2">
        <w:rPr>
          <w:rFonts w:ascii="Times New Roman" w:hAnsi="Times New Roman" w:cs="Times New Roman"/>
          <w:sz w:val="22"/>
        </w:rPr>
        <w:t>gene editing tools may be a potential genetic therapy and may reverse cervical cancer in-situ. Ding et al.</w:t>
      </w:r>
      <w:r w:rsidR="007718E3" w:rsidRPr="006258C2">
        <w:rPr>
          <w:rFonts w:ascii="Times New Roman" w:hAnsi="Times New Roman" w:cs="Times New Roman"/>
          <w:sz w:val="22"/>
        </w:rPr>
        <w:fldChar w:fldCharType="begin">
          <w:fldData xml:space="preserve">PEVuZE5vdGU+PENpdGU+PEF1dGhvcj5EaW5nPC9BdXRob3I+PFllYXI+MjAxNDwvWWVhcj48UmVj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EaW5nPC9BdXRob3I+PFllYXI+MjAxNDwvWWVhcj48UmVj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7718E3" w:rsidRPr="006258C2">
        <w:rPr>
          <w:rFonts w:ascii="Times New Roman" w:hAnsi="Times New Roman" w:cs="Times New Roman"/>
          <w:sz w:val="22"/>
        </w:rPr>
      </w:r>
      <w:r w:rsidR="007718E3"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49</w:t>
      </w:r>
      <w:r w:rsidR="007718E3" w:rsidRPr="006258C2">
        <w:rPr>
          <w:rFonts w:ascii="Times New Roman" w:hAnsi="Times New Roman" w:cs="Times New Roman"/>
          <w:sz w:val="22"/>
        </w:rPr>
        <w:fldChar w:fldCharType="end"/>
      </w:r>
      <w:r w:rsidRPr="006258C2">
        <w:rPr>
          <w:rFonts w:ascii="Times New Roman" w:hAnsi="Times New Roman" w:cs="Times New Roman"/>
          <w:sz w:val="22"/>
        </w:rPr>
        <w:t xml:space="preserve"> constructed a ZFN that could specifically recognize and cleave HPV16/18 E7 DNA. In their study, ZFNs-mediated HPV16/18 E7 DNA disruption directly decreased the expression of E7, which resulted in efficient growth inhibition and type-specific apoptosis in HPV16/18-positive cervical cancer cells in vitro. When different plasmids-encoded zinc finger modules were introduced in vivo, the therapeutic effects of ZFNs were further confirmed</w:t>
      </w:r>
      <w:r w:rsidR="005369AC" w:rsidRPr="006258C2">
        <w:rPr>
          <w:rFonts w:ascii="Times New Roman" w:hAnsi="Times New Roman" w:cs="Times New Roman"/>
          <w:sz w:val="22"/>
        </w:rPr>
        <w:t>,</w:t>
      </w:r>
      <w:r w:rsidRPr="006258C2">
        <w:rPr>
          <w:rFonts w:ascii="Times New Roman" w:hAnsi="Times New Roman" w:cs="Times New Roman"/>
          <w:sz w:val="22"/>
        </w:rPr>
        <w:t xml:space="preserve"> inhibit</w:t>
      </w:r>
      <w:r w:rsidR="005369AC" w:rsidRPr="006258C2">
        <w:rPr>
          <w:rFonts w:ascii="Times New Roman" w:hAnsi="Times New Roman" w:cs="Times New Roman"/>
          <w:sz w:val="22"/>
        </w:rPr>
        <w:t>ing</w:t>
      </w:r>
      <w:r w:rsidRPr="006258C2">
        <w:rPr>
          <w:rFonts w:ascii="Times New Roman" w:hAnsi="Times New Roman" w:cs="Times New Roman"/>
          <w:sz w:val="22"/>
        </w:rPr>
        <w:t xml:space="preserve"> tumor growth in mice bearing cervical cancer cells. Similar results in another study showed that using ZFNs </w:t>
      </w:r>
      <w:r w:rsidR="00BB1875" w:rsidRPr="006258C2">
        <w:rPr>
          <w:rFonts w:ascii="Times New Roman" w:hAnsi="Times New Roman" w:cs="Times New Roman"/>
          <w:sz w:val="22"/>
        </w:rPr>
        <w:t xml:space="preserve">to </w:t>
      </w:r>
      <w:r w:rsidRPr="006258C2">
        <w:rPr>
          <w:rFonts w:ascii="Times New Roman" w:hAnsi="Times New Roman" w:cs="Times New Roman"/>
          <w:sz w:val="22"/>
        </w:rPr>
        <w:t>target HPV E7 induced specific shear of the E7 gene and attenuated its malignant biological effect</w:t>
      </w:r>
      <w:r w:rsidR="0077784E" w:rsidRPr="006258C2">
        <w:rPr>
          <w:rFonts w:ascii="Times New Roman" w:hAnsi="Times New Roman" w:cs="Times New Roman"/>
          <w:sz w:val="22"/>
        </w:rPr>
        <w:t>.</w:t>
      </w:r>
      <w:r w:rsidR="007718E3"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Ren&lt;/Author&gt;&lt;Year&gt;2018&lt;/Year&gt;&lt;RecNum&gt;184&lt;/RecNum&gt;&lt;DisplayText&gt;&lt;style face="superscript"&gt;150&lt;/style&gt;&lt;/DisplayText&gt;&lt;record&gt;&lt;rec-number&gt;184&lt;/rec-number&gt;&lt;foreign-keys&gt;&lt;key app="EN" db-id="d2r9z9x58pzr2pe20aspf2sazw0as2xts2p0" timestamp="1558700585"&gt;184&lt;/key&gt;&lt;/foreign-keys&gt;&lt;ref-type name="Journal Article"&gt;17&lt;/ref-type&gt;&lt;contributors&gt;&lt;authors&gt;&lt;author&gt;Ren, C.&lt;/author&gt;&lt;author&gt;Wang, H.&lt;/author&gt;&lt;author&gt;Ding, W.&lt;/author&gt;&lt;author&gt;Gao, C.&lt;/author&gt;&lt;author&gt;Li, X.&lt;/author&gt;&lt;author&gt;Shen, H.&lt;/author&gt;&lt;author&gt;Wang, L.&lt;/author&gt;&lt;author&gt;Zhu, D.&lt;/author&gt;&lt;author&gt;Wu, P.&lt;/author&gt;&lt;author&gt;Ma, D.&lt;/author&gt;&lt;/authors&gt;&lt;/contributors&gt;&lt;auth-address&gt;Key Laboratory of Cancer Invasion and Metastasis of the Ministry of Education, Cancer Biology Research Center, Tongji Hospital, Tongji Medical College, Huazhong University of Science and Technology, Wuhan. China.&amp;#xD;Department of Obstetrics and Gynecology, Tongji Hospital, Tongji Medical College, Huazhong University of Science and Technology, Wuhan. China.&lt;/auth-address&gt;&lt;titles&gt;&lt;title&gt;Zinc Finger Nuclease Combines with Cisplatin and Trichostatin A Enhances the Antitumor Potency in Cervical Cancer Cells&lt;/title&gt;&lt;secondary-title&gt;Anticancer Agents Med Chem&lt;/secondary-title&gt;&lt;/titles&gt;&lt;periodical&gt;&lt;full-title&gt;Anticancer Agents Med Chem&lt;/full-title&gt;&lt;/periodical&gt;&lt;edition&gt;2018/05/10&lt;/edition&gt;&lt;dates&gt;&lt;year&gt;2018&lt;/year&gt;&lt;pub-dates&gt;&lt;date&gt;May 09&lt;/date&gt;&lt;/pub-dates&gt;&lt;/dates&gt;&lt;isbn&gt;(Electronic)&amp;#xD;(Linking)&lt;/isbn&gt;&lt;accession-num&gt;29741143&lt;/accession-num&gt;&lt;label&gt; E6 E7 Cervical Cancer Cells. &lt;/label&gt;&lt;urls&gt;&lt;/urls&gt;&lt;electronic-resource-num&gt;10.2174/1871520618666180509152222&lt;/electronic-resource-num&gt;&lt;remote-database-provider&gt;NLM&lt;/remote-database-provider&gt;&lt;/record&gt;&lt;/Cite&gt;&lt;/EndNote&gt;</w:instrText>
      </w:r>
      <w:r w:rsidR="007718E3"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0</w:t>
      </w:r>
      <w:r w:rsidR="007718E3" w:rsidRPr="006258C2">
        <w:rPr>
          <w:rFonts w:ascii="Times New Roman" w:hAnsi="Times New Roman" w:cs="Times New Roman"/>
          <w:sz w:val="22"/>
        </w:rPr>
        <w:fldChar w:fldCharType="end"/>
      </w:r>
      <w:r w:rsidRPr="006258C2">
        <w:rPr>
          <w:rFonts w:ascii="Times New Roman" w:hAnsi="Times New Roman" w:cs="Times New Roman"/>
          <w:sz w:val="22"/>
        </w:rPr>
        <w:t xml:space="preserve"> </w:t>
      </w:r>
      <w:proofErr w:type="spellStart"/>
      <w:r w:rsidR="008A2509" w:rsidRPr="006258C2">
        <w:rPr>
          <w:rFonts w:ascii="Times New Roman" w:hAnsi="Times New Roman" w:cs="Times New Roman"/>
          <w:sz w:val="22"/>
        </w:rPr>
        <w:t>Wayengera</w:t>
      </w:r>
      <w:proofErr w:type="spellEnd"/>
      <w:r w:rsidR="008A2509" w:rsidRPr="006258C2">
        <w:rPr>
          <w:rFonts w:ascii="Times New Roman" w:hAnsi="Times New Roman" w:cs="Times New Roman"/>
          <w:sz w:val="22"/>
        </w:rPr>
        <w:t xml:space="preserve"> et al.</w:t>
      </w:r>
      <w:r w:rsidR="007718E3"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Wayengera&lt;/Author&gt;&lt;Year&gt;2012&lt;/Year&gt;&lt;RecNum&gt;181&lt;/RecNum&gt;&lt;DisplayText&gt;&lt;style face="superscript"&gt;151&lt;/style&gt;&lt;/DisplayText&gt;&lt;record&gt;&lt;rec-number&gt;181&lt;/rec-number&gt;&lt;foreign-keys&gt;&lt;key app="EN" db-id="d2r9z9x58pzr2pe20aspf2sazw0as2xts2p0" timestamp="1558700044"&gt;181&lt;/key&gt;&lt;/foreign-keys&gt;&lt;ref-type name="Journal Article"&gt;17&lt;/ref-type&gt;&lt;contributors&gt;&lt;authors&gt;&lt;author&gt;Wayengera, M.&lt;/author&gt;&lt;/authors&gt;&lt;/contributors&gt;&lt;auth-address&gt;Unit of Genetics, Genomics &amp;amp; Theoretical Biology, Dept of Pathology, School of Biomedical Science, College of Health Sciences, Makerere University, P.O. Box 7072, Kampala, Uganda. wmisaki@yahoo.com&lt;/auth-address&gt;&lt;titles&gt;&lt;title&gt;Zinc finger arrays binding human papillomavirus types 16 and 18 genomic DNA: precursors of gene-therapeutics for in-situ reversal of associated cervical neoplasia&lt;/title&gt;&lt;secondary-title&gt;Theor Biol Med Model&lt;/secondary-title&gt;&lt;/titles&gt;&lt;periodical&gt;&lt;full-title&gt;Theor Biol Med Model&lt;/full-title&gt;&lt;/periodical&gt;&lt;pages&gt;30&lt;/pages&gt;&lt;volume&gt;9&lt;/volume&gt;&lt;edition&gt;2012/07/31&lt;/edition&gt;&lt;dates&gt;&lt;year&gt;2012&lt;/year&gt;&lt;/dates&gt;&lt;isbn&gt;(Electronic)&amp;#xD;(Linking)&lt;/isbn&gt;&lt;accession-num&gt;22840184&lt;/accession-num&gt;&lt;label&gt;HPV 16 18&lt;/label&gt;&lt;urls&gt;&lt;/urls&gt;&lt;custom2&gt;PMC3511202&lt;/custom2&gt;&lt;electronic-resource-num&gt;10.1186/1742-4682-9-30&lt;/electronic-resource-num&gt;&lt;remote-database-provider&gt;NLM&lt;/remote-database-provider&gt;&lt;/record&gt;&lt;/Cite&gt;&lt;/EndNote&gt;</w:instrText>
      </w:r>
      <w:r w:rsidR="007718E3"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1</w:t>
      </w:r>
      <w:r w:rsidR="007718E3" w:rsidRPr="006258C2">
        <w:rPr>
          <w:rFonts w:ascii="Times New Roman" w:hAnsi="Times New Roman" w:cs="Times New Roman"/>
          <w:sz w:val="22"/>
        </w:rPr>
        <w:fldChar w:fldCharType="end"/>
      </w:r>
      <w:r w:rsidR="008A2509" w:rsidRPr="006258C2">
        <w:rPr>
          <w:rFonts w:ascii="Times New Roman" w:hAnsi="Times New Roman" w:cs="Times New Roman"/>
          <w:sz w:val="22"/>
        </w:rPr>
        <w:t xml:space="preserve"> computationally generated paired zinc finger arrays (</w:t>
      </w:r>
      <w:proofErr w:type="spellStart"/>
      <w:r w:rsidR="008A2509" w:rsidRPr="006258C2">
        <w:rPr>
          <w:rFonts w:ascii="Times New Roman" w:hAnsi="Times New Roman" w:cs="Times New Roman"/>
          <w:sz w:val="22"/>
        </w:rPr>
        <w:t>pZFA</w:t>
      </w:r>
      <w:proofErr w:type="spellEnd"/>
      <w:r w:rsidR="008A2509" w:rsidRPr="006258C2">
        <w:rPr>
          <w:rFonts w:ascii="Times New Roman" w:hAnsi="Times New Roman" w:cs="Times New Roman"/>
          <w:sz w:val="22"/>
        </w:rPr>
        <w:t xml:space="preserve">) to target and cleave genomic DNA of HPV-type 16 and 18 respectively. The authors highlighted the therapeutic effect of ZFN-mediated gene disruption </w:t>
      </w:r>
      <w:r w:rsidR="00BB1875" w:rsidRPr="006258C2">
        <w:rPr>
          <w:rFonts w:ascii="Times New Roman" w:hAnsi="Times New Roman" w:cs="Times New Roman"/>
          <w:sz w:val="22"/>
        </w:rPr>
        <w:t xml:space="preserve">in </w:t>
      </w:r>
      <w:r w:rsidR="008A2509" w:rsidRPr="006258C2">
        <w:rPr>
          <w:rFonts w:ascii="Times New Roman" w:hAnsi="Times New Roman" w:cs="Times New Roman"/>
          <w:sz w:val="22"/>
        </w:rPr>
        <w:t xml:space="preserve">HPV 16/18, which was achieved when HPV-derived viral plasmids or vectors were introduced into precancerous lesions to realize target-mutagenesis and gene-therapeutic reversal of cervical neoplasia. </w:t>
      </w:r>
      <w:r w:rsidRPr="006258C2">
        <w:rPr>
          <w:rFonts w:ascii="Times New Roman" w:hAnsi="Times New Roman" w:cs="Times New Roman"/>
          <w:sz w:val="22"/>
        </w:rPr>
        <w:t xml:space="preserve">Additionally, combined treatment of ZFNs with two chemotherapeutic drugs (cisplatin and </w:t>
      </w:r>
      <w:proofErr w:type="spellStart"/>
      <w:r w:rsidRPr="006258C2">
        <w:rPr>
          <w:rFonts w:ascii="Times New Roman" w:hAnsi="Times New Roman" w:cs="Times New Roman"/>
          <w:sz w:val="22"/>
        </w:rPr>
        <w:t>trichostatin</w:t>
      </w:r>
      <w:proofErr w:type="spellEnd"/>
      <w:r w:rsidRPr="006258C2">
        <w:rPr>
          <w:rFonts w:ascii="Times New Roman" w:hAnsi="Times New Roman" w:cs="Times New Roman"/>
          <w:sz w:val="22"/>
        </w:rPr>
        <w:t xml:space="preserve"> A) increased apoptotic rate by about two times more than that of ZFNs used alone in HPV16/18-positive cervical cancer cells.</w:t>
      </w:r>
      <w:r w:rsidR="0077784E" w:rsidRPr="006258C2">
        <w:rPr>
          <w:rFonts w:ascii="Times New Roman" w:hAnsi="Times New Roman" w:cs="Times New Roman"/>
          <w:sz w:val="22"/>
        </w:rPr>
        <w:t xml:space="preserve"> </w:t>
      </w:r>
      <w:r w:rsidRPr="006258C2">
        <w:rPr>
          <w:rFonts w:ascii="Times New Roman" w:hAnsi="Times New Roman" w:cs="Times New Roman"/>
          <w:sz w:val="22"/>
        </w:rPr>
        <w:t xml:space="preserve">Both of the chemotherapeutic drugs coordinated with ZFNs to downregulate HPV16/18 E7 </w:t>
      </w:r>
      <w:r w:rsidR="00BB1875" w:rsidRPr="006258C2">
        <w:rPr>
          <w:rFonts w:ascii="Times New Roman" w:hAnsi="Times New Roman" w:cs="Times New Roman"/>
          <w:sz w:val="22"/>
        </w:rPr>
        <w:t xml:space="preserve">expression while </w:t>
      </w:r>
      <w:r w:rsidRPr="006258C2">
        <w:rPr>
          <w:rFonts w:ascii="Times New Roman" w:hAnsi="Times New Roman" w:cs="Times New Roman"/>
          <w:sz w:val="22"/>
        </w:rPr>
        <w:t>elevate retinoblastoma 1 (RB1) expression</w:t>
      </w:r>
      <w:r w:rsidR="0077784E" w:rsidRPr="006258C2">
        <w:rPr>
          <w:rFonts w:ascii="Times New Roman" w:hAnsi="Times New Roman" w:cs="Times New Roman"/>
          <w:sz w:val="22"/>
        </w:rPr>
        <w:t>.</w:t>
      </w:r>
      <w:r w:rsidR="00F055E5"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Ren&lt;/Author&gt;&lt;Year&gt;2018&lt;/Year&gt;&lt;RecNum&gt;184&lt;/RecNum&gt;&lt;DisplayText&gt;&lt;style face="superscript"&gt;150&lt;/style&gt;&lt;/DisplayText&gt;&lt;record&gt;&lt;rec-number&gt;184&lt;/rec-number&gt;&lt;foreign-keys&gt;&lt;key app="EN" db-id="d2r9z9x58pzr2pe20aspf2sazw0as2xts2p0" timestamp="1558700585"&gt;184&lt;/key&gt;&lt;/foreign-keys&gt;&lt;ref-type name="Journal Article"&gt;17&lt;/ref-type&gt;&lt;contributors&gt;&lt;authors&gt;&lt;author&gt;Ren, C.&lt;/author&gt;&lt;author&gt;Wang, H.&lt;/author&gt;&lt;author&gt;Ding, W.&lt;/author&gt;&lt;author&gt;Gao, C.&lt;/author&gt;&lt;author&gt;Li, X.&lt;/author&gt;&lt;author&gt;Shen, H.&lt;/author&gt;&lt;author&gt;Wang, L.&lt;/author&gt;&lt;author&gt;Zhu, D.&lt;/author&gt;&lt;author&gt;Wu, P.&lt;/author&gt;&lt;author&gt;Ma, D.&lt;/author&gt;&lt;/authors&gt;&lt;/contributors&gt;&lt;auth-address&gt;Key Laboratory of Cancer Invasion and Metastasis of the Ministry of Education, Cancer Biology Research Center, Tongji Hospital, Tongji Medical College, Huazhong University of Science and Technology, Wuhan. China.&amp;#xD;Department of Obstetrics and Gynecology, Tongji Hospital, Tongji Medical College, Huazhong University of Science and Technology, Wuhan. China.&lt;/auth-address&gt;&lt;titles&gt;&lt;title&gt;Zinc Finger Nuclease Combines with Cisplatin and Trichostatin A Enhances the Antitumor Potency in Cervical Cancer Cells&lt;/title&gt;&lt;secondary-title&gt;Anticancer Agents Med Chem&lt;/secondary-title&gt;&lt;/titles&gt;&lt;periodical&gt;&lt;full-title&gt;Anticancer Agents Med Chem&lt;/full-title&gt;&lt;/periodical&gt;&lt;edition&gt;2018/05/10&lt;/edition&gt;&lt;dates&gt;&lt;year&gt;2018&lt;/year&gt;&lt;pub-dates&gt;&lt;date&gt;May 09&lt;/date&gt;&lt;/pub-dates&gt;&lt;/dates&gt;&lt;isbn&gt;(Electronic)&amp;#xD;(Linking)&lt;/isbn&gt;&lt;accession-num&gt;29741143&lt;/accession-num&gt;&lt;label&gt; E6 E7 Cervical Cancer Cells. &lt;/label&gt;&lt;urls&gt;&lt;/urls&gt;&lt;electronic-resource-num&gt;10.2174/1871520618666180509152222&lt;/electronic-resource-num&gt;&lt;remote-database-provider&gt;NLM&lt;/remote-database-provider&gt;&lt;/record&gt;&lt;/Cite&gt;&lt;/EndNote&gt;</w:instrText>
      </w:r>
      <w:r w:rsidR="00F055E5"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0</w:t>
      </w:r>
      <w:r w:rsidR="00F055E5"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7B1CD3" w:rsidRPr="006258C2">
        <w:rPr>
          <w:rFonts w:ascii="Times New Roman" w:hAnsi="Times New Roman" w:cs="Times New Roman"/>
          <w:sz w:val="22"/>
        </w:rPr>
        <w:t>TALEN-mediated targeting of HPV oncogenes E6 and E7 within host DNA resulted in the restoration of host tumor suppressors p53 and RB1, which not only reduced tumorigenicity in HPV-positive cell lines and ameliorated HPV-related cervical malignancy in transgenic mouse models</w:t>
      </w:r>
      <w:r w:rsidR="0077784E" w:rsidRPr="006258C2">
        <w:rPr>
          <w:rFonts w:ascii="Times New Roman" w:hAnsi="Times New Roman" w:cs="Times New Roman"/>
          <w:sz w:val="22"/>
        </w:rPr>
        <w:t>.</w:t>
      </w:r>
      <w:r w:rsidR="00F055E5" w:rsidRPr="006258C2">
        <w:rPr>
          <w:rFonts w:ascii="Times New Roman" w:hAnsi="Times New Roman" w:cs="Times New Roman"/>
          <w:sz w:val="22"/>
        </w:rPr>
        <w:fldChar w:fldCharType="begin">
          <w:fldData xml:space="preserve">PEVuZE5vdGU+PENpdGU+PEF1dGhvcj5IdTwvQXV0aG9yPjxZZWFyPjIwMTU8L1llYXI+PFJlY051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IdTwvQXV0aG9yPjxZZWFyPjIwMTU8L1llYXI+PFJlY051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055E5" w:rsidRPr="006258C2">
        <w:rPr>
          <w:rFonts w:ascii="Times New Roman" w:hAnsi="Times New Roman" w:cs="Times New Roman"/>
          <w:sz w:val="22"/>
        </w:rPr>
      </w:r>
      <w:r w:rsidR="00F055E5"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2</w:t>
      </w:r>
      <w:r w:rsidR="00F055E5" w:rsidRPr="006258C2">
        <w:rPr>
          <w:rFonts w:ascii="Times New Roman" w:hAnsi="Times New Roman" w:cs="Times New Roman"/>
          <w:sz w:val="22"/>
        </w:rPr>
        <w:fldChar w:fldCharType="end"/>
      </w:r>
      <w:r w:rsidR="007B1CD3" w:rsidRPr="006258C2">
        <w:rPr>
          <w:rFonts w:ascii="Times New Roman" w:hAnsi="Times New Roman" w:cs="Times New Roman"/>
          <w:sz w:val="22"/>
        </w:rPr>
        <w:t xml:space="preserve"> </w:t>
      </w:r>
      <w:r w:rsidR="00291191" w:rsidRPr="006258C2">
        <w:rPr>
          <w:rFonts w:ascii="Times New Roman" w:hAnsi="Times New Roman" w:cs="Times New Roman"/>
          <w:sz w:val="22"/>
        </w:rPr>
        <w:t>Furthermore</w:t>
      </w:r>
      <w:r w:rsidR="007B1CD3" w:rsidRPr="006258C2">
        <w:rPr>
          <w:rFonts w:ascii="Times New Roman" w:hAnsi="Times New Roman" w:cs="Times New Roman"/>
          <w:sz w:val="22"/>
        </w:rPr>
        <w:t xml:space="preserve">, CRISPR‐Cas9/HPV16 E6/E7 sensitized cervical cancer cells to </w:t>
      </w:r>
      <w:r w:rsidR="007B1CD3" w:rsidRPr="006258C2">
        <w:rPr>
          <w:rFonts w:ascii="Times New Roman" w:hAnsi="Times New Roman" w:cs="Times New Roman"/>
          <w:sz w:val="22"/>
        </w:rPr>
        <w:lastRenderedPageBreak/>
        <w:t xml:space="preserve">cisplatin, indicating </w:t>
      </w:r>
      <w:r w:rsidR="00415C81" w:rsidRPr="006258C2">
        <w:rPr>
          <w:rFonts w:ascii="Times New Roman" w:hAnsi="Times New Roman" w:cs="Times New Roman"/>
          <w:sz w:val="22"/>
        </w:rPr>
        <w:t xml:space="preserve">the </w:t>
      </w:r>
      <w:r w:rsidR="007B1CD3" w:rsidRPr="006258C2">
        <w:rPr>
          <w:rFonts w:ascii="Times New Roman" w:hAnsi="Times New Roman" w:cs="Times New Roman"/>
          <w:sz w:val="22"/>
        </w:rPr>
        <w:t>potential of application in cervical cancer therapy</w:t>
      </w:r>
      <w:r w:rsidR="0077784E" w:rsidRPr="006258C2">
        <w:rPr>
          <w:rFonts w:ascii="Times New Roman" w:hAnsi="Times New Roman" w:cs="Times New Roman"/>
          <w:sz w:val="22"/>
        </w:rPr>
        <w:t>.</w:t>
      </w:r>
      <w:r w:rsidR="00F055E5" w:rsidRPr="006258C2">
        <w:rPr>
          <w:rFonts w:ascii="Times New Roman" w:hAnsi="Times New Roman" w:cs="Times New Roman"/>
          <w:sz w:val="22"/>
        </w:rPr>
        <w:fldChar w:fldCharType="begin">
          <w:fldData xml:space="preserve">PEVuZE5vdGU+PENpdGU+PEF1dGhvcj5aaGVuPC9BdXRob3I+PFllYXI+MjAxNjwvWWVhcj48UmVj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aaGVuPC9BdXRob3I+PFllYXI+MjAxNjwvWWVhcj48UmVj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055E5" w:rsidRPr="006258C2">
        <w:rPr>
          <w:rFonts w:ascii="Times New Roman" w:hAnsi="Times New Roman" w:cs="Times New Roman"/>
          <w:sz w:val="22"/>
        </w:rPr>
      </w:r>
      <w:r w:rsidR="00F055E5"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3</w:t>
      </w:r>
      <w:r w:rsidR="00F055E5" w:rsidRPr="006258C2">
        <w:rPr>
          <w:rFonts w:ascii="Times New Roman" w:hAnsi="Times New Roman" w:cs="Times New Roman"/>
          <w:sz w:val="22"/>
        </w:rPr>
        <w:fldChar w:fldCharType="end"/>
      </w:r>
    </w:p>
    <w:p w14:paraId="4CA6C8DB" w14:textId="61FC3D78" w:rsidR="00C70944" w:rsidRPr="006258C2" w:rsidRDefault="001B3B47"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Hepatitis B virus (HBV) is the most important pathogen of liver disease.</w:t>
      </w:r>
      <w:r w:rsidR="00DA2D03" w:rsidRPr="006258C2">
        <w:rPr>
          <w:rFonts w:ascii="Times New Roman" w:hAnsi="Times New Roman" w:cs="Times New Roman"/>
          <w:sz w:val="22"/>
        </w:rPr>
        <w:t xml:space="preserve"> </w:t>
      </w:r>
      <w:r w:rsidR="001E3EAA" w:rsidRPr="006258C2">
        <w:rPr>
          <w:rFonts w:ascii="Times New Roman" w:hAnsi="Times New Roman" w:cs="Times New Roman"/>
          <w:sz w:val="22"/>
        </w:rPr>
        <w:t>Co-transfection of engineered ZFN pairs with a target plasmid containing the HBV genome results in specific cleavage</w:t>
      </w:r>
      <w:r w:rsidR="00826DF6" w:rsidRPr="006258C2">
        <w:rPr>
          <w:rFonts w:ascii="Times New Roman" w:hAnsi="Times New Roman" w:cs="Times New Roman"/>
          <w:sz w:val="22"/>
        </w:rPr>
        <w:t>.</w:t>
      </w:r>
      <w:r w:rsidR="00ED7644"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radick&lt;/Author&gt;&lt;Year&gt;2010&lt;/Year&gt;&lt;RecNum&gt;190&lt;/RecNum&gt;&lt;DisplayText&gt;&lt;style face="superscript"&gt;154&lt;/style&gt;&lt;/DisplayText&gt;&lt;record&gt;&lt;rec-number&gt;190&lt;/rec-number&gt;&lt;foreign-keys&gt;&lt;key app="EN" db-id="d2r9z9x58pzr2pe20aspf2sazw0as2xts2p0" timestamp="1558752413"&gt;190&lt;/key&gt;&lt;/foreign-keys&gt;&lt;ref-type name="Journal Article"&gt;17&lt;/ref-type&gt;&lt;contributors&gt;&lt;authors&gt;&lt;author&gt;Cradick, T. J.&lt;/author&gt;&lt;author&gt;Keck, K.&lt;/author&gt;&lt;author&gt;Bradshaw, S.&lt;/author&gt;&lt;author&gt;Jamieson, A. C.&lt;/author&gt;&lt;author&gt;McCaffrey, A. P.&lt;/author&gt;&lt;/authors&gt;&lt;/contributors&gt;&lt;auth-address&gt;Department of Internal Medicine, University of Iowa, Iowa City, Iowa 52242, USA.&lt;/auth-address&gt;&lt;titles&gt;&lt;title&gt;Zinc-finger nucleases as a novel therapeutic strategy for targeting hepatitis B virus DNAs&lt;/title&gt;&lt;secondary-title&gt;Mol. Ther.&lt;/secondary-title&gt;&lt;/titles&gt;&lt;periodical&gt;&lt;full-title&gt;Mol. Ther.&lt;/full-title&gt;&lt;/periodical&gt;&lt;pages&gt;947-54&lt;/pages&gt;&lt;volume&gt;18&lt;/volume&gt;&lt;number&gt;5&lt;/number&gt;&lt;edition&gt;2010/02/18&lt;/edition&gt;&lt;dates&gt;&lt;year&gt;2010&lt;/year&gt;&lt;pub-dates&gt;&lt;date&gt;May&lt;/date&gt;&lt;/pub-dates&gt;&lt;/dates&gt;&lt;isbn&gt;(Electronic)&amp;#xD;(Linking)&lt;/isbn&gt;&lt;accession-num&gt;20160705&lt;/accession-num&gt;&lt;label&gt;HBV&lt;/label&gt;&lt;urls&gt;&lt;/urls&gt;&lt;custom2&gt;PMC2890117&lt;/custom2&gt;&lt;electronic-resource-num&gt;10.1038/mt.2010.20&lt;/electronic-resource-num&gt;&lt;remote-database-provider&gt;NLM&lt;/remote-database-provider&gt;&lt;/record&gt;&lt;/Cite&gt;&lt;/EndNote&gt;</w:instrText>
      </w:r>
      <w:r w:rsidR="00ED7644"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4</w:t>
      </w:r>
      <w:r w:rsidR="00ED7644" w:rsidRPr="006258C2">
        <w:rPr>
          <w:rFonts w:ascii="Times New Roman" w:hAnsi="Times New Roman" w:cs="Times New Roman"/>
          <w:sz w:val="22"/>
        </w:rPr>
        <w:fldChar w:fldCharType="end"/>
      </w:r>
      <w:r w:rsidR="001E3EAA" w:rsidRPr="006258C2">
        <w:rPr>
          <w:rFonts w:ascii="Times New Roman" w:hAnsi="Times New Roman" w:cs="Times New Roman"/>
          <w:sz w:val="22"/>
        </w:rPr>
        <w:t xml:space="preserve"> </w:t>
      </w:r>
      <w:proofErr w:type="spellStart"/>
      <w:r w:rsidR="00FA6953" w:rsidRPr="006258C2">
        <w:rPr>
          <w:rFonts w:ascii="Times New Roman" w:hAnsi="Times New Roman" w:cs="Times New Roman"/>
          <w:sz w:val="22"/>
        </w:rPr>
        <w:t>Rananan</w:t>
      </w:r>
      <w:proofErr w:type="spellEnd"/>
      <w:r w:rsidR="00FA6953" w:rsidRPr="006258C2">
        <w:rPr>
          <w:rFonts w:ascii="Times New Roman" w:hAnsi="Times New Roman" w:cs="Times New Roman"/>
          <w:sz w:val="22"/>
        </w:rPr>
        <w:t xml:space="preserve"> et al.</w:t>
      </w:r>
      <w:r w:rsidR="00ED7644" w:rsidRPr="006258C2">
        <w:rPr>
          <w:rFonts w:ascii="Times New Roman" w:hAnsi="Times New Roman" w:cs="Times New Roman"/>
          <w:sz w:val="22"/>
        </w:rPr>
        <w:fldChar w:fldCharType="begin">
          <w:fldData xml:space="preserve">PEVuZE5vdGU+PENpdGU+PEF1dGhvcj5SYW1hbmFuPC9BdXRob3I+PFllYXI+MjAxNTwvWWVhcj48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SYW1hbmFuPC9BdXRob3I+PFllYXI+MjAxNTwvWWVhcj48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ED7644" w:rsidRPr="006258C2">
        <w:rPr>
          <w:rFonts w:ascii="Times New Roman" w:hAnsi="Times New Roman" w:cs="Times New Roman"/>
          <w:sz w:val="22"/>
        </w:rPr>
      </w:r>
      <w:r w:rsidR="00ED7644"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5</w:t>
      </w:r>
      <w:r w:rsidR="00ED7644" w:rsidRPr="006258C2">
        <w:rPr>
          <w:rFonts w:ascii="Times New Roman" w:hAnsi="Times New Roman" w:cs="Times New Roman"/>
          <w:sz w:val="22"/>
        </w:rPr>
        <w:fldChar w:fldCharType="end"/>
      </w:r>
      <w:r w:rsidR="00057A95" w:rsidRPr="006258C2">
        <w:rPr>
          <w:rFonts w:ascii="Times New Roman" w:hAnsi="Times New Roman" w:cs="Times New Roman"/>
          <w:sz w:val="22"/>
        </w:rPr>
        <w:t xml:space="preserve"> designed and screened</w:t>
      </w:r>
      <w:r w:rsidR="00FA6953" w:rsidRPr="006258C2">
        <w:rPr>
          <w:rFonts w:ascii="Times New Roman" w:hAnsi="Times New Roman" w:cs="Times New Roman"/>
          <w:sz w:val="22"/>
        </w:rPr>
        <w:t xml:space="preserve"> an efficient gRNA targeting the HBV genomic locus </w:t>
      </w:r>
      <w:r w:rsidR="004B17DD" w:rsidRPr="006258C2">
        <w:rPr>
          <w:rFonts w:ascii="Times New Roman" w:hAnsi="Times New Roman" w:cs="Times New Roman"/>
          <w:sz w:val="22"/>
        </w:rPr>
        <w:t xml:space="preserve">and </w:t>
      </w:r>
      <w:r w:rsidR="00057A95" w:rsidRPr="006258C2">
        <w:rPr>
          <w:rFonts w:ascii="Times New Roman" w:hAnsi="Times New Roman" w:cs="Times New Roman"/>
          <w:sz w:val="22"/>
        </w:rPr>
        <w:t xml:space="preserve">transmitted </w:t>
      </w:r>
      <w:r w:rsidR="004B17DD" w:rsidRPr="006258C2">
        <w:rPr>
          <w:rFonts w:ascii="Times New Roman" w:hAnsi="Times New Roman" w:cs="Times New Roman"/>
          <w:sz w:val="22"/>
        </w:rPr>
        <w:t>the sgRNA/Cas9 system by lentiviral vector to HepG2 cells</w:t>
      </w:r>
      <w:r w:rsidR="00057A95" w:rsidRPr="006258C2">
        <w:rPr>
          <w:rFonts w:ascii="Times New Roman" w:hAnsi="Times New Roman" w:cs="Times New Roman"/>
          <w:sz w:val="22"/>
        </w:rPr>
        <w:t xml:space="preserve"> that were</w:t>
      </w:r>
      <w:r w:rsidR="004B17DD" w:rsidRPr="006258C2">
        <w:rPr>
          <w:rFonts w:ascii="Times New Roman" w:hAnsi="Times New Roman" w:cs="Times New Roman"/>
          <w:sz w:val="22"/>
        </w:rPr>
        <w:t xml:space="preserve"> integrated with HBV. Finally, the amount of </w:t>
      </w:r>
      <w:r w:rsidR="00D6376F" w:rsidRPr="006258C2">
        <w:rPr>
          <w:rFonts w:ascii="Times New Roman" w:hAnsi="Times New Roman" w:cs="Times New Roman"/>
          <w:sz w:val="22"/>
          <w:shd w:val="clear" w:color="auto" w:fill="FFFFFF"/>
        </w:rPr>
        <w:t>covalently closed circular DNA (</w:t>
      </w:r>
      <w:proofErr w:type="spellStart"/>
      <w:r w:rsidR="00D6376F" w:rsidRPr="006258C2">
        <w:rPr>
          <w:rStyle w:val="highlight"/>
          <w:rFonts w:ascii="Times New Roman" w:hAnsi="Times New Roman" w:cs="Times New Roman"/>
          <w:sz w:val="22"/>
          <w:shd w:val="clear" w:color="auto" w:fill="FFFFFF"/>
        </w:rPr>
        <w:t>cccDNA</w:t>
      </w:r>
      <w:proofErr w:type="spellEnd"/>
      <w:r w:rsidR="00D6376F" w:rsidRPr="006258C2">
        <w:rPr>
          <w:rFonts w:ascii="Times New Roman" w:hAnsi="Times New Roman" w:cs="Times New Roman"/>
          <w:sz w:val="22"/>
          <w:shd w:val="clear" w:color="auto" w:fill="FFFFFF"/>
        </w:rPr>
        <w:t>)</w:t>
      </w:r>
      <w:r w:rsidR="004B17DD" w:rsidRPr="006258C2">
        <w:rPr>
          <w:rFonts w:ascii="Times New Roman" w:hAnsi="Times New Roman" w:cs="Times New Roman"/>
          <w:sz w:val="22"/>
        </w:rPr>
        <w:t xml:space="preserve"> gradually decreased, dropping by 92% on the 36th day</w:t>
      </w:r>
      <w:r w:rsidR="00234667" w:rsidRPr="006258C2">
        <w:rPr>
          <w:rFonts w:ascii="Times New Roman" w:hAnsi="Times New Roman" w:cs="Times New Roman"/>
          <w:sz w:val="22"/>
        </w:rPr>
        <w:t>;</w:t>
      </w:r>
      <w:r w:rsidR="004B17DD" w:rsidRPr="006258C2">
        <w:rPr>
          <w:rFonts w:ascii="Times New Roman" w:hAnsi="Times New Roman" w:cs="Times New Roman"/>
          <w:sz w:val="22"/>
        </w:rPr>
        <w:t xml:space="preserve"> </w:t>
      </w:r>
      <w:r w:rsidR="00234667" w:rsidRPr="006258C2">
        <w:rPr>
          <w:rFonts w:ascii="Times New Roman" w:hAnsi="Times New Roman" w:cs="Times New Roman"/>
          <w:sz w:val="22"/>
        </w:rPr>
        <w:t xml:space="preserve">besides, </w:t>
      </w:r>
      <w:r w:rsidR="004B17DD" w:rsidRPr="006258C2">
        <w:rPr>
          <w:rFonts w:ascii="Times New Roman" w:hAnsi="Times New Roman" w:cs="Times New Roman"/>
          <w:sz w:val="22"/>
        </w:rPr>
        <w:t>HBV gene expression and replication were also inhibited.</w:t>
      </w:r>
      <w:r w:rsidR="00C70944" w:rsidRPr="006258C2">
        <w:rPr>
          <w:rFonts w:ascii="Times New Roman" w:hAnsi="Times New Roman" w:cs="Times New Roman"/>
          <w:sz w:val="22"/>
        </w:rPr>
        <w:t xml:space="preserve"> One study also attempted to knock out Epstein-Barr virus (EBV)-related genes using CRISPR/cas9 technology to treat latent infections caused by EBV</w:t>
      </w:r>
      <w:r w:rsidR="00826DF6" w:rsidRPr="006258C2">
        <w:rPr>
          <w:rFonts w:ascii="Times New Roman" w:hAnsi="Times New Roman" w:cs="Times New Roman"/>
          <w:sz w:val="22"/>
        </w:rPr>
        <w:t>.</w:t>
      </w:r>
      <w:r w:rsidR="00ED7644"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Wang&lt;/Author&gt;&lt;Year&gt;2014&lt;/Year&gt;&lt;RecNum&gt;644&lt;/RecNum&gt;&lt;DisplayText&gt;&lt;style face="superscript"&gt;156&lt;/style&gt;&lt;/DisplayText&gt;&lt;record&gt;&lt;rec-number&gt;644&lt;/rec-number&gt;&lt;foreign-keys&gt;&lt;key app="EN" db-id="d2r9z9x58pzr2pe20aspf2sazw0as2xts2p0" timestamp="1567229154"&gt;644&lt;/key&gt;&lt;/foreign-keys&gt;&lt;ref-type name="Journal Article"&gt;17&lt;/ref-type&gt;&lt;contributors&gt;&lt;authors&gt;&lt;author&gt;Wang, J.&lt;/author&gt;&lt;author&gt;Quake, S. R.&lt;/author&gt;&lt;/authors&gt;&lt;/contributors&gt;&lt;auth-address&gt;Department of Bioengineering.&amp;#xD;Department of Bioengineering, Department of Applied Physics, and Howard Hughes Medical Institute, Stanford University, Stanford, CA 94305 quake@stanford.edu.&lt;/auth-address&gt;&lt;titles&gt;&lt;title&gt;RNA-guided endonuclease provides a therapeutic strategy to cure latent herpesviridae infection&lt;/title&gt;&lt;secondary-title&gt;Proc. Natl. Acad. Sci. U.S.A.&lt;/secondary-title&gt;&lt;/titles&gt;&lt;periodical&gt;&lt;full-title&gt;Proc. Natl. Acad. Sci. U.S.A.&lt;/full-title&gt;&lt;/periodical&gt;&lt;pages&gt;13157-62&lt;/pages&gt;&lt;volume&gt;111&lt;/volume&gt;&lt;number&gt;36&lt;/number&gt;&lt;edition&gt;2014/08/27&lt;/edition&gt;&lt;dates&gt;&lt;year&gt;2014&lt;/year&gt;&lt;pub-dates&gt;&lt;date&gt;Sep 9&lt;/date&gt;&lt;/pub-dates&gt;&lt;/dates&gt;&lt;isbn&gt;(Electronic)&amp;#xD;(Linking)&lt;/isbn&gt;&lt;accession-num&gt;25157128&lt;/accession-num&gt;&lt;label&gt;EBV&lt;/label&gt;&lt;urls&gt;&lt;/urls&gt;&lt;custom2&gt;PMC4246930&lt;/custom2&gt;&lt;electronic-resource-num&gt;10.1073/pnas.1410785111&lt;/electronic-resource-num&gt;&lt;remote-database-provider&gt;NLM&lt;/remote-database-provider&gt;&lt;/record&gt;&lt;/Cite&gt;&lt;/EndNote&gt;</w:instrText>
      </w:r>
      <w:r w:rsidR="00ED7644"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6</w:t>
      </w:r>
      <w:r w:rsidR="00ED7644" w:rsidRPr="006258C2">
        <w:rPr>
          <w:rFonts w:ascii="Times New Roman" w:hAnsi="Times New Roman" w:cs="Times New Roman"/>
          <w:sz w:val="22"/>
        </w:rPr>
        <w:fldChar w:fldCharType="end"/>
      </w:r>
      <w:r w:rsidR="00C70944" w:rsidRPr="006258C2">
        <w:rPr>
          <w:rFonts w:ascii="Times New Roman" w:hAnsi="Times New Roman" w:cs="Times New Roman"/>
          <w:sz w:val="22"/>
        </w:rPr>
        <w:t xml:space="preserve"> They used a plasmid containing CRISPR/cas9 to treat Raji cells isolated from Burkitt's lymphoma with EBV latent infection</w:t>
      </w:r>
      <w:r w:rsidR="00E42E38" w:rsidRPr="006258C2">
        <w:rPr>
          <w:rFonts w:ascii="Times New Roman" w:hAnsi="Times New Roman" w:cs="Times New Roman"/>
          <w:sz w:val="22"/>
        </w:rPr>
        <w:t>;</w:t>
      </w:r>
      <w:r w:rsidR="00C70944" w:rsidRPr="006258C2">
        <w:rPr>
          <w:rFonts w:ascii="Times New Roman" w:hAnsi="Times New Roman" w:cs="Times New Roman"/>
          <w:sz w:val="22"/>
        </w:rPr>
        <w:t xml:space="preserve"> then they found that cell proliferation was significantly inhibited and intracellular EBV load was significantly reduced. </w:t>
      </w:r>
    </w:p>
    <w:p w14:paraId="35746229" w14:textId="108846A7" w:rsidR="00540830" w:rsidRPr="006258C2" w:rsidRDefault="00095CA4" w:rsidP="00D6376F">
      <w:pPr>
        <w:spacing w:line="480" w:lineRule="auto"/>
        <w:ind w:firstLine="420"/>
        <w:rPr>
          <w:rFonts w:ascii="Times New Roman" w:hAnsi="Times New Roman" w:cs="Times New Roman"/>
          <w:sz w:val="22"/>
        </w:rPr>
      </w:pPr>
      <w:r w:rsidRPr="006258C2">
        <w:rPr>
          <w:rFonts w:ascii="Times New Roman" w:hAnsi="Times New Roman" w:cs="Times New Roman"/>
          <w:sz w:val="22"/>
        </w:rPr>
        <w:t xml:space="preserve">Genomic editing technology allows us to gain a deeper understanding of the mechanisms underlying variant diseases associated with viral infection and </w:t>
      </w:r>
      <w:r w:rsidR="00ED47D4" w:rsidRPr="006258C2">
        <w:rPr>
          <w:rFonts w:ascii="Times New Roman" w:hAnsi="Times New Roman" w:cs="Times New Roman"/>
          <w:sz w:val="22"/>
        </w:rPr>
        <w:t xml:space="preserve">it </w:t>
      </w:r>
      <w:r w:rsidRPr="006258C2">
        <w:rPr>
          <w:rFonts w:ascii="Times New Roman" w:hAnsi="Times New Roman" w:cs="Times New Roman"/>
          <w:sz w:val="22"/>
        </w:rPr>
        <w:t xml:space="preserve">demonstrates tremendous potential in </w:t>
      </w:r>
      <w:r w:rsidR="00365BBB" w:rsidRPr="006258C2">
        <w:rPr>
          <w:rFonts w:ascii="Times New Roman" w:hAnsi="Times New Roman" w:cs="Times New Roman"/>
          <w:sz w:val="22"/>
        </w:rPr>
        <w:t xml:space="preserve">the development of </w:t>
      </w:r>
      <w:r w:rsidR="00A30E6F" w:rsidRPr="006258C2">
        <w:rPr>
          <w:rFonts w:ascii="Times New Roman" w:hAnsi="Times New Roman" w:cs="Times New Roman"/>
          <w:sz w:val="22"/>
        </w:rPr>
        <w:t xml:space="preserve">therapeutic approaches against </w:t>
      </w:r>
      <w:r w:rsidRPr="006258C2">
        <w:rPr>
          <w:rFonts w:ascii="Times New Roman" w:hAnsi="Times New Roman" w:cs="Times New Roman"/>
          <w:sz w:val="22"/>
        </w:rPr>
        <w:t>viral infections</w:t>
      </w:r>
      <w:r w:rsidR="00D6376F" w:rsidRPr="006258C2">
        <w:rPr>
          <w:rFonts w:ascii="Times New Roman" w:hAnsi="Times New Roman" w:cs="Times New Roman"/>
          <w:sz w:val="22"/>
        </w:rPr>
        <w:t>, one of the most intractable diseases.</w:t>
      </w:r>
      <w:r w:rsidR="00A30E6F" w:rsidRPr="006258C2">
        <w:rPr>
          <w:rFonts w:ascii="Times New Roman" w:hAnsi="Times New Roman" w:cs="Times New Roman"/>
          <w:sz w:val="22"/>
        </w:rPr>
        <w:t>.</w:t>
      </w:r>
    </w:p>
    <w:p w14:paraId="4CE68840" w14:textId="77777777" w:rsidR="00AA7850" w:rsidRPr="006258C2" w:rsidRDefault="00AA7850" w:rsidP="008E4B03">
      <w:pPr>
        <w:spacing w:line="480" w:lineRule="auto"/>
        <w:rPr>
          <w:rFonts w:ascii="Times New Roman" w:hAnsi="Times New Roman" w:cs="Times New Roman"/>
          <w:sz w:val="22"/>
        </w:rPr>
      </w:pPr>
    </w:p>
    <w:bookmarkEnd w:id="3"/>
    <w:p w14:paraId="4305D26C" w14:textId="77777777" w:rsidR="00236586" w:rsidRPr="006258C2" w:rsidRDefault="00D73AE6" w:rsidP="008E4B03">
      <w:pPr>
        <w:spacing w:line="480" w:lineRule="auto"/>
        <w:rPr>
          <w:rFonts w:ascii="Times New Roman" w:hAnsi="Times New Roman" w:cs="Times New Roman"/>
          <w:b/>
          <w:sz w:val="22"/>
        </w:rPr>
      </w:pPr>
      <w:r w:rsidRPr="006258C2">
        <w:rPr>
          <w:rFonts w:ascii="Times New Roman" w:hAnsi="Times New Roman" w:cs="Times New Roman"/>
          <w:b/>
          <w:sz w:val="22"/>
        </w:rPr>
        <w:t xml:space="preserve">3.5 </w:t>
      </w:r>
      <w:r w:rsidR="00236586" w:rsidRPr="006258C2">
        <w:rPr>
          <w:rFonts w:ascii="Times New Roman" w:hAnsi="Times New Roman" w:cs="Times New Roman"/>
          <w:b/>
          <w:sz w:val="22"/>
        </w:rPr>
        <w:t>Hereditary eye diseases</w:t>
      </w:r>
    </w:p>
    <w:p w14:paraId="51664489" w14:textId="039A67F9" w:rsidR="009340D0" w:rsidRPr="006258C2" w:rsidRDefault="00236586" w:rsidP="006E4DC0">
      <w:pPr>
        <w:spacing w:line="480" w:lineRule="auto"/>
        <w:rPr>
          <w:rFonts w:ascii="Times New Roman" w:hAnsi="Times New Roman" w:cs="Times New Roman"/>
          <w:sz w:val="22"/>
        </w:rPr>
      </w:pPr>
      <w:r w:rsidRPr="006258C2">
        <w:rPr>
          <w:rFonts w:ascii="Times New Roman" w:hAnsi="Times New Roman" w:cs="Times New Roman"/>
          <w:sz w:val="22"/>
        </w:rPr>
        <w:t xml:space="preserve">In recent years, with the </w:t>
      </w:r>
      <w:r w:rsidR="00212B46" w:rsidRPr="006258C2">
        <w:rPr>
          <w:rFonts w:ascii="Times New Roman" w:hAnsi="Times New Roman" w:cs="Times New Roman"/>
          <w:sz w:val="22"/>
        </w:rPr>
        <w:t>advancement</w:t>
      </w:r>
      <w:r w:rsidRPr="006258C2">
        <w:rPr>
          <w:rFonts w:ascii="Times New Roman" w:hAnsi="Times New Roman" w:cs="Times New Roman"/>
          <w:sz w:val="22"/>
        </w:rPr>
        <w:t xml:space="preserve"> of gene sequencing technology, it is more explicit to make genetic diagnosis of a variety of hereditary eye diseases, such as congenital cataract, congenital glaucoma, retinitis pigmentosa (RP), congenital corneal dystrophy,</w:t>
      </w:r>
      <w:r w:rsidR="00487619" w:rsidRPr="006258C2">
        <w:rPr>
          <w:rFonts w:ascii="Times New Roman" w:hAnsi="Times New Roman" w:cs="Times New Roman"/>
          <w:sz w:val="22"/>
        </w:rPr>
        <w:t xml:space="preserve"> </w:t>
      </w:r>
      <w:proofErr w:type="spellStart"/>
      <w:r w:rsidRPr="006258C2">
        <w:rPr>
          <w:rFonts w:ascii="Times New Roman" w:hAnsi="Times New Roman" w:cs="Times New Roman"/>
          <w:sz w:val="22"/>
        </w:rPr>
        <w:t>Leber</w:t>
      </w:r>
      <w:proofErr w:type="spellEnd"/>
      <w:r w:rsidRPr="006258C2">
        <w:rPr>
          <w:rFonts w:ascii="Times New Roman" w:hAnsi="Times New Roman" w:cs="Times New Roman"/>
          <w:sz w:val="22"/>
        </w:rPr>
        <w:t xml:space="preserve"> congenital amaurosis (LCA)</w:t>
      </w:r>
      <w:r w:rsidR="003A3B2D" w:rsidRPr="006258C2">
        <w:rPr>
          <w:rFonts w:ascii="Times New Roman" w:hAnsi="Times New Roman" w:cs="Times New Roman"/>
          <w:sz w:val="22"/>
        </w:rPr>
        <w:t>, retinoblastoma (RB)</w:t>
      </w:r>
      <w:r w:rsidRPr="006258C2">
        <w:rPr>
          <w:rFonts w:ascii="Times New Roman" w:hAnsi="Times New Roman" w:cs="Times New Roman"/>
          <w:sz w:val="22"/>
        </w:rPr>
        <w:t xml:space="preserve"> and Usher syndrome</w:t>
      </w:r>
      <w:r w:rsidR="00826DF6" w:rsidRPr="006258C2">
        <w:rPr>
          <w:rFonts w:ascii="Times New Roman" w:hAnsi="Times New Roman" w:cs="Times New Roman"/>
          <w:sz w:val="22"/>
        </w:rPr>
        <w:t>.</w:t>
      </w:r>
      <w:r w:rsidR="009340D0"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ai&lt;/Author&gt;&lt;Year&gt;2017&lt;/Year&gt;&lt;RecNum&gt;548&lt;/RecNum&gt;&lt;DisplayText&gt;&lt;style face="superscript"&gt;157&lt;/style&gt;&lt;/DisplayText&gt;&lt;record&gt;&lt;rec-number&gt;548&lt;/rec-number&gt;&lt;foreign-keys&gt;&lt;key app="EN" db-id="d2r9z9x58pzr2pe20aspf2sazw0as2xts2p0" timestamp="1566914562"&gt;548&lt;/key&gt;&lt;key app="ENWeb" db-id=""&gt;0&lt;/key&gt;&lt;/foreign-keys&gt;&lt;ref-type name="Journal Article"&gt;17&lt;/ref-type&gt;&lt;contributors&gt;&lt;authors&gt;&lt;author&gt;Cai, S. W.&lt;/author&gt;&lt;author&gt;Zhang, Y.&lt;/author&gt;&lt;author&gt;Hou, M. Z.&lt;/author&gt;&lt;author&gt;Liu, Y.&lt;/author&gt;&lt;author&gt;Li, X. R.&lt;/author&gt;&lt;/authors&gt;&lt;/contributors&gt;&lt;auth-address&gt;Tianjin Medical University Eye Hospital, Tianjin Medical University Eye Institute, Tianjin Medical University School of Optometry and Ophthalmology, Tianjin 300384, China.&lt;/auth-address&gt;&lt;titles&gt;&lt;title&gt;[The research advances and applications of genome editing in hereditary eye diseases]&lt;/title&gt;&lt;secondary-title&gt;Zhonghua Yan Ke Za Zhi&lt;/secondary-title&gt;&lt;/titles&gt;&lt;periodical&gt;&lt;full-title&gt;Zhonghua Yan Ke Za Zhi&lt;/full-title&gt;&lt;/periodical&gt;&lt;pages&gt;386-391&lt;/pages&gt;&lt;volume&gt;53&lt;/volume&gt;&lt;number&gt;5&lt;/number&gt;&lt;edition&gt;2017/05/13&lt;/edition&gt;&lt;keywords&gt;&lt;keyword&gt;Animals&lt;/keyword&gt;&lt;keyword&gt;Clustered Regularly Interspaced Short Palindromic Repeats&lt;/keyword&gt;&lt;keyword&gt;*DNA Repair&lt;/keyword&gt;&lt;keyword&gt;Endonucleases&lt;/keyword&gt;&lt;keyword&gt;Eye Diseases, Hereditary/*genetics/*therapy&lt;/keyword&gt;&lt;keyword&gt;*Gene Editing&lt;/keyword&gt;&lt;keyword&gt;Genome, Human&lt;/keyword&gt;&lt;keyword&gt;Humans&lt;/keyword&gt;&lt;keyword&gt;Eye diseases, hereditary&lt;/keyword&gt;&lt;keyword&gt;Gene editing&lt;/keyword&gt;&lt;keyword&gt;Gene therapy&lt;/keyword&gt;&lt;/keywords&gt;&lt;dates&gt;&lt;year&gt;2017&lt;/year&gt;&lt;pub-dates&gt;&lt;date&gt;May 11&lt;/date&gt;&lt;/pub-dates&gt;&lt;/dates&gt;&lt;isbn&gt;0412-4081 (Print)&amp;#xD;0412-4081 (Linking)&lt;/isbn&gt;&lt;accession-num&gt;28494568&lt;/accession-num&gt;&lt;urls&gt;&lt;related-urls&gt;&lt;url&gt;https://www.ncbi.nlm.nih.gov/pubmed/28494568&lt;/url&gt;&lt;/related-urls&gt;&lt;/urls&gt;&lt;electronic-resource-num&gt;10.3760/cma.j.issn.0412-4081.2017.05.014&lt;/electronic-resource-num&gt;&lt;/record&gt;&lt;/Cite&gt;&lt;/EndNote&gt;</w:instrText>
      </w:r>
      <w:r w:rsidR="009340D0"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7</w:t>
      </w:r>
      <w:r w:rsidR="009340D0"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7A67094C" w14:textId="22EB997B" w:rsidR="007619CB" w:rsidRPr="006258C2" w:rsidRDefault="009340D0" w:rsidP="003B0A5A">
      <w:pPr>
        <w:spacing w:line="480" w:lineRule="auto"/>
        <w:ind w:firstLineChars="200" w:firstLine="440"/>
        <w:rPr>
          <w:rFonts w:ascii="Times New Roman" w:hAnsi="Times New Roman" w:cs="Times New Roman"/>
          <w:sz w:val="22"/>
        </w:rPr>
      </w:pPr>
      <w:r w:rsidRPr="006258C2">
        <w:rPr>
          <w:rFonts w:ascii="Times New Roman" w:hAnsi="Times New Roman" w:cs="Times New Roman"/>
          <w:sz w:val="22"/>
        </w:rPr>
        <w:lastRenderedPageBreak/>
        <w:t xml:space="preserve">CRISPR/Cas9 has already been used to generate animal models </w:t>
      </w:r>
      <w:r w:rsidR="00CA03B0" w:rsidRPr="006258C2">
        <w:rPr>
          <w:rFonts w:ascii="Times New Roman" w:hAnsi="Times New Roman" w:cs="Times New Roman"/>
          <w:sz w:val="22"/>
        </w:rPr>
        <w:t xml:space="preserve">of </w:t>
      </w:r>
      <w:r w:rsidRPr="006258C2">
        <w:rPr>
          <w:rFonts w:ascii="Times New Roman" w:hAnsi="Times New Roman" w:cs="Times New Roman"/>
          <w:sz w:val="22"/>
        </w:rPr>
        <w:t>RP. Receptor Expression Enhancer Protein 6 (REEP6), a member of REEP/Yop1 family proteins, influences the structure of endoplasmic reticulum</w:t>
      </w:r>
      <w:r w:rsidR="00826DF6"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Cam9yazwvQXV0aG9yPjxZZWFyPjIwMTM8L1llYXI+PFJl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YzNjY8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Cam9yazwvQXV0aG9yPjxZZWFyPjIwMTM8L1llYXI+PFJl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NzYzNjY8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8</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A375E6" w:rsidRPr="006258C2">
        <w:rPr>
          <w:rFonts w:ascii="Times New Roman" w:hAnsi="Times New Roman" w:cs="Times New Roman"/>
          <w:sz w:val="22"/>
        </w:rPr>
        <w:t xml:space="preserve">Arno et al. has reported that biallelic mutations in REEP6 </w:t>
      </w:r>
      <w:r w:rsidR="00A375E6" w:rsidRPr="006258C2">
        <w:rPr>
          <w:rFonts w:ascii="Times New Roman" w:hAnsi="Times New Roman" w:cs="Times New Roman" w:hint="eastAsia"/>
          <w:sz w:val="22"/>
        </w:rPr>
        <w:t xml:space="preserve">cause </w:t>
      </w:r>
      <w:r w:rsidR="00A375E6" w:rsidRPr="006258C2">
        <w:rPr>
          <w:rFonts w:ascii="Times New Roman" w:hAnsi="Times New Roman" w:cs="Times New Roman"/>
          <w:sz w:val="22"/>
        </w:rPr>
        <w:t>autosomal-recessive retinitis pigmentosa</w:t>
      </w:r>
      <w:r w:rsidR="00826DF6"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Bcm5vPC9BdXRob3I+PFllYXI+MjAxNjwvWWVhcj48UmVj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xMzA1LTEzMTU8L3BhZ2VzPjx2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Bcm5vPC9BdXRob3I+PFllYXI+MjAxNjwvWWVhcj48UmVj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xMzA1LTEzMTU8L3BhZ2VzPjx2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59</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A375E6" w:rsidRPr="006258C2">
        <w:rPr>
          <w:rFonts w:ascii="Times New Roman" w:hAnsi="Times New Roman" w:cs="Times New Roman"/>
          <w:sz w:val="22"/>
        </w:rPr>
        <w:t xml:space="preserve">They identified variants in REEP6 in </w:t>
      </w:r>
      <w:r w:rsidR="00A375E6" w:rsidRPr="006258C2">
        <w:rPr>
          <w:rFonts w:ascii="Times New Roman" w:hAnsi="Times New Roman" w:cs="Times New Roman" w:hint="eastAsia"/>
          <w:sz w:val="22"/>
        </w:rPr>
        <w:t>patients</w:t>
      </w:r>
      <w:r w:rsidR="00A375E6" w:rsidRPr="006258C2">
        <w:rPr>
          <w:rFonts w:ascii="Times New Roman" w:hAnsi="Times New Roman" w:cs="Times New Roman"/>
          <w:sz w:val="22"/>
        </w:rPr>
        <w:t xml:space="preserve"> with RP from unrelated families.</w:t>
      </w:r>
      <w:r w:rsidRPr="006258C2">
        <w:rPr>
          <w:rFonts w:ascii="Times New Roman" w:hAnsi="Times New Roman" w:cs="Times New Roman"/>
          <w:sz w:val="22"/>
        </w:rPr>
        <w:t xml:space="preserve"> </w:t>
      </w:r>
      <w:r w:rsidR="00A375E6" w:rsidRPr="006258C2">
        <w:rPr>
          <w:rFonts w:ascii="Times New Roman" w:hAnsi="Times New Roman" w:cs="Times New Roman"/>
          <w:sz w:val="22"/>
        </w:rPr>
        <w:t xml:space="preserve">Moreover, they created a knock-in </w:t>
      </w:r>
      <w:r w:rsidR="00A375E6" w:rsidRPr="006258C2">
        <w:rPr>
          <w:rFonts w:ascii="Times New Roman" w:hAnsi="Times New Roman" w:cs="Times New Roman" w:hint="eastAsia"/>
          <w:sz w:val="22"/>
        </w:rPr>
        <w:t xml:space="preserve">mouse </w:t>
      </w:r>
      <w:r w:rsidR="00A375E6" w:rsidRPr="006258C2">
        <w:rPr>
          <w:rFonts w:ascii="Times New Roman" w:hAnsi="Times New Roman" w:cs="Times New Roman"/>
          <w:sz w:val="22"/>
        </w:rPr>
        <w:t xml:space="preserve">model of Reep6 p.Leu135Pro via CRISPR/Cas9. The clinical phenotypes of RP were replicated in the Reep6L135P/L135P homozygous knock-in mice, </w:t>
      </w:r>
      <w:r w:rsidR="00A375E6" w:rsidRPr="006258C2">
        <w:rPr>
          <w:rFonts w:ascii="Times New Roman" w:hAnsi="Times New Roman" w:cs="Times New Roman" w:hint="eastAsia"/>
          <w:sz w:val="22"/>
        </w:rPr>
        <w:t>such as developing</w:t>
      </w:r>
      <w:r w:rsidR="00A375E6" w:rsidRPr="006258C2">
        <w:rPr>
          <w:rFonts w:ascii="Times New Roman" w:hAnsi="Times New Roman" w:cs="Times New Roman"/>
          <w:sz w:val="22"/>
        </w:rPr>
        <w:t xml:space="preserve"> photoreceptor degeneration and dysfunction of the rod photoreceptors, which provide</w:t>
      </w:r>
      <w:r w:rsidR="00A375E6" w:rsidRPr="006258C2">
        <w:rPr>
          <w:rFonts w:ascii="Times New Roman" w:hAnsi="Times New Roman" w:cs="Times New Roman" w:hint="eastAsia"/>
          <w:sz w:val="22"/>
        </w:rPr>
        <w:t>s</w:t>
      </w:r>
      <w:r w:rsidR="00A375E6" w:rsidRPr="006258C2">
        <w:rPr>
          <w:rFonts w:ascii="Times New Roman" w:hAnsi="Times New Roman" w:cs="Times New Roman"/>
          <w:sz w:val="22"/>
        </w:rPr>
        <w:t xml:space="preserve"> a better animal model for future studies of RP. </w:t>
      </w:r>
      <w:proofErr w:type="spellStart"/>
      <w:r w:rsidR="00A375E6" w:rsidRPr="006258C2">
        <w:rPr>
          <w:rFonts w:ascii="Times New Roman" w:hAnsi="Times New Roman" w:cs="Times New Roman"/>
          <w:sz w:val="22"/>
        </w:rPr>
        <w:t>Rodless</w:t>
      </w:r>
      <w:proofErr w:type="spellEnd"/>
      <w:r w:rsidR="00A375E6" w:rsidRPr="006258C2">
        <w:rPr>
          <w:rFonts w:ascii="Times New Roman" w:hAnsi="Times New Roman" w:cs="Times New Roman"/>
          <w:sz w:val="22"/>
        </w:rPr>
        <w:t xml:space="preserve"> (rd1) mouse, the most </w:t>
      </w:r>
      <w:r w:rsidR="00A375E6" w:rsidRPr="006258C2">
        <w:rPr>
          <w:rFonts w:ascii="Times New Roman" w:hAnsi="Times New Roman" w:cs="Times New Roman" w:hint="eastAsia"/>
          <w:sz w:val="22"/>
        </w:rPr>
        <w:t>vastly</w:t>
      </w:r>
      <w:r w:rsidR="00A375E6" w:rsidRPr="006258C2">
        <w:rPr>
          <w:rFonts w:ascii="Times New Roman" w:hAnsi="Times New Roman" w:cs="Times New Roman"/>
          <w:sz w:val="22"/>
        </w:rPr>
        <w:t xml:space="preserve"> used preclinical model of RP, has been aggressively debated for nearly a century after its </w:t>
      </w:r>
      <w:r w:rsidR="00A375E6" w:rsidRPr="006258C2">
        <w:rPr>
          <w:rFonts w:ascii="Times New Roman" w:hAnsi="Times New Roman" w:cs="Times New Roman" w:hint="eastAsia"/>
          <w:sz w:val="22"/>
        </w:rPr>
        <w:t>occurrence</w:t>
      </w:r>
      <w:r w:rsidR="00A375E6" w:rsidRPr="006258C2">
        <w:rPr>
          <w:rFonts w:ascii="Times New Roman" w:hAnsi="Times New Roman" w:cs="Times New Roman"/>
          <w:sz w:val="22"/>
        </w:rPr>
        <w:t xml:space="preserve"> because the cause of the blinding RP phenotype remains undetermined. The rd1 mouse has two homozygous variants in Pde6b locus of chromosome 5: a nonsense mutation (Y347X) and a murine leukemia virus (Xmv-28) insertion in the reverse orientation in intro </w:t>
      </w:r>
      <w:r w:rsidR="003008BA" w:rsidRPr="006258C2">
        <w:rPr>
          <w:rFonts w:ascii="Times New Roman" w:hAnsi="Times New Roman" w:cs="Times New Roman"/>
          <w:sz w:val="22"/>
        </w:rPr>
        <w:t>1</w:t>
      </w:r>
      <w:r w:rsidR="00826DF6"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Cb3dlczwvQXV0aG9yPjxZZWFyPjE5OTA8L1llYXI+PFJl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jc3LTgw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Cb3dlczwvQXV0aG9yPjxZZWFyPjE5OTA8L1llYXI+PFJl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0,161</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A375E6" w:rsidRPr="006258C2">
        <w:rPr>
          <w:rFonts w:ascii="Times New Roman" w:hAnsi="Times New Roman" w:cs="Times New Roman"/>
          <w:sz w:val="22"/>
        </w:rPr>
        <w:t>Wu et al. repaired the nonsense point mutation via CRISPR</w:t>
      </w:r>
      <w:r w:rsidR="00A375E6" w:rsidRPr="006258C2">
        <w:rPr>
          <w:rFonts w:ascii="Times New Roman" w:hAnsi="Times New Roman" w:cs="Times New Roman" w:hint="eastAsia"/>
          <w:sz w:val="22"/>
        </w:rPr>
        <w:t xml:space="preserve">/Cas9 </w:t>
      </w:r>
      <w:r w:rsidR="00A375E6" w:rsidRPr="006258C2">
        <w:rPr>
          <w:rFonts w:ascii="Times New Roman" w:hAnsi="Times New Roman" w:cs="Times New Roman"/>
          <w:sz w:val="22"/>
        </w:rPr>
        <w:t>to rescue and ameliorate the disease</w:t>
      </w:r>
      <w:r w:rsidR="00A375E6" w:rsidRPr="006258C2">
        <w:rPr>
          <w:rFonts w:ascii="Times New Roman" w:hAnsi="Times New Roman" w:cs="Times New Roman" w:hint="eastAsia"/>
          <w:sz w:val="22"/>
        </w:rPr>
        <w:t>,</w:t>
      </w:r>
      <w:r w:rsidR="00A375E6" w:rsidRPr="006258C2">
        <w:rPr>
          <w:rFonts w:ascii="Times New Roman" w:hAnsi="Times New Roman" w:cs="Times New Roman"/>
          <w:sz w:val="22"/>
        </w:rPr>
        <w:t xml:space="preserve"> demonstrating that Y347X mutation in rd1 mice </w:t>
      </w:r>
      <w:r w:rsidR="00A375E6" w:rsidRPr="006258C2">
        <w:rPr>
          <w:rFonts w:ascii="Times New Roman" w:hAnsi="Times New Roman" w:cs="Times New Roman" w:hint="eastAsia"/>
          <w:sz w:val="22"/>
        </w:rPr>
        <w:t>is</w:t>
      </w:r>
      <w:r w:rsidR="00A375E6" w:rsidRPr="006258C2">
        <w:rPr>
          <w:rFonts w:ascii="Times New Roman" w:hAnsi="Times New Roman" w:cs="Times New Roman"/>
          <w:sz w:val="22"/>
        </w:rPr>
        <w:t xml:space="preserve"> pathogenic</w:t>
      </w:r>
      <w:r w:rsidR="00826DF6"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XdTwvQXV0aG9yPjxZZWFyPjIwMTY8L1llYXI+PFJlY051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XdTwvQXV0aG9yPjxZZWFyPjIwMTY8L1llYXI+PFJlY051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2</w:t>
      </w:r>
      <w:r w:rsidRPr="006258C2">
        <w:rPr>
          <w:rFonts w:ascii="Times New Roman" w:hAnsi="Times New Roman" w:cs="Times New Roman"/>
          <w:sz w:val="22"/>
        </w:rPr>
        <w:fldChar w:fldCharType="end"/>
      </w:r>
      <w:r w:rsidR="006D4B17" w:rsidRPr="006258C2">
        <w:rPr>
          <w:rFonts w:ascii="Times New Roman" w:hAnsi="Times New Roman" w:cs="Times New Roman"/>
          <w:sz w:val="22"/>
        </w:rPr>
        <w:t xml:space="preserve"> </w:t>
      </w:r>
      <w:r w:rsidR="00A375E6" w:rsidRPr="006258C2">
        <w:rPr>
          <w:rFonts w:ascii="Times New Roman" w:hAnsi="Times New Roman" w:cs="Times New Roman"/>
          <w:sz w:val="22"/>
        </w:rPr>
        <w:t>Another animal model of RP, the transgenic S334ter-3 rat possess</w:t>
      </w:r>
      <w:r w:rsidR="00A375E6" w:rsidRPr="006258C2">
        <w:rPr>
          <w:rFonts w:ascii="Times New Roman" w:hAnsi="Times New Roman" w:cs="Times New Roman" w:hint="eastAsia"/>
          <w:sz w:val="22"/>
        </w:rPr>
        <w:t>es</w:t>
      </w:r>
      <w:r w:rsidR="00A375E6" w:rsidRPr="006258C2">
        <w:rPr>
          <w:rFonts w:ascii="Times New Roman" w:hAnsi="Times New Roman" w:cs="Times New Roman"/>
          <w:sz w:val="22"/>
        </w:rPr>
        <w:t xml:space="preserve"> the mutation RhoS334, which shows similar phenotypes to human class- I RHO </w:t>
      </w:r>
      <w:proofErr w:type="spellStart"/>
      <w:r w:rsidR="00A375E6" w:rsidRPr="006258C2">
        <w:rPr>
          <w:rFonts w:ascii="Times New Roman" w:hAnsi="Times New Roman" w:cs="Times New Roman"/>
          <w:sz w:val="22"/>
        </w:rPr>
        <w:t>mistracking</w:t>
      </w:r>
      <w:proofErr w:type="spellEnd"/>
      <w:r w:rsidR="00A375E6" w:rsidRPr="006258C2">
        <w:rPr>
          <w:rFonts w:ascii="Times New Roman" w:hAnsi="Times New Roman" w:cs="Times New Roman"/>
          <w:sz w:val="22"/>
        </w:rPr>
        <w:t xml:space="preserve"> mutations, leading to continual degeneration of photoreceptors and vision decline.</w:t>
      </w:r>
      <w:r w:rsidRPr="006258C2">
        <w:rPr>
          <w:rFonts w:ascii="Times New Roman" w:hAnsi="Times New Roman" w:cs="Times New Roman"/>
          <w:sz w:val="22"/>
        </w:rPr>
        <w:fldChar w:fldCharType="begin">
          <w:fldData xml:space="preserve">PEVuZE5vdGU+PENpdGU+PEF1dGhvcj5NY0dpbGw8L0F1dGhvcj48WWVhcj4yMDEyPC9ZZWFyPjxS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Y0dpbGw8L0F1dGhvcj48WWVhcj4yMDEyPC9ZZWFyPjxS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3,164</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A375E6" w:rsidRPr="006258C2">
        <w:rPr>
          <w:rFonts w:ascii="Times New Roman" w:hAnsi="Times New Roman" w:cs="Times New Roman"/>
          <w:sz w:val="22"/>
        </w:rPr>
        <w:t>The protospacer adjacent motif (PAM)</w:t>
      </w:r>
      <w:r w:rsidR="00A375E6" w:rsidRPr="006258C2">
        <w:rPr>
          <w:rFonts w:ascii="Times New Roman" w:hAnsi="Times New Roman" w:cs="Times New Roman" w:hint="eastAsia"/>
          <w:sz w:val="22"/>
        </w:rPr>
        <w:t xml:space="preserve"> sequence</w:t>
      </w:r>
      <w:r w:rsidR="00A375E6" w:rsidRPr="006258C2">
        <w:rPr>
          <w:rFonts w:ascii="Times New Roman" w:hAnsi="Times New Roman" w:cs="Times New Roman"/>
          <w:sz w:val="22"/>
        </w:rPr>
        <w:t xml:space="preserve"> in RhoS334 (5′-TGG-3′) diverges from the PAM in </w:t>
      </w:r>
      <w:proofErr w:type="spellStart"/>
      <w:r w:rsidR="00A375E6" w:rsidRPr="006258C2">
        <w:rPr>
          <w:rFonts w:ascii="Times New Roman" w:hAnsi="Times New Roman" w:cs="Times New Roman"/>
          <w:sz w:val="22"/>
        </w:rPr>
        <w:t>RhoWT</w:t>
      </w:r>
      <w:proofErr w:type="spellEnd"/>
      <w:r w:rsidR="00A375E6" w:rsidRPr="006258C2">
        <w:rPr>
          <w:rFonts w:ascii="Times New Roman" w:hAnsi="Times New Roman" w:cs="Times New Roman"/>
          <w:sz w:val="22"/>
        </w:rPr>
        <w:t xml:space="preserve"> (5′-TGC-3′) by </w:t>
      </w:r>
      <w:r w:rsidR="00A375E6" w:rsidRPr="006258C2">
        <w:rPr>
          <w:rFonts w:ascii="Times New Roman" w:hAnsi="Times New Roman" w:cs="Times New Roman" w:hint="eastAsia"/>
          <w:sz w:val="22"/>
        </w:rPr>
        <w:t xml:space="preserve">only </w:t>
      </w:r>
      <w:r w:rsidR="00A375E6" w:rsidRPr="006258C2">
        <w:rPr>
          <w:rFonts w:ascii="Times New Roman" w:hAnsi="Times New Roman" w:cs="Times New Roman"/>
          <w:sz w:val="22"/>
        </w:rPr>
        <w:t>one nucleotide. Benjamin et al. reported that allele-specific disruption of RhoS334 via a single subretinal injection of CRISPR/Cas9 and gRNA by electroporation prevented retinal degeneration, and increased visual acuity</w:t>
      </w:r>
      <w:r w:rsidR="00D83E6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CYWtvbmRpPC9BdXRob3I+PFllYXI+MjAxNjwvWWVhcj48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1NTYtNjM8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CYWtvbmRpPC9BdXRob3I+PFllYXI+MjAxNjwvWWVhcj48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5</w:t>
      </w:r>
      <w:r w:rsidRPr="006258C2">
        <w:rPr>
          <w:rFonts w:ascii="Times New Roman" w:hAnsi="Times New Roman" w:cs="Times New Roman"/>
          <w:sz w:val="22"/>
        </w:rPr>
        <w:fldChar w:fldCharType="end"/>
      </w:r>
      <w:r w:rsidR="0094371E" w:rsidRPr="006258C2">
        <w:rPr>
          <w:rFonts w:ascii="Times New Roman" w:hAnsi="Times New Roman" w:cs="Times New Roman"/>
          <w:sz w:val="22"/>
        </w:rPr>
        <w:t xml:space="preserve"> </w:t>
      </w:r>
      <w:r w:rsidR="00A375E6" w:rsidRPr="006258C2">
        <w:rPr>
          <w:rFonts w:ascii="Times New Roman" w:hAnsi="Times New Roman" w:cs="Times New Roman"/>
          <w:sz w:val="22"/>
        </w:rPr>
        <w:t xml:space="preserve">Additionally, </w:t>
      </w:r>
      <w:proofErr w:type="spellStart"/>
      <w:r w:rsidR="00A375E6" w:rsidRPr="006258C2">
        <w:rPr>
          <w:rFonts w:ascii="Times New Roman" w:hAnsi="Times New Roman" w:cs="Times New Roman"/>
          <w:sz w:val="22"/>
        </w:rPr>
        <w:t>Latella</w:t>
      </w:r>
      <w:proofErr w:type="spellEnd"/>
      <w:r w:rsidR="00A375E6" w:rsidRPr="006258C2">
        <w:rPr>
          <w:rFonts w:ascii="Times New Roman" w:hAnsi="Times New Roman" w:cs="Times New Roman"/>
          <w:sz w:val="22"/>
        </w:rPr>
        <w:t xml:space="preserve"> et al. successfully edited the human Rhodopsin (RHO) gene by </w:t>
      </w:r>
      <w:r w:rsidR="00A375E6" w:rsidRPr="006258C2">
        <w:rPr>
          <w:rFonts w:ascii="Times New Roman" w:hAnsi="Times New Roman" w:cs="Times New Roman"/>
          <w:sz w:val="22"/>
        </w:rPr>
        <w:lastRenderedPageBreak/>
        <w:t>electroporation of plasmid-based CRISPR/Cas9 in P23H transgenic mouse model for autosomal dominant RP, and confirmed its efficacy as a genetic engineering tool in photoreceptor cells</w:t>
      </w:r>
      <w:r w:rsidR="00D83E6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Latella&lt;/Author&gt;&lt;Year&gt;2016&lt;/Year&gt;&lt;RecNum&gt;337&lt;/RecNum&gt;&lt;DisplayText&gt;&lt;style face="superscript"&gt;166&lt;/style&gt;&lt;/DisplayText&gt;&lt;record&gt;&lt;rec-number&gt;337&lt;/rec-number&gt;&lt;foreign-keys&gt;&lt;key app="EN" db-id="5z9perza8fr99ne2xvzvtzfddwts9vw2v9ft" timestamp="1567251336"&gt;337&lt;/key&gt;&lt;/foreign-keys&gt;&lt;ref-type name="Journal Article"&gt;17&lt;/ref-type&gt;&lt;contributors&gt;&lt;authors&gt;&lt;author&gt;Latella, M. C.&lt;/author&gt;&lt;author&gt;Di Salvo, M. T.&lt;/author&gt;&lt;author&gt;Cocchiarella, F.&lt;/author&gt;&lt;author&gt;Benati, D.&lt;/author&gt;&lt;author&gt;Grisendi, G.&lt;/author&gt;&lt;author&gt;Comitato, A.&lt;/author&gt;&lt;author&gt;Marigo, V.&lt;/author&gt;&lt;author&gt;Recchia, A.&lt;/author&gt;&lt;/authors&gt;&lt;/contributors&gt;&lt;auth-address&gt;Department of Life Sciences, Centre for Regenerative Medicine, University of Modena and Reggio Emilia, Modena, Italy.&amp;#xD;Department of Life Sciences, University of Modena and Reggio Emilia, Modena, Italy.&amp;#xD;Department of Medical and Surgical Sciences for Children &amp;amp; Adults, Laboratory of Cellular Therapies, University Hospital of Modena and Reggio Emilia, Modena, Italy.&lt;/auth-address&gt;&lt;titles&gt;&lt;title&gt;In vivo Editing of the Human Mutant Rhodopsin Gene by Electroporation of Plasmid-based CRISPR/Cas9 in the Mouse Retina&lt;/title&gt;&lt;secondary-title&gt;Mol Ther Nucleic Acids&lt;/secondary-title&gt;&lt;alt-title&gt;Molecular therapy. Nucleic acids&lt;/alt-title&gt;&lt;/titles&gt;&lt;periodical&gt;&lt;full-title&gt;Mol Ther Nucleic Acids&lt;/full-title&gt;&lt;abbr-1&gt;Molecular therapy. Nucleic acids&lt;/abbr-1&gt;&lt;/periodical&gt;&lt;alt-periodical&gt;&lt;full-title&gt;Mol Ther Nucleic Acids&lt;/full-title&gt;&lt;abbr-1&gt;Molecular therapy. Nucleic acids&lt;/abbr-1&gt;&lt;/alt-periodical&gt;&lt;pages&gt;e389&lt;/pages&gt;&lt;volume&gt;5&lt;/volume&gt;&lt;number&gt;11&lt;/number&gt;&lt;edition&gt;2016/11/23&lt;/edition&gt;&lt;dates&gt;&lt;year&gt;2016&lt;/year&gt;&lt;pub-dates&gt;&lt;date&gt;Nov 22&lt;/date&gt;&lt;/pub-dates&gt;&lt;/dates&gt;&lt;isbn&gt;2162-2531 (Print)&lt;/isbn&gt;&lt;accession-num&gt;27874856&lt;/accession-num&gt;&lt;urls&gt;&lt;/urls&gt;&lt;custom2&gt;PMC5155324&lt;/custom2&gt;&lt;electronic-resource-num&gt;10.1038/mtna.2016.92&lt;/electronic-resource-num&gt;&lt;remote-database-provider&gt;NLM&lt;/remote-database-provider&gt;&lt;language&gt;eng&lt;/language&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6</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A375E6" w:rsidRPr="006258C2">
        <w:rPr>
          <w:rFonts w:ascii="Times New Roman" w:hAnsi="Times New Roman" w:cs="Times New Roman"/>
          <w:sz w:val="22"/>
        </w:rPr>
        <w:t>which strongly demonstrates that CRISPR/Cas9 system is a</w:t>
      </w:r>
      <w:r w:rsidR="00A375E6" w:rsidRPr="006258C2">
        <w:rPr>
          <w:rFonts w:ascii="Times New Roman" w:hAnsi="Times New Roman" w:cs="Times New Roman" w:hint="eastAsia"/>
          <w:sz w:val="22"/>
        </w:rPr>
        <w:t>n</w:t>
      </w:r>
      <w:r w:rsidR="00A375E6" w:rsidRPr="006258C2">
        <w:rPr>
          <w:rFonts w:ascii="Times New Roman" w:hAnsi="Times New Roman" w:cs="Times New Roman"/>
          <w:sz w:val="22"/>
        </w:rPr>
        <w:t xml:space="preserve"> </w:t>
      </w:r>
      <w:r w:rsidR="00A375E6" w:rsidRPr="006258C2">
        <w:rPr>
          <w:rFonts w:ascii="Times New Roman" w:hAnsi="Times New Roman" w:cs="Times New Roman" w:hint="eastAsia"/>
          <w:sz w:val="22"/>
        </w:rPr>
        <w:t>efficient</w:t>
      </w:r>
      <w:r w:rsidR="00A375E6" w:rsidRPr="006258C2">
        <w:rPr>
          <w:rFonts w:ascii="Times New Roman" w:hAnsi="Times New Roman" w:cs="Times New Roman"/>
          <w:sz w:val="22"/>
        </w:rPr>
        <w:t xml:space="preserve"> and promising therapeutic tool for retinal degeneration such as RP. Suzuki et al. also figured out a CRISPR/Cas9 mediated homology-independent targeted integration (HITI) strategy, and demonstrated its efficacy in ameliorat</w:t>
      </w:r>
      <w:r w:rsidR="00A375E6" w:rsidRPr="006258C2">
        <w:rPr>
          <w:rFonts w:ascii="Times New Roman" w:hAnsi="Times New Roman" w:cs="Times New Roman" w:hint="eastAsia"/>
          <w:sz w:val="22"/>
        </w:rPr>
        <w:t>ing</w:t>
      </w:r>
      <w:r w:rsidR="00A375E6" w:rsidRPr="006258C2">
        <w:rPr>
          <w:rFonts w:ascii="Times New Roman" w:hAnsi="Times New Roman" w:cs="Times New Roman"/>
          <w:sz w:val="22"/>
        </w:rPr>
        <w:t xml:space="preserve"> visual function in a rat model of RP</w:t>
      </w:r>
      <w:r w:rsidR="00D83E6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TdXp1a2k8L0F1dGhvcj48WWVhcj4yMDE2PC9ZZWFyPjxS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E0NC0xNDk8L3BhZ2VzPjx2b2x1bWU+NTQw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TdXp1a2k8L0F1dGhvcj48WWVhcj4yMDE2PC9ZZWFyPjxS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7</w:t>
      </w:r>
      <w:r w:rsidRPr="006258C2">
        <w:rPr>
          <w:rFonts w:ascii="Times New Roman" w:hAnsi="Times New Roman" w:cs="Times New Roman"/>
          <w:sz w:val="22"/>
        </w:rPr>
        <w:fldChar w:fldCharType="end"/>
      </w:r>
      <w:r w:rsidR="003B0A5A" w:rsidRPr="006258C2">
        <w:t xml:space="preserve"> </w:t>
      </w:r>
      <w:r w:rsidR="003B0A5A" w:rsidRPr="006258C2">
        <w:rPr>
          <w:rFonts w:ascii="Times New Roman" w:hAnsi="Times New Roman" w:cs="Times New Roman"/>
          <w:sz w:val="22"/>
        </w:rPr>
        <w:t>HITI is a targeted integration mediated by NHEJ and this study is the first time that HITI c</w:t>
      </w:r>
      <w:r w:rsidR="003B0A5A" w:rsidRPr="006258C2">
        <w:rPr>
          <w:rFonts w:ascii="Times New Roman" w:hAnsi="Times New Roman" w:cs="Times New Roman" w:hint="eastAsia"/>
          <w:sz w:val="22"/>
        </w:rPr>
        <w:t>ould</w:t>
      </w:r>
      <w:r w:rsidR="003B0A5A" w:rsidRPr="006258C2">
        <w:rPr>
          <w:rFonts w:ascii="Times New Roman" w:hAnsi="Times New Roman" w:cs="Times New Roman"/>
          <w:sz w:val="22"/>
        </w:rPr>
        <w:t xml:space="preserve"> play a role in non-mitotic cells.</w:t>
      </w:r>
      <w:r w:rsidR="00FE6366" w:rsidRPr="006258C2">
        <w:t xml:space="preserve"> </w:t>
      </w:r>
      <w:r w:rsidR="00FE6366" w:rsidRPr="006258C2">
        <w:rPr>
          <w:rFonts w:ascii="Times New Roman" w:hAnsi="Times New Roman" w:cs="Times New Roman"/>
          <w:sz w:val="22"/>
        </w:rPr>
        <w:t>The advantage of HITI technology is that it can be applied to any targeted genome engineering system, not just CRISPR/Cas9.</w:t>
      </w:r>
    </w:p>
    <w:p w14:paraId="5B602AA9" w14:textId="401756EB" w:rsidR="00EB1C71" w:rsidRPr="006258C2" w:rsidRDefault="00A375E6" w:rsidP="00A375E6">
      <w:pPr>
        <w:spacing w:line="480" w:lineRule="auto"/>
        <w:ind w:firstLineChars="200" w:firstLine="440"/>
        <w:rPr>
          <w:rFonts w:ascii="Times New Roman" w:hAnsi="Times New Roman" w:cs="Times New Roman"/>
          <w:sz w:val="22"/>
        </w:rPr>
      </w:pPr>
      <w:r w:rsidRPr="006258C2">
        <w:rPr>
          <w:rFonts w:ascii="Times New Roman" w:hAnsi="Times New Roman" w:cs="Times New Roman" w:hint="eastAsia"/>
          <w:sz w:val="22"/>
        </w:rPr>
        <w:t>C</w:t>
      </w:r>
      <w:r w:rsidRPr="006258C2">
        <w:rPr>
          <w:rFonts w:ascii="Times New Roman" w:hAnsi="Times New Roman" w:cs="Times New Roman"/>
          <w:sz w:val="22"/>
        </w:rPr>
        <w:t xml:space="preserve">ombination of CRISPR/Cas9 technology and other methods provides new avenues for the treatment of related eye diseases, such as AAV and iPSCs. </w:t>
      </w:r>
      <w:proofErr w:type="spellStart"/>
      <w:r w:rsidRPr="006258C2">
        <w:rPr>
          <w:rFonts w:ascii="Times New Roman" w:hAnsi="Times New Roman" w:cs="Times New Roman"/>
          <w:sz w:val="22"/>
        </w:rPr>
        <w:t>Bassuk</w:t>
      </w:r>
      <w:proofErr w:type="spellEnd"/>
      <w:r w:rsidRPr="006258C2">
        <w:rPr>
          <w:rFonts w:ascii="Times New Roman" w:hAnsi="Times New Roman" w:cs="Times New Roman"/>
          <w:sz w:val="22"/>
        </w:rPr>
        <w:t xml:space="preserve"> et al. firstly reported that CRISPR/Cas9 precisely repair retinitis pigmentosa </w:t>
      </w:r>
      <w:proofErr w:type="spellStart"/>
      <w:r w:rsidRPr="006258C2">
        <w:rPr>
          <w:rFonts w:ascii="Times New Roman" w:hAnsi="Times New Roman" w:cs="Times New Roman"/>
          <w:sz w:val="22"/>
        </w:rPr>
        <w:t>GTpase</w:t>
      </w:r>
      <w:proofErr w:type="spellEnd"/>
      <w:r w:rsidRPr="006258C2">
        <w:rPr>
          <w:rFonts w:ascii="Times New Roman" w:hAnsi="Times New Roman" w:cs="Times New Roman"/>
          <w:sz w:val="22"/>
        </w:rPr>
        <w:t xml:space="preserve"> regulator (RPGF) point mutation, which causes X-linked RP in patient-specific iPSCs; this supports that combining gene editing with autologous iPSCs could be a personalized iPSCs transplantation strategy for therapies of various retinal degeneration</w:t>
      </w:r>
      <w:r w:rsidR="00894593" w:rsidRPr="006258C2">
        <w:rPr>
          <w:rFonts w:ascii="Times New Roman" w:hAnsi="Times New Roman" w:cs="Times New Roman"/>
          <w:sz w:val="22"/>
        </w:rPr>
        <w:t>.</w:t>
      </w:r>
      <w:r w:rsidR="009340D0" w:rsidRPr="006258C2">
        <w:rPr>
          <w:rFonts w:ascii="Times New Roman" w:hAnsi="Times New Roman" w:cs="Times New Roman"/>
          <w:sz w:val="22"/>
        </w:rPr>
        <w:fldChar w:fldCharType="begin">
          <w:fldData xml:space="preserve">PEVuZE5vdGU+PENpdGU+PEF1dGhvcj5CYXNzdWs8L0F1dGhvcj48WWVhcj4yMDE2PC9ZZWFyPjxS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CYXNzdWs8L0F1dGhvcj48WWVhcj4yMDE2PC9ZZWFyPjxS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9340D0" w:rsidRPr="006258C2">
        <w:rPr>
          <w:rFonts w:ascii="Times New Roman" w:hAnsi="Times New Roman" w:cs="Times New Roman"/>
          <w:sz w:val="22"/>
        </w:rPr>
      </w:r>
      <w:r w:rsidR="009340D0"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8</w:t>
      </w:r>
      <w:r w:rsidR="009340D0" w:rsidRPr="006258C2">
        <w:rPr>
          <w:rFonts w:ascii="Times New Roman" w:hAnsi="Times New Roman" w:cs="Times New Roman"/>
          <w:sz w:val="22"/>
        </w:rPr>
        <w:fldChar w:fldCharType="end"/>
      </w:r>
      <w:r w:rsidR="009340D0" w:rsidRPr="006258C2">
        <w:rPr>
          <w:rFonts w:ascii="Times New Roman" w:hAnsi="Times New Roman" w:cs="Times New Roman"/>
          <w:sz w:val="22"/>
        </w:rPr>
        <w:t xml:space="preserve"> </w:t>
      </w:r>
      <w:r w:rsidRPr="006258C2">
        <w:rPr>
          <w:rFonts w:ascii="Times New Roman" w:hAnsi="Times New Roman" w:cs="Times New Roman"/>
          <w:sz w:val="22"/>
        </w:rPr>
        <w:t xml:space="preserve">Similarly, Deng et al. found that iPSC-derived retinal organoids from three </w:t>
      </w:r>
      <w:r w:rsidRPr="006258C2">
        <w:rPr>
          <w:rFonts w:ascii="Times New Roman" w:hAnsi="Times New Roman" w:cs="Times New Roman" w:hint="eastAsia"/>
          <w:sz w:val="22"/>
        </w:rPr>
        <w:t>RP</w:t>
      </w:r>
      <w:r w:rsidRPr="006258C2">
        <w:rPr>
          <w:rFonts w:ascii="Times New Roman" w:hAnsi="Times New Roman" w:cs="Times New Roman"/>
          <w:sz w:val="22"/>
        </w:rPr>
        <w:t xml:space="preserve"> patients with different frameshift mutations in RPGR gene have significant defects in photoreceptor, including morphology, localization, and electrophysiological activity. </w:t>
      </w:r>
      <w:r w:rsidRPr="006258C2">
        <w:rPr>
          <w:rFonts w:ascii="Times New Roman" w:hAnsi="Times New Roman" w:cs="Times New Roman" w:hint="eastAsia"/>
          <w:sz w:val="22"/>
        </w:rPr>
        <w:t>C</w:t>
      </w:r>
      <w:r w:rsidRPr="006258C2">
        <w:rPr>
          <w:rFonts w:ascii="Times New Roman" w:hAnsi="Times New Roman" w:cs="Times New Roman"/>
          <w:sz w:val="22"/>
        </w:rPr>
        <w:t>orrection of RPGR mutation via CRISPR/Cas9</w:t>
      </w:r>
      <w:r w:rsidRPr="006258C2">
        <w:rPr>
          <w:rFonts w:ascii="Times New Roman" w:hAnsi="Times New Roman" w:cs="Times New Roman" w:hint="eastAsia"/>
          <w:sz w:val="22"/>
        </w:rPr>
        <w:t xml:space="preserve"> </w:t>
      </w:r>
      <w:r w:rsidRPr="006258C2">
        <w:rPr>
          <w:rFonts w:ascii="Times New Roman" w:hAnsi="Times New Roman" w:cs="Times New Roman"/>
          <w:sz w:val="22"/>
        </w:rPr>
        <w:t>reverses ciliopathy and rescues photoreceptor loss, which indicates CRISPR/Cas9 to be an adopted mutation repair strategy.</w:t>
      </w:r>
      <w:r w:rsidR="009340D0" w:rsidRPr="006258C2">
        <w:rPr>
          <w:rFonts w:ascii="Times New Roman" w:hAnsi="Times New Roman" w:cs="Times New Roman"/>
          <w:sz w:val="22"/>
        </w:rPr>
        <w:fldChar w:fldCharType="begin">
          <w:fldData xml:space="preserve">PEVuZE5vdGU+PENpdGU+PEF1dGhvcj5EZW5nPC9BdXRob3I+PFllYXI+MjAxODwvWWVhcj48UmVj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EZW5nPC9BdXRob3I+PFllYXI+MjAxODwvWWVhcj48UmVj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9340D0" w:rsidRPr="006258C2">
        <w:rPr>
          <w:rFonts w:ascii="Times New Roman" w:hAnsi="Times New Roman" w:cs="Times New Roman"/>
          <w:sz w:val="22"/>
        </w:rPr>
      </w:r>
      <w:r w:rsidR="009340D0"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9</w:t>
      </w:r>
      <w:r w:rsidR="009340D0" w:rsidRPr="006258C2">
        <w:rPr>
          <w:rFonts w:ascii="Times New Roman" w:hAnsi="Times New Roman" w:cs="Times New Roman"/>
          <w:sz w:val="22"/>
        </w:rPr>
        <w:fldChar w:fldCharType="end"/>
      </w:r>
    </w:p>
    <w:p w14:paraId="572A78E6" w14:textId="347F8EE7" w:rsidR="00F3214C" w:rsidRPr="006258C2" w:rsidRDefault="00A375E6" w:rsidP="00A375E6">
      <w:pPr>
        <w:spacing w:line="480" w:lineRule="auto"/>
        <w:ind w:firstLineChars="200" w:firstLine="440"/>
        <w:rPr>
          <w:rFonts w:ascii="Times New Roman" w:hAnsi="Times New Roman" w:cs="Times New Roman"/>
          <w:sz w:val="22"/>
        </w:rPr>
      </w:pPr>
      <w:r w:rsidRPr="006258C2">
        <w:rPr>
          <w:rFonts w:ascii="Times New Roman" w:hAnsi="Times New Roman" w:cs="Times New Roman"/>
          <w:sz w:val="22"/>
        </w:rPr>
        <w:t>LCA is a congenital retinal dystrophy, which causes significant vision loss at an early age</w:t>
      </w:r>
      <w:r w:rsidR="00D379F0" w:rsidRPr="006258C2">
        <w:rPr>
          <w:rFonts w:ascii="Times New Roman" w:hAnsi="Times New Roman" w:cs="Times New Roman"/>
          <w:sz w:val="22"/>
        </w:rPr>
        <w:t>.</w:t>
      </w:r>
      <w:r w:rsidR="0094371E" w:rsidRPr="006258C2">
        <w:rPr>
          <w:rFonts w:ascii="Times New Roman" w:hAnsi="Times New Roman" w:cs="Times New Roman"/>
          <w:sz w:val="22"/>
        </w:rPr>
        <w:fldChar w:fldCharType="begin">
          <w:fldData xml:space="preserve">PEVuZE5vdGU+PENpdGU+PEF1dGhvcj5MaWFvPC9BdXRob3I+PFllYXI+MjAxNDwvWWVhcj48UmVj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TYzLTcxPC9wYWdlcz48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aWFvPC9BdXRob3I+PFllYXI+MjAxNDwvWWVhcj48UmVj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94371E" w:rsidRPr="006258C2">
        <w:rPr>
          <w:rFonts w:ascii="Times New Roman" w:hAnsi="Times New Roman" w:cs="Times New Roman"/>
          <w:sz w:val="22"/>
        </w:rPr>
      </w:r>
      <w:r w:rsidR="0094371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0</w:t>
      </w:r>
      <w:r w:rsidR="0094371E" w:rsidRPr="006258C2">
        <w:rPr>
          <w:rFonts w:ascii="Times New Roman" w:hAnsi="Times New Roman" w:cs="Times New Roman"/>
          <w:sz w:val="22"/>
        </w:rPr>
        <w:fldChar w:fldCharType="end"/>
      </w:r>
      <w:r w:rsidR="0094371E" w:rsidRPr="006258C2">
        <w:rPr>
          <w:rFonts w:ascii="Times New Roman" w:hAnsi="Times New Roman" w:cs="Times New Roman"/>
          <w:sz w:val="22"/>
        </w:rPr>
        <w:t xml:space="preserve"> </w:t>
      </w:r>
      <w:r w:rsidRPr="006258C2">
        <w:rPr>
          <w:rFonts w:ascii="Times New Roman" w:hAnsi="Times New Roman" w:cs="Times New Roman"/>
          <w:sz w:val="22"/>
        </w:rPr>
        <w:t xml:space="preserve">To verify that mutation in human KCNJ13 causes LCA, Zhong et al. </w:t>
      </w:r>
      <w:r w:rsidRPr="006258C2">
        <w:rPr>
          <w:rFonts w:ascii="Times New Roman" w:hAnsi="Times New Roman" w:cs="Times New Roman" w:hint="eastAsia"/>
          <w:sz w:val="22"/>
        </w:rPr>
        <w:t xml:space="preserve">employed </w:t>
      </w:r>
      <w:r w:rsidRPr="006258C2">
        <w:rPr>
          <w:rFonts w:ascii="Times New Roman" w:hAnsi="Times New Roman" w:cs="Times New Roman"/>
          <w:sz w:val="22"/>
        </w:rPr>
        <w:t xml:space="preserve">CRISPR/Cas9 to create Kcnj13 mutant mice by zygote injection with sgRNA and spCas9 </w:t>
      </w:r>
      <w:r w:rsidRPr="006258C2">
        <w:rPr>
          <w:rFonts w:ascii="Times New Roman" w:hAnsi="Times New Roman" w:cs="Times New Roman"/>
          <w:sz w:val="22"/>
        </w:rPr>
        <w:lastRenderedPageBreak/>
        <w:t xml:space="preserve">mRNA. Kcnj13 mutant mice </w:t>
      </w:r>
      <w:r w:rsidRPr="006258C2">
        <w:rPr>
          <w:rFonts w:ascii="Times New Roman" w:hAnsi="Times New Roman" w:cs="Times New Roman" w:hint="eastAsia"/>
          <w:sz w:val="22"/>
        </w:rPr>
        <w:t>showed</w:t>
      </w:r>
      <w:r w:rsidRPr="006258C2">
        <w:rPr>
          <w:rFonts w:ascii="Times New Roman" w:hAnsi="Times New Roman" w:cs="Times New Roman"/>
          <w:sz w:val="22"/>
        </w:rPr>
        <w:t xml:space="preserve"> </w:t>
      </w:r>
      <w:r w:rsidRPr="006258C2">
        <w:rPr>
          <w:rFonts w:ascii="Times New Roman" w:hAnsi="Times New Roman" w:cs="Times New Roman" w:hint="eastAsia"/>
          <w:sz w:val="22"/>
        </w:rPr>
        <w:t>declined</w:t>
      </w:r>
      <w:r w:rsidRPr="006258C2">
        <w:rPr>
          <w:rFonts w:ascii="Times New Roman" w:hAnsi="Times New Roman" w:cs="Times New Roman"/>
          <w:sz w:val="22"/>
        </w:rPr>
        <w:t xml:space="preserve"> response to light, loss of photoreceptor and rhodopsin </w:t>
      </w:r>
      <w:proofErr w:type="spellStart"/>
      <w:r w:rsidRPr="006258C2">
        <w:rPr>
          <w:rFonts w:ascii="Times New Roman" w:hAnsi="Times New Roman" w:cs="Times New Roman"/>
          <w:sz w:val="22"/>
        </w:rPr>
        <w:t>mislocalization</w:t>
      </w:r>
      <w:proofErr w:type="spellEnd"/>
      <w:r w:rsidRPr="006258C2">
        <w:rPr>
          <w:rFonts w:ascii="Times New Roman" w:hAnsi="Times New Roman" w:cs="Times New Roman"/>
          <w:sz w:val="22"/>
        </w:rPr>
        <w:t>, revealing that loss of Kcnj13 function could mimic human LCA phenotypes in mice</w:t>
      </w:r>
      <w:r w:rsidR="00D379F0" w:rsidRPr="006258C2">
        <w:rPr>
          <w:rFonts w:ascii="Times New Roman" w:hAnsi="Times New Roman" w:cs="Times New Roman"/>
          <w:sz w:val="22"/>
        </w:rPr>
        <w:t>.</w:t>
      </w:r>
      <w:r w:rsidR="0094371E" w:rsidRPr="006258C2">
        <w:rPr>
          <w:rFonts w:ascii="Times New Roman" w:hAnsi="Times New Roman" w:cs="Times New Roman"/>
          <w:sz w:val="22"/>
        </w:rPr>
        <w:fldChar w:fldCharType="begin">
          <w:fldData xml:space="preserve">PEVuZE5vdGU+PENpdGU+PEF1dGhvcj5aaG9uZzwvQXV0aG9yPjxZZWFyPjIwMTU8L1llYXI+PFJl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aaG9uZzwvQXV0aG9yPjxZZWFyPjIwMTU8L1llYXI+PFJl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94371E" w:rsidRPr="006258C2">
        <w:rPr>
          <w:rFonts w:ascii="Times New Roman" w:hAnsi="Times New Roman" w:cs="Times New Roman"/>
          <w:sz w:val="22"/>
        </w:rPr>
      </w:r>
      <w:r w:rsidR="0094371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1</w:t>
      </w:r>
      <w:r w:rsidR="0094371E" w:rsidRPr="006258C2">
        <w:rPr>
          <w:rFonts w:ascii="Times New Roman" w:hAnsi="Times New Roman" w:cs="Times New Roman"/>
          <w:sz w:val="22"/>
        </w:rPr>
        <w:fldChar w:fldCharType="end"/>
      </w:r>
      <w:r w:rsidR="0094371E" w:rsidRPr="006258C2">
        <w:rPr>
          <w:rFonts w:ascii="Times New Roman" w:hAnsi="Times New Roman" w:cs="Times New Roman"/>
          <w:sz w:val="22"/>
        </w:rPr>
        <w:t xml:space="preserve"> </w:t>
      </w:r>
      <w:r w:rsidRPr="006258C2">
        <w:rPr>
          <w:rFonts w:ascii="Times New Roman" w:hAnsi="Times New Roman" w:cs="Times New Roman"/>
          <w:sz w:val="22"/>
        </w:rPr>
        <w:t>As demonstrated by Zhong et al., CRISPR/Cas9 could accelerate the study of candidate gene function in biology and disease</w:t>
      </w:r>
      <w:r w:rsidR="00D379F0" w:rsidRPr="006258C2">
        <w:rPr>
          <w:rFonts w:ascii="Times New Roman" w:hAnsi="Times New Roman" w:cs="Times New Roman"/>
          <w:sz w:val="22"/>
        </w:rPr>
        <w:t>.</w:t>
      </w:r>
      <w:r w:rsidR="0094371E" w:rsidRPr="006258C2">
        <w:rPr>
          <w:rFonts w:ascii="Times New Roman" w:hAnsi="Times New Roman" w:cs="Times New Roman"/>
          <w:sz w:val="22"/>
        </w:rPr>
        <w:fldChar w:fldCharType="begin">
          <w:fldData xml:space="preserve">PEVuZE5vdGU+PENpdGU+PEF1dGhvcj5aaG9uZzwvQXV0aG9yPjxZZWFyPjIwMTU8L1llYXI+PFJl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aaG9uZzwvQXV0aG9yPjxZZWFyPjIwMTU8L1llYXI+PFJl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94371E" w:rsidRPr="006258C2">
        <w:rPr>
          <w:rFonts w:ascii="Times New Roman" w:hAnsi="Times New Roman" w:cs="Times New Roman"/>
          <w:sz w:val="22"/>
        </w:rPr>
      </w:r>
      <w:r w:rsidR="0094371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1</w:t>
      </w:r>
      <w:r w:rsidR="0094371E"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proofErr w:type="spellStart"/>
      <w:r w:rsidRPr="006258C2">
        <w:rPr>
          <w:rFonts w:ascii="Times New Roman" w:hAnsi="Times New Roman" w:cs="Times New Roman"/>
          <w:sz w:val="22"/>
        </w:rPr>
        <w:t>Centrosomal</w:t>
      </w:r>
      <w:proofErr w:type="spellEnd"/>
      <w:r w:rsidRPr="006258C2">
        <w:rPr>
          <w:rFonts w:ascii="Times New Roman" w:hAnsi="Times New Roman" w:cs="Times New Roman"/>
          <w:sz w:val="22"/>
        </w:rPr>
        <w:t xml:space="preserve"> protein 290 </w:t>
      </w:r>
      <w:proofErr w:type="spellStart"/>
      <w:r w:rsidRPr="006258C2">
        <w:rPr>
          <w:rFonts w:ascii="Times New Roman" w:hAnsi="Times New Roman" w:cs="Times New Roman"/>
          <w:sz w:val="22"/>
        </w:rPr>
        <w:t>kDa</w:t>
      </w:r>
      <w:proofErr w:type="spellEnd"/>
      <w:r w:rsidRPr="006258C2">
        <w:rPr>
          <w:rFonts w:ascii="Times New Roman" w:hAnsi="Times New Roman" w:cs="Times New Roman"/>
          <w:sz w:val="22"/>
        </w:rPr>
        <w:t xml:space="preserve"> (CEP290) gene, the most frequent mutat</w:t>
      </w:r>
      <w:r w:rsidRPr="006258C2">
        <w:rPr>
          <w:rFonts w:ascii="Times New Roman" w:hAnsi="Times New Roman" w:cs="Times New Roman" w:hint="eastAsia"/>
          <w:sz w:val="22"/>
        </w:rPr>
        <w:t>ion</w:t>
      </w:r>
      <w:r w:rsidRPr="006258C2">
        <w:rPr>
          <w:rFonts w:ascii="Times New Roman" w:hAnsi="Times New Roman" w:cs="Times New Roman"/>
          <w:sz w:val="22"/>
        </w:rPr>
        <w:t xml:space="preserve"> in LCA, causes the most common subtype of LCA that is referred to as LCA10. However, the large size of CEP290 exceeding the capacity of AAVs delivery prevents the use of this delivery platform. To overcome this capacity limitation, </w:t>
      </w:r>
      <w:proofErr w:type="spellStart"/>
      <w:r w:rsidRPr="006258C2">
        <w:rPr>
          <w:rFonts w:ascii="Times New Roman" w:hAnsi="Times New Roman" w:cs="Times New Roman"/>
          <w:sz w:val="22"/>
        </w:rPr>
        <w:t>Ruan</w:t>
      </w:r>
      <w:proofErr w:type="spellEnd"/>
      <w:r w:rsidRPr="006258C2">
        <w:rPr>
          <w:rFonts w:ascii="Times New Roman" w:hAnsi="Times New Roman" w:cs="Times New Roman"/>
          <w:sz w:val="22"/>
        </w:rPr>
        <w:t xml:space="preserve"> et al. used a dual recombinant AAV vectors to induce CRISPR/Cas9 mediated deletion of a specific intronic fragment of Cep290 gene in mouse photoreceptors</w:t>
      </w:r>
      <w:r w:rsidR="00D379F0" w:rsidRPr="006258C2">
        <w:rPr>
          <w:rFonts w:ascii="Times New Roman" w:hAnsi="Times New Roman" w:cs="Times New Roman"/>
          <w:sz w:val="22"/>
        </w:rPr>
        <w:t>.</w:t>
      </w:r>
      <w:r w:rsidR="0094371E" w:rsidRPr="006258C2">
        <w:rPr>
          <w:rFonts w:ascii="Times New Roman" w:hAnsi="Times New Roman" w:cs="Times New Roman"/>
          <w:sz w:val="22"/>
        </w:rPr>
        <w:fldChar w:fldCharType="begin">
          <w:fldData xml:space="preserve">PEVuZE5vdGU+PENpdGU+PEF1dGhvcj5SdWFuPC9BdXRob3I+PFllYXI+MjAxNzwvWWVhcj48UmVj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SdWFuPC9BdXRob3I+PFllYXI+MjAxNzwvWWVhcj48UmVj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94371E" w:rsidRPr="006258C2">
        <w:rPr>
          <w:rFonts w:ascii="Times New Roman" w:hAnsi="Times New Roman" w:cs="Times New Roman"/>
          <w:sz w:val="22"/>
        </w:rPr>
      </w:r>
      <w:r w:rsidR="0094371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2</w:t>
      </w:r>
      <w:r w:rsidR="0094371E" w:rsidRPr="006258C2">
        <w:rPr>
          <w:rFonts w:ascii="Times New Roman" w:hAnsi="Times New Roman" w:cs="Times New Roman"/>
          <w:sz w:val="22"/>
        </w:rPr>
        <w:fldChar w:fldCharType="end"/>
      </w:r>
      <w:r w:rsidR="0094371E" w:rsidRPr="006258C2">
        <w:rPr>
          <w:rFonts w:ascii="Times New Roman" w:hAnsi="Times New Roman" w:cs="Times New Roman"/>
          <w:sz w:val="22"/>
        </w:rPr>
        <w:t xml:space="preserve"> </w:t>
      </w:r>
      <w:r w:rsidRPr="006258C2">
        <w:rPr>
          <w:rFonts w:ascii="Times New Roman" w:hAnsi="Times New Roman" w:cs="Times New Roman"/>
          <w:sz w:val="22"/>
        </w:rPr>
        <w:t>Additionally, using smaller S. aureus CRISPR/Cas9 system enables a single AAV vector to deliver Cas9 gene and two gRNAs, which performs a dual-cut excision of the CEP290 mutation-containing region in primary fibroblasts from LCA10 patient</w:t>
      </w:r>
      <w:r w:rsidR="00D379F0" w:rsidRPr="006258C2">
        <w:rPr>
          <w:rFonts w:ascii="Times New Roman" w:hAnsi="Times New Roman" w:cs="Times New Roman"/>
          <w:sz w:val="22"/>
        </w:rPr>
        <w:t>.</w:t>
      </w:r>
      <w:r w:rsidR="0094371E"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ho&lt;/Author&gt;&lt;Year&gt;2017&lt;/Year&gt;&lt;RecNum&gt;494&lt;/RecNum&gt;&lt;DisplayText&gt;&lt;style face="superscript"&gt;164&lt;/style&gt;&lt;/DisplayText&gt;&lt;record&gt;&lt;rec-number&gt;494&lt;/rec-number&gt;&lt;foreign-keys&gt;&lt;key app="EN" db-id="d2r9z9x58pzr2pe20aspf2sazw0as2xts2p0" timestamp="1566898984"&gt;494&lt;/key&gt;&lt;/foreign-keys&gt;&lt;ref-type name="Journal Article"&gt;17&lt;/ref-type&gt;&lt;contributors&gt;&lt;authors&gt;&lt;author&gt;Cho, G. Y.&lt;/author&gt;&lt;author&gt;Abdulla, Y.&lt;/author&gt;&lt;author&gt;Sengillo, J. D.&lt;/author&gt;&lt;author&gt;Justus, S.&lt;/author&gt;&lt;author&gt;Schaefer, K. A.&lt;/author&gt;&lt;author&gt;Bassuk, A. G.&lt;/author&gt;&lt;author&gt;Tsang, S. H.&lt;/author&gt;&lt;author&gt;Mahajan, V. B.&lt;/author&gt;&lt;/authors&gt;&lt;/contributors&gt;&lt;auth-address&gt;Department of Pathology &amp;amp; Cell Biology, Institute of Human Nutrition, College of Physicians and Surgeons, Columbia University, New York, NY, USA.&amp;#xD;School of Medicine, The University of Jordan, Amman, Jordan.&amp;#xD;State University of New York Downstate Medical Center, Brooklyn, NY, USA.&amp;#xD;Jonas Children&amp;apos;s Vision Care, and Bernard &amp;amp; Shirlee Brown Glaucoma Laboratory, Department of Ophthalmology, Columbia University Medical Center, New York, NY, USA.&amp;#xD;Department of Ophthalmology and Visual Sciences, University of Iowa, Iowa City, IA, USA.&amp;#xD;Department of Pediatrics and Neurology, University of Iowa, Iowa City, IA, USA.&amp;#xD;Department of Ophthalmology, Byers Eye Institute, Stanford University, Palo Alto, CA, USA.&lt;/auth-address&gt;&lt;titles&gt;&lt;title&gt;CRISPR-mediated Ophthalmic Genome Surgery&lt;/title&gt;&lt;secondary-title&gt;Curr Ophthalmol Rep&lt;/secondary-title&gt;&lt;/titles&gt;&lt;periodical&gt;&lt;full-title&gt;Curr Ophthalmol Rep&lt;/full-title&gt;&lt;/periodical&gt;&lt;pages&gt;199-206&lt;/pages&gt;&lt;volume&gt;5&lt;/volume&gt;&lt;number&gt;3&lt;/number&gt;&lt;edition&gt;2017/10/03&lt;/edition&gt;&lt;dates&gt;&lt;year&gt;2017&lt;/year&gt;&lt;pub-dates&gt;&lt;date&gt;Sep&lt;/date&gt;&lt;/pub-dates&gt;&lt;/dates&gt;&lt;isbn&gt;(Electronic)&amp;#xD;(Linking)&lt;/isbn&gt;&lt;accession-num&gt;28966884&lt;/accession-num&gt;&lt;urls&gt;&lt;/urls&gt;&lt;custom2&gt;PMC5613978&lt;/custom2&gt;&lt;electronic-resource-num&gt;10.1007/s40135-017-0144-1&lt;/electronic-resource-num&gt;&lt;remote-database-provider&gt;NLM&lt;/remote-database-provider&gt;&lt;/record&gt;&lt;/Cite&gt;&lt;/EndNote&gt;</w:instrText>
      </w:r>
      <w:r w:rsidR="0094371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4</w:t>
      </w:r>
      <w:r w:rsidR="0094371E" w:rsidRPr="006258C2">
        <w:rPr>
          <w:rFonts w:ascii="Times New Roman" w:hAnsi="Times New Roman" w:cs="Times New Roman"/>
          <w:sz w:val="22"/>
        </w:rPr>
        <w:fldChar w:fldCharType="end"/>
      </w:r>
      <w:r w:rsidR="0094371E" w:rsidRPr="006258C2">
        <w:rPr>
          <w:rFonts w:ascii="Times New Roman" w:hAnsi="Times New Roman" w:cs="Times New Roman"/>
          <w:sz w:val="22"/>
        </w:rPr>
        <w:t xml:space="preserve"> </w:t>
      </w:r>
      <w:r w:rsidRPr="006258C2">
        <w:rPr>
          <w:rFonts w:ascii="Times New Roman" w:hAnsi="Times New Roman" w:cs="Times New Roman"/>
          <w:sz w:val="22"/>
        </w:rPr>
        <w:t xml:space="preserve">Recently, </w:t>
      </w:r>
      <w:proofErr w:type="spellStart"/>
      <w:r w:rsidRPr="006258C2">
        <w:rPr>
          <w:rFonts w:ascii="Times New Roman" w:hAnsi="Times New Roman" w:cs="Times New Roman"/>
          <w:sz w:val="22"/>
        </w:rPr>
        <w:t>Maeder</w:t>
      </w:r>
      <w:proofErr w:type="spellEnd"/>
      <w:r w:rsidRPr="006258C2">
        <w:rPr>
          <w:rFonts w:ascii="Times New Roman" w:hAnsi="Times New Roman" w:cs="Times New Roman"/>
          <w:sz w:val="22"/>
        </w:rPr>
        <w:t xml:space="preserve"> et al. developed a candidate genome-editing therapy named EDIT-101 to restore vision loss in LCA10.</w:t>
      </w:r>
      <w:r w:rsidRPr="006258C2">
        <w:rPr>
          <w:rFonts w:ascii="Times New Roman" w:hAnsi="Times New Roman" w:cs="Times New Roman"/>
          <w:sz w:val="22"/>
        </w:rPr>
        <w:fldChar w:fldCharType="begin">
          <w:fldData xml:space="preserve">PEVuZE5vdGU+PENpdGU+PEF1dGhvcj5NYWVkZXI8L0F1dGhvcj48WWVhcj4yMDE5PC9ZZWFyPjxS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YWVkZXI8L0F1dGhvcj48WWVhcj4yMDE5PC9ZZWFyPjxS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3</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y delivered the Staphylococcus aureus Cas9 and CEP290 gRNA to photoreceptor via an AAV5 vector. Humanized CEP290 mice showed rapid and </w:t>
      </w:r>
      <w:r w:rsidRPr="006258C2">
        <w:rPr>
          <w:rFonts w:ascii="Times New Roman" w:hAnsi="Times New Roman" w:cs="Times New Roman" w:hint="eastAsia"/>
          <w:sz w:val="22"/>
        </w:rPr>
        <w:t xml:space="preserve">continuing </w:t>
      </w:r>
      <w:r w:rsidRPr="006258C2">
        <w:rPr>
          <w:rFonts w:ascii="Times New Roman" w:hAnsi="Times New Roman" w:cs="Times New Roman"/>
          <w:sz w:val="22"/>
        </w:rPr>
        <w:t xml:space="preserve">CEP290 gene editing after subretinal delivery of EDIT-101. These extraordinary studies provide a roadmap for the preclinical </w:t>
      </w:r>
      <w:r w:rsidRPr="006258C2">
        <w:rPr>
          <w:rFonts w:ascii="Times New Roman" w:hAnsi="Times New Roman" w:cs="Times New Roman" w:hint="eastAsia"/>
          <w:sz w:val="22"/>
        </w:rPr>
        <w:t>advance</w:t>
      </w:r>
      <w:r w:rsidRPr="006258C2">
        <w:rPr>
          <w:rFonts w:ascii="Times New Roman" w:hAnsi="Times New Roman" w:cs="Times New Roman"/>
          <w:sz w:val="22"/>
        </w:rPr>
        <w:t xml:space="preserve"> of gene therapy for LCA10.</w:t>
      </w:r>
    </w:p>
    <w:p w14:paraId="3AE7EBA3" w14:textId="61158708" w:rsidR="0093730E" w:rsidRPr="006258C2" w:rsidRDefault="00F3214C" w:rsidP="00A375E6">
      <w:pPr>
        <w:spacing w:line="480" w:lineRule="auto"/>
        <w:ind w:firstLineChars="200" w:firstLine="440"/>
        <w:rPr>
          <w:rFonts w:ascii="Times New Roman" w:hAnsi="Times New Roman" w:cs="Times New Roman"/>
          <w:sz w:val="22"/>
        </w:rPr>
      </w:pPr>
      <w:r w:rsidRPr="006258C2">
        <w:rPr>
          <w:rFonts w:ascii="Times New Roman" w:hAnsi="Times New Roman" w:cs="Times New Roman"/>
          <w:sz w:val="22"/>
        </w:rPr>
        <w:t>RB is the most common pediatric eye tumor of the developing retina.</w:t>
      </w:r>
      <w:r w:rsidR="00FF6B6B"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Lee&lt;/Author&gt;&lt;Year&gt;1984&lt;/Year&gt;&lt;RecNum&gt;352&lt;/RecNum&gt;&lt;DisplayText&gt;&lt;style face="superscript"&gt;174&lt;/style&gt;&lt;/DisplayText&gt;&lt;record&gt;&lt;rec-number&gt;352&lt;/rec-number&gt;&lt;foreign-keys&gt;&lt;key app="EN" db-id="5z9perza8fr99ne2xvzvtzfddwts9vw2v9ft" timestamp="1567324598"&gt;352&lt;/key&gt;&lt;/foreign-keys&gt;&lt;ref-type name="Journal Article"&gt;17&lt;/ref-type&gt;&lt;contributors&gt;&lt;authors&gt;&lt;author&gt;Lee, W. H.&lt;/author&gt;&lt;author&gt;Murphree, A. L.&lt;/author&gt;&lt;author&gt;Benedict, W. F.&lt;/author&gt;&lt;/authors&gt;&lt;/contributors&gt;&lt;titles&gt;&lt;title&gt;Expression and amplification of the N-myc gene in primary retinoblastoma&lt;/title&gt;&lt;secondary-title&gt;Nature&lt;/secondary-title&gt;&lt;alt-title&gt;Nature&lt;/alt-title&gt;&lt;/titles&gt;&lt;periodical&gt;&lt;full-title&gt;Nature&lt;/full-title&gt;&lt;/periodical&gt;&lt;alt-periodical&gt;&lt;full-title&gt;Nature&lt;/full-title&gt;&lt;/alt-periodical&gt;&lt;pages&gt;458-60&lt;/pages&gt;&lt;volume&gt;309&lt;/volume&gt;&lt;number&gt;5967&lt;/number&gt;&lt;edition&gt;1984/05/06&lt;/edition&gt;&lt;keywords&gt;&lt;keyword&gt;Base Sequence&lt;/keyword&gt;&lt;keyword&gt;Cell Line&lt;/keyword&gt;&lt;keyword&gt;Cells, Cultured&lt;/keyword&gt;&lt;keyword&gt;Eye Neoplasms/*genetics&lt;/keyword&gt;&lt;keyword&gt;Fibroblasts/analysis&lt;/keyword&gt;&lt;keyword&gt;*Gene Amplification&lt;/keyword&gt;&lt;keyword&gt;Humans&lt;/keyword&gt;&lt;keyword&gt;Karyotyping&lt;/keyword&gt;&lt;keyword&gt;Nucleic Acid Hybridization&lt;/keyword&gt;&lt;keyword&gt;*Oncogenes&lt;/keyword&gt;&lt;keyword&gt;Retinoblastoma/*genetics&lt;/keyword&gt;&lt;/keywords&gt;&lt;dates&gt;&lt;year&gt;1984&lt;/year&gt;&lt;pub-dates&gt;&lt;date&gt;May 31-Jun 6&lt;/date&gt;&lt;/pub-dates&gt;&lt;/dates&gt;&lt;isbn&gt;0028-0836 (Print)&amp;#xD;0028-0836&lt;/isbn&gt;&lt;accession-num&gt;6728001&lt;/accession-num&gt;&lt;urls&gt;&lt;/urls&gt;&lt;electronic-resource-num&gt;10.1038/309458a0&lt;/electronic-resource-num&gt;&lt;remote-database-provider&gt;NLM&lt;/remote-database-provider&gt;&lt;language&gt;eng&lt;/language&gt;&lt;/record&gt;&lt;/Cite&gt;&lt;/EndNote&gt;</w:instrText>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4</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About 1/3 of RB </w:t>
      </w:r>
      <w:r w:rsidR="008C2E69" w:rsidRPr="006258C2">
        <w:rPr>
          <w:rFonts w:ascii="Times New Roman" w:hAnsi="Times New Roman" w:cs="Times New Roman"/>
          <w:sz w:val="22"/>
        </w:rPr>
        <w:t>cases are</w:t>
      </w:r>
      <w:r w:rsidR="00FF6B6B" w:rsidRPr="006258C2">
        <w:rPr>
          <w:rFonts w:ascii="Times New Roman" w:hAnsi="Times New Roman" w:cs="Times New Roman"/>
          <w:sz w:val="22"/>
        </w:rPr>
        <w:t xml:space="preserve"> caused by bi-allelic RB1 mutation or deletion. </w:t>
      </w:r>
      <w:proofErr w:type="spellStart"/>
      <w:r w:rsidR="00FF6B6B" w:rsidRPr="006258C2">
        <w:rPr>
          <w:rFonts w:ascii="Times New Roman" w:hAnsi="Times New Roman" w:cs="Times New Roman"/>
          <w:sz w:val="22"/>
        </w:rPr>
        <w:t>Solin</w:t>
      </w:r>
      <w:proofErr w:type="spellEnd"/>
      <w:r w:rsidR="00FF6B6B" w:rsidRPr="006258C2">
        <w:rPr>
          <w:rFonts w:ascii="Times New Roman" w:hAnsi="Times New Roman" w:cs="Times New Roman"/>
          <w:sz w:val="22"/>
        </w:rPr>
        <w:t xml:space="preserve"> SL et al. has reported that using TALEN gene edi</w:t>
      </w:r>
      <w:r w:rsidR="008C2E69" w:rsidRPr="006258C2">
        <w:rPr>
          <w:rFonts w:ascii="Times New Roman" w:hAnsi="Times New Roman" w:cs="Times New Roman"/>
          <w:sz w:val="22"/>
        </w:rPr>
        <w:t>ti</w:t>
      </w:r>
      <w:r w:rsidR="00FF6B6B" w:rsidRPr="006258C2">
        <w:rPr>
          <w:rFonts w:ascii="Times New Roman" w:hAnsi="Times New Roman" w:cs="Times New Roman"/>
          <w:sz w:val="22"/>
        </w:rPr>
        <w:t xml:space="preserve">ng to inactivate somatic rb1 in adult zebrafish induced </w:t>
      </w:r>
      <w:proofErr w:type="spellStart"/>
      <w:r w:rsidR="00FF6B6B" w:rsidRPr="006258C2">
        <w:rPr>
          <w:rFonts w:ascii="Times New Roman" w:hAnsi="Times New Roman" w:cs="Times New Roman"/>
          <w:sz w:val="22"/>
        </w:rPr>
        <w:t>tumorigensis</w:t>
      </w:r>
      <w:proofErr w:type="spellEnd"/>
      <w:r w:rsidR="00FF6B6B" w:rsidRPr="006258C2">
        <w:rPr>
          <w:rFonts w:ascii="Times New Roman" w:hAnsi="Times New Roman" w:cs="Times New Roman"/>
          <w:sz w:val="22"/>
        </w:rPr>
        <w:t xml:space="preserve"> at high frequency</w:t>
      </w:r>
      <w:r w:rsidR="00D379F0" w:rsidRPr="006258C2">
        <w:rPr>
          <w:rFonts w:ascii="Times New Roman" w:hAnsi="Times New Roman" w:cs="Times New Roman"/>
          <w:sz w:val="22"/>
        </w:rPr>
        <w:t>.</w:t>
      </w:r>
      <w:r w:rsidR="00FF6B6B" w:rsidRPr="006258C2">
        <w:rPr>
          <w:rFonts w:ascii="Times New Roman" w:hAnsi="Times New Roman" w:cs="Times New Roman"/>
          <w:sz w:val="22"/>
        </w:rPr>
        <w:fldChar w:fldCharType="begin">
          <w:fldData xml:space="preserve">PEVuZE5vdGU+PENpdGU+PEF1dGhvcj5Tb2xpbjwvQXV0aG9yPjxZZWFyPjIwMTU8L1llYXI+PFJl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Tb2xpbjwvQXV0aG9yPjxZZWFyPjIwMTU8L1llYXI+PFJl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5</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r w:rsidRPr="006258C2">
        <w:rPr>
          <w:rFonts w:ascii="Times New Roman" w:hAnsi="Times New Roman" w:cs="Times New Roman"/>
          <w:sz w:val="22"/>
        </w:rPr>
        <w:t xml:space="preserve">A highly penetrant and rapid RB preclinical model was reported by </w:t>
      </w:r>
      <w:proofErr w:type="spellStart"/>
      <w:r w:rsidRPr="006258C2">
        <w:rPr>
          <w:rFonts w:ascii="Times New Roman" w:hAnsi="Times New Roman" w:cs="Times New Roman"/>
          <w:sz w:val="22"/>
        </w:rPr>
        <w:t>Naert</w:t>
      </w:r>
      <w:proofErr w:type="spellEnd"/>
      <w:r w:rsidRPr="006258C2">
        <w:rPr>
          <w:rFonts w:ascii="Times New Roman" w:hAnsi="Times New Roman" w:cs="Times New Roman"/>
          <w:sz w:val="22"/>
        </w:rPr>
        <w:t xml:space="preserve"> et al., utilizing CRISPR/Cas9 system to induce knockout of rb1 and retinoblastoma-like 1 (rbl1) in </w:t>
      </w:r>
      <w:r w:rsidRPr="006258C2">
        <w:rPr>
          <w:rFonts w:ascii="Times New Roman" w:hAnsi="Times New Roman" w:cs="Times New Roman"/>
          <w:sz w:val="22"/>
        </w:rPr>
        <w:lastRenderedPageBreak/>
        <w:t>Xenopus tropicalis</w:t>
      </w:r>
      <w:r w:rsidR="00C357D6" w:rsidRPr="006258C2">
        <w:rPr>
          <w:rFonts w:ascii="Times New Roman" w:hAnsi="Times New Roman" w:cs="Times New Roman"/>
          <w:sz w:val="22"/>
        </w:rPr>
        <w:t>.</w:t>
      </w:r>
      <w:r w:rsidR="00FF6B6B" w:rsidRPr="006258C2">
        <w:rPr>
          <w:rFonts w:ascii="Times New Roman" w:hAnsi="Times New Roman" w:cs="Times New Roman"/>
          <w:sz w:val="22"/>
        </w:rPr>
        <w:fldChar w:fldCharType="begin">
          <w:fldData xml:space="preserve">PEVuZE5vdGU+PENpdGU+PEF1dGhvcj5OYWVydDwvQXV0aG9yPjxZZWFyPjIwMTY8L1llYXI+PFJl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OYWVydDwvQXV0aG9yPjxZZWFyPjIwMTY8L1llYXI+PFJl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6</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r w:rsidRPr="006258C2">
        <w:rPr>
          <w:rFonts w:ascii="Times New Roman" w:hAnsi="Times New Roman" w:cs="Times New Roman"/>
          <w:sz w:val="22"/>
        </w:rPr>
        <w:t xml:space="preserve">The animal model showed rapid development of RB, and it will be a good model for early stage drug discovery and rapid therapeutic target identification. Jian Tu et al. generated a pluripotent H1 human embryonic stem cell line with RB1 heterozygous knockout by CRISPR/Cas9 </w:t>
      </w:r>
      <w:proofErr w:type="spellStart"/>
      <w:r w:rsidRPr="006258C2">
        <w:rPr>
          <w:rFonts w:ascii="Times New Roman" w:hAnsi="Times New Roman" w:cs="Times New Roman"/>
          <w:sz w:val="22"/>
        </w:rPr>
        <w:t>nickase</w:t>
      </w:r>
      <w:proofErr w:type="spellEnd"/>
      <w:r w:rsidRPr="006258C2">
        <w:rPr>
          <w:rFonts w:ascii="Times New Roman" w:hAnsi="Times New Roman" w:cs="Times New Roman"/>
          <w:sz w:val="22"/>
        </w:rPr>
        <w:t>, which provides a valuable cell resource for the study of hereditary retinoblastoma.</w:t>
      </w:r>
      <w:r w:rsidR="00FF6B6B" w:rsidRPr="006258C2">
        <w:rPr>
          <w:rFonts w:ascii="Times New Roman" w:hAnsi="Times New Roman" w:cs="Times New Roman"/>
          <w:sz w:val="22"/>
        </w:rPr>
        <w:fldChar w:fldCharType="begin">
          <w:fldData xml:space="preserve">PEVuZE5vdGU+PENpdGU+PEF1dGhvcj5UdTwvQXV0aG9yPjxZZWFyPjIwMTg8L1llYXI+PFJlY051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UdTwvQXV0aG9yPjxZZWFyPjIwMTg8L1llYXI+PFJlY051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7</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proofErr w:type="spellStart"/>
      <w:r w:rsidRPr="006258C2">
        <w:rPr>
          <w:rFonts w:ascii="Times New Roman" w:hAnsi="Times New Roman" w:cs="Times New Roman"/>
          <w:sz w:val="22"/>
        </w:rPr>
        <w:t>Galucoma</w:t>
      </w:r>
      <w:proofErr w:type="spellEnd"/>
      <w:r w:rsidRPr="006258C2">
        <w:rPr>
          <w:rFonts w:ascii="Times New Roman" w:hAnsi="Times New Roman" w:cs="Times New Roman"/>
          <w:sz w:val="22"/>
        </w:rPr>
        <w:t xml:space="preserve"> is the second leading </w:t>
      </w:r>
      <w:r w:rsidRPr="006258C2">
        <w:rPr>
          <w:rFonts w:ascii="Times New Roman" w:hAnsi="Times New Roman" w:cs="Times New Roman" w:hint="eastAsia"/>
          <w:sz w:val="22"/>
        </w:rPr>
        <w:t>cause</w:t>
      </w:r>
      <w:r w:rsidRPr="006258C2">
        <w:rPr>
          <w:rFonts w:ascii="Times New Roman" w:hAnsi="Times New Roman" w:cs="Times New Roman"/>
          <w:sz w:val="22"/>
        </w:rPr>
        <w:t xml:space="preserve"> of blindness worldwide, characterized by elevated intraocular pressure (IOP)</w:t>
      </w:r>
      <w:r w:rsidR="00C357D6" w:rsidRPr="006258C2">
        <w:rPr>
          <w:rFonts w:ascii="Times New Roman" w:hAnsi="Times New Roman" w:cs="Times New Roman"/>
          <w:sz w:val="22"/>
        </w:rPr>
        <w:t>.</w:t>
      </w:r>
      <w:r w:rsidR="00FF6B6B"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Hollands&lt;/Author&gt;&lt;Year&gt;2013&lt;/Year&gt;&lt;RecNum&gt;355&lt;/RecNum&gt;&lt;DisplayText&gt;&lt;style face="superscript"&gt;178&lt;/style&gt;&lt;/DisplayText&gt;&lt;record&gt;&lt;rec-number&gt;355&lt;/rec-number&gt;&lt;foreign-keys&gt;&lt;key app="EN" db-id="5z9perza8fr99ne2xvzvtzfddwts9vw2v9ft" timestamp="1567427042"&gt;355&lt;/key&gt;&lt;/foreign-keys&gt;&lt;ref-type name="Journal Article"&gt;17&lt;/ref-type&gt;&lt;contributors&gt;&lt;authors&gt;&lt;author&gt;Hollands, H.&lt;/author&gt;&lt;author&gt;Johnson, D.&lt;/author&gt;&lt;author&gt;Hollands, S.&lt;/author&gt;&lt;author&gt;Simel, D. L.&lt;/author&gt;&lt;author&gt;Jinapriya, D.&lt;/author&gt;&lt;author&gt;Sharma, S.&lt;/author&gt;&lt;/authors&gt;&lt;/contributors&gt;&lt;auth-address&gt;Department of Ophthalmology, Queen&amp;apos;s University, Kingston, Ontario, Canada. hussein.hollands@yahoo.com&lt;/auth-address&gt;&lt;titles&gt;&lt;title&gt;Do findings on routine examination identify patients at risk for primary open-angle glaucoma? The rational clinical examination systematic review&lt;/title&gt;&lt;secondary-title&gt;Jama&lt;/secondary-title&gt;&lt;alt-title&gt;Jama&lt;/alt-title&gt;&lt;/titles&gt;&lt;periodical&gt;&lt;full-title&gt;Jama&lt;/full-title&gt;&lt;abbr-1&gt;Jama&lt;/abbr-1&gt;&lt;/periodical&gt;&lt;alt-periodical&gt;&lt;full-title&gt;Jama&lt;/full-title&gt;&lt;abbr-1&gt;Jama&lt;/abbr-1&gt;&lt;/alt-periodical&gt;&lt;pages&gt;2035-42&lt;/pages&gt;&lt;volume&gt;309&lt;/volume&gt;&lt;number&gt;19&lt;/number&gt;&lt;edition&gt;2013/05/17&lt;/edition&gt;&lt;keywords&gt;&lt;keyword&gt;Aged&lt;/keyword&gt;&lt;keyword&gt;Aged, 80 and over&lt;/keyword&gt;&lt;keyword&gt;Delayed Diagnosis&lt;/keyword&gt;&lt;keyword&gt;General Practitioners&lt;/keyword&gt;&lt;keyword&gt;Glaucoma, Open-Angle/*diagnosis/epidemiology&lt;/keyword&gt;&lt;keyword&gt;Humans&lt;/keyword&gt;&lt;keyword&gt;Mass Screening/*standards&lt;/keyword&gt;&lt;keyword&gt;Ophthalmology&lt;/keyword&gt;&lt;keyword&gt;Risk Factors&lt;/keyword&gt;&lt;/keywords&gt;&lt;dates&gt;&lt;year&gt;2013&lt;/year&gt;&lt;pub-dates&gt;&lt;date&gt;May 15&lt;/date&gt;&lt;/pub-dates&gt;&lt;/dates&gt;&lt;isbn&gt;0098-7484&lt;/isbn&gt;&lt;accession-num&gt;23677315&lt;/accession-num&gt;&lt;urls&gt;&lt;/urls&gt;&lt;electronic-resource-num&gt;10.1001/jama.2013.5099&lt;/electronic-resource-num&gt;&lt;remote-database-provider&gt;NLM&lt;/remote-database-provider&gt;&lt;language&gt;eng&lt;/language&gt;&lt;/record&gt;&lt;/Cite&gt;&lt;/EndNote&gt;</w:instrText>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8</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r w:rsidRPr="006258C2">
        <w:rPr>
          <w:rFonts w:ascii="Times New Roman" w:hAnsi="Times New Roman" w:cs="Times New Roman"/>
          <w:sz w:val="22"/>
        </w:rPr>
        <w:t>Gain-of-function mutations in myocilin (MYOC) have been reported to commonly cause primary open-angle glaucoma (POAG)</w:t>
      </w:r>
      <w:r w:rsidR="00C357D6" w:rsidRPr="006258C2">
        <w:rPr>
          <w:rFonts w:ascii="Times New Roman" w:hAnsi="Times New Roman" w:cs="Times New Roman"/>
          <w:sz w:val="22"/>
        </w:rPr>
        <w:t>.</w:t>
      </w:r>
      <w:r w:rsidR="00FF6B6B" w:rsidRPr="006258C2">
        <w:rPr>
          <w:rFonts w:ascii="Times New Roman" w:hAnsi="Times New Roman" w:cs="Times New Roman"/>
          <w:sz w:val="22"/>
        </w:rPr>
        <w:fldChar w:fldCharType="begin">
          <w:fldData xml:space="preserve">PEVuZE5vdGU+PENpdGU+PEF1dGhvcj5BbHdhcmQ8L0F1dGhvcj48WWVhcj4xOTk4PC9ZZWFyPjxS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IyLTc8L3Bh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NzcwNy0xMzwvcGFnZXM+PHZvbHVtZT4yMTwvdm9sdW1lPjxudW1iZXI+MjI8L251bWJlcj48ZWRp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BbHdhcmQ8L0F1dGhvcj48WWVhcj4xOTk4PC9ZZWFyPjxS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79-181</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r w:rsidRPr="006258C2">
        <w:rPr>
          <w:rFonts w:ascii="Times New Roman" w:hAnsi="Times New Roman" w:cs="Times New Roman"/>
          <w:sz w:val="22"/>
        </w:rPr>
        <w:t xml:space="preserve">The accumulation of mutated myocilin inside cell leads to activation of unfolded protein response </w:t>
      </w:r>
      <w:r w:rsidRPr="006258C2">
        <w:rPr>
          <w:rFonts w:ascii="Times New Roman" w:hAnsi="Times New Roman" w:cs="Times New Roman" w:hint="eastAsia"/>
          <w:sz w:val="22"/>
        </w:rPr>
        <w:t>(</w:t>
      </w:r>
      <w:r w:rsidRPr="006258C2">
        <w:rPr>
          <w:rFonts w:ascii="Times New Roman" w:hAnsi="Times New Roman" w:cs="Times New Roman"/>
          <w:sz w:val="22"/>
        </w:rPr>
        <w:t>UPR</w:t>
      </w:r>
      <w:r w:rsidRPr="006258C2">
        <w:rPr>
          <w:rFonts w:ascii="Times New Roman" w:hAnsi="Times New Roman" w:cs="Times New Roman" w:hint="eastAsia"/>
          <w:sz w:val="22"/>
        </w:rPr>
        <w:t>)</w:t>
      </w:r>
      <w:r w:rsidRPr="006258C2">
        <w:rPr>
          <w:rFonts w:ascii="Times New Roman" w:hAnsi="Times New Roman" w:cs="Times New Roman"/>
          <w:sz w:val="22"/>
        </w:rPr>
        <w:t xml:space="preserve"> cascade and endoplasmic reticulum (ER) stress in the trabecular meshwork (TM).</w:t>
      </w:r>
      <w:r w:rsidR="00FF6B6B" w:rsidRPr="006258C2">
        <w:rPr>
          <w:rFonts w:ascii="Times New Roman" w:hAnsi="Times New Roman" w:cs="Times New Roman"/>
          <w:sz w:val="22"/>
        </w:rPr>
        <w:fldChar w:fldCharType="begin">
          <w:fldData xml:space="preserve">PEVuZE5vdGU+PENpdGU+PEF1dGhvcj5DYXJib25lPC9BdXRob3I+PFllYXI+MjAwOTwvWWVhcj48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E2PC9wYWdlcz48dm9sdW1lPjQ8L3ZvbHVtZT48bnVtYmVyPjE8L251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1OTItNjAwPC9wYWdlcz48dm9sdW1lPjMxMjwvdm9s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YXJib25lPC9BdXRob3I+PFllYXI+MjAwOTwvWWVhcj48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82,183</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r w:rsidRPr="006258C2">
        <w:rPr>
          <w:rFonts w:ascii="Times New Roman" w:hAnsi="Times New Roman" w:cs="Times New Roman"/>
          <w:sz w:val="22"/>
        </w:rPr>
        <w:t>TM cells are sensitive to chronic ER stress and finally die, resulting in increased IOP and glaucoma</w:t>
      </w:r>
      <w:r w:rsidR="00C357D6" w:rsidRPr="006258C2">
        <w:rPr>
          <w:rFonts w:ascii="Times New Roman" w:hAnsi="Times New Roman" w:cs="Times New Roman"/>
          <w:sz w:val="22"/>
        </w:rPr>
        <w:t>.</w:t>
      </w:r>
      <w:r w:rsidR="00FF6B6B" w:rsidRPr="006258C2">
        <w:rPr>
          <w:rFonts w:ascii="Times New Roman" w:hAnsi="Times New Roman" w:cs="Times New Roman"/>
          <w:sz w:val="22"/>
        </w:rPr>
        <w:fldChar w:fldCharType="begin">
          <w:fldData xml:space="preserve">PEVuZE5vdGU+PENpdGU+PEF1dGhvcj5MaXU8L0F1dGhvcj48WWVhcj4yMDA0PC9ZZWFyPjxSZWNO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ExOTMtMjA0PC9wYWdlcz48dm9sdW1lPjEz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TAwLTk8L3BhZ2VzPjx2b2x1bWU+MTcwPC92b2x1bWU+PG51bWJlcj4xPC9udW1iZXI+PGVkaXRp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aXU8L0F1dGhvcj48WWVhcj4yMDA0PC9ZZWFyPjxSZWNO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84,185</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r w:rsidRPr="006258C2">
        <w:rPr>
          <w:rFonts w:ascii="Times New Roman" w:hAnsi="Times New Roman" w:cs="Times New Roman"/>
          <w:sz w:val="22"/>
        </w:rPr>
        <w:t>Jain et al. knocked down the expression of mutant MYOC in a mouse model of POAG by CRISPR/Cas9, resulting in reduction of ER stress, lower IOP, and preventability of further glaucomatous damage in mouse eyes</w:t>
      </w:r>
      <w:r w:rsidR="00C357D6" w:rsidRPr="006258C2">
        <w:rPr>
          <w:rFonts w:ascii="Times New Roman" w:hAnsi="Times New Roman" w:cs="Times New Roman"/>
          <w:sz w:val="22"/>
        </w:rPr>
        <w:t>.</w:t>
      </w:r>
      <w:r w:rsidR="00FF6B6B" w:rsidRPr="006258C2">
        <w:rPr>
          <w:rFonts w:ascii="Times New Roman" w:hAnsi="Times New Roman" w:cs="Times New Roman"/>
          <w:sz w:val="22"/>
        </w:rPr>
        <w:fldChar w:fldCharType="begin">
          <w:fldData xml:space="preserve">PEVuZE5vdGU+PENpdGU+PEF1dGhvcj5KYWluPC9BdXRob3I+PFllYXI+MjAxNzwvWWVhcj48UmVj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KYWluPC9BdXRob3I+PFllYXI+MjAxNzwvWWVhcj48UmVj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86</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r w:rsidRPr="006258C2">
        <w:rPr>
          <w:rFonts w:ascii="Times New Roman" w:hAnsi="Times New Roman" w:cs="Times New Roman"/>
          <w:sz w:val="22"/>
        </w:rPr>
        <w:t xml:space="preserve">Importantly, they also demonstrated the feasibility of </w:t>
      </w:r>
      <w:r w:rsidRPr="006258C2">
        <w:rPr>
          <w:rFonts w:ascii="Times New Roman" w:hAnsi="Times New Roman" w:cs="Times New Roman" w:hint="eastAsia"/>
          <w:sz w:val="22"/>
        </w:rPr>
        <w:t>utilizing</w:t>
      </w:r>
      <w:r w:rsidRPr="006258C2">
        <w:rPr>
          <w:rFonts w:ascii="Times New Roman" w:hAnsi="Times New Roman" w:cs="Times New Roman"/>
          <w:sz w:val="22"/>
        </w:rPr>
        <w:t xml:space="preserve"> CRISPR/Cas9 in human eyes for glaucoma. A dominant-negative mutation in KRT12</w:t>
      </w:r>
      <w:r w:rsidR="00C357D6" w:rsidRPr="006258C2">
        <w:rPr>
          <w:rFonts w:ascii="Times New Roman" w:hAnsi="Times New Roman" w:cs="Times New Roman"/>
          <w:sz w:val="22"/>
        </w:rPr>
        <w:t>,</w:t>
      </w:r>
      <w:r w:rsidR="00FF6B6B" w:rsidRPr="006258C2">
        <w:rPr>
          <w:rFonts w:ascii="Times New Roman" w:hAnsi="Times New Roman" w:cs="Times New Roman"/>
          <w:sz w:val="22"/>
        </w:rPr>
        <w:fldChar w:fldCharType="begin">
          <w:fldData xml:space="preserve">PEVuZE5vdGU+PENpdGU+PEF1dGhvcj5MaWFvPC9BdXRob3I+PFllYXI+MjAxMTwvWWVhcj48UmVj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ODU4Mjwv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aWFvPC9BdXRob3I+PFllYXI+MjAxMTwvWWVhcj48UmVj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yODU4Mjwv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87</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r w:rsidRPr="006258C2">
        <w:rPr>
          <w:rFonts w:ascii="Times New Roman" w:hAnsi="Times New Roman" w:cs="Times New Roman"/>
          <w:sz w:val="22"/>
        </w:rPr>
        <w:t xml:space="preserve">which </w:t>
      </w:r>
      <w:r w:rsidRPr="006258C2">
        <w:rPr>
          <w:rFonts w:ascii="Times New Roman" w:hAnsi="Times New Roman" w:cs="Times New Roman" w:hint="eastAsia"/>
          <w:sz w:val="22"/>
        </w:rPr>
        <w:t>causes</w:t>
      </w:r>
      <w:r w:rsidRPr="006258C2">
        <w:rPr>
          <w:rFonts w:ascii="Times New Roman" w:hAnsi="Times New Roman" w:cs="Times New Roman"/>
          <w:sz w:val="22"/>
        </w:rPr>
        <w:t xml:space="preserve"> </w:t>
      </w:r>
      <w:proofErr w:type="spellStart"/>
      <w:r w:rsidRPr="006258C2">
        <w:rPr>
          <w:rFonts w:ascii="Times New Roman" w:hAnsi="Times New Roman" w:cs="Times New Roman"/>
          <w:sz w:val="22"/>
        </w:rPr>
        <w:t>Meesmann’s</w:t>
      </w:r>
      <w:proofErr w:type="spellEnd"/>
      <w:r w:rsidRPr="006258C2">
        <w:rPr>
          <w:rFonts w:ascii="Times New Roman" w:hAnsi="Times New Roman" w:cs="Times New Roman"/>
          <w:sz w:val="22"/>
        </w:rPr>
        <w:t xml:space="preserve"> epithelial corneal dystrophy (MECD), results in the occurrence of a novel Streptococcus pyogenes PAM. Courtney et al. designed a sgRNA complementary to the sequence adjacent to this PAM, and found this sgRNA has high effect on decrease in mRNA and protein of KRT12 in vitro</w:t>
      </w:r>
      <w:r w:rsidR="00C357D6" w:rsidRPr="006258C2">
        <w:rPr>
          <w:rFonts w:ascii="Times New Roman" w:hAnsi="Times New Roman" w:cs="Times New Roman"/>
          <w:sz w:val="22"/>
        </w:rPr>
        <w:t>.</w:t>
      </w:r>
      <w:r w:rsidR="00FF6B6B" w:rsidRPr="006258C2">
        <w:rPr>
          <w:rFonts w:ascii="Times New Roman" w:hAnsi="Times New Roman" w:cs="Times New Roman"/>
          <w:sz w:val="22"/>
        </w:rPr>
        <w:fldChar w:fldCharType="begin">
          <w:fldData xml:space="preserve">PEVuZE5vdGU+PENpdGU+PEF1dGhvcj5Db3VydG5leTwvQXV0aG9yPjxZZWFyPjIwMTY8L1llYXI+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b3VydG5leTwvQXV0aG9yPjxZZWFyPjIwMTY8L1llYXI+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88</w:t>
      </w:r>
      <w:r w:rsidR="00FF6B6B" w:rsidRPr="006258C2">
        <w:rPr>
          <w:rFonts w:ascii="Times New Roman" w:hAnsi="Times New Roman" w:cs="Times New Roman"/>
          <w:sz w:val="22"/>
        </w:rPr>
        <w:fldChar w:fldCharType="end"/>
      </w:r>
      <w:r w:rsidR="00FF6B6B" w:rsidRPr="006258C2">
        <w:rPr>
          <w:rFonts w:ascii="Times New Roman" w:hAnsi="Times New Roman" w:cs="Times New Roman"/>
          <w:sz w:val="22"/>
        </w:rPr>
        <w:t xml:space="preserve"> </w:t>
      </w:r>
      <w:r w:rsidRPr="006258C2">
        <w:rPr>
          <w:rFonts w:ascii="Times New Roman" w:hAnsi="Times New Roman" w:cs="Times New Roman"/>
          <w:sz w:val="22"/>
        </w:rPr>
        <w:t>Injection of combined Cas9/sgRNA into the corneal stroma of a humanized MECE mouse model showed frame-shifting deletions of the mutated KRT12 allele. This study is the first to demonstrate in vivo allele-specific CRISPR/Cas9 gene editing of a novel PAM created by a heterozygous disease-causing SNP</w:t>
      </w:r>
      <w:r w:rsidR="000C432F" w:rsidRPr="006258C2">
        <w:rPr>
          <w:rFonts w:ascii="Times New Roman" w:hAnsi="Times New Roman" w:cs="Times New Roman"/>
          <w:sz w:val="22"/>
        </w:rPr>
        <w:t>.</w:t>
      </w:r>
      <w:r w:rsidR="00FF6B6B" w:rsidRPr="006258C2">
        <w:rPr>
          <w:rFonts w:ascii="Times New Roman" w:hAnsi="Times New Roman" w:cs="Times New Roman"/>
          <w:sz w:val="22"/>
        </w:rPr>
        <w:fldChar w:fldCharType="begin">
          <w:fldData xml:space="preserve">PEVuZE5vdGU+PENpdGU+PEF1dGhvcj5Db3VydG5leTwvQXV0aG9yPjxZZWFyPjIwMTY8L1llYXI+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b3VydG5leTwvQXV0aG9yPjxZZWFyPjIwMTY8L1llYXI+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FF6B6B" w:rsidRPr="006258C2">
        <w:rPr>
          <w:rFonts w:ascii="Times New Roman" w:hAnsi="Times New Roman" w:cs="Times New Roman"/>
          <w:sz w:val="22"/>
        </w:rPr>
      </w:r>
      <w:r w:rsidR="00FF6B6B"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88</w:t>
      </w:r>
      <w:r w:rsidR="00FF6B6B" w:rsidRPr="006258C2">
        <w:rPr>
          <w:rFonts w:ascii="Times New Roman" w:hAnsi="Times New Roman" w:cs="Times New Roman"/>
          <w:sz w:val="22"/>
        </w:rPr>
        <w:fldChar w:fldCharType="end"/>
      </w:r>
    </w:p>
    <w:p w14:paraId="6E47909F" w14:textId="77777777" w:rsidR="00236586" w:rsidRPr="006258C2" w:rsidRDefault="00236586" w:rsidP="008E4B03">
      <w:pPr>
        <w:spacing w:line="480" w:lineRule="auto"/>
        <w:rPr>
          <w:rFonts w:ascii="Times New Roman" w:hAnsi="Times New Roman" w:cs="Times New Roman"/>
          <w:sz w:val="22"/>
        </w:rPr>
      </w:pPr>
    </w:p>
    <w:p w14:paraId="4A841DBF" w14:textId="77777777" w:rsidR="00A8284B" w:rsidRPr="006258C2" w:rsidRDefault="00D73AE6" w:rsidP="008E4B03">
      <w:pPr>
        <w:spacing w:line="480" w:lineRule="auto"/>
        <w:rPr>
          <w:rFonts w:ascii="Times New Roman" w:hAnsi="Times New Roman" w:cs="Times New Roman"/>
          <w:b/>
          <w:sz w:val="22"/>
        </w:rPr>
      </w:pPr>
      <w:r w:rsidRPr="006258C2">
        <w:rPr>
          <w:rFonts w:ascii="Times New Roman" w:hAnsi="Times New Roman" w:cs="Times New Roman"/>
          <w:b/>
          <w:sz w:val="22"/>
        </w:rPr>
        <w:t xml:space="preserve">3.6 </w:t>
      </w:r>
      <w:r w:rsidR="00A8284B" w:rsidRPr="006258C2">
        <w:rPr>
          <w:rFonts w:ascii="Times New Roman" w:hAnsi="Times New Roman" w:cs="Times New Roman"/>
          <w:b/>
          <w:sz w:val="22"/>
        </w:rPr>
        <w:t>Hematological Diseases</w:t>
      </w:r>
    </w:p>
    <w:p w14:paraId="4975F723" w14:textId="49B5D275" w:rsidR="008E7D5F" w:rsidRPr="006258C2" w:rsidRDefault="00A8284B"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Nearly half of hemophilia A </w:t>
      </w:r>
      <w:r w:rsidR="002E5CBF" w:rsidRPr="006258C2">
        <w:rPr>
          <w:rFonts w:ascii="Times New Roman" w:hAnsi="Times New Roman" w:cs="Times New Roman"/>
          <w:sz w:val="22"/>
        </w:rPr>
        <w:t xml:space="preserve">cases </w:t>
      </w:r>
      <w:r w:rsidRPr="006258C2">
        <w:rPr>
          <w:rFonts w:ascii="Times New Roman" w:hAnsi="Times New Roman" w:cs="Times New Roman"/>
          <w:sz w:val="22"/>
        </w:rPr>
        <w:t>are caused by inaccurate expression of factor VIII</w:t>
      </w:r>
      <w:r w:rsidR="00E1407E" w:rsidRPr="006258C2">
        <w:rPr>
          <w:rFonts w:ascii="Times New Roman" w:hAnsi="Times New Roman" w:cs="Times New Roman"/>
          <w:sz w:val="22"/>
        </w:rPr>
        <w:t xml:space="preserve"> (F VIII)</w:t>
      </w:r>
      <w:r w:rsidRPr="006258C2">
        <w:rPr>
          <w:rFonts w:ascii="Times New Roman" w:hAnsi="Times New Roman" w:cs="Times New Roman"/>
          <w:sz w:val="22"/>
        </w:rPr>
        <w:t xml:space="preserve"> due to inversion of the chromosome</w:t>
      </w:r>
      <w:r w:rsidR="00507465" w:rsidRPr="006258C2">
        <w:rPr>
          <w:rFonts w:ascii="Times New Roman" w:hAnsi="Times New Roman" w:cs="Times New Roman"/>
          <w:sz w:val="22"/>
        </w:rPr>
        <w:t>.</w:t>
      </w:r>
      <w:r w:rsidR="00ED7644"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Shima&lt;/Author&gt;&lt;Year&gt;2016&lt;/Year&gt;&lt;RecNum&gt;650&lt;/RecNum&gt;&lt;DisplayText&gt;&lt;style face="superscript"&gt;189&lt;/style&gt;&lt;/DisplayText&gt;&lt;record&gt;&lt;rec-number&gt;650&lt;/rec-number&gt;&lt;foreign-keys&gt;&lt;key app="EN" db-id="d2r9z9x58pzr2pe20aspf2sazw0as2xts2p0" timestamp="1567319454"&gt;650&lt;/key&gt;&lt;/foreign-keys&gt;&lt;ref-type name="Journal Article"&gt;17&lt;/ref-type&gt;&lt;contributors&gt;&lt;authors&gt;&lt;author&gt;Shima, M.&lt;/author&gt;&lt;author&gt;Hanabusa, H.&lt;/author&gt;&lt;author&gt;Taki, M.&lt;/author&gt;&lt;author&gt;Matsushita, T.&lt;/author&gt;&lt;author&gt;Sato, T.&lt;/author&gt;&lt;author&gt;Fukutake, K.&lt;/author&gt;&lt;author&gt;Fukazawa, N.&lt;/author&gt;&lt;author&gt;Yoneyama, K.&lt;/author&gt;&lt;author&gt;Yoshida, H.&lt;/author&gt;&lt;author&gt;Nogami, K.&lt;/author&gt;&lt;/authors&gt;&lt;/contributors&gt;&lt;auth-address&gt;From Nara Medical University, Kashihara (M.S., K.N.), Ogikubo Hospital (H.H.), Tokyo Medical University (K.F.), and Chugai Pharmaceutical (N.F., K.Y., H.Y.), Tokyo, St. Marianna University School of Medicine, Kawasaki (M.T.), Nagoya University, Nagoya (T.M.), and University of Occupational and Environmental Health, Kitakyushu (T.S.) - all in Japan.&lt;/auth-address&gt;&lt;titles&gt;&lt;title&gt;Factor VIII-Mimetic Function of Humanized Bispecific Antibody in Hemophilia A&lt;/title&gt;&lt;secondary-title&gt;N. Engl. J. Med.&lt;/secondary-title&gt;&lt;/titles&gt;&lt;periodical&gt;&lt;full-title&gt;N. Engl. J. Med.&lt;/full-title&gt;&lt;/periodical&gt;&lt;pages&gt;2044-53&lt;/pages&gt;&lt;volume&gt;374&lt;/volume&gt;&lt;number&gt;21&lt;/number&gt;&lt;edition&gt;2016/05/26&lt;/edition&gt;&lt;dates&gt;&lt;year&gt;2016&lt;/year&gt;&lt;pub-dates&gt;&lt;date&gt;May 26&lt;/date&gt;&lt;/pub-dates&gt;&lt;/dates&gt;&lt;isbn&gt;(Electronic)&amp;#xD;(Linking)&lt;/isbn&gt;&lt;accession-num&gt;27223146&lt;/accession-num&gt;&lt;urls&gt;&lt;/urls&gt;&lt;electronic-resource-num&gt;10.1056/NEJMoa1511769&lt;/electronic-resource-num&gt;&lt;remote-database-provider&gt;NLM&lt;/remote-database-provider&gt;&lt;/record&gt;&lt;/Cite&gt;&lt;/EndNote&gt;</w:instrText>
      </w:r>
      <w:r w:rsidR="00ED7644"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89</w:t>
      </w:r>
      <w:r w:rsidR="00ED7644" w:rsidRPr="006258C2">
        <w:rPr>
          <w:rFonts w:ascii="Times New Roman" w:hAnsi="Times New Roman" w:cs="Times New Roman"/>
          <w:sz w:val="22"/>
        </w:rPr>
        <w:fldChar w:fldCharType="end"/>
      </w:r>
      <w:r w:rsidR="00FB43A9" w:rsidRPr="006258C2">
        <w:rPr>
          <w:rFonts w:ascii="Times New Roman" w:hAnsi="Times New Roman" w:cs="Times New Roman"/>
          <w:sz w:val="22"/>
        </w:rPr>
        <w:t xml:space="preserve"> In one study, </w:t>
      </w:r>
      <w:r w:rsidR="00D96495" w:rsidRPr="006258C2">
        <w:rPr>
          <w:rFonts w:ascii="Times New Roman" w:hAnsi="Times New Roman" w:cs="Times New Roman"/>
          <w:sz w:val="22"/>
        </w:rPr>
        <w:t xml:space="preserve">iPSCs were </w:t>
      </w:r>
      <w:r w:rsidR="00814BA3" w:rsidRPr="006258C2">
        <w:rPr>
          <w:rFonts w:ascii="Times New Roman" w:hAnsi="Times New Roman" w:cs="Times New Roman"/>
          <w:sz w:val="22"/>
        </w:rPr>
        <w:t>derived</w:t>
      </w:r>
      <w:r w:rsidR="00D96495" w:rsidRPr="006258C2">
        <w:rPr>
          <w:rFonts w:ascii="Times New Roman" w:hAnsi="Times New Roman" w:cs="Times New Roman"/>
          <w:sz w:val="22"/>
        </w:rPr>
        <w:t xml:space="preserve"> from somatic cells of hemophilia A patients induced by chromosome inversion, and the </w:t>
      </w:r>
      <w:r w:rsidR="00E1407E" w:rsidRPr="006258C2">
        <w:rPr>
          <w:rFonts w:ascii="Times New Roman" w:hAnsi="Times New Roman" w:cs="Times New Roman"/>
          <w:sz w:val="22"/>
        </w:rPr>
        <w:t xml:space="preserve">F </w:t>
      </w:r>
      <w:r w:rsidR="00D96495" w:rsidRPr="006258C2">
        <w:rPr>
          <w:rFonts w:ascii="Times New Roman" w:hAnsi="Times New Roman" w:cs="Times New Roman"/>
          <w:sz w:val="22"/>
        </w:rPr>
        <w:t>VIII gene of iPSCs was modified by CRISPR/Cas9 technology</w:t>
      </w:r>
      <w:r w:rsidR="00507465" w:rsidRPr="006258C2">
        <w:rPr>
          <w:rFonts w:ascii="Times New Roman" w:hAnsi="Times New Roman" w:cs="Times New Roman"/>
          <w:sz w:val="22"/>
        </w:rPr>
        <w:t>.</w:t>
      </w:r>
      <w:r w:rsidR="00ED7644" w:rsidRPr="006258C2">
        <w:rPr>
          <w:rFonts w:ascii="Times New Roman" w:hAnsi="Times New Roman" w:cs="Times New Roman"/>
          <w:sz w:val="22"/>
        </w:rPr>
        <w:fldChar w:fldCharType="begin">
          <w:fldData xml:space="preserve">PEVuZE5vdGU+PENpdGU+PEF1dGhvcj5QYXJrPC9BdXRob3I+PFllYXI+MjAxNTwvWWVhcj48UmVj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QYXJrPC9BdXRob3I+PFllYXI+MjAxNTwvWWVhcj48UmVj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ED7644" w:rsidRPr="006258C2">
        <w:rPr>
          <w:rFonts w:ascii="Times New Roman" w:hAnsi="Times New Roman" w:cs="Times New Roman"/>
          <w:sz w:val="22"/>
        </w:rPr>
      </w:r>
      <w:r w:rsidR="00ED7644"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0</w:t>
      </w:r>
      <w:r w:rsidR="00ED7644" w:rsidRPr="006258C2">
        <w:rPr>
          <w:rFonts w:ascii="Times New Roman" w:hAnsi="Times New Roman" w:cs="Times New Roman"/>
          <w:sz w:val="22"/>
        </w:rPr>
        <w:fldChar w:fldCharType="end"/>
      </w:r>
      <w:r w:rsidR="00D96495" w:rsidRPr="006258C2">
        <w:rPr>
          <w:rFonts w:ascii="Times New Roman" w:hAnsi="Times New Roman" w:cs="Times New Roman"/>
          <w:sz w:val="22"/>
        </w:rPr>
        <w:t xml:space="preserve"> The modified iPSCs were induced to differentiate into mature endothelial cells capable of expressing factor VIII, and then transplanted into hemophilia mice lacking factor VIII. </w:t>
      </w:r>
      <w:r w:rsidR="008547FC" w:rsidRPr="006258C2">
        <w:rPr>
          <w:rFonts w:ascii="Times New Roman" w:hAnsi="Times New Roman" w:cs="Times New Roman"/>
          <w:sz w:val="22"/>
        </w:rPr>
        <w:t>The results showed</w:t>
      </w:r>
      <w:r w:rsidR="00D96495" w:rsidRPr="006258C2">
        <w:rPr>
          <w:rFonts w:ascii="Times New Roman" w:hAnsi="Times New Roman" w:cs="Times New Roman"/>
          <w:sz w:val="22"/>
        </w:rPr>
        <w:t xml:space="preserve"> that the transplanted mice began to produce factor VIII, which effectively inhibited bleeding symptoms.</w:t>
      </w:r>
      <w:r w:rsidR="00ED7644" w:rsidRPr="006258C2">
        <w:rPr>
          <w:rFonts w:ascii="Times New Roman" w:hAnsi="Times New Roman" w:cs="Times New Roman"/>
          <w:sz w:val="22"/>
        </w:rPr>
        <w:t xml:space="preserve"> </w:t>
      </w:r>
      <w:r w:rsidR="00E1407E" w:rsidRPr="006258C2">
        <w:rPr>
          <w:rFonts w:ascii="Times New Roman" w:hAnsi="Times New Roman" w:cs="Times New Roman"/>
          <w:sz w:val="22"/>
        </w:rPr>
        <w:t xml:space="preserve">Hemophilia B is caused by a deficiency in factor IX (F IX). Coagulation activity can be restored by increasing FIX in plasma. </w:t>
      </w:r>
      <w:r w:rsidR="00E4616E" w:rsidRPr="006258C2">
        <w:rPr>
          <w:rFonts w:ascii="Times New Roman" w:hAnsi="Times New Roman" w:cs="Times New Roman"/>
          <w:sz w:val="22"/>
        </w:rPr>
        <w:t>Guan</w:t>
      </w:r>
      <w:r w:rsidR="00E1407E" w:rsidRPr="006258C2">
        <w:rPr>
          <w:rFonts w:ascii="Times New Roman" w:hAnsi="Times New Roman" w:cs="Times New Roman"/>
          <w:sz w:val="22"/>
        </w:rPr>
        <w:t xml:space="preserve"> et al.</w:t>
      </w:r>
      <w:r w:rsidR="00E4616E" w:rsidRPr="006258C2">
        <w:rPr>
          <w:rFonts w:ascii="Times New Roman" w:hAnsi="Times New Roman" w:cs="Times New Roman"/>
          <w:sz w:val="22"/>
        </w:rPr>
        <w:fldChar w:fldCharType="begin">
          <w:fldData xml:space="preserve">PEVuZE5vdGU+PENpdGU+PEF1dGhvcj5HdWFuPC9BdXRob3I+PFllYXI+MjAxNjwvWWVhcj48UmVj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HdWFuPC9BdXRob3I+PFllYXI+MjAxNjwvWWVhcj48UmVj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E4616E" w:rsidRPr="006258C2">
        <w:rPr>
          <w:rFonts w:ascii="Times New Roman" w:hAnsi="Times New Roman" w:cs="Times New Roman"/>
          <w:sz w:val="22"/>
        </w:rPr>
      </w:r>
      <w:r w:rsidR="00E4616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1</w:t>
      </w:r>
      <w:r w:rsidR="00E4616E" w:rsidRPr="006258C2">
        <w:rPr>
          <w:rFonts w:ascii="Times New Roman" w:hAnsi="Times New Roman" w:cs="Times New Roman"/>
          <w:sz w:val="22"/>
        </w:rPr>
        <w:fldChar w:fldCharType="end"/>
      </w:r>
      <w:r w:rsidR="00E1407E" w:rsidRPr="006258C2">
        <w:rPr>
          <w:rFonts w:ascii="Times New Roman" w:hAnsi="Times New Roman" w:cs="Times New Roman"/>
          <w:sz w:val="22"/>
        </w:rPr>
        <w:t xml:space="preserve"> found that the F9 gene carries a new mutation, Y371D in a family of hemophilia B patients, which leads to a more severe hemophilia B phenotype than the previously discovered Y371S mutation.</w:t>
      </w:r>
      <w:r w:rsidR="002A3697" w:rsidRPr="006258C2">
        <w:rPr>
          <w:rFonts w:ascii="Times New Roman" w:hAnsi="Times New Roman" w:cs="Times New Roman"/>
          <w:sz w:val="22"/>
        </w:rPr>
        <w:t xml:space="preserve"> They used naked DNA constructs and adenoviral vectors to deliver Cas9 to adult F9 Y371D mutant mice, respectively. After treatment, it was found that when adenovirus was used as a vector to deliver cas9, although the mutation gene was highly efficiently repaired, hepatotoxicity was severe. </w:t>
      </w:r>
      <w:r w:rsidR="00E23B0B" w:rsidRPr="006258C2">
        <w:rPr>
          <w:rFonts w:ascii="Times New Roman" w:hAnsi="Times New Roman" w:cs="Times New Roman"/>
          <w:sz w:val="22"/>
        </w:rPr>
        <w:t xml:space="preserve">On the other hand, </w:t>
      </w:r>
      <w:r w:rsidR="009D4498" w:rsidRPr="006258C2">
        <w:rPr>
          <w:rFonts w:ascii="Times New Roman" w:hAnsi="Times New Roman" w:cs="Times New Roman"/>
          <w:sz w:val="22"/>
        </w:rPr>
        <w:t xml:space="preserve">Cas9 with naked DNA structure successfully repaired more than 0.56% of F9 alleles in hepatocytes in </w:t>
      </w:r>
      <w:r w:rsidR="00E23B0B" w:rsidRPr="006258C2">
        <w:rPr>
          <w:rFonts w:ascii="Times New Roman" w:hAnsi="Times New Roman" w:cs="Times New Roman"/>
          <w:sz w:val="22"/>
        </w:rPr>
        <w:t>h</w:t>
      </w:r>
      <w:r w:rsidR="002A3697" w:rsidRPr="006258C2">
        <w:rPr>
          <w:rFonts w:ascii="Times New Roman" w:hAnsi="Times New Roman" w:cs="Times New Roman"/>
          <w:sz w:val="22"/>
        </w:rPr>
        <w:t>emophilia B mice, enough to restore hemostasis.</w:t>
      </w:r>
      <w:r w:rsidR="00C00847" w:rsidRPr="006258C2">
        <w:rPr>
          <w:rFonts w:ascii="Times New Roman" w:hAnsi="Times New Roman" w:cs="Times New Roman"/>
          <w:sz w:val="22"/>
        </w:rPr>
        <w:t xml:space="preserve"> The CRISPR technology also provides a quick path to build hemophilia model</w:t>
      </w:r>
      <w:r w:rsidR="006D5BFC" w:rsidRPr="006258C2">
        <w:rPr>
          <w:rFonts w:ascii="Times New Roman" w:hAnsi="Times New Roman" w:cs="Times New Roman"/>
          <w:sz w:val="22"/>
        </w:rPr>
        <w:t>s</w:t>
      </w:r>
      <w:r w:rsidR="00C00847" w:rsidRPr="006258C2">
        <w:rPr>
          <w:rFonts w:ascii="Times New Roman" w:hAnsi="Times New Roman" w:cs="Times New Roman"/>
          <w:sz w:val="22"/>
        </w:rPr>
        <w:t>.</w:t>
      </w:r>
      <w:r w:rsidR="006D5BFC" w:rsidRPr="006258C2">
        <w:rPr>
          <w:rFonts w:ascii="Times New Roman" w:hAnsi="Times New Roman" w:cs="Times New Roman"/>
          <w:sz w:val="22"/>
        </w:rPr>
        <w:t xml:space="preserve"> Researchers from the Institute of Zoology </w:t>
      </w:r>
      <w:r w:rsidR="00711E6C" w:rsidRPr="006258C2">
        <w:rPr>
          <w:rFonts w:ascii="Times New Roman" w:hAnsi="Times New Roman" w:cs="Times New Roman"/>
          <w:sz w:val="22"/>
        </w:rPr>
        <w:t>in</w:t>
      </w:r>
      <w:r w:rsidR="006D5BFC" w:rsidRPr="006258C2">
        <w:rPr>
          <w:rFonts w:ascii="Times New Roman" w:hAnsi="Times New Roman" w:cs="Times New Roman"/>
          <w:sz w:val="22"/>
        </w:rPr>
        <w:t xml:space="preserve"> the Chinese Academy of Sciences injected the CRISPR/Cas9 system targeting </w:t>
      </w:r>
      <w:proofErr w:type="spellStart"/>
      <w:r w:rsidR="006D5BFC" w:rsidRPr="006258C2">
        <w:rPr>
          <w:rFonts w:ascii="Times New Roman" w:hAnsi="Times New Roman" w:cs="Times New Roman"/>
          <w:sz w:val="22"/>
        </w:rPr>
        <w:t>vwF</w:t>
      </w:r>
      <w:proofErr w:type="spellEnd"/>
      <w:r w:rsidR="006D5BFC" w:rsidRPr="006258C2">
        <w:rPr>
          <w:rFonts w:ascii="Times New Roman" w:hAnsi="Times New Roman" w:cs="Times New Roman"/>
          <w:sz w:val="22"/>
        </w:rPr>
        <w:t xml:space="preserve"> (vascular hemophilia mutant gene) into the fertilized eggs of miniature pigs, and obtained the double allele mutant mini-pig quickly and efficiently. These miniature pigs have severe coagulopathy, </w:t>
      </w:r>
      <w:r w:rsidR="006D5BFC" w:rsidRPr="006258C2">
        <w:rPr>
          <w:rFonts w:ascii="Times New Roman" w:hAnsi="Times New Roman" w:cs="Times New Roman"/>
          <w:sz w:val="22"/>
        </w:rPr>
        <w:lastRenderedPageBreak/>
        <w:t>indicating the successful construction of a miniature pig model of von Willebrand disease by CRISPR technology</w:t>
      </w:r>
      <w:r w:rsidR="007025D9" w:rsidRPr="006258C2">
        <w:rPr>
          <w:rFonts w:ascii="Times New Roman" w:hAnsi="Times New Roman" w:cs="Times New Roman"/>
          <w:sz w:val="22"/>
        </w:rPr>
        <w:t>.</w:t>
      </w:r>
      <w:r w:rsidR="00B70997"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Hai&lt;/Author&gt;&lt;Year&gt;2014&lt;/Year&gt;&lt;RecNum&gt;705&lt;/RecNum&gt;&lt;DisplayText&gt;&lt;style face="superscript"&gt;192&lt;/style&gt;&lt;/DisplayText&gt;&lt;record&gt;&lt;rec-number&gt;705&lt;/rec-number&gt;&lt;foreign-keys&gt;&lt;key app="EN" db-id="d2r9z9x58pzr2pe20aspf2sazw0as2xts2p0" timestamp="1567868384"&gt;705&lt;/key&gt;&lt;/foreign-keys&gt;&lt;ref-type name="Journal Article"&gt;17&lt;/ref-type&gt;&lt;contributors&gt;&lt;authors&gt;&lt;author&gt;Hai, T.&lt;/author&gt;&lt;author&gt;Teng, F.&lt;/author&gt;&lt;author&gt;Guo, R.&lt;/author&gt;&lt;author&gt;Li, W.&lt;/author&gt;&lt;author&gt;Zhou, Q.&lt;/author&gt;&lt;/authors&gt;&lt;/contributors&gt;&lt;auth-address&gt;State Key Laboratory of Reproductive Biology, Institute of Zoology, Chinese Academy of Sciences, Beijing 100101, China.&amp;#xD;1] State Key Laboratory of Reproductive Biology, Institute of Zoology, Chinese Academy of Sciences, Beijing 100101, China [2] University of Chinese Academy of Sciences, Beijing 100049, China.&lt;/auth-address&gt;&lt;titles&gt;&lt;title&gt;One-step generation of knockout pigs by zygote injection of CRISPR/Cas system&lt;/title&gt;&lt;secondary-title&gt;Cell Res.&lt;/secondary-title&gt;&lt;/titles&gt;&lt;periodical&gt;&lt;full-title&gt;Cell Res.&lt;/full-title&gt;&lt;/periodical&gt;&lt;pages&gt;372-5&lt;/pages&gt;&lt;volume&gt;24&lt;/volume&gt;&lt;number&gt;3&lt;/number&gt;&lt;edition&gt;2014/02/01&lt;/edition&gt;&lt;dates&gt;&lt;year&gt;2014&lt;/year&gt;&lt;pub-dates&gt;&lt;date&gt;Mar&lt;/date&gt;&lt;/pub-dates&gt;&lt;/dates&gt;&lt;isbn&gt;(Electronic)&amp;#xD;(Linking)&lt;/isbn&gt;&lt;accession-num&gt;24481528&lt;/accession-num&gt;&lt;urls&gt;&lt;/urls&gt;&lt;custom2&gt;PMC3945887&lt;/custom2&gt;&lt;electronic-resource-num&gt;10.1038/cr.2014.11&lt;/electronic-resource-num&gt;&lt;remote-database-provider&gt;NLM&lt;/remote-database-provider&gt;&lt;/record&gt;&lt;/Cite&gt;&lt;/EndNote&gt;</w:instrText>
      </w:r>
      <w:r w:rsidR="00B70997"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2</w:t>
      </w:r>
      <w:r w:rsidR="00B70997" w:rsidRPr="006258C2">
        <w:rPr>
          <w:rFonts w:ascii="Times New Roman" w:hAnsi="Times New Roman" w:cs="Times New Roman"/>
          <w:sz w:val="22"/>
        </w:rPr>
        <w:fldChar w:fldCharType="end"/>
      </w:r>
    </w:p>
    <w:p w14:paraId="4D96CFE2" w14:textId="264F4AAE" w:rsidR="00E1407E" w:rsidRPr="006258C2" w:rsidRDefault="00502A95"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Sickle anemia is the first genetic disease with a</w:t>
      </w:r>
      <w:r w:rsidR="001A707C" w:rsidRPr="006258C2">
        <w:rPr>
          <w:rFonts w:ascii="Times New Roman" w:hAnsi="Times New Roman" w:cs="Times New Roman"/>
          <w:sz w:val="22"/>
        </w:rPr>
        <w:t>n</w:t>
      </w:r>
      <w:r w:rsidRPr="006258C2">
        <w:rPr>
          <w:rFonts w:ascii="Times New Roman" w:hAnsi="Times New Roman" w:cs="Times New Roman"/>
          <w:sz w:val="22"/>
        </w:rPr>
        <w:t xml:space="preserve"> clear</w:t>
      </w:r>
      <w:r w:rsidR="001A707C" w:rsidRPr="006258C2">
        <w:rPr>
          <w:rFonts w:ascii="Times New Roman" w:hAnsi="Times New Roman" w:cs="Times New Roman"/>
          <w:sz w:val="22"/>
        </w:rPr>
        <w:t>ly understood</w:t>
      </w:r>
      <w:r w:rsidRPr="006258C2">
        <w:rPr>
          <w:rFonts w:ascii="Times New Roman" w:hAnsi="Times New Roman" w:cs="Times New Roman"/>
          <w:sz w:val="22"/>
        </w:rPr>
        <w:t xml:space="preserve"> pathogenesis. A single </w:t>
      </w:r>
      <w:r w:rsidR="006C16D9" w:rsidRPr="006258C2">
        <w:rPr>
          <w:rFonts w:ascii="Times New Roman" w:hAnsi="Times New Roman" w:cs="Times New Roman"/>
          <w:sz w:val="22"/>
        </w:rPr>
        <w:t xml:space="preserve">nucleotide mutation from A to T </w:t>
      </w:r>
      <w:r w:rsidRPr="006258C2">
        <w:rPr>
          <w:rFonts w:ascii="Times New Roman" w:hAnsi="Times New Roman" w:cs="Times New Roman"/>
          <w:sz w:val="22"/>
        </w:rPr>
        <w:t>in the first exon of human β-globin results in a lesion</w:t>
      </w:r>
      <w:r w:rsidR="007025D9" w:rsidRPr="006258C2">
        <w:rPr>
          <w:rFonts w:ascii="Times New Roman" w:hAnsi="Times New Roman" w:cs="Times New Roman"/>
          <w:sz w:val="22"/>
        </w:rPr>
        <w:t>.</w:t>
      </w:r>
      <w:r w:rsidR="002A5A89"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Rees&lt;/Author&gt;&lt;Year&gt;2010&lt;/Year&gt;&lt;RecNum&gt;706&lt;/RecNum&gt;&lt;DisplayText&gt;&lt;style face="superscript"&gt;193&lt;/style&gt;&lt;/DisplayText&gt;&lt;record&gt;&lt;rec-number&gt;706&lt;/rec-number&gt;&lt;foreign-keys&gt;&lt;key app="EN" db-id="d2r9z9x58pzr2pe20aspf2sazw0as2xts2p0" timestamp="1567909463"&gt;706&lt;/key&gt;&lt;/foreign-keys&gt;&lt;ref-type name="Journal Article"&gt;17&lt;/ref-type&gt;&lt;contributors&gt;&lt;authors&gt;&lt;author&gt;Rees, D. C.&lt;/author&gt;&lt;author&gt;Williams, T. N.&lt;/author&gt;&lt;author&gt;Gladwin, M. T.&lt;/author&gt;&lt;/authors&gt;&lt;/contributors&gt;&lt;auth-address&gt;Department of Paediatric Haematology, King&amp;apos;s College Hospital NHS Foundation Trust, King&amp;apos;s College London, London, UK. david.rees@kcl.ac.uk&lt;/auth-address&gt;&lt;titles&gt;&lt;title&gt;Sickle-cell disease&lt;/title&gt;&lt;secondary-title&gt;Lancet&lt;/secondary-title&gt;&lt;/titles&gt;&lt;periodical&gt;&lt;full-title&gt;Lancet&lt;/full-title&gt;&lt;/periodical&gt;&lt;pages&gt;2018-31&lt;/pages&gt;&lt;volume&gt;376&lt;/volume&gt;&lt;number&gt;9757&lt;/number&gt;&lt;edition&gt;2010/12/07&lt;/edition&gt;&lt;dates&gt;&lt;year&gt;2010&lt;/year&gt;&lt;pub-dates&gt;&lt;date&gt;Dec 11&lt;/date&gt;&lt;/pub-dates&gt;&lt;/dates&gt;&lt;isbn&gt;(Electronic)&amp;#xD;(Linking)&lt;/isbn&gt;&lt;accession-num&gt;21131035&lt;/accession-num&gt;&lt;urls&gt;&lt;/urls&gt;&lt;electronic-resource-num&gt;10.1016/s0140-6736(10)61029-x&lt;/electronic-resource-num&gt;&lt;remote-database-provider&gt;NLM&lt;/remote-database-provider&gt;&lt;/record&gt;&lt;/Cite&gt;&lt;/EndNote&gt;</w:instrText>
      </w:r>
      <w:r w:rsidR="002A5A89"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3</w:t>
      </w:r>
      <w:r w:rsidR="002A5A89" w:rsidRPr="006258C2">
        <w:rPr>
          <w:rFonts w:ascii="Times New Roman" w:hAnsi="Times New Roman" w:cs="Times New Roman"/>
          <w:sz w:val="22"/>
        </w:rPr>
        <w:fldChar w:fldCharType="end"/>
      </w:r>
      <w:r w:rsidR="002B72F1" w:rsidRPr="006258C2">
        <w:rPr>
          <w:rFonts w:ascii="Times New Roman" w:hAnsi="Times New Roman" w:cs="Times New Roman"/>
          <w:sz w:val="22"/>
        </w:rPr>
        <w:t xml:space="preserve"> </w:t>
      </w:r>
      <w:r w:rsidRPr="006258C2">
        <w:rPr>
          <w:rFonts w:ascii="Times New Roman" w:hAnsi="Times New Roman" w:cs="Times New Roman"/>
          <w:sz w:val="22"/>
        </w:rPr>
        <w:t xml:space="preserve">In 2016, the Stanford University team reported on the use of CRISPR/Cas9 technology to repair </w:t>
      </w:r>
      <w:r w:rsidR="002B72F1" w:rsidRPr="006258C2">
        <w:rPr>
          <w:rFonts w:ascii="Times New Roman" w:hAnsi="Times New Roman" w:cs="Times New Roman"/>
          <w:sz w:val="22"/>
        </w:rPr>
        <w:t>β-globin gene (</w:t>
      </w:r>
      <w:r w:rsidRPr="006258C2">
        <w:rPr>
          <w:rFonts w:ascii="Times New Roman" w:hAnsi="Times New Roman" w:cs="Times New Roman"/>
          <w:sz w:val="22"/>
        </w:rPr>
        <w:t>HBB</w:t>
      </w:r>
      <w:r w:rsidR="002B72F1" w:rsidRPr="006258C2">
        <w:rPr>
          <w:rFonts w:ascii="Times New Roman" w:hAnsi="Times New Roman" w:cs="Times New Roman"/>
          <w:sz w:val="22"/>
        </w:rPr>
        <w:t>)</w:t>
      </w:r>
      <w:r w:rsidRPr="006258C2">
        <w:rPr>
          <w:rFonts w:ascii="Times New Roman" w:hAnsi="Times New Roman" w:cs="Times New Roman"/>
          <w:sz w:val="22"/>
        </w:rPr>
        <w:t xml:space="preserve"> mutations in patient-derived hematopoietic stem cells in vitro</w:t>
      </w:r>
      <w:r w:rsidR="007025D9" w:rsidRPr="006258C2">
        <w:rPr>
          <w:rFonts w:ascii="Times New Roman" w:hAnsi="Times New Roman" w:cs="Times New Roman"/>
          <w:sz w:val="22"/>
        </w:rPr>
        <w:t>.</w:t>
      </w:r>
      <w:r w:rsidR="002A5A89"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Dever&lt;/Author&gt;&lt;Year&gt;2016&lt;/Year&gt;&lt;RecNum&gt;656&lt;/RecNum&gt;&lt;DisplayText&gt;&lt;style face="superscript"&gt;194&lt;/style&gt;&lt;/DisplayText&gt;&lt;record&gt;&lt;rec-number&gt;656&lt;/rec-number&gt;&lt;foreign-keys&gt;&lt;key app="EN" db-id="d2r9z9x58pzr2pe20aspf2sazw0as2xts2p0" timestamp="1567326913"&gt;656&lt;/key&gt;&lt;/foreign-keys&gt;&lt;ref-type name="Journal Article"&gt;17&lt;/ref-type&gt;&lt;contributors&gt;&lt;authors&gt;&lt;author&gt;Dever, D. P.&lt;/author&gt;&lt;author&gt;Bak, R. O.&lt;/author&gt;&lt;author&gt;Reinisch, A.&lt;/author&gt;&lt;author&gt;Camarena, J.&lt;/author&gt;&lt;author&gt;Washington, G.&lt;/author&gt;&lt;author&gt;Nicolas, C. E.&lt;/author&gt;&lt;author&gt;Pavel-Dinu, M.&lt;/author&gt;&lt;author&gt;Saxena, N.&lt;/author&gt;&lt;author&gt;Wilkens, A. B.&lt;/author&gt;&lt;author&gt;Mantri, S.&lt;/author&gt;&lt;author&gt;Uchida, N.&lt;/author&gt;&lt;author&gt;Hendel, A.&lt;/author&gt;&lt;author&gt;Narla, A.&lt;/author&gt;&lt;author&gt;Majeti, R.&lt;/author&gt;&lt;author&gt;Weinberg, K. I.&lt;/author&gt;&lt;author&gt;Porteus, M. H.&lt;/author&gt;&lt;/authors&gt;&lt;/contributors&gt;&lt;auth-address&gt;Department of Pediatrics, Stanford University, Stanford, California 94305, USA.&amp;#xD;Department of Medicine, Division of Hematology, Cancer Institute, and Institute for Stem Cell Biology and Regenerative Medicine, Stanford University, Stanford, California 94305, USA.&amp;#xD;Stem Cells, Inc. 7707 Gateway Blvd., Suite 140, Newark, California 94560, USA.&amp;#xD;Division of Hematology/Oncology, Department of Pediatrics, Stanford University School of Medicine, Stanford, California 94035, USA.&lt;/auth-address&gt;&lt;titles&gt;&lt;title&gt;CRISPR/Cas9 β-globin gene targeting in human haematopoietic stem cells&lt;/title&gt;&lt;secondary-title&gt;Nature&lt;/secondary-title&gt;&lt;/titles&gt;&lt;periodical&gt;&lt;full-title&gt;Nature&lt;/full-title&gt;&lt;/periodical&gt;&lt;edition&gt;2016/11/08&lt;/edition&gt;&lt;dates&gt;&lt;year&gt;2016&lt;/year&gt;&lt;pub-dates&gt;&lt;date&gt;Nov 07&lt;/date&gt;&lt;/pub-dates&gt;&lt;/dates&gt;&lt;isbn&gt;(Electronic)&amp;#xD;(Linking)&lt;/isbn&gt;&lt;accession-num&gt;27820943&lt;/accession-num&gt;&lt;urls&gt;&lt;/urls&gt;&lt;electronic-resource-num&gt;10.1038/nature20134&lt;/electronic-resource-num&gt;&lt;remote-database-provider&gt;NLM&lt;/remote-database-provider&gt;&lt;/record&gt;&lt;/Cite&gt;&lt;/EndNote&gt;</w:instrText>
      </w:r>
      <w:r w:rsidR="002A5A89"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4</w:t>
      </w:r>
      <w:r w:rsidR="002A5A89" w:rsidRPr="006258C2">
        <w:rPr>
          <w:rFonts w:ascii="Times New Roman" w:hAnsi="Times New Roman" w:cs="Times New Roman"/>
          <w:sz w:val="22"/>
        </w:rPr>
        <w:fldChar w:fldCharType="end"/>
      </w:r>
      <w:r w:rsidRPr="006258C2">
        <w:rPr>
          <w:rFonts w:ascii="Times New Roman" w:hAnsi="Times New Roman" w:cs="Times New Roman"/>
          <w:sz w:val="22"/>
        </w:rPr>
        <w:t xml:space="preserve"> After the modified iPSCs differentiated into red blood cells, normal HBB mRNA could be detected. This preclinical experiment provide</w:t>
      </w:r>
      <w:r w:rsidR="00881442" w:rsidRPr="006258C2">
        <w:rPr>
          <w:rFonts w:ascii="Times New Roman" w:hAnsi="Times New Roman" w:cs="Times New Roman"/>
          <w:sz w:val="22"/>
        </w:rPr>
        <w:t>d</w:t>
      </w:r>
      <w:r w:rsidRPr="006258C2">
        <w:rPr>
          <w:rFonts w:ascii="Times New Roman" w:hAnsi="Times New Roman" w:cs="Times New Roman"/>
          <w:sz w:val="22"/>
        </w:rPr>
        <w:t xml:space="preserve"> theoretical support for gene editing technology in the treatment of sickle anemia.</w:t>
      </w:r>
      <w:r w:rsidR="006C16D9" w:rsidRPr="006258C2">
        <w:rPr>
          <w:rFonts w:ascii="Times New Roman" w:hAnsi="Times New Roman" w:cs="Times New Roman"/>
          <w:sz w:val="22"/>
        </w:rPr>
        <w:t xml:space="preserve"> </w:t>
      </w:r>
      <w:r w:rsidR="00012076" w:rsidRPr="006258C2">
        <w:rPr>
          <w:rFonts w:ascii="Times New Roman" w:hAnsi="Times New Roman" w:cs="Times New Roman"/>
          <w:sz w:val="22"/>
        </w:rPr>
        <w:t>The CRISPR/Cas9 system has also been used to correct β thalassemia-causing mutations in the HBB</w:t>
      </w:r>
      <w:r w:rsidR="007025D9" w:rsidRPr="006258C2">
        <w:rPr>
          <w:rFonts w:ascii="Times New Roman" w:hAnsi="Times New Roman" w:cs="Times New Roman"/>
          <w:sz w:val="22"/>
        </w:rPr>
        <w:t>.</w:t>
      </w:r>
      <w:r w:rsidR="00BA1446" w:rsidRPr="006258C2">
        <w:rPr>
          <w:rFonts w:ascii="Times New Roman" w:hAnsi="Times New Roman" w:cs="Times New Roman"/>
          <w:sz w:val="22"/>
        </w:rPr>
        <w:fldChar w:fldCharType="begin">
          <w:fldData xml:space="preserve">PEVuZE5vdGU+PENpdGU+PEF1dGhvcj5NYXJ0aW48L0F1dGhvcj48WWVhcj4yMDE5PC9ZZWFyPjxS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YXJ0aW48L0F1dGhvcj48WWVhcj4yMDE5PC9ZZWFyPjxS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BA1446" w:rsidRPr="006258C2">
        <w:rPr>
          <w:rFonts w:ascii="Times New Roman" w:hAnsi="Times New Roman" w:cs="Times New Roman"/>
          <w:sz w:val="22"/>
        </w:rPr>
      </w:r>
      <w:r w:rsidR="00BA144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5</w:t>
      </w:r>
      <w:r w:rsidR="00BA1446" w:rsidRPr="006258C2">
        <w:rPr>
          <w:rFonts w:ascii="Times New Roman" w:hAnsi="Times New Roman" w:cs="Times New Roman"/>
          <w:sz w:val="22"/>
        </w:rPr>
        <w:fldChar w:fldCharType="end"/>
      </w:r>
      <w:r w:rsidR="00012076" w:rsidRPr="006258C2">
        <w:rPr>
          <w:rFonts w:ascii="Times New Roman" w:hAnsi="Times New Roman" w:cs="Times New Roman"/>
          <w:sz w:val="22"/>
        </w:rPr>
        <w:t xml:space="preserve"> </w:t>
      </w:r>
      <w:r w:rsidR="00E2003D" w:rsidRPr="006258C2">
        <w:rPr>
          <w:rFonts w:ascii="Times New Roman" w:hAnsi="Times New Roman" w:cs="Times New Roman"/>
          <w:sz w:val="22"/>
        </w:rPr>
        <w:t xml:space="preserve">Using CRISPR/Cas9 technology to direct the calibrated DNA sequence to the HBB mutation site, it was possible to correct two different β-thalassemia mutations in the HBB gene of patient iPSCs by </w:t>
      </w:r>
      <w:r w:rsidR="002A3346" w:rsidRPr="006258C2">
        <w:rPr>
          <w:rFonts w:ascii="Times New Roman" w:hAnsi="Times New Roman" w:cs="Times New Roman"/>
          <w:sz w:val="22"/>
        </w:rPr>
        <w:t>HR</w:t>
      </w:r>
      <w:r w:rsidR="00E2003D" w:rsidRPr="006258C2">
        <w:rPr>
          <w:rFonts w:ascii="Times New Roman" w:hAnsi="Times New Roman" w:cs="Times New Roman"/>
          <w:sz w:val="22"/>
        </w:rPr>
        <w:t>.</w:t>
      </w:r>
    </w:p>
    <w:p w14:paraId="2DB1E699" w14:textId="77777777" w:rsidR="006C16D9" w:rsidRPr="006258C2" w:rsidRDefault="006C16D9" w:rsidP="008E4B03">
      <w:pPr>
        <w:spacing w:line="480" w:lineRule="auto"/>
        <w:rPr>
          <w:rFonts w:ascii="Times New Roman" w:hAnsi="Times New Roman" w:cs="Times New Roman"/>
          <w:sz w:val="22"/>
        </w:rPr>
      </w:pPr>
    </w:p>
    <w:p w14:paraId="1CE838BA" w14:textId="77777777" w:rsidR="00D73AE6" w:rsidRPr="006258C2" w:rsidRDefault="00D73AE6" w:rsidP="008E4B03">
      <w:pPr>
        <w:spacing w:line="480" w:lineRule="auto"/>
        <w:rPr>
          <w:rFonts w:ascii="Times New Roman" w:hAnsi="Times New Roman" w:cs="Times New Roman"/>
          <w:b/>
          <w:sz w:val="22"/>
        </w:rPr>
      </w:pPr>
      <w:r w:rsidRPr="006258C2">
        <w:rPr>
          <w:rFonts w:ascii="Times New Roman" w:hAnsi="Times New Roman" w:cs="Times New Roman"/>
          <w:b/>
          <w:sz w:val="22"/>
        </w:rPr>
        <w:t>3.7 Other hereditary disease</w:t>
      </w:r>
    </w:p>
    <w:p w14:paraId="13D4F371" w14:textId="1FCBA7EB" w:rsidR="00D73AE6" w:rsidRPr="006258C2" w:rsidRDefault="00336B87"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Duchenne muscular dystrophy (DMD) is </w:t>
      </w:r>
      <w:r w:rsidR="005440AA" w:rsidRPr="006258C2">
        <w:rPr>
          <w:rFonts w:ascii="Times New Roman" w:hAnsi="Times New Roman" w:cs="Times New Roman"/>
          <w:sz w:val="22"/>
        </w:rPr>
        <w:t xml:space="preserve">the most common </w:t>
      </w:r>
      <w:r w:rsidR="00607B37" w:rsidRPr="006258C2">
        <w:rPr>
          <w:rFonts w:ascii="Times New Roman" w:hAnsi="Times New Roman" w:cs="Times New Roman"/>
          <w:sz w:val="22"/>
        </w:rPr>
        <w:t xml:space="preserve">form of muscular dystrophy </w:t>
      </w:r>
      <w:r w:rsidRPr="006258C2">
        <w:rPr>
          <w:rFonts w:ascii="Times New Roman" w:hAnsi="Times New Roman" w:cs="Times New Roman"/>
          <w:sz w:val="22"/>
        </w:rPr>
        <w:t>caused by mutations of DMD gene</w:t>
      </w:r>
      <w:r w:rsidR="007025D9" w:rsidRPr="006258C2">
        <w:rPr>
          <w:rFonts w:ascii="Times New Roman" w:hAnsi="Times New Roman" w:cs="Times New Roman"/>
          <w:sz w:val="22"/>
        </w:rPr>
        <w:t>.</w:t>
      </w:r>
      <w:r w:rsidR="00B02D56"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Verhaart&lt;/Author&gt;&lt;Year&gt;2019&lt;/Year&gt;&lt;RecNum&gt;709&lt;/RecNum&gt;&lt;DisplayText&gt;&lt;style face="superscript"&gt;196&lt;/style&gt;&lt;/DisplayText&gt;&lt;record&gt;&lt;rec-number&gt;709&lt;/rec-number&gt;&lt;foreign-keys&gt;&lt;key app="EN" db-id="d2r9z9x58pzr2pe20aspf2sazw0as2xts2p0" timestamp="1567909813"&gt;709&lt;/key&gt;&lt;/foreign-keys&gt;&lt;ref-type name="Journal Article"&gt;17&lt;/ref-type&gt;&lt;contributors&gt;&lt;authors&gt;&lt;author&gt;Verhaart, I. E. C.&lt;/author&gt;&lt;author&gt;Aartsma-Rus, A.&lt;/author&gt;&lt;/authors&gt;&lt;/contributors&gt;&lt;auth-address&gt;Department of Human Genetics, Leiden University Medical Centre, Leiden, Netherlands.&amp;#xD;Department of Human Genetics, Leiden University Medical Centre, Leiden, Netherlands. a.m.rus@lumc.nl.&lt;/auth-address&gt;&lt;titles&gt;&lt;title&gt;Therapeutic developments for Duchenne muscular dystrophy&lt;/title&gt;&lt;secondary-title&gt;Nat Rev Neurol&lt;/secondary-title&gt;&lt;/titles&gt;&lt;periodical&gt;&lt;full-title&gt;Nat Rev Neurol&lt;/full-title&gt;&lt;/periodical&gt;&lt;edition&gt;2019/06/01&lt;/edition&gt;&lt;dates&gt;&lt;year&gt;2019&lt;/year&gt;&lt;pub-dates&gt;&lt;date&gt;May 30&lt;/date&gt;&lt;/pub-dates&gt;&lt;/dates&gt;&lt;isbn&gt;(Electronic)&amp;#xD;(Linking)&lt;/isbn&gt;&lt;accession-num&gt;31147635&lt;/accession-num&gt;&lt;urls&gt;&lt;/urls&gt;&lt;electronic-resource-num&gt;10.1038/s41582-019-0203-3&lt;/electronic-resource-num&gt;&lt;remote-database-provider&gt;NLM&lt;/remote-database-provider&gt;&lt;/record&gt;&lt;/Cite&gt;&lt;/EndNote&gt;</w:instrText>
      </w:r>
      <w:r w:rsidR="00B02D5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6</w:t>
      </w:r>
      <w:r w:rsidR="00B02D56" w:rsidRPr="006258C2">
        <w:rPr>
          <w:rFonts w:ascii="Times New Roman" w:hAnsi="Times New Roman" w:cs="Times New Roman"/>
          <w:sz w:val="22"/>
        </w:rPr>
        <w:fldChar w:fldCharType="end"/>
      </w:r>
      <w:r w:rsidR="00607B37" w:rsidRPr="006258C2">
        <w:rPr>
          <w:rFonts w:ascii="Times New Roman" w:hAnsi="Times New Roman" w:cs="Times New Roman"/>
          <w:sz w:val="22"/>
        </w:rPr>
        <w:t xml:space="preserve"> </w:t>
      </w:r>
      <w:r w:rsidR="007F7382" w:rsidRPr="006258C2">
        <w:rPr>
          <w:rFonts w:ascii="Times New Roman" w:hAnsi="Times New Roman" w:cs="Times New Roman"/>
          <w:sz w:val="22"/>
        </w:rPr>
        <w:t>Current</w:t>
      </w:r>
      <w:r w:rsidR="00791F4A" w:rsidRPr="006258C2">
        <w:rPr>
          <w:rFonts w:ascii="Times New Roman" w:hAnsi="Times New Roman" w:cs="Times New Roman"/>
          <w:sz w:val="22"/>
        </w:rPr>
        <w:t xml:space="preserve"> </w:t>
      </w:r>
      <w:r w:rsidR="00D0181C" w:rsidRPr="006258C2">
        <w:rPr>
          <w:rFonts w:ascii="Times New Roman" w:hAnsi="Times New Roman" w:cs="Times New Roman"/>
          <w:sz w:val="22"/>
        </w:rPr>
        <w:t xml:space="preserve">X-linked muscular dystrophy </w:t>
      </w:r>
      <w:r w:rsidR="00A21EE1" w:rsidRPr="006258C2">
        <w:rPr>
          <w:rFonts w:ascii="Times New Roman" w:hAnsi="Times New Roman" w:cs="Times New Roman"/>
          <w:sz w:val="22"/>
        </w:rPr>
        <w:t xml:space="preserve">(mdx) </w:t>
      </w:r>
      <w:r w:rsidR="00D0181C" w:rsidRPr="006258C2">
        <w:rPr>
          <w:rFonts w:ascii="Times New Roman" w:hAnsi="Times New Roman" w:cs="Times New Roman"/>
          <w:sz w:val="22"/>
        </w:rPr>
        <w:t xml:space="preserve">mice </w:t>
      </w:r>
      <w:r w:rsidR="00791F4A" w:rsidRPr="006258C2">
        <w:rPr>
          <w:rFonts w:ascii="Times New Roman" w:hAnsi="Times New Roman" w:cs="Times New Roman"/>
          <w:sz w:val="22"/>
        </w:rPr>
        <w:t>c</w:t>
      </w:r>
      <w:r w:rsidR="00516BC0" w:rsidRPr="006258C2">
        <w:rPr>
          <w:rFonts w:ascii="Times New Roman" w:hAnsi="Times New Roman" w:cs="Times New Roman"/>
          <w:sz w:val="22"/>
        </w:rPr>
        <w:t>an</w:t>
      </w:r>
      <w:r w:rsidR="00791F4A" w:rsidRPr="006258C2">
        <w:rPr>
          <w:rFonts w:ascii="Times New Roman" w:hAnsi="Times New Roman" w:cs="Times New Roman"/>
          <w:sz w:val="22"/>
        </w:rPr>
        <w:t xml:space="preserve"> </w:t>
      </w:r>
      <w:r w:rsidR="00D0181C" w:rsidRPr="006258C2">
        <w:rPr>
          <w:rFonts w:ascii="Times New Roman" w:hAnsi="Times New Roman" w:cs="Times New Roman"/>
          <w:sz w:val="22"/>
        </w:rPr>
        <w:t xml:space="preserve">only partially </w:t>
      </w:r>
      <w:r w:rsidR="00791F4A" w:rsidRPr="006258C2">
        <w:rPr>
          <w:rFonts w:ascii="Times New Roman" w:hAnsi="Times New Roman" w:cs="Times New Roman"/>
          <w:sz w:val="22"/>
        </w:rPr>
        <w:t>mimic</w:t>
      </w:r>
      <w:r w:rsidR="00D0181C" w:rsidRPr="006258C2">
        <w:rPr>
          <w:rFonts w:ascii="Times New Roman" w:hAnsi="Times New Roman" w:cs="Times New Roman"/>
          <w:sz w:val="22"/>
        </w:rPr>
        <w:t xml:space="preserve"> human disease</w:t>
      </w:r>
      <w:r w:rsidR="00791F4A" w:rsidRPr="006258C2">
        <w:rPr>
          <w:rFonts w:ascii="Times New Roman" w:hAnsi="Times New Roman" w:cs="Times New Roman"/>
          <w:sz w:val="22"/>
        </w:rPr>
        <w:t xml:space="preserve"> conditions.</w:t>
      </w:r>
      <w:r w:rsidR="007F7382" w:rsidRPr="006258C2">
        <w:rPr>
          <w:rFonts w:ascii="Times New Roman" w:hAnsi="Times New Roman" w:cs="Times New Roman"/>
          <w:sz w:val="22"/>
        </w:rPr>
        <w:t xml:space="preserve"> Their small size, limited chronic muscle damage and muscle weakness </w:t>
      </w:r>
      <w:r w:rsidR="00D0181C" w:rsidRPr="006258C2">
        <w:rPr>
          <w:rFonts w:ascii="Times New Roman" w:hAnsi="Times New Roman" w:cs="Times New Roman"/>
          <w:sz w:val="22"/>
        </w:rPr>
        <w:t xml:space="preserve">also impose limitations on </w:t>
      </w:r>
      <w:r w:rsidR="00791F4A" w:rsidRPr="006258C2">
        <w:rPr>
          <w:rFonts w:ascii="Times New Roman" w:hAnsi="Times New Roman" w:cs="Times New Roman"/>
          <w:sz w:val="22"/>
        </w:rPr>
        <w:t xml:space="preserve">disease research and analysis. </w:t>
      </w:r>
      <w:r w:rsidR="00D0181C" w:rsidRPr="006258C2">
        <w:rPr>
          <w:rFonts w:ascii="Times New Roman" w:hAnsi="Times New Roman" w:cs="Times New Roman"/>
          <w:sz w:val="22"/>
        </w:rPr>
        <w:t xml:space="preserve">Considering of this, </w:t>
      </w:r>
      <w:r w:rsidR="00791F4A" w:rsidRPr="006258C2">
        <w:rPr>
          <w:rFonts w:ascii="Times New Roman" w:hAnsi="Times New Roman" w:cs="Times New Roman"/>
          <w:sz w:val="22"/>
        </w:rPr>
        <w:t xml:space="preserve">larger ones such as rats, rabbits or pigs </w:t>
      </w:r>
      <w:r w:rsidR="00503644" w:rsidRPr="006258C2">
        <w:rPr>
          <w:rFonts w:ascii="Times New Roman" w:hAnsi="Times New Roman" w:cs="Times New Roman"/>
          <w:sz w:val="22"/>
        </w:rPr>
        <w:t>are</w:t>
      </w:r>
      <w:r w:rsidR="00791F4A" w:rsidRPr="006258C2">
        <w:rPr>
          <w:rFonts w:ascii="Times New Roman" w:hAnsi="Times New Roman" w:cs="Times New Roman"/>
          <w:sz w:val="22"/>
        </w:rPr>
        <w:t xml:space="preserve"> </w:t>
      </w:r>
      <w:r w:rsidR="00503644" w:rsidRPr="006258C2">
        <w:rPr>
          <w:rFonts w:ascii="Times New Roman" w:hAnsi="Times New Roman" w:cs="Times New Roman"/>
          <w:sz w:val="22"/>
        </w:rPr>
        <w:t xml:space="preserve">more valuable for preclinical studies. </w:t>
      </w:r>
      <w:proofErr w:type="spellStart"/>
      <w:r w:rsidR="00607B37" w:rsidRPr="006258C2">
        <w:rPr>
          <w:rFonts w:ascii="Times New Roman" w:hAnsi="Times New Roman" w:cs="Times New Roman"/>
          <w:sz w:val="22"/>
        </w:rPr>
        <w:t>Larcher</w:t>
      </w:r>
      <w:proofErr w:type="spellEnd"/>
      <w:r w:rsidR="00607B37" w:rsidRPr="006258C2">
        <w:rPr>
          <w:rFonts w:ascii="Times New Roman" w:hAnsi="Times New Roman" w:cs="Times New Roman"/>
          <w:sz w:val="22"/>
        </w:rPr>
        <w:t xml:space="preserve"> et al.</w:t>
      </w:r>
      <w:r w:rsidR="00B02D56" w:rsidRPr="006258C2">
        <w:rPr>
          <w:rFonts w:ascii="Times New Roman" w:hAnsi="Times New Roman" w:cs="Times New Roman"/>
          <w:sz w:val="22"/>
        </w:rPr>
        <w:fldChar w:fldCharType="begin">
          <w:fldData xml:space="preserve">PEVuZE5vdGU+PENpdGU+PEF1dGhvcj5MYXJjaGVyPC9BdXRob3I+PFllYXI+MjAxNDwvWWVhcj48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YXJjaGVyPC9BdXRob3I+PFllYXI+MjAxNDwvWWVhcj48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B02D56" w:rsidRPr="006258C2">
        <w:rPr>
          <w:rFonts w:ascii="Times New Roman" w:hAnsi="Times New Roman" w:cs="Times New Roman"/>
          <w:sz w:val="22"/>
        </w:rPr>
      </w:r>
      <w:r w:rsidR="00B02D5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7</w:t>
      </w:r>
      <w:r w:rsidR="00B02D56" w:rsidRPr="006258C2">
        <w:rPr>
          <w:rFonts w:ascii="Times New Roman" w:hAnsi="Times New Roman" w:cs="Times New Roman"/>
          <w:sz w:val="22"/>
        </w:rPr>
        <w:fldChar w:fldCharType="end"/>
      </w:r>
      <w:r w:rsidR="00607B37" w:rsidRPr="006258C2">
        <w:rPr>
          <w:rFonts w:ascii="Times New Roman" w:hAnsi="Times New Roman" w:cs="Times New Roman"/>
          <w:sz w:val="22"/>
        </w:rPr>
        <w:t xml:space="preserve"> generated </w:t>
      </w:r>
      <w:proofErr w:type="spellStart"/>
      <w:r w:rsidR="00607B37" w:rsidRPr="006258C2">
        <w:rPr>
          <w:rFonts w:ascii="Times New Roman" w:hAnsi="Times New Roman" w:cs="Times New Roman"/>
          <w:sz w:val="22"/>
        </w:rPr>
        <w:t>Dmd</w:t>
      </w:r>
      <w:r w:rsidR="00607B37" w:rsidRPr="006258C2">
        <w:rPr>
          <w:rFonts w:ascii="Times New Roman" w:hAnsi="Times New Roman" w:cs="Times New Roman"/>
          <w:sz w:val="22"/>
          <w:vertAlign w:val="superscript"/>
        </w:rPr>
        <w:t>mdx</w:t>
      </w:r>
      <w:proofErr w:type="spellEnd"/>
      <w:r w:rsidR="00607B37" w:rsidRPr="006258C2">
        <w:rPr>
          <w:rFonts w:ascii="Times New Roman" w:hAnsi="Times New Roman" w:cs="Times New Roman"/>
          <w:sz w:val="22"/>
        </w:rPr>
        <w:t xml:space="preserve"> rats </w:t>
      </w:r>
      <w:r w:rsidR="00503644" w:rsidRPr="006258C2">
        <w:rPr>
          <w:rFonts w:ascii="Times New Roman" w:hAnsi="Times New Roman" w:cs="Times New Roman"/>
          <w:sz w:val="22"/>
        </w:rPr>
        <w:t>by</w:t>
      </w:r>
      <w:r w:rsidR="00607B37" w:rsidRPr="006258C2">
        <w:rPr>
          <w:rFonts w:ascii="Times New Roman" w:hAnsi="Times New Roman" w:cs="Times New Roman"/>
          <w:sz w:val="22"/>
        </w:rPr>
        <w:t xml:space="preserve"> targeting exon 23 of DMD</w:t>
      </w:r>
      <w:r w:rsidR="00664C23" w:rsidRPr="006258C2">
        <w:rPr>
          <w:rFonts w:ascii="Times New Roman" w:hAnsi="Times New Roman" w:cs="Times New Roman"/>
          <w:sz w:val="22"/>
        </w:rPr>
        <w:t xml:space="preserve"> with TALENs</w:t>
      </w:r>
      <w:r w:rsidR="00607B37" w:rsidRPr="006258C2">
        <w:rPr>
          <w:rFonts w:ascii="Times New Roman" w:hAnsi="Times New Roman" w:cs="Times New Roman"/>
          <w:sz w:val="22"/>
        </w:rPr>
        <w:t xml:space="preserve">. These edited rats showed </w:t>
      </w:r>
      <w:r w:rsidR="00503644" w:rsidRPr="006258C2">
        <w:rPr>
          <w:rFonts w:ascii="Times New Roman" w:hAnsi="Times New Roman" w:cs="Times New Roman"/>
          <w:sz w:val="22"/>
        </w:rPr>
        <w:t xml:space="preserve">a </w:t>
      </w:r>
      <w:r w:rsidR="00607B37" w:rsidRPr="006258C2">
        <w:rPr>
          <w:rFonts w:ascii="Times New Roman" w:hAnsi="Times New Roman" w:cs="Times New Roman"/>
          <w:sz w:val="22"/>
        </w:rPr>
        <w:t>significant reduc</w:t>
      </w:r>
      <w:r w:rsidR="00503644" w:rsidRPr="006258C2">
        <w:rPr>
          <w:rFonts w:ascii="Times New Roman" w:hAnsi="Times New Roman" w:cs="Times New Roman"/>
          <w:sz w:val="22"/>
        </w:rPr>
        <w:t>tion</w:t>
      </w:r>
      <w:r w:rsidR="00607B37" w:rsidRPr="006258C2">
        <w:rPr>
          <w:rFonts w:ascii="Times New Roman" w:hAnsi="Times New Roman" w:cs="Times New Roman"/>
          <w:sz w:val="22"/>
        </w:rPr>
        <w:t xml:space="preserve"> in muscle strength and decreas</w:t>
      </w:r>
      <w:r w:rsidR="00503644" w:rsidRPr="006258C2">
        <w:rPr>
          <w:rFonts w:ascii="Times New Roman" w:hAnsi="Times New Roman" w:cs="Times New Roman"/>
          <w:sz w:val="22"/>
        </w:rPr>
        <w:t>ed</w:t>
      </w:r>
      <w:r w:rsidR="00607B37" w:rsidRPr="006258C2">
        <w:rPr>
          <w:rFonts w:ascii="Times New Roman" w:hAnsi="Times New Roman" w:cs="Times New Roman"/>
          <w:sz w:val="22"/>
        </w:rPr>
        <w:t xml:space="preserve"> spontaneous motor activity.</w:t>
      </w:r>
      <w:r w:rsidR="00664C23" w:rsidRPr="006258C2">
        <w:rPr>
          <w:rFonts w:ascii="Times New Roman" w:hAnsi="Times New Roman" w:cs="Times New Roman" w:hint="eastAsia"/>
          <w:sz w:val="22"/>
        </w:rPr>
        <w:t xml:space="preserve"> </w:t>
      </w:r>
      <w:r w:rsidR="00607B37" w:rsidRPr="006258C2">
        <w:rPr>
          <w:rFonts w:ascii="Times New Roman" w:hAnsi="Times New Roman" w:cs="Times New Roman"/>
          <w:sz w:val="22"/>
        </w:rPr>
        <w:t xml:space="preserve">Sui's team generated </w:t>
      </w:r>
      <w:r w:rsidR="00376B11" w:rsidRPr="006258C2">
        <w:rPr>
          <w:rFonts w:ascii="Times New Roman" w:hAnsi="Times New Roman" w:cs="Times New Roman"/>
          <w:sz w:val="22"/>
        </w:rPr>
        <w:t xml:space="preserve">DMD knockout rabbits </w:t>
      </w:r>
      <w:r w:rsidR="00607B37" w:rsidRPr="006258C2">
        <w:rPr>
          <w:rFonts w:ascii="Times New Roman" w:hAnsi="Times New Roman" w:cs="Times New Roman"/>
          <w:sz w:val="22"/>
        </w:rPr>
        <w:t>by co-injecti</w:t>
      </w:r>
      <w:r w:rsidR="00376B11" w:rsidRPr="006258C2">
        <w:rPr>
          <w:rFonts w:ascii="Times New Roman" w:hAnsi="Times New Roman" w:cs="Times New Roman"/>
          <w:sz w:val="22"/>
        </w:rPr>
        <w:t>ng</w:t>
      </w:r>
      <w:r w:rsidR="00607B37" w:rsidRPr="006258C2">
        <w:rPr>
          <w:rFonts w:ascii="Times New Roman" w:hAnsi="Times New Roman" w:cs="Times New Roman"/>
          <w:sz w:val="22"/>
        </w:rPr>
        <w:t xml:space="preserve"> Cas9 mRNA and sgRNA into </w:t>
      </w:r>
      <w:r w:rsidR="00607B37" w:rsidRPr="006258C2">
        <w:rPr>
          <w:rFonts w:ascii="Times New Roman" w:hAnsi="Times New Roman" w:cs="Times New Roman"/>
          <w:sz w:val="22"/>
        </w:rPr>
        <w:lastRenderedPageBreak/>
        <w:t>rabbit zygotes</w:t>
      </w:r>
      <w:r w:rsidR="00376B11" w:rsidRPr="006258C2">
        <w:rPr>
          <w:rFonts w:ascii="Times New Roman" w:hAnsi="Times New Roman" w:cs="Times New Roman"/>
          <w:sz w:val="22"/>
        </w:rPr>
        <w:t xml:space="preserve"> </w:t>
      </w:r>
      <w:r w:rsidR="00607B37" w:rsidRPr="006258C2">
        <w:rPr>
          <w:rFonts w:ascii="Times New Roman" w:hAnsi="Times New Roman" w:cs="Times New Roman"/>
          <w:sz w:val="22"/>
        </w:rPr>
        <w:t>target</w:t>
      </w:r>
      <w:r w:rsidR="00376B11" w:rsidRPr="006258C2">
        <w:rPr>
          <w:rFonts w:ascii="Times New Roman" w:hAnsi="Times New Roman" w:cs="Times New Roman"/>
          <w:sz w:val="22"/>
        </w:rPr>
        <w:t>ing</w:t>
      </w:r>
      <w:r w:rsidR="00607B37" w:rsidRPr="006258C2">
        <w:rPr>
          <w:rFonts w:ascii="Times New Roman" w:hAnsi="Times New Roman" w:cs="Times New Roman"/>
          <w:sz w:val="22"/>
        </w:rPr>
        <w:t xml:space="preserve"> exon 51 of DMD</w:t>
      </w:r>
      <w:r w:rsidR="00376B11" w:rsidRPr="006258C2">
        <w:rPr>
          <w:rFonts w:ascii="Times New Roman" w:hAnsi="Times New Roman" w:cs="Times New Roman"/>
          <w:sz w:val="22"/>
        </w:rPr>
        <w:t>.</w:t>
      </w:r>
      <w:r w:rsidR="00607B37" w:rsidRPr="006258C2">
        <w:rPr>
          <w:rFonts w:ascii="Times New Roman" w:hAnsi="Times New Roman" w:cs="Times New Roman"/>
          <w:sz w:val="22"/>
        </w:rPr>
        <w:t xml:space="preserve"> </w:t>
      </w:r>
      <w:r w:rsidR="00376B11" w:rsidRPr="006258C2">
        <w:rPr>
          <w:rFonts w:ascii="Times New Roman" w:hAnsi="Times New Roman" w:cs="Times New Roman"/>
          <w:sz w:val="22"/>
        </w:rPr>
        <w:t>These</w:t>
      </w:r>
      <w:r w:rsidR="00607B37" w:rsidRPr="006258C2">
        <w:rPr>
          <w:rFonts w:ascii="Times New Roman" w:hAnsi="Times New Roman" w:cs="Times New Roman"/>
          <w:sz w:val="22"/>
        </w:rPr>
        <w:t xml:space="preserve"> rabbits harbored typical phenotypes of DMD</w:t>
      </w:r>
      <w:r w:rsidR="00376B11" w:rsidRPr="006258C2">
        <w:rPr>
          <w:rFonts w:ascii="Times New Roman" w:hAnsi="Times New Roman" w:cs="Times New Roman"/>
          <w:sz w:val="22"/>
        </w:rPr>
        <w:t xml:space="preserve"> and</w:t>
      </w:r>
      <w:r w:rsidR="00607B37" w:rsidRPr="006258C2">
        <w:rPr>
          <w:rFonts w:ascii="Times New Roman" w:hAnsi="Times New Roman" w:cs="Times New Roman"/>
          <w:sz w:val="22"/>
        </w:rPr>
        <w:t xml:space="preserve"> </w:t>
      </w:r>
      <w:r w:rsidR="00376B11" w:rsidRPr="006258C2">
        <w:rPr>
          <w:rFonts w:ascii="Times New Roman" w:hAnsi="Times New Roman" w:cs="Times New Roman"/>
          <w:sz w:val="22"/>
        </w:rPr>
        <w:t xml:space="preserve">the pathological features </w:t>
      </w:r>
      <w:r w:rsidR="00607B37" w:rsidRPr="006258C2">
        <w:rPr>
          <w:rFonts w:ascii="Times New Roman" w:hAnsi="Times New Roman" w:cs="Times New Roman"/>
          <w:sz w:val="22"/>
        </w:rPr>
        <w:t>in the diaphragm and heart w</w:t>
      </w:r>
      <w:r w:rsidR="00376B11" w:rsidRPr="006258C2">
        <w:rPr>
          <w:rFonts w:ascii="Times New Roman" w:hAnsi="Times New Roman" w:cs="Times New Roman"/>
          <w:sz w:val="22"/>
        </w:rPr>
        <w:t>ere</w:t>
      </w:r>
      <w:r w:rsidR="00607B37" w:rsidRPr="006258C2">
        <w:rPr>
          <w:rFonts w:ascii="Times New Roman" w:hAnsi="Times New Roman" w:cs="Times New Roman"/>
          <w:sz w:val="22"/>
        </w:rPr>
        <w:t xml:space="preserve"> similar to </w:t>
      </w:r>
      <w:r w:rsidR="00376B11" w:rsidRPr="006258C2">
        <w:rPr>
          <w:rFonts w:ascii="Times New Roman" w:hAnsi="Times New Roman" w:cs="Times New Roman"/>
          <w:sz w:val="22"/>
        </w:rPr>
        <w:t xml:space="preserve">those of </w:t>
      </w:r>
      <w:r w:rsidR="00607B37" w:rsidRPr="006258C2">
        <w:rPr>
          <w:rFonts w:ascii="Times New Roman" w:hAnsi="Times New Roman" w:cs="Times New Roman"/>
          <w:sz w:val="22"/>
        </w:rPr>
        <w:t>DMD patients</w:t>
      </w:r>
      <w:r w:rsidR="007025D9" w:rsidRPr="006258C2">
        <w:rPr>
          <w:rFonts w:ascii="Times New Roman" w:hAnsi="Times New Roman" w:cs="Times New Roman"/>
          <w:sz w:val="22"/>
        </w:rPr>
        <w:t>.</w:t>
      </w:r>
      <w:r w:rsidR="00B02D56"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Sui&lt;/Author&gt;&lt;Year&gt;2018&lt;/Year&gt;&lt;RecNum&gt;668&lt;/RecNum&gt;&lt;DisplayText&gt;&lt;style face="superscript"&gt;198&lt;/style&gt;&lt;/DisplayText&gt;&lt;record&gt;&lt;rec-number&gt;668&lt;/rec-number&gt;&lt;foreign-keys&gt;&lt;key app="EN" db-id="d2r9z9x58pzr2pe20aspf2sazw0as2xts2p0" timestamp="1567354521"&gt;668&lt;/key&gt;&lt;/foreign-keys&gt;&lt;ref-type name="Journal Article"&gt;17&lt;/ref-type&gt;&lt;contributors&gt;&lt;authors&gt;&lt;author&gt;Sui, T.&lt;/author&gt;&lt;author&gt;Lau, Y. S.&lt;/author&gt;&lt;author&gt;Liu, D.&lt;/author&gt;&lt;author&gt;Liu, T.&lt;/author&gt;&lt;author&gt;Xu, L.&lt;/author&gt;&lt;author&gt;Gao, Y.&lt;/author&gt;&lt;author&gt;Lai, L.&lt;/author&gt;&lt;author&gt;Li, Z.&lt;/author&gt;&lt;author&gt;Han, R.&lt;/author&gt;&lt;/authors&gt;&lt;/contributors&gt;&lt;auth-address&gt;Jilin Provincial Key Laboratory of Animal Embryo Engineering, Jilin University, Changchun, 130062, China.&amp;#xD;Department of Surgery, Davis Heart and Lung Research Institute, Biomedical Sciences Graduate Program, Biophysics Graduate Program, The Ohio State University Wexner Medical Center, Columbus, OH 43210, US.&amp;#xD;Jilin Provincial Key Laboratory of Animal Embryo Engineering, Jilin University, Changchun, 130062, China lai_liangxue@gibh.ac.cn lizj_1998@jlu.edu.cn renzhi.han@osumc.edu.&amp;#xD;Department of Surgery, Davis Heart and Lung Research Institute, Biomedical Sciences Graduate Program, Biophysics Graduate Program, The Ohio State University Wexner Medical Center, Columbus, OH 43210, US lai_liangxue@gibh.ac.cn lizj_1998@jlu.edu.cn renzhi.han@osumc.edu.&lt;/auth-address&gt;&lt;titles&gt;&lt;title&gt;A novel rabbit model of Duchenne muscular dystrophy generated by CRISPR/Cas9&lt;/title&gt;&lt;secondary-title&gt;Dis Model Mech&lt;/secondary-title&gt;&lt;/titles&gt;&lt;periodical&gt;&lt;full-title&gt;Dis Model Mech&lt;/full-title&gt;&lt;/periodical&gt;&lt;volume&gt;11&lt;/volume&gt;&lt;number&gt;6&lt;/number&gt;&lt;edition&gt;2018/06/07&lt;/edition&gt;&lt;dates&gt;&lt;year&gt;2018&lt;/year&gt;&lt;pub-dates&gt;&lt;date&gt;Jun 04&lt;/date&gt;&lt;/pub-dates&gt;&lt;/dates&gt;&lt;isbn&gt;(Electronic)&amp;#xD;(Linking)&lt;/isbn&gt;&lt;accession-num&gt;29871865&lt;/accession-num&gt;&lt;urls&gt;&lt;/urls&gt;&lt;electronic-resource-num&gt;10.1242/dmm.032201&lt;/electronic-resource-num&gt;&lt;remote-database-provider&gt;NLM&lt;/remote-database-provider&gt;&lt;/record&gt;&lt;/Cite&gt;&lt;/EndNote&gt;</w:instrText>
      </w:r>
      <w:r w:rsidR="00B02D5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8</w:t>
      </w:r>
      <w:r w:rsidR="00B02D56" w:rsidRPr="006258C2">
        <w:rPr>
          <w:rFonts w:ascii="Times New Roman" w:hAnsi="Times New Roman" w:cs="Times New Roman"/>
          <w:sz w:val="22"/>
        </w:rPr>
        <w:fldChar w:fldCharType="end"/>
      </w:r>
      <w:r w:rsidR="00376B11" w:rsidRPr="006258C2">
        <w:rPr>
          <w:rFonts w:ascii="Times New Roman" w:hAnsi="Times New Roman" w:cs="Times New Roman"/>
          <w:sz w:val="22"/>
        </w:rPr>
        <w:t xml:space="preserve"> </w:t>
      </w:r>
      <w:r w:rsidR="00516BC0" w:rsidRPr="006258C2">
        <w:rPr>
          <w:rFonts w:ascii="Times New Roman" w:hAnsi="Times New Roman" w:cs="Times New Roman"/>
          <w:sz w:val="22"/>
        </w:rPr>
        <w:t>Meanwhile</w:t>
      </w:r>
      <w:r w:rsidR="005440AA" w:rsidRPr="006258C2">
        <w:rPr>
          <w:rFonts w:ascii="Times New Roman" w:hAnsi="Times New Roman" w:cs="Times New Roman"/>
          <w:sz w:val="22"/>
        </w:rPr>
        <w:t>, the monkey dystrophin gene was targeted using CRISPR/Cas9 to create mutations that cause DMD. Detection of relative targeting rate showed that CRISPR/Cas9 could result in mosaic mutations in up to 87% of the dystrophin alleles in monkey muscle</w:t>
      </w:r>
      <w:r w:rsidR="007025D9" w:rsidRPr="006258C2">
        <w:rPr>
          <w:rFonts w:ascii="Times New Roman" w:hAnsi="Times New Roman" w:cs="Times New Roman"/>
          <w:sz w:val="22"/>
        </w:rPr>
        <w:t>.</w:t>
      </w:r>
      <w:r w:rsidR="00B02D56" w:rsidRPr="006258C2">
        <w:rPr>
          <w:rFonts w:ascii="Times New Roman" w:hAnsi="Times New Roman" w:cs="Times New Roman"/>
          <w:sz w:val="22"/>
        </w:rPr>
        <w:fldChar w:fldCharType="begin">
          <w:fldData xml:space="preserve">PEVuZE5vdGU+PENpdGU+PEF1dGhvcj5DaGVuPC9BdXRob3I+PFllYXI+MjAxNTwvWWVhcj48UmVj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aGVuPC9BdXRob3I+PFllYXI+MjAxNTwvWWVhcj48UmVj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B02D56" w:rsidRPr="006258C2">
        <w:rPr>
          <w:rFonts w:ascii="Times New Roman" w:hAnsi="Times New Roman" w:cs="Times New Roman"/>
          <w:sz w:val="22"/>
        </w:rPr>
      </w:r>
      <w:r w:rsidR="00B02D5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99,200</w:t>
      </w:r>
      <w:r w:rsidR="00B02D56" w:rsidRPr="006258C2">
        <w:rPr>
          <w:rFonts w:ascii="Times New Roman" w:hAnsi="Times New Roman" w:cs="Times New Roman"/>
          <w:sz w:val="22"/>
        </w:rPr>
        <w:fldChar w:fldCharType="end"/>
      </w:r>
      <w:r w:rsidR="002857FF" w:rsidRPr="006258C2">
        <w:rPr>
          <w:rFonts w:ascii="Times New Roman" w:hAnsi="Times New Roman" w:cs="Times New Roman"/>
          <w:sz w:val="22"/>
        </w:rPr>
        <w:t xml:space="preserve"> Not</w:t>
      </w:r>
      <w:r w:rsidR="00937FEB" w:rsidRPr="006258C2">
        <w:rPr>
          <w:rFonts w:ascii="Times New Roman" w:hAnsi="Times New Roman" w:cs="Times New Roman"/>
          <w:sz w:val="22"/>
        </w:rPr>
        <w:t>a</w:t>
      </w:r>
      <w:r w:rsidR="002857FF" w:rsidRPr="006258C2">
        <w:rPr>
          <w:rFonts w:ascii="Times New Roman" w:hAnsi="Times New Roman" w:cs="Times New Roman"/>
          <w:sz w:val="22"/>
        </w:rPr>
        <w:t>bly</w:t>
      </w:r>
      <w:r w:rsidR="008E7D5F" w:rsidRPr="006258C2">
        <w:rPr>
          <w:rFonts w:ascii="Times New Roman" w:hAnsi="Times New Roman" w:cs="Times New Roman"/>
          <w:sz w:val="22"/>
        </w:rPr>
        <w:t>, t</w:t>
      </w:r>
      <w:r w:rsidR="00607B37" w:rsidRPr="006258C2">
        <w:rPr>
          <w:rFonts w:ascii="Times New Roman" w:hAnsi="Times New Roman" w:cs="Times New Roman"/>
          <w:sz w:val="22"/>
        </w:rPr>
        <w:t xml:space="preserve">hree groups of </w:t>
      </w:r>
      <w:r w:rsidR="002857FF" w:rsidRPr="006258C2">
        <w:rPr>
          <w:rFonts w:ascii="Times New Roman" w:hAnsi="Times New Roman" w:cs="Times New Roman"/>
          <w:sz w:val="22"/>
        </w:rPr>
        <w:t xml:space="preserve">researchers </w:t>
      </w:r>
      <w:r w:rsidR="00607B37" w:rsidRPr="006258C2">
        <w:rPr>
          <w:rFonts w:ascii="Times New Roman" w:hAnsi="Times New Roman" w:cs="Times New Roman"/>
          <w:sz w:val="22"/>
        </w:rPr>
        <w:t xml:space="preserve">have </w:t>
      </w:r>
      <w:r w:rsidR="002857FF" w:rsidRPr="006258C2">
        <w:rPr>
          <w:rFonts w:ascii="Times New Roman" w:hAnsi="Times New Roman" w:cs="Times New Roman"/>
          <w:sz w:val="22"/>
        </w:rPr>
        <w:t xml:space="preserve">recently </w:t>
      </w:r>
      <w:r w:rsidR="00607B37" w:rsidRPr="006258C2">
        <w:rPr>
          <w:rFonts w:ascii="Times New Roman" w:hAnsi="Times New Roman" w:cs="Times New Roman"/>
          <w:sz w:val="22"/>
        </w:rPr>
        <w:t>described the use of CRISPR</w:t>
      </w:r>
      <w:r w:rsidR="005440AA" w:rsidRPr="006258C2">
        <w:rPr>
          <w:rFonts w:ascii="Times New Roman" w:hAnsi="Times New Roman" w:cs="Times New Roman"/>
          <w:sz w:val="22"/>
        </w:rPr>
        <w:t>/</w:t>
      </w:r>
      <w:r w:rsidR="00607B37" w:rsidRPr="006258C2">
        <w:rPr>
          <w:rFonts w:ascii="Times New Roman" w:hAnsi="Times New Roman" w:cs="Times New Roman"/>
          <w:sz w:val="22"/>
        </w:rPr>
        <w:t>Cas9 to remove mutation</w:t>
      </w:r>
      <w:r w:rsidR="002857FF" w:rsidRPr="006258C2">
        <w:rPr>
          <w:rFonts w:ascii="Times New Roman" w:hAnsi="Times New Roman" w:cs="Times New Roman"/>
          <w:sz w:val="22"/>
        </w:rPr>
        <w:t>s</w:t>
      </w:r>
      <w:r w:rsidR="00607B37" w:rsidRPr="006258C2">
        <w:rPr>
          <w:rFonts w:ascii="Times New Roman" w:hAnsi="Times New Roman" w:cs="Times New Roman"/>
          <w:sz w:val="22"/>
        </w:rPr>
        <w:t xml:space="preserve"> in the </w:t>
      </w:r>
      <w:r w:rsidR="005440AA" w:rsidRPr="006258C2">
        <w:rPr>
          <w:rFonts w:ascii="Times New Roman" w:hAnsi="Times New Roman" w:cs="Times New Roman"/>
          <w:sz w:val="22"/>
        </w:rPr>
        <w:t xml:space="preserve">DMD </w:t>
      </w:r>
      <w:r w:rsidR="00607B37" w:rsidRPr="006258C2">
        <w:rPr>
          <w:rFonts w:ascii="Times New Roman" w:hAnsi="Times New Roman" w:cs="Times New Roman"/>
          <w:sz w:val="22"/>
        </w:rPr>
        <w:t>gene encoding dystrophin</w:t>
      </w:r>
      <w:r w:rsidR="002857FF" w:rsidRPr="006258C2">
        <w:rPr>
          <w:rFonts w:ascii="Times New Roman" w:hAnsi="Times New Roman" w:cs="Times New Roman"/>
          <w:sz w:val="22"/>
        </w:rPr>
        <w:t>,</w:t>
      </w:r>
      <w:r w:rsidR="00607B37" w:rsidRPr="006258C2">
        <w:rPr>
          <w:rFonts w:ascii="Times New Roman" w:hAnsi="Times New Roman" w:cs="Times New Roman"/>
          <w:sz w:val="22"/>
        </w:rPr>
        <w:t xml:space="preserve"> </w:t>
      </w:r>
      <w:r w:rsidR="002857FF" w:rsidRPr="006258C2">
        <w:rPr>
          <w:rFonts w:ascii="Times New Roman" w:hAnsi="Times New Roman" w:cs="Times New Roman"/>
          <w:sz w:val="22"/>
        </w:rPr>
        <w:t>which affects protein expression</w:t>
      </w:r>
      <w:r w:rsidR="007025D9" w:rsidRPr="006258C2">
        <w:rPr>
          <w:rFonts w:ascii="Times New Roman" w:hAnsi="Times New Roman" w:cs="Times New Roman"/>
          <w:sz w:val="22"/>
        </w:rPr>
        <w:t>.</w:t>
      </w:r>
      <w:r w:rsidR="00B02D56" w:rsidRPr="006258C2">
        <w:rPr>
          <w:rFonts w:ascii="Times New Roman" w:hAnsi="Times New Roman" w:cs="Times New Roman"/>
          <w:sz w:val="22"/>
        </w:rPr>
        <w:fldChar w:fldCharType="begin">
          <w:fldData xml:space="preserve">PEVuZE5vdGU+PENpdGU+PEF1dGhvcj5YdTwvQXV0aG9yPjxZZWFyPjIwMTU8L1llYXI+PFJlY051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YdTwvQXV0aG9yPjxZZWFyPjIwMTU8L1llYXI+PFJlY051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B02D56" w:rsidRPr="006258C2">
        <w:rPr>
          <w:rFonts w:ascii="Times New Roman" w:hAnsi="Times New Roman" w:cs="Times New Roman"/>
          <w:sz w:val="22"/>
        </w:rPr>
      </w:r>
      <w:r w:rsidR="00B02D5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01-203</w:t>
      </w:r>
      <w:r w:rsidR="00B02D56" w:rsidRPr="006258C2">
        <w:rPr>
          <w:rFonts w:ascii="Times New Roman" w:hAnsi="Times New Roman" w:cs="Times New Roman"/>
          <w:sz w:val="22"/>
        </w:rPr>
        <w:fldChar w:fldCharType="end"/>
      </w:r>
      <w:r w:rsidR="00607B37" w:rsidRPr="006258C2">
        <w:rPr>
          <w:rFonts w:ascii="Times New Roman" w:hAnsi="Times New Roman" w:cs="Times New Roman"/>
          <w:sz w:val="22"/>
        </w:rPr>
        <w:t xml:space="preserve"> The </w:t>
      </w:r>
      <w:r w:rsidR="002857FF" w:rsidRPr="006258C2">
        <w:rPr>
          <w:rFonts w:ascii="Times New Roman" w:hAnsi="Times New Roman" w:cs="Times New Roman"/>
          <w:sz w:val="22"/>
        </w:rPr>
        <w:t>investigators</w:t>
      </w:r>
      <w:r w:rsidR="00607B37" w:rsidRPr="006258C2">
        <w:rPr>
          <w:rFonts w:ascii="Times New Roman" w:hAnsi="Times New Roman" w:cs="Times New Roman"/>
          <w:sz w:val="22"/>
        </w:rPr>
        <w:t xml:space="preserve"> used the CRISPR</w:t>
      </w:r>
      <w:r w:rsidR="005440AA" w:rsidRPr="006258C2">
        <w:rPr>
          <w:rFonts w:ascii="Times New Roman" w:hAnsi="Times New Roman" w:cs="Times New Roman"/>
          <w:sz w:val="22"/>
        </w:rPr>
        <w:t>/</w:t>
      </w:r>
      <w:r w:rsidR="00607B37" w:rsidRPr="006258C2">
        <w:rPr>
          <w:rFonts w:ascii="Times New Roman" w:hAnsi="Times New Roman" w:cs="Times New Roman"/>
          <w:sz w:val="22"/>
        </w:rPr>
        <w:t xml:space="preserve">Cas9 system to </w:t>
      </w:r>
      <w:r w:rsidR="002857FF" w:rsidRPr="006258C2">
        <w:rPr>
          <w:rFonts w:ascii="Times New Roman" w:hAnsi="Times New Roman" w:cs="Times New Roman"/>
          <w:sz w:val="22"/>
        </w:rPr>
        <w:t>excise</w:t>
      </w:r>
      <w:r w:rsidR="00607B37" w:rsidRPr="006258C2">
        <w:rPr>
          <w:rFonts w:ascii="Times New Roman" w:hAnsi="Times New Roman" w:cs="Times New Roman"/>
          <w:sz w:val="22"/>
        </w:rPr>
        <w:t xml:space="preserve"> the </w:t>
      </w:r>
      <w:r w:rsidR="002857FF" w:rsidRPr="006258C2">
        <w:rPr>
          <w:rFonts w:ascii="Times New Roman" w:hAnsi="Times New Roman" w:cs="Times New Roman"/>
          <w:sz w:val="22"/>
        </w:rPr>
        <w:t>mutant portion</w:t>
      </w:r>
      <w:r w:rsidR="00607B37" w:rsidRPr="006258C2">
        <w:rPr>
          <w:rFonts w:ascii="Times New Roman" w:hAnsi="Times New Roman" w:cs="Times New Roman"/>
          <w:sz w:val="22"/>
        </w:rPr>
        <w:t xml:space="preserve"> of D</w:t>
      </w:r>
      <w:r w:rsidR="005440AA" w:rsidRPr="006258C2">
        <w:rPr>
          <w:rFonts w:ascii="Times New Roman" w:hAnsi="Times New Roman" w:cs="Times New Roman"/>
          <w:sz w:val="22"/>
        </w:rPr>
        <w:t>MD</w:t>
      </w:r>
      <w:r w:rsidR="00607B37" w:rsidRPr="006258C2">
        <w:rPr>
          <w:rFonts w:ascii="Times New Roman" w:hAnsi="Times New Roman" w:cs="Times New Roman"/>
          <w:sz w:val="22"/>
        </w:rPr>
        <w:t xml:space="preserve"> in mdx</w:t>
      </w:r>
      <w:r w:rsidR="005440AA" w:rsidRPr="006258C2">
        <w:rPr>
          <w:rFonts w:ascii="Times New Roman" w:hAnsi="Times New Roman" w:cs="Times New Roman"/>
          <w:sz w:val="22"/>
        </w:rPr>
        <w:t xml:space="preserve"> mice</w:t>
      </w:r>
      <w:r w:rsidR="00607B37" w:rsidRPr="006258C2">
        <w:rPr>
          <w:rFonts w:ascii="Times New Roman" w:hAnsi="Times New Roman" w:cs="Times New Roman"/>
          <w:sz w:val="22"/>
        </w:rPr>
        <w:t xml:space="preserve"> model</w:t>
      </w:r>
      <w:r w:rsidR="002857FF" w:rsidRPr="006258C2">
        <w:rPr>
          <w:rFonts w:ascii="Times New Roman" w:hAnsi="Times New Roman" w:cs="Times New Roman"/>
          <w:sz w:val="22"/>
        </w:rPr>
        <w:t>,</w:t>
      </w:r>
      <w:r w:rsidR="00607B37" w:rsidRPr="006258C2">
        <w:rPr>
          <w:rFonts w:ascii="Times New Roman" w:hAnsi="Times New Roman" w:cs="Times New Roman"/>
          <w:sz w:val="22"/>
        </w:rPr>
        <w:t xml:space="preserve"> thereby </w:t>
      </w:r>
      <w:r w:rsidR="002857FF" w:rsidRPr="006258C2">
        <w:rPr>
          <w:rFonts w:ascii="Times New Roman" w:hAnsi="Times New Roman" w:cs="Times New Roman"/>
          <w:sz w:val="22"/>
        </w:rPr>
        <w:t xml:space="preserve">synthesizing </w:t>
      </w:r>
      <w:r w:rsidR="00607B37" w:rsidRPr="006258C2">
        <w:rPr>
          <w:rFonts w:ascii="Times New Roman" w:hAnsi="Times New Roman" w:cs="Times New Roman"/>
          <w:sz w:val="22"/>
        </w:rPr>
        <w:t xml:space="preserve">a shorter version of dystrophin protein in </w:t>
      </w:r>
      <w:r w:rsidR="002857FF" w:rsidRPr="006258C2">
        <w:rPr>
          <w:rFonts w:ascii="Times New Roman" w:hAnsi="Times New Roman" w:cs="Times New Roman"/>
          <w:sz w:val="22"/>
        </w:rPr>
        <w:t xml:space="preserve">the </w:t>
      </w:r>
      <w:r w:rsidR="00607B37" w:rsidRPr="006258C2">
        <w:rPr>
          <w:rFonts w:ascii="Times New Roman" w:hAnsi="Times New Roman" w:cs="Times New Roman"/>
          <w:sz w:val="22"/>
        </w:rPr>
        <w:t>muscle fibers and restoring partial muscle function</w:t>
      </w:r>
      <w:r w:rsidR="002857FF" w:rsidRPr="006258C2">
        <w:rPr>
          <w:rFonts w:ascii="Times New Roman" w:hAnsi="Times New Roman" w:cs="Times New Roman"/>
          <w:sz w:val="22"/>
        </w:rPr>
        <w:t>.</w:t>
      </w:r>
      <w:r w:rsidR="00011EA4" w:rsidRPr="006258C2">
        <w:rPr>
          <w:rFonts w:ascii="Times New Roman" w:hAnsi="Times New Roman" w:cs="Times New Roman"/>
          <w:sz w:val="22"/>
        </w:rPr>
        <w:t xml:space="preserve"> </w:t>
      </w:r>
      <w:r w:rsidR="002857FF" w:rsidRPr="006258C2">
        <w:rPr>
          <w:rFonts w:ascii="Times New Roman" w:hAnsi="Times New Roman" w:cs="Times New Roman"/>
          <w:sz w:val="22"/>
        </w:rPr>
        <w:t xml:space="preserve">This </w:t>
      </w:r>
      <w:r w:rsidR="00011EA4" w:rsidRPr="006258C2">
        <w:rPr>
          <w:rFonts w:ascii="Times New Roman" w:hAnsi="Times New Roman" w:cs="Times New Roman"/>
          <w:sz w:val="22"/>
        </w:rPr>
        <w:t>provid</w:t>
      </w:r>
      <w:r w:rsidR="002857FF" w:rsidRPr="006258C2">
        <w:rPr>
          <w:rFonts w:ascii="Times New Roman" w:hAnsi="Times New Roman" w:cs="Times New Roman"/>
          <w:sz w:val="22"/>
        </w:rPr>
        <w:t>ed</w:t>
      </w:r>
      <w:r w:rsidR="00011EA4" w:rsidRPr="006258C2">
        <w:rPr>
          <w:rFonts w:ascii="Times New Roman" w:hAnsi="Times New Roman" w:cs="Times New Roman"/>
          <w:sz w:val="22"/>
        </w:rPr>
        <w:t xml:space="preserve"> a promising </w:t>
      </w:r>
      <w:r w:rsidR="002857FF" w:rsidRPr="006258C2">
        <w:rPr>
          <w:rFonts w:ascii="Times New Roman" w:hAnsi="Times New Roman" w:cs="Times New Roman"/>
          <w:sz w:val="22"/>
        </w:rPr>
        <w:t>method</w:t>
      </w:r>
      <w:r w:rsidR="00011EA4" w:rsidRPr="006258C2">
        <w:rPr>
          <w:rFonts w:ascii="Times New Roman" w:hAnsi="Times New Roman" w:cs="Times New Roman"/>
          <w:sz w:val="22"/>
        </w:rPr>
        <w:t xml:space="preserve"> for correct</w:t>
      </w:r>
      <w:r w:rsidR="002857FF" w:rsidRPr="006258C2">
        <w:rPr>
          <w:rFonts w:ascii="Times New Roman" w:hAnsi="Times New Roman" w:cs="Times New Roman"/>
          <w:sz w:val="22"/>
        </w:rPr>
        <w:t xml:space="preserve">ing </w:t>
      </w:r>
      <w:r w:rsidR="00011EA4" w:rsidRPr="006258C2">
        <w:rPr>
          <w:rFonts w:ascii="Times New Roman" w:hAnsi="Times New Roman" w:cs="Times New Roman"/>
          <w:sz w:val="22"/>
        </w:rPr>
        <w:t>disease</w:t>
      </w:r>
      <w:r w:rsidR="002857FF" w:rsidRPr="006258C2">
        <w:rPr>
          <w:rFonts w:ascii="Times New Roman" w:hAnsi="Times New Roman" w:cs="Times New Roman"/>
          <w:sz w:val="22"/>
        </w:rPr>
        <w:t>-</w:t>
      </w:r>
      <w:r w:rsidR="00011EA4" w:rsidRPr="006258C2">
        <w:rPr>
          <w:rFonts w:ascii="Times New Roman" w:hAnsi="Times New Roman" w:cs="Times New Roman"/>
          <w:sz w:val="22"/>
        </w:rPr>
        <w:t>causing mutations in the muscle tissue of patient</w:t>
      </w:r>
      <w:r w:rsidR="002857FF" w:rsidRPr="006258C2">
        <w:rPr>
          <w:rFonts w:ascii="Times New Roman" w:hAnsi="Times New Roman" w:cs="Times New Roman"/>
          <w:sz w:val="22"/>
        </w:rPr>
        <w:t>s</w:t>
      </w:r>
      <w:r w:rsidR="00011EA4" w:rsidRPr="006258C2">
        <w:rPr>
          <w:rFonts w:ascii="Times New Roman" w:hAnsi="Times New Roman" w:cs="Times New Roman"/>
          <w:sz w:val="22"/>
        </w:rPr>
        <w:t>.</w:t>
      </w:r>
      <w:r w:rsidR="00D73AE6" w:rsidRPr="006258C2">
        <w:rPr>
          <w:rFonts w:ascii="Times New Roman" w:hAnsi="Times New Roman" w:cs="Times New Roman"/>
          <w:sz w:val="22"/>
        </w:rPr>
        <w:t xml:space="preserve"> </w:t>
      </w:r>
    </w:p>
    <w:p w14:paraId="6B8BEE8B" w14:textId="39FE4A37" w:rsidR="00CC3840" w:rsidRPr="006258C2" w:rsidRDefault="008F5091" w:rsidP="00664C23">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Patients with primary immunodeficiencies have partial immune system missing or dysfunction, and they </w:t>
      </w:r>
      <w:r w:rsidR="000368FA" w:rsidRPr="006258C2">
        <w:rPr>
          <w:rFonts w:ascii="Times New Roman" w:hAnsi="Times New Roman" w:cs="Times New Roman"/>
          <w:sz w:val="22"/>
        </w:rPr>
        <w:t>ca</w:t>
      </w:r>
      <w:r w:rsidR="00195C75" w:rsidRPr="006258C2">
        <w:rPr>
          <w:rFonts w:ascii="Times New Roman" w:hAnsi="Times New Roman" w:cs="Times New Roman"/>
          <w:sz w:val="22"/>
        </w:rPr>
        <w:t>n</w:t>
      </w:r>
      <w:r w:rsidR="000368FA" w:rsidRPr="006258C2">
        <w:rPr>
          <w:rFonts w:ascii="Times New Roman" w:hAnsi="Times New Roman" w:cs="Times New Roman"/>
          <w:sz w:val="22"/>
        </w:rPr>
        <w:t xml:space="preserve"> be treated with allogeneic hematopoietic stem cells (HSCs) transplantation</w:t>
      </w:r>
      <w:r w:rsidR="007025D9" w:rsidRPr="006258C2">
        <w:rPr>
          <w:rFonts w:ascii="Times New Roman" w:hAnsi="Times New Roman" w:cs="Times New Roman"/>
          <w:sz w:val="22"/>
        </w:rPr>
        <w:t>.</w:t>
      </w:r>
      <w:r w:rsidR="001A50E4" w:rsidRPr="006258C2">
        <w:rPr>
          <w:rFonts w:ascii="Times New Roman" w:hAnsi="Times New Roman" w:cs="Times New Roman"/>
          <w:sz w:val="22"/>
        </w:rPr>
        <w:fldChar w:fldCharType="begin">
          <w:fldData xml:space="preserve">PEVuZE5vdGU+PENpdGU+PEF1dGhvcj5QYWk8L0F1dGhvcj48WWVhcj4yMDE0PC9ZZWFyPjxSZWNO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QYWk8L0F1dGhvcj48WWVhcj4yMDE0PC9ZZWFyPjxSZWNO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1A50E4" w:rsidRPr="006258C2">
        <w:rPr>
          <w:rFonts w:ascii="Times New Roman" w:hAnsi="Times New Roman" w:cs="Times New Roman"/>
          <w:sz w:val="22"/>
        </w:rPr>
      </w:r>
      <w:r w:rsidR="001A50E4"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04</w:t>
      </w:r>
      <w:r w:rsidR="001A50E4" w:rsidRPr="006258C2">
        <w:rPr>
          <w:rFonts w:ascii="Times New Roman" w:hAnsi="Times New Roman" w:cs="Times New Roman"/>
          <w:sz w:val="22"/>
        </w:rPr>
        <w:fldChar w:fldCharType="end"/>
      </w:r>
      <w:r w:rsidR="000368FA" w:rsidRPr="006258C2">
        <w:rPr>
          <w:rFonts w:ascii="Times New Roman" w:hAnsi="Times New Roman" w:cs="Times New Roman"/>
          <w:sz w:val="22"/>
        </w:rPr>
        <w:t xml:space="preserve"> </w:t>
      </w:r>
      <w:r w:rsidR="00195C75" w:rsidRPr="006258C2">
        <w:rPr>
          <w:rFonts w:ascii="Times New Roman" w:hAnsi="Times New Roman" w:cs="Times New Roman"/>
          <w:sz w:val="22"/>
        </w:rPr>
        <w:t>T</w:t>
      </w:r>
      <w:r w:rsidR="000368FA" w:rsidRPr="006258C2">
        <w:rPr>
          <w:rFonts w:ascii="Times New Roman" w:hAnsi="Times New Roman" w:cs="Times New Roman"/>
          <w:sz w:val="22"/>
        </w:rPr>
        <w:t xml:space="preserve">his </w:t>
      </w:r>
      <w:r w:rsidR="00195C75" w:rsidRPr="006258C2">
        <w:rPr>
          <w:rFonts w:ascii="Times New Roman" w:hAnsi="Times New Roman" w:cs="Times New Roman"/>
          <w:sz w:val="22"/>
        </w:rPr>
        <w:t>may</w:t>
      </w:r>
      <w:r w:rsidR="000368FA" w:rsidRPr="006258C2">
        <w:rPr>
          <w:rFonts w:ascii="Times New Roman" w:hAnsi="Times New Roman" w:cs="Times New Roman"/>
          <w:sz w:val="22"/>
        </w:rPr>
        <w:t xml:space="preserve"> be a high-risk process </w:t>
      </w:r>
      <w:r w:rsidR="00195C75" w:rsidRPr="006258C2">
        <w:rPr>
          <w:rFonts w:ascii="Times New Roman" w:hAnsi="Times New Roman" w:cs="Times New Roman"/>
          <w:sz w:val="22"/>
        </w:rPr>
        <w:t xml:space="preserve">when leukocyte antigen-matched donors lack tissue compatibility. </w:t>
      </w:r>
      <w:r w:rsidR="00D2765B" w:rsidRPr="006258C2">
        <w:rPr>
          <w:rFonts w:ascii="Times New Roman" w:hAnsi="Times New Roman" w:cs="Times New Roman"/>
          <w:sz w:val="22"/>
        </w:rPr>
        <w:t xml:space="preserve">Correcting patient's own </w:t>
      </w:r>
      <w:r w:rsidR="00664C23" w:rsidRPr="006258C2">
        <w:rPr>
          <w:rFonts w:ascii="Times New Roman" w:hAnsi="Times New Roman" w:cs="Times New Roman"/>
          <w:sz w:val="22"/>
        </w:rPr>
        <w:t>hematopoietic stem cells</w:t>
      </w:r>
      <w:r w:rsidR="00D2765B" w:rsidRPr="006258C2">
        <w:rPr>
          <w:rFonts w:ascii="Times New Roman" w:hAnsi="Times New Roman" w:cs="Times New Roman"/>
          <w:sz w:val="22"/>
        </w:rPr>
        <w:t xml:space="preserve"> </w:t>
      </w:r>
      <w:r w:rsidR="00195C75" w:rsidRPr="006258C2">
        <w:rPr>
          <w:rFonts w:ascii="Times New Roman" w:hAnsi="Times New Roman" w:cs="Times New Roman"/>
          <w:sz w:val="22"/>
        </w:rPr>
        <w:t>through</w:t>
      </w:r>
      <w:r w:rsidR="00D2765B" w:rsidRPr="006258C2">
        <w:rPr>
          <w:rFonts w:ascii="Times New Roman" w:hAnsi="Times New Roman" w:cs="Times New Roman"/>
          <w:sz w:val="22"/>
        </w:rPr>
        <w:t xml:space="preserve"> gene therapy </w:t>
      </w:r>
      <w:r w:rsidR="00195C75" w:rsidRPr="006258C2">
        <w:rPr>
          <w:rFonts w:ascii="Times New Roman" w:hAnsi="Times New Roman" w:cs="Times New Roman"/>
          <w:sz w:val="22"/>
        </w:rPr>
        <w:t>provides</w:t>
      </w:r>
      <w:r w:rsidR="00D2765B" w:rsidRPr="006258C2">
        <w:rPr>
          <w:rFonts w:ascii="Times New Roman" w:hAnsi="Times New Roman" w:cs="Times New Roman"/>
          <w:sz w:val="22"/>
        </w:rPr>
        <w:t xml:space="preserve"> an attractive </w:t>
      </w:r>
      <w:r w:rsidRPr="006258C2">
        <w:rPr>
          <w:rFonts w:ascii="Times New Roman" w:hAnsi="Times New Roman" w:cs="Times New Roman"/>
          <w:sz w:val="22"/>
        </w:rPr>
        <w:t>option</w:t>
      </w:r>
      <w:r w:rsidR="00D2765B" w:rsidRPr="006258C2">
        <w:rPr>
          <w:rFonts w:ascii="Times New Roman" w:hAnsi="Times New Roman" w:cs="Times New Roman"/>
          <w:sz w:val="22"/>
        </w:rPr>
        <w:t>.</w:t>
      </w:r>
      <w:r w:rsidRPr="006258C2">
        <w:rPr>
          <w:rFonts w:ascii="Times New Roman" w:hAnsi="Times New Roman" w:cs="Times New Roman"/>
          <w:sz w:val="22"/>
        </w:rPr>
        <w:t xml:space="preserve"> They can also be used</w:t>
      </w:r>
      <w:r w:rsidR="00664C23" w:rsidRPr="006258C2">
        <w:rPr>
          <w:rFonts w:ascii="Times New Roman" w:hAnsi="Times New Roman" w:cs="Times New Roman"/>
          <w:sz w:val="22"/>
        </w:rPr>
        <w:t xml:space="preserve"> in situ</w:t>
      </w:r>
      <w:r w:rsidRPr="006258C2">
        <w:rPr>
          <w:rFonts w:ascii="Times New Roman" w:hAnsi="Times New Roman" w:cs="Times New Roman"/>
          <w:sz w:val="22"/>
        </w:rPr>
        <w:t xml:space="preserve"> to correct pathogenic mutations and to develop cell or animal models to study the pathogenic effects of specific genetic defects found in immunodeficient patients.</w:t>
      </w:r>
      <w:r w:rsidR="006319E2" w:rsidRPr="006258C2">
        <w:rPr>
          <w:rFonts w:ascii="Times New Roman" w:hAnsi="Times New Roman" w:cs="Times New Roman"/>
          <w:sz w:val="22"/>
        </w:rPr>
        <w:t xml:space="preserve"> </w:t>
      </w:r>
      <w:r w:rsidRPr="006258C2">
        <w:rPr>
          <w:rFonts w:ascii="Times New Roman" w:hAnsi="Times New Roman" w:cs="Times New Roman"/>
          <w:sz w:val="22"/>
        </w:rPr>
        <w:t>As the most severe immunodeficiency, seve</w:t>
      </w:r>
      <w:r w:rsidR="00F16884" w:rsidRPr="006258C2">
        <w:rPr>
          <w:rFonts w:ascii="Times New Roman" w:hAnsi="Times New Roman" w:cs="Times New Roman"/>
          <w:sz w:val="22"/>
        </w:rPr>
        <w:t>re</w:t>
      </w:r>
      <w:r w:rsidRPr="006258C2">
        <w:rPr>
          <w:rFonts w:ascii="Times New Roman" w:hAnsi="Times New Roman" w:cs="Times New Roman"/>
          <w:sz w:val="22"/>
        </w:rPr>
        <w:t xml:space="preserve"> combined immunodeficiency (SCID) is caused by </w:t>
      </w:r>
      <w:r w:rsidR="00F16884" w:rsidRPr="006258C2">
        <w:rPr>
          <w:rFonts w:ascii="Times New Roman" w:hAnsi="Times New Roman" w:cs="Times New Roman"/>
          <w:sz w:val="22"/>
        </w:rPr>
        <w:t xml:space="preserve">a </w:t>
      </w:r>
      <w:r w:rsidR="002C5A48" w:rsidRPr="006258C2">
        <w:rPr>
          <w:rFonts w:ascii="Times New Roman" w:hAnsi="Times New Roman" w:cs="Times New Roman"/>
          <w:sz w:val="22"/>
        </w:rPr>
        <w:t xml:space="preserve">mutation in the gene encoding </w:t>
      </w:r>
      <w:r w:rsidR="00F16884" w:rsidRPr="006258C2">
        <w:rPr>
          <w:rFonts w:ascii="Times New Roman" w:hAnsi="Times New Roman" w:cs="Times New Roman"/>
          <w:sz w:val="22"/>
        </w:rPr>
        <w:t xml:space="preserve">the </w:t>
      </w:r>
      <w:r w:rsidR="002C5A48" w:rsidRPr="006258C2">
        <w:rPr>
          <w:rFonts w:ascii="Times New Roman" w:hAnsi="Times New Roman" w:cs="Times New Roman"/>
          <w:sz w:val="22"/>
        </w:rPr>
        <w:t>interleukin 2 receptor gamma (IL2RG)</w:t>
      </w:r>
      <w:r w:rsidRPr="006258C2">
        <w:rPr>
          <w:rFonts w:ascii="Times New Roman" w:hAnsi="Times New Roman" w:cs="Times New Roman"/>
          <w:sz w:val="22"/>
        </w:rPr>
        <w:t xml:space="preserve"> that result in developmental </w:t>
      </w:r>
      <w:r w:rsidR="00321160" w:rsidRPr="006258C2">
        <w:rPr>
          <w:rFonts w:ascii="Times New Roman" w:hAnsi="Times New Roman" w:cs="Times New Roman"/>
          <w:sz w:val="22"/>
        </w:rPr>
        <w:t>arrest of</w:t>
      </w:r>
      <w:r w:rsidRPr="006258C2">
        <w:rPr>
          <w:rFonts w:ascii="Times New Roman" w:hAnsi="Times New Roman" w:cs="Times New Roman"/>
          <w:sz w:val="22"/>
        </w:rPr>
        <w:t xml:space="preserve"> </w:t>
      </w:r>
      <w:r w:rsidR="00321160" w:rsidRPr="006258C2">
        <w:rPr>
          <w:rFonts w:ascii="Times New Roman" w:hAnsi="Times New Roman" w:cs="Times New Roman"/>
          <w:sz w:val="22"/>
        </w:rPr>
        <w:t>T cell</w:t>
      </w:r>
      <w:r w:rsidRPr="006258C2">
        <w:rPr>
          <w:rFonts w:ascii="Times New Roman" w:hAnsi="Times New Roman" w:cs="Times New Roman"/>
          <w:sz w:val="22"/>
        </w:rPr>
        <w:t xml:space="preserve"> production </w:t>
      </w:r>
      <w:r w:rsidR="00321160" w:rsidRPr="006258C2">
        <w:rPr>
          <w:rFonts w:ascii="Times New Roman" w:hAnsi="Times New Roman" w:cs="Times New Roman"/>
          <w:sz w:val="22"/>
        </w:rPr>
        <w:t xml:space="preserve">and </w:t>
      </w:r>
      <w:r w:rsidRPr="006258C2">
        <w:rPr>
          <w:rFonts w:ascii="Times New Roman" w:hAnsi="Times New Roman" w:cs="Times New Roman"/>
          <w:sz w:val="22"/>
        </w:rPr>
        <w:t>additional primary or secondary defect</w:t>
      </w:r>
      <w:r w:rsidR="00321160" w:rsidRPr="006258C2">
        <w:rPr>
          <w:rFonts w:ascii="Times New Roman" w:hAnsi="Times New Roman" w:cs="Times New Roman"/>
          <w:sz w:val="22"/>
        </w:rPr>
        <w:t>s</w:t>
      </w:r>
      <w:r w:rsidRPr="006258C2">
        <w:rPr>
          <w:rFonts w:ascii="Times New Roman" w:hAnsi="Times New Roman" w:cs="Times New Roman"/>
          <w:sz w:val="22"/>
        </w:rPr>
        <w:t xml:space="preserve"> in B cells</w:t>
      </w:r>
      <w:r w:rsidR="00195C75" w:rsidRPr="006258C2">
        <w:rPr>
          <w:rFonts w:ascii="Times New Roman" w:hAnsi="Times New Roman" w:cs="Times New Roman"/>
          <w:sz w:val="22"/>
        </w:rPr>
        <w:t xml:space="preserve">. </w:t>
      </w:r>
      <w:r w:rsidR="002C5A48" w:rsidRPr="006258C2">
        <w:rPr>
          <w:rFonts w:ascii="Times New Roman" w:hAnsi="Times New Roman" w:cs="Times New Roman"/>
          <w:sz w:val="22"/>
        </w:rPr>
        <w:t xml:space="preserve">Several </w:t>
      </w:r>
      <w:r w:rsidR="000F1169" w:rsidRPr="006258C2">
        <w:rPr>
          <w:rFonts w:ascii="Times New Roman" w:hAnsi="Times New Roman" w:cs="Times New Roman"/>
          <w:sz w:val="22"/>
        </w:rPr>
        <w:t>research teams</w:t>
      </w:r>
      <w:r w:rsidR="002C5A48" w:rsidRPr="006258C2">
        <w:rPr>
          <w:rFonts w:ascii="Times New Roman" w:hAnsi="Times New Roman" w:cs="Times New Roman"/>
          <w:sz w:val="22"/>
        </w:rPr>
        <w:t xml:space="preserve"> have successfully used ZFNs</w:t>
      </w:r>
      <w:r w:rsidR="00420B23" w:rsidRPr="006258C2">
        <w:rPr>
          <w:rFonts w:ascii="Times New Roman" w:hAnsi="Times New Roman" w:cs="Times New Roman"/>
          <w:sz w:val="22"/>
        </w:rPr>
        <w:t xml:space="preserve"> and TALENs</w:t>
      </w:r>
      <w:r w:rsidR="002C5A48" w:rsidRPr="006258C2">
        <w:rPr>
          <w:rFonts w:ascii="Times New Roman" w:hAnsi="Times New Roman" w:cs="Times New Roman"/>
          <w:sz w:val="22"/>
        </w:rPr>
        <w:t xml:space="preserve"> </w:t>
      </w:r>
      <w:r w:rsidR="000F1169" w:rsidRPr="006258C2">
        <w:rPr>
          <w:rFonts w:ascii="Times New Roman" w:hAnsi="Times New Roman" w:cs="Times New Roman"/>
          <w:sz w:val="22"/>
        </w:rPr>
        <w:t xml:space="preserve">techniques </w:t>
      </w:r>
      <w:r w:rsidR="002C5A48" w:rsidRPr="006258C2">
        <w:rPr>
          <w:rFonts w:ascii="Times New Roman" w:hAnsi="Times New Roman" w:cs="Times New Roman"/>
          <w:sz w:val="22"/>
        </w:rPr>
        <w:t xml:space="preserve">to induce HDR </w:t>
      </w:r>
      <w:r w:rsidR="000F1169" w:rsidRPr="006258C2">
        <w:rPr>
          <w:rFonts w:ascii="Times New Roman" w:hAnsi="Times New Roman" w:cs="Times New Roman"/>
          <w:sz w:val="22"/>
        </w:rPr>
        <w:t>at</w:t>
      </w:r>
      <w:r w:rsidR="002C5A48" w:rsidRPr="006258C2">
        <w:rPr>
          <w:rFonts w:ascii="Times New Roman" w:hAnsi="Times New Roman" w:cs="Times New Roman"/>
          <w:sz w:val="22"/>
        </w:rPr>
        <w:t xml:space="preserve"> the IL2RG locus in various human cell </w:t>
      </w:r>
      <w:r w:rsidR="002C5A48" w:rsidRPr="006258C2">
        <w:rPr>
          <w:rFonts w:ascii="Times New Roman" w:hAnsi="Times New Roman" w:cs="Times New Roman"/>
          <w:sz w:val="22"/>
        </w:rPr>
        <w:lastRenderedPageBreak/>
        <w:t>types, including HSCs and embryonic stem cells (ESCs)</w:t>
      </w:r>
      <w:r w:rsidR="009740FF" w:rsidRPr="006258C2">
        <w:rPr>
          <w:rFonts w:ascii="Times New Roman" w:hAnsi="Times New Roman" w:cs="Times New Roman"/>
          <w:sz w:val="22"/>
        </w:rPr>
        <w:t>.</w:t>
      </w:r>
      <w:r w:rsidR="00AC4976" w:rsidRPr="006258C2">
        <w:rPr>
          <w:rFonts w:ascii="Times New Roman" w:hAnsi="Times New Roman" w:cs="Times New Roman"/>
          <w:sz w:val="22"/>
        </w:rPr>
        <w:fldChar w:fldCharType="begin">
          <w:fldData xml:space="preserve">PEVuZE5vdGU+PENpdGU+PEF1dGhvcj5Mb21iYXJkbzwvQXV0aG9yPjxZZWFyPjIwMDc8L1llYXI+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b21iYXJkbzwvQXV0aG9yPjxZZWFyPjIwMDc8L1llYXI+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AC4976" w:rsidRPr="006258C2">
        <w:rPr>
          <w:rFonts w:ascii="Times New Roman" w:hAnsi="Times New Roman" w:cs="Times New Roman"/>
          <w:sz w:val="22"/>
        </w:rPr>
      </w:r>
      <w:r w:rsidR="00AC497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05-207</w:t>
      </w:r>
      <w:r w:rsidR="00AC4976" w:rsidRPr="006258C2">
        <w:rPr>
          <w:rFonts w:ascii="Times New Roman" w:hAnsi="Times New Roman" w:cs="Times New Roman"/>
          <w:sz w:val="22"/>
        </w:rPr>
        <w:fldChar w:fldCharType="end"/>
      </w:r>
      <w:r w:rsidR="00420B23" w:rsidRPr="006258C2">
        <w:rPr>
          <w:rFonts w:ascii="Times New Roman" w:hAnsi="Times New Roman" w:cs="Times New Roman"/>
          <w:sz w:val="22"/>
        </w:rPr>
        <w:t xml:space="preserve"> </w:t>
      </w:r>
      <w:r w:rsidR="003A1806" w:rsidRPr="006258C2">
        <w:rPr>
          <w:rFonts w:ascii="Times New Roman" w:hAnsi="Times New Roman" w:cs="Times New Roman"/>
          <w:sz w:val="22"/>
        </w:rPr>
        <w:t xml:space="preserve">Other studies have utilized endonucleases to generate different kinds of immunodeficient animal models that were previously unable to </w:t>
      </w:r>
      <w:r w:rsidR="002F6996" w:rsidRPr="006258C2">
        <w:rPr>
          <w:rFonts w:ascii="Times New Roman" w:hAnsi="Times New Roman" w:cs="Times New Roman"/>
          <w:sz w:val="22"/>
        </w:rPr>
        <w:t xml:space="preserve">establish due to lack of </w:t>
      </w:r>
      <w:r w:rsidR="003A1806" w:rsidRPr="006258C2">
        <w:rPr>
          <w:rFonts w:ascii="Times New Roman" w:hAnsi="Times New Roman" w:cs="Times New Roman"/>
          <w:sz w:val="22"/>
        </w:rPr>
        <w:t>effective genetic modification</w:t>
      </w:r>
      <w:r w:rsidR="009740FF" w:rsidRPr="006258C2">
        <w:rPr>
          <w:rFonts w:ascii="Times New Roman" w:hAnsi="Times New Roman" w:cs="Times New Roman"/>
          <w:sz w:val="22"/>
        </w:rPr>
        <w:t>.</w:t>
      </w:r>
      <w:r w:rsidR="00AC4976" w:rsidRPr="006258C2">
        <w:rPr>
          <w:rFonts w:ascii="Times New Roman" w:hAnsi="Times New Roman" w:cs="Times New Roman"/>
          <w:sz w:val="22"/>
        </w:rPr>
        <w:fldChar w:fldCharType="begin">
          <w:fldData xml:space="preserve">PEVuZE5vdGU+PENpdGU+PEF1dGhvcj5XYW5nPC9BdXRob3I+PFllYXI+MjAxNDwvWWVhcj48UmVj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XYW5nPC9BdXRob3I+PFllYXI+MjAxNDwvWWVhcj48UmVj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AC4976" w:rsidRPr="006258C2">
        <w:rPr>
          <w:rFonts w:ascii="Times New Roman" w:hAnsi="Times New Roman" w:cs="Times New Roman"/>
          <w:sz w:val="22"/>
        </w:rPr>
      </w:r>
      <w:r w:rsidR="00AC497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07-210</w:t>
      </w:r>
      <w:r w:rsidR="00AC4976" w:rsidRPr="006258C2">
        <w:rPr>
          <w:rFonts w:ascii="Times New Roman" w:hAnsi="Times New Roman" w:cs="Times New Roman"/>
          <w:sz w:val="22"/>
        </w:rPr>
        <w:fldChar w:fldCharType="end"/>
      </w:r>
      <w:r w:rsidR="0055560F" w:rsidRPr="006258C2">
        <w:rPr>
          <w:rFonts w:ascii="Times New Roman" w:hAnsi="Times New Roman" w:cs="Times New Roman"/>
          <w:sz w:val="22"/>
        </w:rPr>
        <w:t xml:space="preserve"> </w:t>
      </w:r>
      <w:r w:rsidR="00A21EE1" w:rsidRPr="006258C2">
        <w:rPr>
          <w:rFonts w:ascii="Times New Roman" w:hAnsi="Times New Roman" w:cs="Times New Roman"/>
          <w:sz w:val="22"/>
        </w:rPr>
        <w:t xml:space="preserve">As a result of </w:t>
      </w:r>
      <w:r w:rsidR="00B626BF" w:rsidRPr="006258C2">
        <w:rPr>
          <w:rFonts w:ascii="Times New Roman" w:hAnsi="Times New Roman" w:cs="Times New Roman"/>
          <w:sz w:val="22"/>
        </w:rPr>
        <w:t>engineered nucleases</w:t>
      </w:r>
      <w:r w:rsidR="00F17329" w:rsidRPr="006258C2">
        <w:rPr>
          <w:rFonts w:ascii="Times New Roman" w:hAnsi="Times New Roman" w:cs="Times New Roman"/>
          <w:sz w:val="22"/>
        </w:rPr>
        <w:t>-</w:t>
      </w:r>
      <w:r w:rsidR="00B626BF" w:rsidRPr="006258C2">
        <w:rPr>
          <w:rFonts w:ascii="Times New Roman" w:hAnsi="Times New Roman" w:cs="Times New Roman"/>
          <w:sz w:val="22"/>
        </w:rPr>
        <w:t xml:space="preserve">mediated </w:t>
      </w:r>
      <w:r w:rsidR="00F17329" w:rsidRPr="006258C2">
        <w:rPr>
          <w:rFonts w:ascii="Times New Roman" w:hAnsi="Times New Roman" w:cs="Times New Roman"/>
          <w:sz w:val="22"/>
        </w:rPr>
        <w:t>editing of genomic</w:t>
      </w:r>
      <w:r w:rsidR="00B626BF" w:rsidRPr="006258C2">
        <w:rPr>
          <w:rFonts w:ascii="Times New Roman" w:hAnsi="Times New Roman" w:cs="Times New Roman"/>
          <w:sz w:val="22"/>
        </w:rPr>
        <w:t xml:space="preserve"> modifications, other animal disease models </w:t>
      </w:r>
      <w:r w:rsidR="00E227FD" w:rsidRPr="006258C2">
        <w:rPr>
          <w:rFonts w:ascii="Times New Roman" w:hAnsi="Times New Roman" w:cs="Times New Roman"/>
          <w:sz w:val="22"/>
        </w:rPr>
        <w:t>have been developed</w:t>
      </w:r>
      <w:r w:rsidR="009975C0" w:rsidRPr="006258C2">
        <w:rPr>
          <w:rFonts w:ascii="Times New Roman" w:hAnsi="Times New Roman" w:cs="Times New Roman"/>
          <w:sz w:val="22"/>
        </w:rPr>
        <w:t>,</w:t>
      </w:r>
      <w:r w:rsidR="00E227FD" w:rsidRPr="006258C2">
        <w:rPr>
          <w:rFonts w:ascii="Times New Roman" w:hAnsi="Times New Roman" w:cs="Times New Roman"/>
          <w:sz w:val="22"/>
        </w:rPr>
        <w:t xml:space="preserve"> </w:t>
      </w:r>
      <w:r w:rsidR="00B626BF" w:rsidRPr="006258C2">
        <w:rPr>
          <w:rFonts w:ascii="Times New Roman" w:hAnsi="Times New Roman" w:cs="Times New Roman"/>
          <w:sz w:val="22"/>
        </w:rPr>
        <w:t xml:space="preserve">simulating </w:t>
      </w:r>
      <w:r w:rsidR="00AC4976" w:rsidRPr="006258C2">
        <w:rPr>
          <w:rFonts w:ascii="Times New Roman" w:hAnsi="Times New Roman" w:cs="Times New Roman"/>
          <w:sz w:val="22"/>
        </w:rPr>
        <w:t>Rett syndrome</w:t>
      </w:r>
      <w:r w:rsidR="009740FF" w:rsidRPr="006258C2">
        <w:rPr>
          <w:rFonts w:ascii="Times New Roman" w:hAnsi="Times New Roman" w:cs="Times New Roman"/>
          <w:sz w:val="22"/>
        </w:rPr>
        <w:t>,</w:t>
      </w:r>
      <w:r w:rsidR="00AC4976" w:rsidRPr="006258C2">
        <w:rPr>
          <w:rFonts w:ascii="Times New Roman" w:hAnsi="Times New Roman" w:cs="Times New Roman"/>
          <w:sz w:val="22"/>
        </w:rPr>
        <w:fldChar w:fldCharType="begin">
          <w:fldData xml:space="preserve">PEVuZE5vdGU+PENpdGU+PEF1dGhvcj5DaGVuPC9BdXRob3I+PFllYXI+MjAxNzwvWWVhcj48UmVj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aGVuPC9BdXRob3I+PFllYXI+MjAxNzwvWWVhcj48UmVj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AC4976" w:rsidRPr="006258C2">
        <w:rPr>
          <w:rFonts w:ascii="Times New Roman" w:hAnsi="Times New Roman" w:cs="Times New Roman"/>
          <w:sz w:val="22"/>
        </w:rPr>
      </w:r>
      <w:r w:rsidR="00AC497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11</w:t>
      </w:r>
      <w:r w:rsidR="00AC4976" w:rsidRPr="006258C2">
        <w:rPr>
          <w:rFonts w:ascii="Times New Roman" w:hAnsi="Times New Roman" w:cs="Times New Roman"/>
          <w:sz w:val="22"/>
        </w:rPr>
        <w:fldChar w:fldCharType="end"/>
      </w:r>
      <w:r w:rsidR="00FA6A40" w:rsidRPr="006258C2">
        <w:rPr>
          <w:rFonts w:ascii="Times New Roman" w:hAnsi="Times New Roman" w:cs="Times New Roman"/>
          <w:sz w:val="22"/>
        </w:rPr>
        <w:t xml:space="preserve"> hereditary deafness</w:t>
      </w:r>
      <w:r w:rsidR="009740FF" w:rsidRPr="006258C2">
        <w:rPr>
          <w:rFonts w:ascii="Times New Roman" w:hAnsi="Times New Roman" w:cs="Times New Roman"/>
          <w:sz w:val="22"/>
        </w:rPr>
        <w:t>,</w:t>
      </w:r>
      <w:r w:rsidR="00AC4976" w:rsidRPr="006258C2">
        <w:rPr>
          <w:rFonts w:ascii="Times New Roman" w:hAnsi="Times New Roman" w:cs="Times New Roman"/>
          <w:sz w:val="22"/>
        </w:rPr>
        <w:fldChar w:fldCharType="begin">
          <w:fldData xml:space="preserve">PEVuZE5vdGU+PENpdGU+PEF1dGhvcj5DaGVuPC9BdXRob3I+PFllYXI+MjAxNjwvWWVhcj48UmVj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aGVuPC9BdXRob3I+PFllYXI+MjAxNjwvWWVhcj48UmVj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AC4976" w:rsidRPr="006258C2">
        <w:rPr>
          <w:rFonts w:ascii="Times New Roman" w:hAnsi="Times New Roman" w:cs="Times New Roman"/>
          <w:sz w:val="22"/>
        </w:rPr>
      </w:r>
      <w:r w:rsidR="00AC497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12</w:t>
      </w:r>
      <w:r w:rsidR="00AC4976" w:rsidRPr="006258C2">
        <w:rPr>
          <w:rFonts w:ascii="Times New Roman" w:hAnsi="Times New Roman" w:cs="Times New Roman"/>
          <w:sz w:val="22"/>
        </w:rPr>
        <w:fldChar w:fldCharType="end"/>
      </w:r>
      <w:r w:rsidR="00B626BF" w:rsidRPr="006258C2">
        <w:rPr>
          <w:rFonts w:ascii="Times New Roman" w:hAnsi="Times New Roman" w:cs="Times New Roman"/>
          <w:sz w:val="22"/>
        </w:rPr>
        <w:t xml:space="preserve"> </w:t>
      </w:r>
      <w:r w:rsidR="00FA6A40" w:rsidRPr="006258C2">
        <w:rPr>
          <w:rFonts w:ascii="Times New Roman" w:hAnsi="Times New Roman" w:cs="Times New Roman"/>
          <w:sz w:val="22"/>
        </w:rPr>
        <w:t>Wilson disease</w:t>
      </w:r>
      <w:r w:rsidR="009740FF" w:rsidRPr="006258C2">
        <w:rPr>
          <w:rFonts w:ascii="Times New Roman" w:hAnsi="Times New Roman" w:cs="Times New Roman"/>
          <w:sz w:val="22"/>
        </w:rPr>
        <w:t>,</w:t>
      </w:r>
      <w:r w:rsidR="00AC4976"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Jiang&lt;/Author&gt;&lt;Year&gt;2018&lt;/Year&gt;&lt;RecNum&gt;678&lt;/RecNum&gt;&lt;DisplayText&gt;&lt;style face="superscript"&gt;213&lt;/style&gt;&lt;/DisplayText&gt;&lt;record&gt;&lt;rec-number&gt;678&lt;/rec-number&gt;&lt;foreign-keys&gt;&lt;key app="EN" db-id="d2r9z9x58pzr2pe20aspf2sazw0as2xts2p0" timestamp="1567393262"&gt;678&lt;/key&gt;&lt;/foreign-keys&gt;&lt;ref-type name="Journal Article"&gt;17&lt;/ref-type&gt;&lt;contributors&gt;&lt;authors&gt;&lt;author&gt;Jiang, W.&lt;/author&gt;&lt;author&gt;Liu, L.&lt;/author&gt;&lt;author&gt;Chang, Q.&lt;/author&gt;&lt;author&gt;Xing, F.&lt;/author&gt;&lt;author&gt;Ma, Z.&lt;/author&gt;&lt;author&gt;Fang, Z.&lt;/author&gt;&lt;author&gt;Zhou, J.&lt;/author&gt;&lt;author&gt;Fu, L.&lt;/author&gt;&lt;author&gt;Wang, H.&lt;/author&gt;&lt;author&gt;Huang, X.&lt;/author&gt;&lt;author&gt;Chen, X.&lt;/author&gt;&lt;author&gt;Li, Y.&lt;/author&gt;&lt;author&gt;Li, S.&lt;/author&gt;&lt;/authors&gt;&lt;/contributors&gt;&lt;auth-address&gt;Department of Laboratory Animal Science, School of Medicine, Shanghai Jiao Tong University, 200025, Shanghai, China.&amp;#xD;School of Life Science and Technology, Shanghai Tech University, 201210, Shanghai, China.&amp;#xD;Department of Laboratory Animal Science, School of Medicine, Shanghai Jiao Tong University, 200025, Shanghai, China. Yao.Li@shsmu.edu.cn.&amp;#xD;Department of Laboratory Animal Science, School of Medicine, Shanghai Jiao Tong University, 200025, Shanghai, China. Lis101@163.com.&lt;/auth-address&gt;&lt;titles&gt;&lt;title&gt;Production of Wilson Disease Model Rabbits with Homology-Directed Precision Point Mutations in the ATP7B Gene Using the CRISPR/Cas9 System&lt;/title&gt;&lt;secondary-title&gt;Sci Rep&lt;/secondary-title&gt;&lt;/titles&gt;&lt;periodical&gt;&lt;full-title&gt;Sci Rep&lt;/full-title&gt;&lt;/periodical&gt;&lt;pages&gt;1332&lt;/pages&gt;&lt;volume&gt;8&lt;/volume&gt;&lt;number&gt;1&lt;/number&gt;&lt;edition&gt;2018/01/24&lt;/edition&gt;&lt;dates&gt;&lt;year&gt;2018&lt;/year&gt;&lt;pub-dates&gt;&lt;date&gt;Jan 22&lt;/date&gt;&lt;/pub-dates&gt;&lt;/dates&gt;&lt;isbn&gt;(Electronic)&amp;#xD;(Linking)&lt;/isbn&gt;&lt;accession-num&gt;29358698&lt;/accession-num&gt;&lt;urls&gt;&lt;/urls&gt;&lt;electronic-resource-num&gt;10.1038/s41598-018-19774-4&lt;/electronic-resource-num&gt;&lt;remote-database-provider&gt;NLM&lt;/remote-database-provider&gt;&lt;/record&gt;&lt;/Cite&gt;&lt;/EndNote&gt;</w:instrText>
      </w:r>
      <w:r w:rsidR="00AC497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13</w:t>
      </w:r>
      <w:r w:rsidR="00AC4976" w:rsidRPr="006258C2">
        <w:rPr>
          <w:rFonts w:ascii="Times New Roman" w:hAnsi="Times New Roman" w:cs="Times New Roman"/>
          <w:sz w:val="22"/>
        </w:rPr>
        <w:fldChar w:fldCharType="end"/>
      </w:r>
      <w:r w:rsidR="00B626BF" w:rsidRPr="006258C2">
        <w:rPr>
          <w:rFonts w:ascii="Times New Roman" w:hAnsi="Times New Roman" w:cs="Times New Roman"/>
          <w:sz w:val="22"/>
        </w:rPr>
        <w:t xml:space="preserve"> Laron syndrome</w:t>
      </w:r>
      <w:r w:rsidR="009740FF" w:rsidRPr="006258C2">
        <w:rPr>
          <w:rFonts w:ascii="Times New Roman" w:hAnsi="Times New Roman" w:cs="Times New Roman"/>
          <w:sz w:val="22"/>
        </w:rPr>
        <w:t>,</w:t>
      </w:r>
      <w:r w:rsidR="00AC4976"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Kurome&lt;/Author&gt;&lt;Year&gt;2014&lt;/Year&gt;&lt;RecNum&gt;712&lt;/RecNum&gt;&lt;DisplayText&gt;&lt;style face="superscript"&gt;214&lt;/style&gt;&lt;/DisplayText&gt;&lt;record&gt;&lt;rec-number&gt;712&lt;/rec-number&gt;&lt;foreign-keys&gt;&lt;key app="EN" db-id="d2r9z9x58pzr2pe20aspf2sazw0as2xts2p0" timestamp="1567911443"&gt;712&lt;/key&gt;&lt;/foreign-keys&gt;&lt;ref-type name="Journal Article"&gt;17&lt;/ref-type&gt;&lt;contributors&gt;&lt;authors&gt;&lt;author&gt;Kurome, M.&lt;/author&gt;&lt;author&gt;Dahlhoff, M.&lt;/author&gt;&lt;author&gt;Bultmann, S.&lt;/author&gt;&lt;author&gt;Krebs, S.&lt;/author&gt;&lt;author&gt;Blum, H.&lt;/author&gt;&lt;author&gt;Kessler, B.&lt;/author&gt;&lt;author&gt;Leonhardt, H.&lt;/author&gt;&lt;author&gt;Wolf, E.&lt;/author&gt;&lt;/authors&gt;&lt;/contributors&gt;&lt;auth-address&gt;Chair of Molecular Animal Breeding and Biotechnology, and Laboratory for Functional Genome Analysis, Gene Center, LMU Munich, Munich, Germany;&amp;#xD;Chair of Human Biology and BioImaging, BioCenter, LMU Munich, Munich, Germany.&lt;/auth-address&gt;&lt;titles&gt;&lt;title&gt;361 growth hormone receptor mutant pigs produced by using the clustered regularly interspaced short palindromic repeats (crispr) and crispr-associated systems in in vitro-produced zygotes&lt;/title&gt;&lt;secondary-title&gt;Reprod. Fertil. Dev.&lt;/secondary-title&gt;&lt;/titles&gt;&lt;periodical&gt;&lt;full-title&gt;Reprod. Fertil. Dev.&lt;/full-title&gt;&lt;/periodical&gt;&lt;pages&gt;269&lt;/pages&gt;&lt;volume&gt;27&lt;/volume&gt;&lt;number&gt;1&lt;/number&gt;&lt;edition&gt;2014/12/05&lt;/edition&gt;&lt;dates&gt;&lt;year&gt;2014&lt;/year&gt;&lt;pub-dates&gt;&lt;date&gt;Dec&lt;/date&gt;&lt;/pub-dates&gt;&lt;/dates&gt;&lt;isbn&gt;(Electronic)&amp;#xD;(Linking)&lt;/isbn&gt;&lt;accession-num&gt;25472409&lt;/accession-num&gt;&lt;urls&gt;&lt;/urls&gt;&lt;electronic-resource-num&gt;10.1071/RDv27n1Ab361&lt;/electronic-resource-num&gt;&lt;remote-database-provider&gt;NLM&lt;/remote-database-provider&gt;&lt;/record&gt;&lt;/Cite&gt;&lt;/EndNote&gt;</w:instrText>
      </w:r>
      <w:r w:rsidR="00AC497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14</w:t>
      </w:r>
      <w:r w:rsidR="00AC4976" w:rsidRPr="006258C2">
        <w:rPr>
          <w:rFonts w:ascii="Times New Roman" w:hAnsi="Times New Roman" w:cs="Times New Roman"/>
          <w:sz w:val="22"/>
        </w:rPr>
        <w:fldChar w:fldCharType="end"/>
      </w:r>
      <w:r w:rsidR="00B626BF" w:rsidRPr="006258C2">
        <w:rPr>
          <w:rFonts w:ascii="Times New Roman" w:hAnsi="Times New Roman" w:cs="Times New Roman"/>
          <w:sz w:val="22"/>
        </w:rPr>
        <w:t xml:space="preserve"> </w:t>
      </w:r>
      <w:r w:rsidR="00F17329" w:rsidRPr="006258C2">
        <w:rPr>
          <w:rFonts w:ascii="Times New Roman" w:hAnsi="Times New Roman" w:cs="Times New Roman"/>
          <w:sz w:val="22"/>
        </w:rPr>
        <w:t>Niemann-Pick disease</w:t>
      </w:r>
      <w:r w:rsidR="009740FF" w:rsidRPr="006258C2">
        <w:rPr>
          <w:rFonts w:ascii="Times New Roman" w:hAnsi="Times New Roman" w:cs="Times New Roman"/>
          <w:sz w:val="22"/>
        </w:rPr>
        <w:t>,</w:t>
      </w:r>
      <w:r w:rsidR="00AC4976" w:rsidRPr="006258C2">
        <w:rPr>
          <w:rFonts w:ascii="Times New Roman" w:hAnsi="Times New Roman" w:cs="Times New Roman"/>
          <w:sz w:val="22"/>
        </w:rPr>
        <w:fldChar w:fldCharType="begin">
          <w:fldData xml:space="preserve">PEVuZE5vdGU+PENpdGU+PEF1dGhvcj5Uc2VuZzwvQXV0aG9yPjxZZWFyPjIwMTg8L1llYXI+PFJl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Uc2VuZzwvQXV0aG9yPjxZZWFyPjIwMTg8L1llYXI+PFJl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AC4976" w:rsidRPr="006258C2">
        <w:rPr>
          <w:rFonts w:ascii="Times New Roman" w:hAnsi="Times New Roman" w:cs="Times New Roman"/>
          <w:sz w:val="22"/>
        </w:rPr>
      </w:r>
      <w:r w:rsidR="00AC497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15</w:t>
      </w:r>
      <w:r w:rsidR="00AC4976" w:rsidRPr="006258C2">
        <w:rPr>
          <w:rFonts w:ascii="Times New Roman" w:hAnsi="Times New Roman" w:cs="Times New Roman"/>
          <w:sz w:val="22"/>
        </w:rPr>
        <w:fldChar w:fldCharType="end"/>
      </w:r>
      <w:r w:rsidR="00B626BF" w:rsidRPr="006258C2">
        <w:rPr>
          <w:rFonts w:ascii="Times New Roman" w:hAnsi="Times New Roman" w:cs="Times New Roman"/>
          <w:sz w:val="22"/>
        </w:rPr>
        <w:t xml:space="preserve"> Netherton syndrome</w:t>
      </w:r>
      <w:r w:rsidR="00AC4976"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Abdul-Wahab&lt;/Author&gt;&lt;Year&gt;2014&lt;/Year&gt;&lt;RecNum&gt;713&lt;/RecNum&gt;&lt;DisplayText&gt;&lt;style face="superscript"&gt;216&lt;/style&gt;&lt;/DisplayText&gt;&lt;record&gt;&lt;rec-number&gt;713&lt;/rec-number&gt;&lt;foreign-keys&gt;&lt;key app="EN" db-id="d2r9z9x58pzr2pe20aspf2sazw0as2xts2p0" timestamp="1567911546"&gt;713&lt;/key&gt;&lt;/foreign-keys&gt;&lt;ref-type name="Journal Article"&gt;17&lt;/ref-type&gt;&lt;contributors&gt;&lt;authors&gt;&lt;author&gt;Abdul-Wahab, A.&lt;/author&gt;&lt;author&gt;Qasim, W.&lt;/author&gt;&lt;author&gt;McGrath, J. A.&lt;/author&gt;&lt;/authors&gt;&lt;/contributors&gt;&lt;auth-address&gt;St John&amp;apos;s Institute of Dermatology, King&amp;apos;s College London (Guy&amp;apos;s Campus), United Kingdom. Email: john.mcgrath@kcl.ac.uk.&lt;/auth-address&gt;&lt;titles&gt;&lt;title&gt;Gene therapies for inherited skin disorders&lt;/title&gt;&lt;secondary-title&gt;Semin Cutan Med Surg&lt;/secondary-title&gt;&lt;/titles&gt;&lt;periodical&gt;&lt;full-title&gt;Semin Cutan Med Surg&lt;/full-title&gt;&lt;/periodical&gt;&lt;pages&gt;83-90&lt;/pages&gt;&lt;volume&gt;33&lt;/volume&gt;&lt;number&gt;2&lt;/number&gt;&lt;edition&gt;2014/08/03&lt;/edition&gt;&lt;dates&gt;&lt;year&gt;2014&lt;/year&gt;&lt;pub-dates&gt;&lt;date&gt;Jun&lt;/date&gt;&lt;/pub-dates&gt;&lt;/dates&gt;&lt;isbn&gt;(Electronic)&amp;#xD;(Linking)&lt;/isbn&gt;&lt;accession-num&gt;25085667&lt;/accession-num&gt;&lt;urls&gt;&lt;/urls&gt;&lt;remote-database-provider&gt;NLM&lt;/remote-database-provider&gt;&lt;/record&gt;&lt;/Cite&gt;&lt;/EndNote&gt;</w:instrText>
      </w:r>
      <w:r w:rsidR="00AC4976"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16</w:t>
      </w:r>
      <w:r w:rsidR="00AC4976" w:rsidRPr="006258C2">
        <w:rPr>
          <w:rFonts w:ascii="Times New Roman" w:hAnsi="Times New Roman" w:cs="Times New Roman"/>
          <w:sz w:val="22"/>
        </w:rPr>
        <w:fldChar w:fldCharType="end"/>
      </w:r>
      <w:r w:rsidR="00B626BF" w:rsidRPr="006258C2">
        <w:rPr>
          <w:rFonts w:ascii="Times New Roman" w:hAnsi="Times New Roman" w:cs="Times New Roman"/>
          <w:sz w:val="22"/>
        </w:rPr>
        <w:t xml:space="preserve"> and so on. </w:t>
      </w:r>
      <w:r w:rsidR="00F17329" w:rsidRPr="006258C2">
        <w:rPr>
          <w:rFonts w:ascii="Times New Roman" w:hAnsi="Times New Roman" w:cs="Times New Roman"/>
          <w:sz w:val="22"/>
        </w:rPr>
        <w:t xml:space="preserve">Advances in genome editing </w:t>
      </w:r>
      <w:r w:rsidR="00E227FD" w:rsidRPr="006258C2">
        <w:rPr>
          <w:rFonts w:ascii="Times New Roman" w:hAnsi="Times New Roman" w:cs="Times New Roman"/>
          <w:sz w:val="22"/>
        </w:rPr>
        <w:t>technologies</w:t>
      </w:r>
      <w:r w:rsidR="00F17329" w:rsidRPr="006258C2">
        <w:rPr>
          <w:rFonts w:ascii="Times New Roman" w:hAnsi="Times New Roman" w:cs="Times New Roman"/>
          <w:sz w:val="22"/>
        </w:rPr>
        <w:t xml:space="preserve"> will further expand the </w:t>
      </w:r>
      <w:r w:rsidR="00A21EE1" w:rsidRPr="006258C2">
        <w:rPr>
          <w:rFonts w:ascii="Times New Roman" w:hAnsi="Times New Roman" w:cs="Times New Roman"/>
          <w:sz w:val="22"/>
        </w:rPr>
        <w:t>application</w:t>
      </w:r>
      <w:r w:rsidR="00F17329" w:rsidRPr="006258C2">
        <w:rPr>
          <w:rFonts w:ascii="Times New Roman" w:hAnsi="Times New Roman" w:cs="Times New Roman"/>
          <w:sz w:val="22"/>
        </w:rPr>
        <w:t xml:space="preserve"> of animal models in disease mechanism</w:t>
      </w:r>
      <w:r w:rsidR="00C72743" w:rsidRPr="006258C2">
        <w:rPr>
          <w:rFonts w:ascii="Times New Roman" w:hAnsi="Times New Roman" w:cs="Times New Roman"/>
          <w:sz w:val="22"/>
        </w:rPr>
        <w:t xml:space="preserve"> research</w:t>
      </w:r>
      <w:r w:rsidR="00F17329" w:rsidRPr="006258C2">
        <w:rPr>
          <w:rFonts w:ascii="Times New Roman" w:hAnsi="Times New Roman" w:cs="Times New Roman"/>
          <w:sz w:val="22"/>
        </w:rPr>
        <w:t xml:space="preserve"> and treatment</w:t>
      </w:r>
      <w:r w:rsidR="00C72743" w:rsidRPr="006258C2">
        <w:rPr>
          <w:rFonts w:ascii="Times New Roman" w:hAnsi="Times New Roman" w:cs="Times New Roman"/>
          <w:sz w:val="22"/>
        </w:rPr>
        <w:t xml:space="preserve"> development</w:t>
      </w:r>
      <w:r w:rsidR="00E227FD" w:rsidRPr="006258C2">
        <w:rPr>
          <w:rFonts w:ascii="Times New Roman" w:hAnsi="Times New Roman" w:cs="Times New Roman"/>
          <w:sz w:val="22"/>
        </w:rPr>
        <w:t>.</w:t>
      </w:r>
      <w:r w:rsidR="00A21EE1" w:rsidRPr="006258C2">
        <w:t xml:space="preserve"> </w:t>
      </w:r>
    </w:p>
    <w:p w14:paraId="724B490C" w14:textId="77777777" w:rsidR="00100C57" w:rsidRPr="006258C2" w:rsidRDefault="00100C57" w:rsidP="008E4B03">
      <w:pPr>
        <w:spacing w:line="480" w:lineRule="auto"/>
        <w:rPr>
          <w:rFonts w:ascii="Times New Roman" w:hAnsi="Times New Roman" w:cs="Times New Roman"/>
          <w:sz w:val="22"/>
        </w:rPr>
      </w:pPr>
    </w:p>
    <w:p w14:paraId="4D3E499E" w14:textId="77777777" w:rsidR="00D73AE6" w:rsidRPr="006258C2" w:rsidRDefault="00D73AE6" w:rsidP="00E60199">
      <w:pPr>
        <w:pStyle w:val="a7"/>
        <w:numPr>
          <w:ilvl w:val="0"/>
          <w:numId w:val="6"/>
        </w:numPr>
        <w:spacing w:line="480" w:lineRule="auto"/>
        <w:ind w:firstLineChars="0"/>
        <w:rPr>
          <w:rFonts w:ascii="Times New Roman" w:hAnsi="Times New Roman" w:cs="Times New Roman"/>
          <w:b/>
          <w:sz w:val="22"/>
        </w:rPr>
      </w:pPr>
      <w:r w:rsidRPr="006258C2">
        <w:rPr>
          <w:rFonts w:ascii="Times New Roman" w:hAnsi="Times New Roman" w:cs="Times New Roman"/>
          <w:b/>
          <w:sz w:val="22"/>
        </w:rPr>
        <w:t>Future application prospects</w:t>
      </w:r>
    </w:p>
    <w:p w14:paraId="699B20C4" w14:textId="77777777" w:rsidR="00D73AE6" w:rsidRPr="006258C2" w:rsidRDefault="00D73AE6" w:rsidP="008E4B03">
      <w:pPr>
        <w:pStyle w:val="a7"/>
        <w:numPr>
          <w:ilvl w:val="1"/>
          <w:numId w:val="5"/>
        </w:numPr>
        <w:spacing w:line="480" w:lineRule="auto"/>
        <w:ind w:firstLineChars="0"/>
        <w:rPr>
          <w:rFonts w:ascii="Times New Roman" w:hAnsi="Times New Roman" w:cs="Times New Roman"/>
          <w:b/>
          <w:sz w:val="22"/>
        </w:rPr>
      </w:pPr>
      <w:r w:rsidRPr="006258C2">
        <w:rPr>
          <w:rFonts w:ascii="Times New Roman" w:hAnsi="Times New Roman" w:cs="Times New Roman"/>
          <w:b/>
          <w:sz w:val="22"/>
        </w:rPr>
        <w:t>Genome editing in cancer immunotherapy</w:t>
      </w:r>
    </w:p>
    <w:p w14:paraId="7F44EE65" w14:textId="4425BE0F" w:rsidR="00D73AE6" w:rsidRPr="006258C2" w:rsidRDefault="00D73AE6" w:rsidP="006E4DC0">
      <w:pPr>
        <w:spacing w:line="480" w:lineRule="auto"/>
        <w:rPr>
          <w:rFonts w:ascii="Times New Roman" w:hAnsi="Times New Roman" w:cs="Times New Roman"/>
          <w:sz w:val="22"/>
        </w:rPr>
      </w:pPr>
      <w:r w:rsidRPr="006258C2">
        <w:rPr>
          <w:rFonts w:ascii="Times New Roman" w:hAnsi="Times New Roman" w:cs="Times New Roman"/>
          <w:sz w:val="22"/>
        </w:rPr>
        <w:t>Recently, cancer immunotherapy has stimulated great interest with its goal to harness patient's own immune system against tumor cells</w:t>
      </w:r>
      <w:r w:rsidR="005A7770"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LaXJrd29vZDwvQXV0aG9yPjxZZWFyPjIwMTI8L1llYXI+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LaXJrd29vZDwvQXV0aG9yPjxZZWFyPjIwMTI8L1llYXI+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17</w:t>
      </w:r>
      <w:r w:rsidRPr="006258C2">
        <w:rPr>
          <w:rFonts w:ascii="Times New Roman" w:hAnsi="Times New Roman" w:cs="Times New Roman"/>
          <w:sz w:val="22"/>
        </w:rPr>
        <w:fldChar w:fldCharType="end"/>
      </w:r>
      <w:r w:rsidRPr="006258C2">
        <w:rPr>
          <w:rFonts w:ascii="Times New Roman" w:hAnsi="Times New Roman" w:cs="Times New Roman"/>
          <w:sz w:val="22"/>
        </w:rPr>
        <w:t xml:space="preserve"> One promising area in immunotherapy is the application of genetically engineered T cells, known as chimeric antigen receptor (CAR) T cells, which allows targeting of tumor associated antigens and could enhance therapy response</w:t>
      </w:r>
      <w:r w:rsidR="005A7770"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SZWluPC9BdXRob3I+PFllYXI+MjAxODwvWWVhcj48UmVj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SZWluPC9BdXRob3I+PFllYXI+MjAxODwvWWVhcj48UmVj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18,219</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 preparation of functional CAR T cells requires several key steps (</w:t>
      </w:r>
      <w:r w:rsidRPr="006258C2">
        <w:rPr>
          <w:rFonts w:ascii="Times New Roman" w:hAnsi="Times New Roman" w:cs="Times New Roman"/>
          <w:b/>
          <w:sz w:val="22"/>
        </w:rPr>
        <w:t>Figure 3</w:t>
      </w:r>
      <w:r w:rsidRPr="006258C2">
        <w:rPr>
          <w:rFonts w:ascii="Times New Roman" w:hAnsi="Times New Roman" w:cs="Times New Roman"/>
          <w:sz w:val="22"/>
        </w:rPr>
        <w:t xml:space="preserve">): firstly, the patient's white blood cells are collected and patient’s T cells are isolated via leukapheresis, after which T cells are reengineered and modified with tumor-antigen-specific receptors and co-stimulating molecules; next, a CAR-containing viral vector are transduced into the modified T cells, following amplification of the CAR-expressing T cells before patient infusion. CARs are synthetic receptors that typically contain the following parts: an antibody-derived targeting ectodomain that recognizes tumor antigens, a costimulatory molecule region that could bind to </w:t>
      </w:r>
      <w:r w:rsidRPr="006258C2">
        <w:rPr>
          <w:rFonts w:ascii="Times New Roman" w:hAnsi="Times New Roman" w:cs="Times New Roman"/>
          <w:sz w:val="22"/>
        </w:rPr>
        <w:lastRenderedPageBreak/>
        <w:t>receptors such as CD28, 4-1BB, or CD278</w:t>
      </w:r>
      <w:r w:rsidR="005A7770"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Sadelain&lt;/Author&gt;&lt;Year&gt;2009&lt;/Year&gt;&lt;RecNum&gt;339&lt;/RecNum&gt;&lt;DisplayText&gt;&lt;style face="superscript"&gt;220&lt;/style&gt;&lt;/DisplayText&gt;&lt;record&gt;&lt;rec-number&gt;339&lt;/rec-number&gt;&lt;foreign-keys&gt;&lt;key app="EN" db-id="d2r9z9x58pzr2pe20aspf2sazw0as2xts2p0" timestamp="1559548910"&gt;339&lt;/key&gt;&lt;/foreign-keys&gt;&lt;ref-type name="Journal Article"&gt;17&lt;/ref-type&gt;&lt;contributors&gt;&lt;authors&gt;&lt;author&gt;Sadelain, M.&lt;/author&gt;&lt;author&gt;Brentjens, R.&lt;/author&gt;&lt;author&gt;Rivière, I.&lt;/author&gt;&lt;/authors&gt;&lt;/contributors&gt;&lt;auth-address&gt;Center for Cell Engineering, Memorial Sloan-Kettering Cancer Center, New York, NY 10065, USA. m-sadelain@ski.mskcc.org&lt;/auth-address&gt;&lt;titles&gt;&lt;title&gt;The promise and potential pitfalls of chimeric antigen receptors&lt;/title&gt;&lt;secondary-title&gt;Curr. Opin. Immunol.&lt;/secondary-title&gt;&lt;/titles&gt;&lt;periodical&gt;&lt;full-title&gt;Curr. Opin. Immunol.&lt;/full-title&gt;&lt;/periodical&gt;&lt;pages&gt;215-23&lt;/pages&gt;&lt;volume&gt;21&lt;/volume&gt;&lt;number&gt;2&lt;/number&gt;&lt;edition&gt;2009/03/31&lt;/edition&gt;&lt;dates&gt;&lt;year&gt;2009&lt;/year&gt;&lt;pub-dates&gt;&lt;date&gt;Apr&lt;/date&gt;&lt;/pub-dates&gt;&lt;/dates&gt;&lt;isbn&gt;(Electronic)&amp;#xD;(Linking)&lt;/isbn&gt;&lt;accession-num&gt;19327974&lt;/accession-num&gt;&lt;urls&gt;&lt;/urls&gt;&lt;electronic-resource-num&gt;10.1016/j.coi.2009.02.009&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0</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a T-cell signaling domain. After binding to a particular antigen, the CAR can transmit signal and activate the modified T cells. The independence of CAR recognition endows genetically engineered CAR T cells with a fundamental antitumor advantage by avoiding the limitation traditionally conferred by the major histocompatibility complex (MHC)</w:t>
      </w:r>
      <w:r w:rsidR="005A7770"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EYXZlbnBvcnQ8L0F1dGhvcj48WWVhcj4yMDE1PC9ZZWFy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EYXZlbnBvcnQ8L0F1dGhvcj48WWVhcj4yMDE1PC9ZZWFy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1</w:t>
      </w:r>
      <w:r w:rsidRPr="006258C2">
        <w:rPr>
          <w:rFonts w:ascii="Times New Roman" w:hAnsi="Times New Roman" w:cs="Times New Roman"/>
          <w:sz w:val="22"/>
        </w:rPr>
        <w:fldChar w:fldCharType="end"/>
      </w:r>
      <w:r w:rsidRPr="006258C2">
        <w:rPr>
          <w:rFonts w:ascii="Times New Roman" w:hAnsi="Times New Roman" w:cs="Times New Roman"/>
          <w:sz w:val="22"/>
        </w:rPr>
        <w:t xml:space="preserve"> However, due to the complexity of the manufacturing process, limited selection of target antigens and insufficient anti-tumor responses to solid tumors, the applicability of this transformative product is highly limited. Over the past few years, flexible gene editing technologies have become significant engineering tools to address these limitations and further improve CAR T designs. </w:t>
      </w:r>
    </w:p>
    <w:p w14:paraId="127A87D0" w14:textId="432BD8F6" w:rsidR="00D73AE6" w:rsidRPr="006258C2" w:rsidRDefault="00D73AE6" w:rsidP="00A21EE1">
      <w:pPr>
        <w:spacing w:line="480" w:lineRule="auto"/>
        <w:ind w:firstLine="360"/>
        <w:rPr>
          <w:rFonts w:ascii="Times New Roman" w:hAnsi="Times New Roman" w:cs="Times New Roman"/>
          <w:sz w:val="22"/>
        </w:rPr>
      </w:pPr>
      <w:r w:rsidRPr="006258C2">
        <w:rPr>
          <w:rFonts w:ascii="Times New Roman" w:hAnsi="Times New Roman" w:cs="Times New Roman"/>
          <w:sz w:val="22"/>
        </w:rPr>
        <w:t>Development of allogeneic CAR</w:t>
      </w:r>
      <w:r w:rsidR="000F1169" w:rsidRPr="006258C2">
        <w:rPr>
          <w:rFonts w:ascii="Times New Roman" w:hAnsi="Times New Roman" w:cs="Times New Roman"/>
          <w:sz w:val="22"/>
        </w:rPr>
        <w:t xml:space="preserve"> </w:t>
      </w:r>
      <w:r w:rsidRPr="006258C2">
        <w:rPr>
          <w:rFonts w:ascii="Times New Roman" w:hAnsi="Times New Roman" w:cs="Times New Roman"/>
          <w:sz w:val="22"/>
        </w:rPr>
        <w:t xml:space="preserve">T cell therapy would simplify and solve some challenges </w:t>
      </w:r>
      <w:r w:rsidR="00A21EE1" w:rsidRPr="006258C2">
        <w:rPr>
          <w:rFonts w:ascii="Times New Roman" w:hAnsi="Times New Roman" w:cs="Times New Roman"/>
          <w:sz w:val="22"/>
        </w:rPr>
        <w:t>in</w:t>
      </w:r>
      <w:r w:rsidRPr="006258C2">
        <w:rPr>
          <w:rFonts w:ascii="Times New Roman" w:hAnsi="Times New Roman" w:cs="Times New Roman"/>
          <w:sz w:val="22"/>
        </w:rPr>
        <w:t xml:space="preserve"> the manufacturing process of autologous CAR-T cell therapy</w:t>
      </w:r>
      <w:r w:rsidR="005A7770"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Zhao&lt;/Author&gt;&lt;Year&gt;2018&lt;/Year&gt;&lt;RecNum&gt;173&lt;/RecNum&gt;&lt;DisplayText&gt;&lt;style face="superscript"&gt;222&lt;/style&gt;&lt;/DisplayText&gt;&lt;record&gt;&lt;rec-number&gt;173&lt;/rec-number&gt;&lt;foreign-keys&gt;&lt;key app="EN" db-id="d2r9z9x58pzr2pe20aspf2sazw0as2xts2p0" timestamp="1558699654"&gt;173&lt;/key&gt;&lt;key app="ENWeb" db-id=""&gt;0&lt;/key&gt;&lt;/foreign-keys&gt;&lt;ref-type name="Journal Article"&gt;17&lt;/ref-type&gt;&lt;contributors&gt;&lt;authors&gt;&lt;author&gt;Zhao, J.&lt;/author&gt;&lt;author&gt;Lin, Q.&lt;/author&gt;&lt;author&gt;Song, Y.&lt;/author&gt;&lt;author&gt;Liu, D.&lt;/author&gt;&lt;/authors&gt;&lt;/contributors&gt;&lt;auth-address&gt;The Affiliated Cancer Hospital of Zhengzhou University and Henan Cancer Hospital, 127 Dongming Road, Zhengzhou, 450008, China.&amp;#xD;The Affiliated Cancer Hospital of Zhengzhou University and Henan Cancer Hospital, 127 Dongming Road, Zhengzhou, 450008, China. delong_liu@nymc.edu.&lt;/auth-address&gt;&lt;titles&gt;&lt;title&gt;Universal CARs, universal T cells, and universal CAR T cells&lt;/title&gt;&lt;secondary-title&gt;J Hematol Oncol&lt;/secondary-title&gt;&lt;/titles&gt;&lt;periodical&gt;&lt;full-title&gt;J Hematol Oncol&lt;/full-title&gt;&lt;/periodical&gt;&lt;pages&gt;132&lt;/pages&gt;&lt;volume&gt;11&lt;/volume&gt;&lt;number&gt;1&lt;/number&gt;&lt;edition&gt;2018/11/30&lt;/edition&gt;&lt;dates&gt;&lt;year&gt;2018&lt;/year&gt;&lt;pub-dates&gt;&lt;date&gt;Nov 27&lt;/date&gt;&lt;/pub-dates&gt;&lt;/dates&gt;&lt;isbn&gt;1756-8722 (Electronic)&amp;#xD;1756-8722 (Linking)&lt;/isbn&gt;&lt;accession-num&gt;30482221&lt;/accession-num&gt;&lt;label&gt;CAR T&lt;/label&gt;&lt;urls&gt;&lt;related-urls&gt;&lt;url&gt;https://www.ncbi.nlm.nih.gov/pubmed/30482221&lt;/url&gt;&lt;/related-urls&gt;&lt;/urls&gt;&lt;custom2&gt;PMC6257951&lt;/custom2&gt;&lt;electronic-resource-num&gt;10.1186/s13045-018-0677-2&lt;/electronic-resource-num&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2</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 endogenous αβ T-cell receptor (TCR) is responsible for major and minor histocompatibility antigens recognition. By genetically disrupting various parts of the αβ TCR complex and/or human leukocyte antigen (HLA) class I loci of allogeneic T cells, it is possible to create a universal cellular therapy product that confers a wider range of application capability with minimal related adverse effects including graft-versus-host disease (GVHD). In 2012, </w:t>
      </w:r>
      <w:proofErr w:type="spellStart"/>
      <w:r w:rsidRPr="006258C2">
        <w:rPr>
          <w:rFonts w:ascii="Times New Roman" w:hAnsi="Times New Roman" w:cs="Times New Roman"/>
          <w:sz w:val="22"/>
        </w:rPr>
        <w:t>Torikai</w:t>
      </w:r>
      <w:proofErr w:type="spellEnd"/>
      <w:r w:rsidRPr="006258C2">
        <w:rPr>
          <w:rFonts w:ascii="Times New Roman" w:hAnsi="Times New Roman" w:cs="Times New Roman"/>
          <w:sz w:val="22"/>
        </w:rPr>
        <w:t xml:space="preserve"> et al. used engineered ZFNs to eliminate the expression of α or β chains in endogenous TCR, leading to loss of TCR function in CD19 CAR T-cells</w:t>
      </w:r>
      <w:r w:rsidR="0044341F"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Torikai&lt;/Author&gt;&lt;Year&gt;2012&lt;/Year&gt;&lt;RecNum&gt;307&lt;/RecNum&gt;&lt;DisplayText&gt;&lt;style face="superscript"&gt;223&lt;/style&gt;&lt;/DisplayText&gt;&lt;record&gt;&lt;rec-number&gt;307&lt;/rec-number&gt;&lt;foreign-keys&gt;&lt;key app="EN" db-id="d2r9z9x58pzr2pe20aspf2sazw0as2xts2p0" timestamp="1559380102"&gt;307&lt;/key&gt;&lt;/foreign-keys&gt;&lt;ref-type name="Journal Article"&gt;17&lt;/ref-type&gt;&lt;contributors&gt;&lt;authors&gt;&lt;author&gt;Torikai, H.&lt;/author&gt;&lt;author&gt;Reik, A.&lt;/author&gt;&lt;author&gt;Liu, P. Q.&lt;/author&gt;&lt;author&gt;Zhou, Y.&lt;/author&gt;&lt;author&gt;Zhang, L.&lt;/author&gt;&lt;author&gt;Maiti, S.&lt;/author&gt;&lt;author&gt;Huls, H.&lt;/author&gt;&lt;author&gt;Miller, J. C.&lt;/author&gt;&lt;author&gt;Kebriaei, P.&lt;/author&gt;&lt;author&gt;Rabinovitch, B.&lt;/author&gt;&lt;author&gt;Lee, D. A.&lt;/author&gt;&lt;author&gt;Champlin, R. E.&lt;/author&gt;&lt;author&gt;Bonini, C.&lt;/author&gt;&lt;author&gt;Naldini, L.&lt;/author&gt;&lt;author&gt;Rebar, E. J.&lt;/author&gt;&lt;author&gt;Gregory, P. D.&lt;/author&gt;&lt;author&gt;Holmes, M. C.&lt;/author&gt;&lt;author&gt;Cooper, L. J.&lt;/author&gt;&lt;/authors&gt;&lt;/contributors&gt;&lt;auth-address&gt;Division of Pediatrics, The University of Texas MD Anderson Cancer Center, Houston, TX 77030, USA.&lt;/auth-address&gt;&lt;titles&gt;&lt;title&gt;A foundation for universal T-cell based immunotherapy: T cells engineered to express a CD19-specific chimeric-antigen-receptor and eliminate expression of endogenous TCR&lt;/title&gt;&lt;secondary-title&gt;Blood&lt;/secondary-title&gt;&lt;/titles&gt;&lt;periodical&gt;&lt;full-title&gt;Blood&lt;/full-title&gt;&lt;/periodical&gt;&lt;pages&gt;5697-705&lt;/pages&gt;&lt;volume&gt;119&lt;/volume&gt;&lt;number&gt;24&lt;/number&gt;&lt;edition&gt;2012/04/27&lt;/edition&gt;&lt;dates&gt;&lt;year&gt;2012&lt;/year&gt;&lt;pub-dates&gt;&lt;date&gt;Jun 14&lt;/date&gt;&lt;/pub-dates&gt;&lt;/dates&gt;&lt;isbn&gt;(Electronic)&amp;#xD;(Linking)&lt;/isbn&gt;&lt;accession-num&gt;22535661&lt;/accession-num&gt;&lt;urls&gt;&lt;/urls&gt;&lt;custom2&gt;PMC3382929&lt;/custom2&gt;&lt;electronic-resource-num&gt;10.1182/blood-2012-01-405365&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3</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se modified T cells did not respond to TCR-specific stimuli, but retained the ability to recognize and target CD19, leading to the generation of universal allogeneic tumor-associated antigen-specific CAR T cells. With the same approach, selective elimination of HLA expression was achieved on CD19-specific T cells and on embryonic stem cells, which raised applicability of this strategy by avoiding the infusion of HLA-disparate </w:t>
      </w:r>
      <w:r w:rsidRPr="006258C2">
        <w:rPr>
          <w:rFonts w:ascii="Times New Roman" w:hAnsi="Times New Roman" w:cs="Times New Roman"/>
          <w:sz w:val="22"/>
        </w:rPr>
        <w:lastRenderedPageBreak/>
        <w:t>immune cells</w:t>
      </w:r>
      <w:r w:rsidR="0044341F"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Torikai&lt;/Author&gt;&lt;Year&gt;2013&lt;/Year&gt;&lt;RecNum&gt;308&lt;/RecNum&gt;&lt;DisplayText&gt;&lt;style face="superscript"&gt;224&lt;/style&gt;&lt;/DisplayText&gt;&lt;record&gt;&lt;rec-number&gt;308&lt;/rec-number&gt;&lt;foreign-keys&gt;&lt;key app="EN" db-id="d2r9z9x58pzr2pe20aspf2sazw0as2xts2p0" timestamp="1559380156"&gt;308&lt;/key&gt;&lt;/foreign-keys&gt;&lt;ref-type name="Journal Article"&gt;17&lt;/ref-type&gt;&lt;contributors&gt;&lt;authors&gt;&lt;author&gt;Torikai, H.&lt;/author&gt;&lt;author&gt;Reik, A.&lt;/author&gt;&lt;author&gt;Soldner, F.&lt;/author&gt;&lt;author&gt;Warren, E. H.&lt;/author&gt;&lt;author&gt;Yuen, C.&lt;/author&gt;&lt;author&gt;Zhou, Y.&lt;/author&gt;&lt;author&gt;Crossland, D. L.&lt;/author&gt;&lt;author&gt;Huls, H.&lt;/author&gt;&lt;author&gt;Littman, N.&lt;/author&gt;&lt;author&gt;Zhang, Z.&lt;/author&gt;&lt;author&gt;Tykodi, S. S.&lt;/author&gt;&lt;author&gt;Kebriaei, P.&lt;/author&gt;&lt;author&gt;Lee, D. A.&lt;/author&gt;&lt;author&gt;Miller, J. C.&lt;/author&gt;&lt;author&gt;Rebar, E. J.&lt;/author&gt;&lt;author&gt;Holmes, M. C.&lt;/author&gt;&lt;author&gt;Jaenisch, R.&lt;/author&gt;&lt;author&gt;Champlin, R. E.&lt;/author&gt;&lt;author&gt;Gregory, P. D.&lt;/author&gt;&lt;author&gt;Cooper, L. J.&lt;/author&gt;&lt;/authors&gt;&lt;/contributors&gt;&lt;auth-address&gt;Division of Pediatrics, The University of Texas MD Anderson Cancer Center, Houston, TX 77030, USA.&lt;/auth-address&gt;&lt;titles&gt;&lt;title&gt;Toward eliminating HLA class I expression to generate universal cells from allogeneic donors&lt;/title&gt;&lt;secondary-title&gt;Blood&lt;/secondary-title&gt;&lt;/titles&gt;&lt;periodical&gt;&lt;full-title&gt;Blood&lt;/full-title&gt;&lt;/periodical&gt;&lt;pages&gt;1341-9&lt;/pages&gt;&lt;volume&gt;122&lt;/volume&gt;&lt;number&gt;8&lt;/number&gt;&lt;edition&gt;2013/06/07&lt;/edition&gt;&lt;dates&gt;&lt;year&gt;2013&lt;/year&gt;&lt;pub-dates&gt;&lt;date&gt;Aug 22&lt;/date&gt;&lt;/pub-dates&gt;&lt;/dates&gt;&lt;isbn&gt;(Electronic)&amp;#xD;(Linking)&lt;/isbn&gt;&lt;accession-num&gt;23741009&lt;/accession-num&gt;&lt;urls&gt;&lt;/urls&gt;&lt;custom2&gt;PMC3750336&lt;/custom2&gt;&lt;electronic-resource-num&gt;10.1182/blood-2013-03-478255&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4</w:t>
      </w:r>
      <w:r w:rsidRPr="006258C2">
        <w:rPr>
          <w:rFonts w:ascii="Times New Roman" w:hAnsi="Times New Roman" w:cs="Times New Roman"/>
          <w:sz w:val="22"/>
        </w:rPr>
        <w:fldChar w:fldCharType="end"/>
      </w:r>
      <w:r w:rsidRPr="006258C2">
        <w:rPr>
          <w:rFonts w:ascii="Times New Roman" w:hAnsi="Times New Roman" w:cs="Times New Roman"/>
          <w:sz w:val="22"/>
        </w:rPr>
        <w:t xml:space="preserve"> Similar work has also been done by Poirot, et al. using TALEN-mediated editing in 2015. By application of TALEN-mediated gene editing, the expression of αβ TCR was inactivated, eliminating the possibility of T cell responses to allogeneic antigens and GVHD</w:t>
      </w:r>
      <w:r w:rsidR="0044341F" w:rsidRPr="006258C2">
        <w:rPr>
          <w:rFonts w:ascii="Times New Roman" w:hAnsi="Times New Roman" w:cs="Times New Roman"/>
          <w:sz w:val="22"/>
        </w:rPr>
        <w:t>.</w:t>
      </w:r>
      <w:r w:rsidRPr="006258C2">
        <w:rPr>
          <w:rFonts w:ascii="Times New Roman" w:hAnsi="Times New Roman" w:cs="Times New Roman"/>
          <w:sz w:val="22"/>
        </w:rPr>
        <w:fldChar w:fldCharType="begin"/>
      </w:r>
      <w:r w:rsidR="00962733" w:rsidRPr="006258C2">
        <w:rPr>
          <w:rFonts w:ascii="Times New Roman" w:hAnsi="Times New Roman" w:cs="Times New Roman"/>
          <w:sz w:val="22"/>
        </w:rPr>
        <w:instrText xml:space="preserve"> ADDIN EN.CITE &lt;EndNote&gt;&lt;Cite&gt;&lt;Author&gt;Poirot&lt;/Author&gt;&lt;Year&gt;2015&lt;/Year&gt;&lt;RecNum&gt;309&lt;/RecNum&gt;&lt;DisplayText&gt;&lt;style face="superscript"&gt;74&lt;/style&gt;&lt;/DisplayText&gt;&lt;record&gt;&lt;rec-number&gt;309&lt;/rec-number&gt;&lt;foreign-keys&gt;&lt;key app="EN" db-id="d2r9z9x58pzr2pe20aspf2sazw0as2xts2p0" timestamp="1559380446"&gt;309&lt;/key&gt;&lt;/foreign-keys&gt;&lt;ref-type name="Journal Article"&gt;17&lt;/ref-type&gt;&lt;contributors&gt;&lt;authors&gt;&lt;author&gt;Poirot, L.&lt;/author&gt;&lt;author&gt;Philip, B.&lt;/author&gt;&lt;author&gt;Schiffer-Mannioui, C.&lt;/author&gt;&lt;author&gt;Le Clerre, D.&lt;/author&gt;&lt;author&gt;Chion-Sotinel, I.&lt;/author&gt;&lt;author&gt;Derniame, S.&lt;/author&gt;&lt;author&gt;Bas, C.&lt;/author&gt;&lt;author&gt;Potrel, P.&lt;/author&gt;&lt;author&gt;Lemaire, L.&lt;/author&gt;&lt;author&gt;Duclert, A.&lt;/author&gt;&lt;author&gt;Galetto, R.&lt;/author&gt;&lt;author&gt;Lebuhotel, C.&lt;/author&gt;&lt;author&gt;Eyquem, J.&lt;/author&gt;&lt;author&gt;Cheung, G. W.&lt;/author&gt;&lt;author&gt;Gouble, A.&lt;/author&gt;&lt;author&gt;Arnould, S.&lt;/author&gt;&lt;author&gt;Peggs, K. S.&lt;/author&gt;&lt;author&gt;Pule, M.&lt;/author&gt;&lt;author&gt;Scharenberg, A.&lt;/author&gt;&lt;author&gt;Smith, J.&lt;/author&gt;&lt;/authors&gt;&lt;/contributors&gt;&lt;auth-address&gt;CAR development group, Cellectis.&amp;#xD;Department of Haematology, UCL Cancer Institute.&amp;#xD;Department of Pediatrics, Seattle Children&amp;apos;s Research Institute, University of Washington.&amp;#xD;CAR development group, Cellectis smith@cellectis.com.&lt;/auth-address&gt;&lt;titles&gt;&lt;title&gt;Multiplex genome edited T-cell manufacturing platform for &amp;quot;off-the-shelf&amp;quot; adoptive T-cell immunotherapies&lt;/title&gt;&lt;secondary-title&gt;Cancer Res.&lt;/secondary-title&gt;&lt;/titles&gt;&lt;periodical&gt;&lt;full-title&gt;Cancer Res.&lt;/full-title&gt;&lt;/periodical&gt;&lt;edition&gt;2015/07/18&lt;/edition&gt;&lt;dates&gt;&lt;year&gt;2015&lt;/year&gt;&lt;pub-dates&gt;&lt;date&gt;Jul 16&lt;/date&gt;&lt;/pub-dates&gt;&lt;/dates&gt;&lt;isbn&gt;(Electronic)&amp;#xD;(Linking)&lt;/isbn&gt;&lt;accession-num&gt;26183927&lt;/accession-num&gt;&lt;urls&gt;&lt;/urls&gt;&lt;electronic-resource-num&gt;10.1158/0008-5472.Can-14-3321&lt;/electronic-resource-num&gt;&lt;remote-database-provider&gt;NLM&lt;/remote-database-provider&gt;&lt;/record&gt;&lt;/Cite&gt;&lt;/EndNote&gt;</w:instrText>
      </w:r>
      <w:r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74</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 beneficial role of TCR-depleted CD19 CAR-T cells in evading GVHD has recently been validated in two infant patients with relapsed refractory CD19+ B cell acute lymphoblastic leukemia, leading to successful molecular remissions within 4 weeks</w:t>
      </w:r>
      <w:r w:rsidR="0044341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RYXNpbTwvQXV0aG9yPjxZZWFyPjIwMTc8L1llYXI+PFJl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RYXNpbTwvQXV0aG9yPjxZZWFyPjIwMTc8L1llYXI+PFJl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5</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addition, the target of lymphocytic depleting monoclonal antibody alemtuzumab, CD52, a human glycoprotein found on the surface of lymphocytes, was simultaneously disrupted by TALEN to eliminate the potential of any remaining alloreactive T cells and promote engraftment of cellular therapies. As a proof of application of this platform, TCR/CD52-deficient CAR T-cells were administered concurrently with alemtuzumab and demonstrated antitumor activity in lymphoma murine model similar to unmodified anti-CD19 CAR T-cells, with resistance to alemtuzumab destruction</w:t>
      </w:r>
      <w:r w:rsidR="0044341F"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Wei&lt;/Author&gt;&lt;Year&gt;2017&lt;/Year&gt;&lt;RecNum&gt;482&lt;/RecNum&gt;&lt;DisplayText&gt;&lt;style face="superscript"&gt;226&lt;/style&gt;&lt;/DisplayText&gt;&lt;record&gt;&lt;rec-number&gt;482&lt;/rec-number&gt;&lt;foreign-keys&gt;&lt;key app="EN" db-id="d2r9z9x58pzr2pe20aspf2sazw0as2xts2p0" timestamp="1566523666"&gt;482&lt;/key&gt;&lt;/foreign-keys&gt;&lt;ref-type name="Journal Article"&gt;17&lt;/ref-type&gt;&lt;contributors&gt;&lt;authors&gt;&lt;author&gt;Wei, G.&lt;/author&gt;&lt;author&gt;Wang, J.&lt;/author&gt;&lt;author&gt;Huang, H.&lt;/author&gt;&lt;author&gt;Zhao, Y.&lt;/author&gt;&lt;/authors&gt;&lt;/contributors&gt;&lt;auth-address&gt;Bone Marrow Transplantation Center, The First Affiliated Hospital, School of Medicine, Zhejiang University, Hangzhou, 310000, China.&amp;#xD;Bone Marrow Transplantation Center, The First Affiliated Hospital, School of Medicine, Zhejiang University, Hangzhou, 310000, China. zjzhaoyanmin@163.com.&lt;/auth-address&gt;&lt;titles&gt;&lt;title&gt;Novel immunotherapies for adult patients with B-lineage acute lymphoblastic leukemia&lt;/title&gt;&lt;secondary-title&gt;J Hematol Oncol&lt;/secondary-title&gt;&lt;/titles&gt;&lt;periodical&gt;&lt;full-title&gt;J Hematol Oncol&lt;/full-title&gt;&lt;/periodical&gt;&lt;pages&gt;150&lt;/pages&gt;&lt;volume&gt;10&lt;/volume&gt;&lt;number&gt;1&lt;/number&gt;&lt;edition&gt;2017/08/20&lt;/edition&gt;&lt;dates&gt;&lt;year&gt;2017&lt;/year&gt;&lt;pub-dates&gt;&lt;date&gt;Aug 18&lt;/date&gt;&lt;/pub-dates&gt;&lt;/dates&gt;&lt;isbn&gt;(Electronic)&amp;#xD;(Linking)&lt;/isbn&gt;&lt;accession-num&gt;28821272&lt;/accession-num&gt;&lt;urls&gt;&lt;/urls&gt;&lt;electronic-resource-num&gt;10.1186/s13045-017-0516-x&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6</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01B8F86E" w14:textId="125FCF6F" w:rsidR="00D73AE6" w:rsidRPr="006258C2" w:rsidRDefault="00D73AE6"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The widespread use of gene editing techniques based on ZFN- and TALEN has been hampered by the requirement to design specific nuclease pairs for each new gene target. The development of CRISPR/Cas9 system has successfully promoted multiple gene editing in CAR T cells in a faster and easier way. With this technology, Liu, X. et al. efficiently generated CAR-T cells in which two (TRAC and B2M) or three genes (TRAC, B2M and PD-1) were simultaneously disrupted and tested their anti-tumor function in vitro and in vivo</w:t>
      </w:r>
      <w:r w:rsidR="00E83B2B"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Liu&lt;/Author&gt;&lt;Year&gt;2016&lt;/Year&gt;&lt;RecNum&gt;312&lt;/RecNum&gt;&lt;DisplayText&gt;&lt;style face="superscript"&gt;227&lt;/style&gt;&lt;/DisplayText&gt;&lt;record&gt;&lt;rec-number&gt;312&lt;/rec-number&gt;&lt;foreign-keys&gt;&lt;key app="EN" db-id="d2r9z9x58pzr2pe20aspf2sazw0as2xts2p0" timestamp="1559380866"&gt;312&lt;/key&gt;&lt;/foreign-keys&gt;&lt;ref-type name="Journal Article"&gt;17&lt;/ref-type&gt;&lt;contributors&gt;&lt;authors&gt;&lt;author&gt;Liu, X.&lt;/author&gt;&lt;author&gt;Zhang, Y.&lt;/author&gt;&lt;author&gt;Cheng, C.&lt;/author&gt;&lt;author&gt;Cheng, A. W.&lt;/author&gt;&lt;author&gt;Zhang, X.&lt;/author&gt;&lt;author&gt;Li, N.&lt;/author&gt;&lt;author&gt;Xia, C.&lt;/author&gt;&lt;author&gt;Wei, X.&lt;/author&gt;&lt;author&gt;Liu, X.&lt;/author&gt;&lt;author&gt;Wang, H.&lt;/author&gt;&lt;/authors&gt;&lt;/contributors&gt;&lt;auth-address&gt;State Key Laboratory of Stem Cell and Reproductive Biology, Institute of Zoology, The Chinese Academy of Sciences, Beijing, China.&amp;#xD;Department of Hematology, Xuanwu Hospital, Capital Medical University, Beijing, China.&amp;#xD;Graduate School, University of Science and Technology of China, Hefei, China.&amp;#xD;The Jackson Laboratory for Genome Medicine, Farmington, CN, USA.&amp;#xD;University of Chinese Academy of Sciences.&amp;#xD;Department of Pathology, Immunology and Laboratory Medicine, University of Florida, FL, USA.&amp;#xD;Beijing Cord Blood Bank, Beijing, China.&amp;#xD;The Jackson Laboratory, Bar Harbor, ME, USA.&lt;/auth-address&gt;&lt;titles&gt;&lt;title&gt;CRISPR-Cas9-mediated multiplex gene editing in CAR-T cells&lt;/title&gt;&lt;secondary-title&gt;Cell Res.&lt;/secondary-title&gt;&lt;/titles&gt;&lt;periodical&gt;&lt;full-title&gt;Cell Res.&lt;/full-title&gt;&lt;/periodical&gt;&lt;edition&gt;2016/12/03&lt;/edition&gt;&lt;dates&gt;&lt;year&gt;2016&lt;/year&gt;&lt;pub-dates&gt;&lt;date&gt;Dec 02&lt;/date&gt;&lt;/pub-dates&gt;&lt;/dates&gt;&lt;isbn&gt;(Electronic)&amp;#xD;(Linking)&lt;/isbn&gt;&lt;accession-num&gt;27910851&lt;/accession-num&gt;&lt;urls&gt;&lt;/urls&gt;&lt;electronic-resource-num&gt;10.1038/cr.2016.142&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7</w:t>
      </w:r>
      <w:r w:rsidRPr="006258C2">
        <w:rPr>
          <w:rFonts w:ascii="Times New Roman" w:hAnsi="Times New Roman" w:cs="Times New Roman"/>
          <w:sz w:val="22"/>
        </w:rPr>
        <w:fldChar w:fldCharType="end"/>
      </w:r>
      <w:r w:rsidRPr="006258C2">
        <w:rPr>
          <w:rFonts w:ascii="Times New Roman" w:hAnsi="Times New Roman" w:cs="Times New Roman"/>
          <w:sz w:val="22"/>
        </w:rPr>
        <w:t xml:space="preserve"> To target the first exon of TRAC and B2M, they designed four sgRNAs, respectively. To target the first exon of PD-1, two sgRNAs were designed and one published sgRNA was tested. Finally, double-knockout of (B2M and TRAC) T cells were induced with high efficiency, yet in triple-</w:t>
      </w:r>
      <w:r w:rsidRPr="006258C2">
        <w:rPr>
          <w:rFonts w:ascii="Times New Roman" w:hAnsi="Times New Roman" w:cs="Times New Roman"/>
          <w:sz w:val="22"/>
        </w:rPr>
        <w:lastRenderedPageBreak/>
        <w:t>knockout (B2M, TRAC and PD-1) T cells, only 64.7% of the clones of the PD-1 PCR products were mutants, which implies that PD-1 expression might be downregulated during T cell expansion. More importantly, the CRISPR/Cas9-mediated multiplex gene edited CAR-T cells maintained CD19-specific antitumor function in a lymphoma xenograft mouse model, suggesting that they are promising reagents for cancer t</w:t>
      </w:r>
      <w:r w:rsidR="00CD1D28" w:rsidRPr="006258C2">
        <w:rPr>
          <w:rFonts w:ascii="Times New Roman" w:hAnsi="Times New Roman" w:cs="Times New Roman"/>
          <w:sz w:val="22"/>
        </w:rPr>
        <w:t>reatment</w:t>
      </w:r>
      <w:r w:rsidRPr="006258C2">
        <w:rPr>
          <w:rFonts w:ascii="Times New Roman" w:hAnsi="Times New Roman" w:cs="Times New Roman"/>
          <w:sz w:val="22"/>
        </w:rPr>
        <w:t>. In another interesting study</w:t>
      </w:r>
      <w:r w:rsidR="00E83B2B"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Ren&lt;/Author&gt;&lt;Year&gt;2017&lt;/Year&gt;&lt;RecNum&gt;310&lt;/RecNum&gt;&lt;DisplayText&gt;&lt;style face="superscript"&gt;228&lt;/style&gt;&lt;/DisplayText&gt;&lt;record&gt;&lt;rec-number&gt;310&lt;/rec-number&gt;&lt;foreign-keys&gt;&lt;key app="EN" db-id="d2r9z9x58pzr2pe20aspf2sazw0as2xts2p0" timestamp="1559380642"&gt;310&lt;/key&gt;&lt;/foreign-keys&gt;&lt;ref-type name="Journal Article"&gt;17&lt;/ref-type&gt;&lt;contributors&gt;&lt;authors&gt;&lt;author&gt;Ren, J.&lt;/author&gt;&lt;author&gt;Zhang, X.&lt;/author&gt;&lt;author&gt;Liu, X.&lt;/author&gt;&lt;author&gt;Fang, C.&lt;/author&gt;&lt;author&gt;Jiang, S.&lt;/author&gt;&lt;author&gt;June, C. H.&lt;/author&gt;&lt;author&gt;Zhao, Y.&lt;/author&gt;&lt;/authors&gt;&lt;/contributors&gt;&lt;auth-address&gt;Center for Cellular Immunotherapies, Perelman School of Medicine, University of Pennsylvania, Philadelphia, PA, USA.&amp;#xD;Department of Pathology and Laboratory Medicine, Perelman School of Medicine, University of Pennsylvania, Philadelphia, PA, USA.&lt;/auth-address&gt;&lt;titles&gt;&lt;title&gt;A versatile system for rapid multiplex genome-edited CAR T cell generation&lt;/title&gt;&lt;secondary-title&gt;Oncotarget&lt;/secondary-title&gt;&lt;/titles&gt;&lt;periodical&gt;&lt;full-title&gt;Oncotarget&lt;/full-title&gt;&lt;/periodical&gt;&lt;edition&gt;2017/02/16&lt;/edition&gt;&lt;dates&gt;&lt;year&gt;2017&lt;/year&gt;&lt;pub-dates&gt;&lt;date&gt;Feb 09&lt;/date&gt;&lt;/pub-dates&gt;&lt;/dates&gt;&lt;isbn&gt;(Electronic)&amp;#xD;(Linking)&lt;/isbn&gt;&lt;accession-num&gt;28199983&lt;/accession-num&gt;&lt;urls&gt;&lt;/urls&gt;&lt;electronic-resource-num&gt;10.18632/oncotarget.15218&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8</w:t>
      </w:r>
      <w:r w:rsidRPr="006258C2">
        <w:rPr>
          <w:rFonts w:ascii="Times New Roman" w:hAnsi="Times New Roman" w:cs="Times New Roman"/>
          <w:sz w:val="22"/>
        </w:rPr>
        <w:fldChar w:fldCharType="end"/>
      </w:r>
      <w:r w:rsidRPr="006258C2">
        <w:rPr>
          <w:rFonts w:ascii="Times New Roman" w:hAnsi="Times New Roman" w:cs="Times New Roman"/>
          <w:sz w:val="22"/>
        </w:rPr>
        <w:t xml:space="preserve"> efficient double knockout of endogenous TCR and HLA class I molecule was achieved by a one-shot CRISPR protocol that incorporated multiple gRNAs into a CAR lentiviral vector to generate allogeneic universal CAR T cells. In this study, the CRISPR/Cas9 mediated simultaneous knockout of 4 loci of T-cell surface receptors PD-1 and CTLA-4 and also successfully generated allogeneic universal T cells. More recently, CRISPR/Cas9 mediated generation of CAR T cells that specifically disrupt inhibitory immune receptors such as T cell membrane protein-3 (TIM-3)</w:t>
      </w:r>
      <w:r w:rsidR="00E83B2B"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Kenderian&lt;/Author&gt;&lt;Year&gt;2016&lt;/Year&gt;&lt;RecNum&gt;342&lt;/RecNum&gt;&lt;DisplayText&gt;&lt;style face="superscript"&gt;229&lt;/style&gt;&lt;/DisplayText&gt;&lt;record&gt;&lt;rec-number&gt;342&lt;/rec-number&gt;&lt;foreign-keys&gt;&lt;key app="EN" db-id="d2r9z9x58pzr2pe20aspf2sazw0as2xts2p0" timestamp="1559617473"&gt;342&lt;/key&gt;&lt;key app="ENWeb" db-id=""&gt;0&lt;/key&gt;&lt;/foreign-keys&gt;&lt;ref-type name="Journal Article"&gt;17&lt;/ref-type&gt;&lt;contributors&gt;&lt;authors&gt;&lt;author&gt;Kenderian, Saad S.&lt;/author&gt;&lt;author&gt;Ruella, Marco&lt;/author&gt;&lt;author&gt;Shestova, Olga&lt;/author&gt;&lt;author&gt;Klichinsky, Michael&lt;/author&gt;&lt;author&gt;Kim, Miriam&lt;/author&gt;&lt;author&gt;Porter, David L.&lt;/author&gt;&lt;author&gt;June, Carl H.&lt;/author&gt;&lt;author&gt;Gill, Saar&lt;/author&gt;&lt;/authors&gt;&lt;/contributors&gt;&lt;titles&gt;&lt;title&gt;Identification of PD1 and TIM3 As Checkpoints That Limit Chimeric Antigen Receptor T Cell Efficacy in Leukemia&lt;/title&gt;&lt;secondary-title&gt;Biology of Blood and Marrow Transplantation&lt;/secondary-title&gt;&lt;/titles&gt;&lt;periodical&gt;&lt;full-title&gt;Biology of Blood and Marrow Transplantation&lt;/full-title&gt;&lt;/periodical&gt;&lt;pages&gt;S19-S21&lt;/pages&gt;&lt;volume&gt;22&lt;/volume&gt;&lt;number&gt;3&lt;/number&gt;&lt;section&gt;S19&lt;/section&gt;&lt;dates&gt;&lt;year&gt;2016&lt;/year&gt;&lt;/dates&gt;&lt;isbn&gt;10838791&lt;/isbn&gt;&lt;urls&gt;&lt;/urls&gt;&lt;electronic-resource-num&gt;10.1016/j.bbmt.2015.11.291&lt;/electronic-resource-num&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29</w:t>
      </w:r>
      <w:r w:rsidRPr="006258C2">
        <w:rPr>
          <w:rFonts w:ascii="Times New Roman" w:hAnsi="Times New Roman" w:cs="Times New Roman"/>
          <w:sz w:val="22"/>
        </w:rPr>
        <w:fldChar w:fldCharType="end"/>
      </w:r>
      <w:r w:rsidRPr="006258C2">
        <w:rPr>
          <w:rFonts w:ascii="Times New Roman" w:hAnsi="Times New Roman" w:cs="Times New Roman"/>
          <w:sz w:val="22"/>
        </w:rPr>
        <w:t xml:space="preserve"> adenosine 2a receptor (A2aR)</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Leone&lt;/Author&gt;&lt;Year&gt;2018&lt;/Year&gt;&lt;RecNum&gt;343&lt;/RecNum&gt;&lt;DisplayText&gt;&lt;style face="superscript"&gt;230&lt;/style&gt;&lt;/DisplayText&gt;&lt;record&gt;&lt;rec-number&gt;343&lt;/rec-number&gt;&lt;foreign-keys&gt;&lt;key app="EN" db-id="d2r9z9x58pzr2pe20aspf2sazw0as2xts2p0" timestamp="1559618737"&gt;343&lt;/key&gt;&lt;/foreign-keys&gt;&lt;ref-type name="Journal Article"&gt;17&lt;/ref-type&gt;&lt;contributors&gt;&lt;authors&gt;&lt;author&gt;Leone, R. D.&lt;/author&gt;&lt;author&gt;Emens, L. A.&lt;/author&gt;&lt;/authors&gt;&lt;/contributors&gt;&lt;auth-address&gt;Bloomberg~Kimmel Institute for Cancer Immunotherapy, Sidney-Kimmel Comprehensive Cancer Center, Department of Oncology, Johns Hopkins University School of Medicine, Baltimore, MD, 21287, USA.&amp;#xD;Johns Hopkins University School of Medicine, 1650 Orleans Street, Room 409, Cancer Research Building 1, Baltimore, MD, 21231, USA. emensle@jhmi.edu.&lt;/auth-address&gt;&lt;titles&gt;&lt;title&gt;Targeting adenosine for cancer immunotherapy&lt;/title&gt;&lt;secondary-title&gt;J Immunother Cancer&lt;/secondary-title&gt;&lt;/titles&gt;&lt;periodical&gt;&lt;full-title&gt;J Immunother Cancer&lt;/full-title&gt;&lt;/periodical&gt;&lt;pages&gt;57&lt;/pages&gt;&lt;volume&gt;6&lt;/volume&gt;&lt;number&gt;1&lt;/number&gt;&lt;edition&gt;2018/06/20&lt;/edition&gt;&lt;dates&gt;&lt;year&gt;2018&lt;/year&gt;&lt;pub-dates&gt;&lt;date&gt;Jun 18&lt;/date&gt;&lt;/pub-dates&gt;&lt;/dates&gt;&lt;isbn&gt;(Electronic)&amp;#xD;(Linking)&lt;/isbn&gt;&lt;accession-num&gt;29914571&lt;/accession-num&gt;&lt;urls&gt;&lt;/urls&gt;&lt;electronic-resource-num&gt;10.1186/s40425-018-0360-8&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30</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lymphocyte-activation protein 3 (LAG-3)</w:t>
      </w:r>
      <w:r w:rsidR="00E83B2B"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Zhang&lt;/Author&gt;&lt;Year&gt;2017&lt;/Year&gt;&lt;RecNum&gt;344&lt;/RecNum&gt;&lt;DisplayText&gt;&lt;style face="superscript"&gt;231&lt;/style&gt;&lt;/DisplayText&gt;&lt;record&gt;&lt;rec-number&gt;344&lt;/rec-number&gt;&lt;foreign-keys&gt;&lt;key app="EN" db-id="d2r9z9x58pzr2pe20aspf2sazw0as2xts2p0" timestamp="1559618875"&gt;344&lt;/key&gt;&lt;/foreign-keys&gt;&lt;ref-type name="Journal Article"&gt;17&lt;/ref-type&gt;&lt;contributors&gt;&lt;authors&gt;&lt;author&gt;Zhang, Y.&lt;/author&gt;&lt;author&gt;Zhang, X.&lt;/author&gt;&lt;author&gt;Cheng, C.&lt;/author&gt;&lt;author&gt;Mu, W.&lt;/author&gt;&lt;author&gt;Liu, X.&lt;/author&gt;&lt;author&gt;Li, N.&lt;/author&gt;&lt;author&gt;Wei, X.&lt;/author&gt;&lt;author&gt;Liu, X.&lt;/author&gt;&lt;author&gt;Xia, C.&lt;/author&gt;&lt;author&gt;Wang, H.&lt;/author&gt;&lt;/authors&gt;&lt;/contributors&gt;&lt;auth-address&gt;Department of Hematology, Xuanwu Hospital, Capital Medical University, Beijing, 100053, China.&amp;#xD;University of Chinese Academy of Sciences, Beijing, 100049, China.&amp;#xD;Graduate School, University of Science and Technology of China, Hefei, 230026, China.&amp;#xD;State Key Laboratory of Stem Cell and Reproductive Biology, Institute of Zoology, Chinese Academy of Sciences, Beijing, 100190, China.&amp;#xD;Beijing Cord Blood Bank, Beijing, 100176, China.&amp;#xD;Department of Pathology, Immunology and Laboratory Medicine, University of Florida, Florida, FL, 32611, USA. cqx65@yahoo.com.&amp;#xD;University of Chinese Academy of Sciences, Beijing, 100049, China. wanghaoyi@ioz.ac.cn.&lt;/auth-address&gt;&lt;titles&gt;&lt;title&gt;CRISPR-Cas9 mediated LAG-3 disruption in CAR-T cells&lt;/title&gt;&lt;secondary-title&gt;Front Med&lt;/secondary-title&gt;&lt;/titles&gt;&lt;periodical&gt;&lt;full-title&gt;Front Med&lt;/full-title&gt;&lt;/periodical&gt;&lt;edition&gt;2017/06/19&lt;/edition&gt;&lt;dates&gt;&lt;year&gt;2017&lt;/year&gt;&lt;pub-dates&gt;&lt;date&gt;Jun 17&lt;/date&gt;&lt;/pub-dates&gt;&lt;/dates&gt;&lt;isbn&gt;(Electronic)&amp;#xD;(Linking)&lt;/isbn&gt;&lt;accession-num&gt;28625015&lt;/accession-num&gt;&lt;urls&gt;&lt;/urls&gt;&lt;electronic-resource-num&gt;10.1007/s11684-017-0543-6&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31</w:t>
      </w:r>
      <w:r w:rsidRPr="006258C2">
        <w:rPr>
          <w:rFonts w:ascii="Times New Roman" w:hAnsi="Times New Roman" w:cs="Times New Roman"/>
          <w:sz w:val="22"/>
        </w:rPr>
        <w:fldChar w:fldCharType="end"/>
      </w:r>
      <w:r w:rsidRPr="006258C2">
        <w:rPr>
          <w:rFonts w:ascii="Times New Roman" w:hAnsi="Times New Roman" w:cs="Times New Roman"/>
          <w:sz w:val="22"/>
        </w:rPr>
        <w:t xml:space="preserve"> have shown better percentage of complete remission in xenograft mouse models by increasing the secretion of anti-tumor related cytokines (such as IFN-g, GM-CSF and MIP-1b). These factors may be involved in CAR T cell exhaustion and </w:t>
      </w:r>
      <w:r w:rsidR="00FE3CF8" w:rsidRPr="006258C2">
        <w:rPr>
          <w:rFonts w:ascii="Times New Roman" w:hAnsi="Times New Roman" w:cs="Times New Roman"/>
          <w:sz w:val="22"/>
        </w:rPr>
        <w:t>acute myeloid leukemia (</w:t>
      </w:r>
      <w:r w:rsidRPr="006258C2">
        <w:rPr>
          <w:rFonts w:ascii="Times New Roman" w:hAnsi="Times New Roman" w:cs="Times New Roman"/>
          <w:sz w:val="22"/>
        </w:rPr>
        <w:t>AML</w:t>
      </w:r>
      <w:r w:rsidR="00FE3CF8" w:rsidRPr="006258C2">
        <w:rPr>
          <w:rFonts w:ascii="Times New Roman" w:hAnsi="Times New Roman" w:cs="Times New Roman"/>
          <w:sz w:val="22"/>
        </w:rPr>
        <w:t>)</w:t>
      </w:r>
      <w:r w:rsidRPr="006258C2">
        <w:rPr>
          <w:rFonts w:ascii="Times New Roman" w:hAnsi="Times New Roman" w:cs="Times New Roman"/>
          <w:sz w:val="22"/>
        </w:rPr>
        <w:t xml:space="preserve"> dysfunction, as the combination of checkpoint inhibitors with CAR T cells may result in enhanced antitumor efficacy of AML and other hematologic malignancies. </w:t>
      </w:r>
    </w:p>
    <w:p w14:paraId="301F3A7A" w14:textId="4B04EEAD" w:rsidR="00D73AE6" w:rsidRPr="006258C2" w:rsidRDefault="00D73AE6"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All together, these results </w:t>
      </w:r>
      <w:r w:rsidR="00222F9D" w:rsidRPr="006258C2">
        <w:rPr>
          <w:rFonts w:ascii="Times New Roman" w:hAnsi="Times New Roman" w:cs="Times New Roman"/>
          <w:sz w:val="22"/>
        </w:rPr>
        <w:t>suggest</w:t>
      </w:r>
      <w:r w:rsidRPr="006258C2">
        <w:rPr>
          <w:rFonts w:ascii="Times New Roman" w:hAnsi="Times New Roman" w:cs="Times New Roman"/>
          <w:sz w:val="22"/>
        </w:rPr>
        <w:t xml:space="preserve"> that gen</w:t>
      </w:r>
      <w:r w:rsidR="00222F9D" w:rsidRPr="006258C2">
        <w:rPr>
          <w:rFonts w:ascii="Times New Roman" w:hAnsi="Times New Roman" w:cs="Times New Roman"/>
          <w:sz w:val="22"/>
        </w:rPr>
        <w:t>ome</w:t>
      </w:r>
      <w:r w:rsidRPr="006258C2">
        <w:rPr>
          <w:rFonts w:ascii="Times New Roman" w:hAnsi="Times New Roman" w:cs="Times New Roman"/>
          <w:sz w:val="22"/>
        </w:rPr>
        <w:t xml:space="preserve"> editing c</w:t>
      </w:r>
      <w:r w:rsidR="00222F9D" w:rsidRPr="006258C2">
        <w:rPr>
          <w:rFonts w:ascii="Times New Roman" w:hAnsi="Times New Roman" w:cs="Times New Roman"/>
          <w:sz w:val="22"/>
        </w:rPr>
        <w:t>ould</w:t>
      </w:r>
      <w:r w:rsidRPr="006258C2">
        <w:rPr>
          <w:rFonts w:ascii="Times New Roman" w:hAnsi="Times New Roman" w:cs="Times New Roman"/>
          <w:sz w:val="22"/>
        </w:rPr>
        <w:t xml:space="preserve"> serve as a good platform for generating “universal” CAR T cells and can be applied to large-scale production of healthy “off-the-shelf” T cells against multiple targets. </w:t>
      </w:r>
    </w:p>
    <w:p w14:paraId="57B7D1DB" w14:textId="77777777" w:rsidR="00222F9D" w:rsidRPr="006258C2" w:rsidRDefault="00222F9D" w:rsidP="008E4B03">
      <w:pPr>
        <w:spacing w:line="480" w:lineRule="auto"/>
        <w:ind w:firstLine="360"/>
        <w:rPr>
          <w:rFonts w:ascii="Times New Roman" w:hAnsi="Times New Roman" w:cs="Times New Roman"/>
          <w:sz w:val="22"/>
        </w:rPr>
      </w:pPr>
    </w:p>
    <w:p w14:paraId="2D1BDBBB" w14:textId="77777777" w:rsidR="00D73AE6" w:rsidRPr="006258C2" w:rsidRDefault="00D73AE6" w:rsidP="008E4B03">
      <w:pPr>
        <w:pStyle w:val="a7"/>
        <w:numPr>
          <w:ilvl w:val="1"/>
          <w:numId w:val="5"/>
        </w:numPr>
        <w:spacing w:line="480" w:lineRule="auto"/>
        <w:ind w:firstLineChars="0"/>
        <w:rPr>
          <w:rFonts w:ascii="Times New Roman" w:hAnsi="Times New Roman" w:cs="Times New Roman"/>
          <w:b/>
          <w:sz w:val="22"/>
        </w:rPr>
      </w:pPr>
      <w:bookmarkStart w:id="4" w:name="_Hlk18331962"/>
      <w:r w:rsidRPr="006258C2">
        <w:rPr>
          <w:rFonts w:ascii="Times New Roman" w:hAnsi="Times New Roman" w:cs="Times New Roman"/>
          <w:b/>
          <w:sz w:val="22"/>
        </w:rPr>
        <w:t>Screening for functional genes</w:t>
      </w:r>
    </w:p>
    <w:p w14:paraId="20C96602" w14:textId="4FAB9717" w:rsidR="00D73AE6" w:rsidRPr="006258C2" w:rsidRDefault="00D73AE6" w:rsidP="008E4B03">
      <w:pPr>
        <w:spacing w:line="480" w:lineRule="auto"/>
        <w:rPr>
          <w:rFonts w:ascii="Times New Roman" w:hAnsi="Times New Roman" w:cs="Times New Roman"/>
          <w:sz w:val="22"/>
        </w:rPr>
      </w:pPr>
      <w:bookmarkStart w:id="5" w:name="_Hlk18331764"/>
      <w:bookmarkEnd w:id="4"/>
      <w:r w:rsidRPr="006258C2">
        <w:rPr>
          <w:rFonts w:ascii="Times New Roman" w:hAnsi="Times New Roman" w:cs="Times New Roman"/>
          <w:sz w:val="22"/>
        </w:rPr>
        <w:lastRenderedPageBreak/>
        <w:t xml:space="preserve">The concept of precision medicine has led to the development of many targeted drugs </w:t>
      </w:r>
      <w:r w:rsidR="007B005D" w:rsidRPr="006258C2">
        <w:rPr>
          <w:rFonts w:ascii="Times New Roman" w:hAnsi="Times New Roman" w:cs="Times New Roman" w:hint="eastAsia"/>
          <w:sz w:val="22"/>
        </w:rPr>
        <w:t>for</w:t>
      </w:r>
      <w:r w:rsidR="007B005D" w:rsidRPr="006258C2">
        <w:rPr>
          <w:rFonts w:ascii="Times New Roman" w:hAnsi="Times New Roman" w:cs="Times New Roman"/>
          <w:sz w:val="22"/>
        </w:rPr>
        <w:t xml:space="preserve"> the</w:t>
      </w:r>
      <w:r w:rsidRPr="006258C2">
        <w:rPr>
          <w:rFonts w:ascii="Times New Roman" w:hAnsi="Times New Roman" w:cs="Times New Roman"/>
          <w:sz w:val="22"/>
        </w:rPr>
        <w:t xml:space="preserve"> treat</w:t>
      </w:r>
      <w:r w:rsidR="007B005D" w:rsidRPr="006258C2">
        <w:rPr>
          <w:rFonts w:ascii="Times New Roman" w:hAnsi="Times New Roman" w:cs="Times New Roman"/>
          <w:sz w:val="22"/>
        </w:rPr>
        <w:t>ment of</w:t>
      </w:r>
      <w:r w:rsidRPr="006258C2">
        <w:rPr>
          <w:rFonts w:ascii="Times New Roman" w:hAnsi="Times New Roman" w:cs="Times New Roman"/>
          <w:sz w:val="22"/>
        </w:rPr>
        <w:t xml:space="preserve"> different </w:t>
      </w:r>
      <w:r w:rsidR="00B64865" w:rsidRPr="006258C2">
        <w:rPr>
          <w:rFonts w:ascii="Times New Roman" w:hAnsi="Times New Roman" w:cs="Times New Roman"/>
          <w:sz w:val="22"/>
        </w:rPr>
        <w:t>disease</w:t>
      </w:r>
      <w:r w:rsidRPr="006258C2">
        <w:rPr>
          <w:rFonts w:ascii="Times New Roman" w:hAnsi="Times New Roman" w:cs="Times New Roman"/>
          <w:sz w:val="22"/>
        </w:rPr>
        <w:t xml:space="preserve">s. </w:t>
      </w:r>
      <w:bookmarkStart w:id="6" w:name="_Hlk18332039"/>
      <w:bookmarkEnd w:id="5"/>
      <w:r w:rsidR="002E1046" w:rsidRPr="006258C2">
        <w:rPr>
          <w:rFonts w:ascii="Times New Roman" w:hAnsi="Times New Roman" w:cs="Times New Roman"/>
          <w:sz w:val="22"/>
        </w:rPr>
        <w:t>For example,</w:t>
      </w:r>
      <w:r w:rsidR="00C15B07" w:rsidRPr="006258C2">
        <w:rPr>
          <w:rFonts w:ascii="Times New Roman" w:hAnsi="Times New Roman" w:cs="Times New Roman"/>
          <w:sz w:val="22"/>
        </w:rPr>
        <w:t xml:space="preserve"> the </w:t>
      </w:r>
      <w:r w:rsidR="00E1265F" w:rsidRPr="006258C2">
        <w:rPr>
          <w:rFonts w:ascii="Times New Roman" w:hAnsi="Times New Roman" w:cs="Times New Roman"/>
          <w:sz w:val="22"/>
        </w:rPr>
        <w:t xml:space="preserve">targeted </w:t>
      </w:r>
      <w:r w:rsidR="00C15B07" w:rsidRPr="006258C2">
        <w:rPr>
          <w:rFonts w:ascii="Times New Roman" w:hAnsi="Times New Roman" w:cs="Times New Roman"/>
          <w:sz w:val="22"/>
        </w:rPr>
        <w:t xml:space="preserve">drugs designed for the known carcinogenic sites will specifically bind to the carcinogenic </w:t>
      </w:r>
      <w:r w:rsidR="00E1265F" w:rsidRPr="006258C2">
        <w:rPr>
          <w:rFonts w:ascii="Times New Roman" w:hAnsi="Times New Roman" w:cs="Times New Roman"/>
          <w:sz w:val="22"/>
        </w:rPr>
        <w:t>components</w:t>
      </w:r>
      <w:r w:rsidR="00C15B07" w:rsidRPr="006258C2">
        <w:rPr>
          <w:rFonts w:ascii="Times New Roman" w:hAnsi="Times New Roman" w:cs="Times New Roman"/>
          <w:sz w:val="22"/>
        </w:rPr>
        <w:t xml:space="preserve"> </w:t>
      </w:r>
      <w:r w:rsidR="00E1265F" w:rsidRPr="006258C2">
        <w:rPr>
          <w:rFonts w:ascii="Times New Roman" w:hAnsi="Times New Roman" w:cs="Times New Roman"/>
          <w:sz w:val="22"/>
        </w:rPr>
        <w:t xml:space="preserve">(gene fragment or protein) </w:t>
      </w:r>
      <w:r w:rsidR="00C15B07" w:rsidRPr="006258C2">
        <w:rPr>
          <w:rFonts w:ascii="Times New Roman" w:hAnsi="Times New Roman" w:cs="Times New Roman"/>
          <w:sz w:val="22"/>
        </w:rPr>
        <w:t xml:space="preserve">and </w:t>
      </w:r>
      <w:r w:rsidR="00E1265F" w:rsidRPr="006258C2">
        <w:rPr>
          <w:rFonts w:ascii="Times New Roman" w:hAnsi="Times New Roman" w:cs="Times New Roman"/>
          <w:sz w:val="22"/>
        </w:rPr>
        <w:t>induce</w:t>
      </w:r>
      <w:r w:rsidR="00E1265F" w:rsidRPr="006258C2">
        <w:t xml:space="preserve"> </w:t>
      </w:r>
      <w:r w:rsidR="00E1265F" w:rsidRPr="006258C2">
        <w:rPr>
          <w:rFonts w:ascii="Times New Roman" w:hAnsi="Times New Roman" w:cs="Times New Roman"/>
          <w:sz w:val="22"/>
        </w:rPr>
        <w:t>apoptosis of tumor cells without affecting normal tissue cells.</w:t>
      </w:r>
      <w:r w:rsidR="00C15B07" w:rsidRPr="006258C2">
        <w:rPr>
          <w:rFonts w:ascii="Times New Roman" w:hAnsi="Times New Roman" w:cs="Times New Roman"/>
          <w:sz w:val="22"/>
        </w:rPr>
        <w:t xml:space="preserve"> </w:t>
      </w:r>
      <w:r w:rsidR="00E1265F" w:rsidRPr="006258C2">
        <w:rPr>
          <w:rFonts w:ascii="Times New Roman" w:hAnsi="Times New Roman" w:cs="Times New Roman"/>
          <w:sz w:val="22"/>
        </w:rPr>
        <w:t>However,</w:t>
      </w:r>
      <w:r w:rsidRPr="006258C2">
        <w:rPr>
          <w:rFonts w:ascii="Times New Roman" w:hAnsi="Times New Roman" w:cs="Times New Roman"/>
          <w:sz w:val="22"/>
        </w:rPr>
        <w:t xml:space="preserve"> </w:t>
      </w:r>
      <w:r w:rsidR="00C15B07" w:rsidRPr="006258C2">
        <w:rPr>
          <w:rFonts w:ascii="Times New Roman" w:hAnsi="Times New Roman" w:cs="Times New Roman"/>
          <w:sz w:val="22"/>
        </w:rPr>
        <w:t xml:space="preserve">one obvious drawback of this molecular targeting therapy is that </w:t>
      </w:r>
      <w:r w:rsidRPr="006258C2">
        <w:rPr>
          <w:rFonts w:ascii="Times New Roman" w:hAnsi="Times New Roman" w:cs="Times New Roman"/>
          <w:sz w:val="22"/>
        </w:rPr>
        <w:t xml:space="preserve">only </w:t>
      </w:r>
      <w:r w:rsidR="007B005D" w:rsidRPr="006258C2">
        <w:rPr>
          <w:rFonts w:ascii="Times New Roman" w:hAnsi="Times New Roman" w:cs="Times New Roman"/>
          <w:sz w:val="22"/>
        </w:rPr>
        <w:t>those</w:t>
      </w:r>
      <w:r w:rsidRPr="006258C2">
        <w:rPr>
          <w:rFonts w:ascii="Times New Roman" w:hAnsi="Times New Roman" w:cs="Times New Roman"/>
          <w:sz w:val="22"/>
        </w:rPr>
        <w:t xml:space="preserve"> who exhibit a certain mutation or gene expression</w:t>
      </w:r>
      <w:r w:rsidR="00C15B07" w:rsidRPr="006258C2">
        <w:rPr>
          <w:rFonts w:ascii="Times New Roman" w:hAnsi="Times New Roman" w:cs="Times New Roman"/>
          <w:sz w:val="22"/>
        </w:rPr>
        <w:t xml:space="preserve"> alteration</w:t>
      </w:r>
      <w:r w:rsidRPr="006258C2">
        <w:rPr>
          <w:rFonts w:ascii="Times New Roman" w:hAnsi="Times New Roman" w:cs="Times New Roman"/>
          <w:sz w:val="22"/>
        </w:rPr>
        <w:t xml:space="preserve"> </w:t>
      </w:r>
      <w:r w:rsidR="00C15B07" w:rsidRPr="006258C2">
        <w:rPr>
          <w:rFonts w:ascii="Times New Roman" w:hAnsi="Times New Roman" w:cs="Times New Roman"/>
          <w:sz w:val="22"/>
        </w:rPr>
        <w:t xml:space="preserve">will </w:t>
      </w:r>
      <w:r w:rsidRPr="006258C2">
        <w:rPr>
          <w:rFonts w:ascii="Times New Roman" w:hAnsi="Times New Roman" w:cs="Times New Roman"/>
          <w:sz w:val="22"/>
        </w:rPr>
        <w:t>respond to the targeted drug</w:t>
      </w:r>
      <w:r w:rsidR="005B38E6" w:rsidRPr="006258C2">
        <w:rPr>
          <w:rFonts w:ascii="Times New Roman" w:hAnsi="Times New Roman" w:cs="Times New Roman"/>
          <w:sz w:val="22"/>
        </w:rPr>
        <w:t>;</w:t>
      </w:r>
      <w:r w:rsidR="00E1265F" w:rsidRPr="006258C2">
        <w:t xml:space="preserve"> </w:t>
      </w:r>
      <w:r w:rsidR="00E1265F" w:rsidRPr="006258C2">
        <w:rPr>
          <w:rFonts w:ascii="Times New Roman" w:hAnsi="Times New Roman" w:cs="Times New Roman"/>
          <w:sz w:val="22"/>
        </w:rPr>
        <w:t>On the other hand,</w:t>
      </w:r>
      <w:r w:rsidRPr="006258C2">
        <w:rPr>
          <w:rFonts w:ascii="Times New Roman" w:hAnsi="Times New Roman" w:cs="Times New Roman"/>
          <w:sz w:val="22"/>
        </w:rPr>
        <w:t xml:space="preserve"> drug resistance </w:t>
      </w:r>
      <w:r w:rsidR="00222F9D" w:rsidRPr="006258C2">
        <w:rPr>
          <w:rFonts w:ascii="Times New Roman" w:hAnsi="Times New Roman" w:cs="Times New Roman"/>
          <w:sz w:val="22"/>
        </w:rPr>
        <w:t>persists</w:t>
      </w:r>
      <w:r w:rsidRPr="006258C2">
        <w:rPr>
          <w:rFonts w:ascii="Times New Roman" w:hAnsi="Times New Roman" w:cs="Times New Roman"/>
          <w:sz w:val="22"/>
        </w:rPr>
        <w:t>.</w:t>
      </w:r>
      <w:bookmarkStart w:id="7" w:name="_Hlk18331785"/>
      <w:bookmarkEnd w:id="6"/>
      <w:r w:rsidR="00C15B07" w:rsidRPr="006258C2">
        <w:rPr>
          <w:rFonts w:ascii="Times New Roman" w:hAnsi="Times New Roman" w:cs="Times New Roman" w:hint="eastAsia"/>
          <w:sz w:val="22"/>
        </w:rPr>
        <w:t xml:space="preserve"> </w:t>
      </w:r>
      <w:r w:rsidR="009973E2" w:rsidRPr="006258C2">
        <w:rPr>
          <w:rFonts w:ascii="Times New Roman" w:hAnsi="Times New Roman" w:cs="Times New Roman"/>
          <w:sz w:val="22"/>
        </w:rPr>
        <w:t xml:space="preserve">Based on the CRISPR/Cas9 technology, scientists have established mammalian genome-wide mutation libraries or libraries of gene mutations associated with certain functions, </w:t>
      </w:r>
      <w:r w:rsidR="001A1E8E" w:rsidRPr="006258C2">
        <w:rPr>
          <w:rFonts w:ascii="Times New Roman" w:hAnsi="Times New Roman" w:cs="Times New Roman"/>
          <w:sz w:val="22"/>
        </w:rPr>
        <w:t>which is related to screening phenotypes through functional screening and subsequent PCR amplification and deep sequencing analysis. The entire process, called the CRISPR/Cas9 gRNA library screening technology</w:t>
      </w:r>
      <w:r w:rsidR="00C771FD" w:rsidRPr="006258C2">
        <w:rPr>
          <w:rFonts w:ascii="Times New Roman" w:hAnsi="Times New Roman" w:cs="Times New Roman"/>
          <w:sz w:val="22"/>
        </w:rPr>
        <w:t>.</w:t>
      </w:r>
      <w:r w:rsidR="001A1E8E" w:rsidRPr="006258C2">
        <w:rPr>
          <w:rFonts w:ascii="Times New Roman" w:hAnsi="Times New Roman" w:cs="Times New Roman"/>
          <w:sz w:val="22"/>
        </w:rPr>
        <w:fldChar w:fldCharType="begin">
          <w:fldData xml:space="preserve">PEVuZE5vdGU+PENpdGU+PEF1dGhvcj5Xb25nPC9BdXRob3I+PFllYXI+MjAxNjwvWWVhcj48UmVj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Xb25nPC9BdXRob3I+PFllYXI+MjAxNjwvWWVhcj48UmVj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1A1E8E" w:rsidRPr="006258C2">
        <w:rPr>
          <w:rFonts w:ascii="Times New Roman" w:hAnsi="Times New Roman" w:cs="Times New Roman"/>
          <w:sz w:val="22"/>
        </w:rPr>
      </w:r>
      <w:r w:rsidR="001A1E8E"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32,233</w:t>
      </w:r>
      <w:r w:rsidR="001A1E8E" w:rsidRPr="006258C2">
        <w:rPr>
          <w:rFonts w:ascii="Times New Roman" w:hAnsi="Times New Roman" w:cs="Times New Roman"/>
          <w:sz w:val="22"/>
        </w:rPr>
        <w:fldChar w:fldCharType="end"/>
      </w:r>
      <w:r w:rsidR="001A1E8E" w:rsidRPr="006258C2">
        <w:rPr>
          <w:rFonts w:ascii="Times New Roman" w:hAnsi="Times New Roman" w:cs="Times New Roman"/>
          <w:sz w:val="22"/>
        </w:rPr>
        <w:t xml:space="preserve"> </w:t>
      </w:r>
      <w:r w:rsidR="009973E2" w:rsidRPr="006258C2">
        <w:rPr>
          <w:rFonts w:ascii="Times New Roman" w:hAnsi="Times New Roman" w:cs="Times New Roman"/>
          <w:sz w:val="22"/>
        </w:rPr>
        <w:t>The gRNA library is an ideal tool for drug screening or targeted screening of specific pathways. The establishment of gRNA libraries will play an important role in functional gene screening, disease mechanism research and drug development.</w:t>
      </w:r>
      <w:r w:rsidR="001A1E8E" w:rsidRPr="006258C2">
        <w:rPr>
          <w:rFonts w:ascii="Times New Roman" w:hAnsi="Times New Roman" w:cs="Times New Roman"/>
          <w:sz w:val="22"/>
        </w:rPr>
        <w:t xml:space="preserve"> </w:t>
      </w:r>
      <w:r w:rsidRPr="006258C2">
        <w:rPr>
          <w:rFonts w:ascii="Times New Roman" w:hAnsi="Times New Roman" w:cs="Times New Roman"/>
          <w:sz w:val="22"/>
        </w:rPr>
        <w:t xml:space="preserve">Functional genome screening using the CRISPR system could reveal changes in gene expression after cancer drug therapy and help to investigate drug-gene interactions by adding small molecules as perturbations, thereby identifying novel targets for precise treatment and providing insights into </w:t>
      </w:r>
      <w:r w:rsidR="001A1E8E" w:rsidRPr="006258C2">
        <w:rPr>
          <w:rFonts w:ascii="Times New Roman" w:hAnsi="Times New Roman" w:cs="Times New Roman"/>
          <w:sz w:val="22"/>
        </w:rPr>
        <w:t>disease</w:t>
      </w:r>
      <w:r w:rsidRPr="006258C2">
        <w:rPr>
          <w:rFonts w:ascii="Times New Roman" w:hAnsi="Times New Roman" w:cs="Times New Roman"/>
          <w:sz w:val="22"/>
        </w:rPr>
        <w:t xml:space="preserve"> development</w:t>
      </w:r>
      <w:r w:rsidR="00C771FD"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MdW88L0F1dGhvcj48WWVhcj4yMDE2PC9ZZWFyPjxSZWNO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dW88L0F1dGhvcj48WWVhcj4yMDE2PC9ZZWFyPjxSZWNO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34,235</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695B22BB" w14:textId="5ACB0D06" w:rsidR="00D73AE6" w:rsidRPr="006258C2" w:rsidRDefault="00D73AE6" w:rsidP="0067015E">
      <w:pPr>
        <w:spacing w:line="480" w:lineRule="auto"/>
        <w:ind w:firstLine="420"/>
        <w:rPr>
          <w:rFonts w:ascii="Times New Roman" w:hAnsi="Times New Roman" w:cs="Times New Roman"/>
          <w:sz w:val="22"/>
        </w:rPr>
      </w:pPr>
      <w:bookmarkStart w:id="8" w:name="_Hlk18331828"/>
      <w:bookmarkEnd w:id="7"/>
      <w:r w:rsidRPr="006258C2">
        <w:rPr>
          <w:rFonts w:ascii="Times New Roman" w:hAnsi="Times New Roman" w:cs="Times New Roman"/>
          <w:sz w:val="22"/>
        </w:rPr>
        <w:t xml:space="preserve">One of the </w:t>
      </w:r>
      <w:r w:rsidR="00BE11CC" w:rsidRPr="006258C2">
        <w:rPr>
          <w:rFonts w:ascii="Times New Roman" w:hAnsi="Times New Roman" w:cs="Times New Roman"/>
          <w:sz w:val="22"/>
        </w:rPr>
        <w:t>chief</w:t>
      </w:r>
      <w:r w:rsidRPr="006258C2">
        <w:rPr>
          <w:rFonts w:ascii="Times New Roman" w:hAnsi="Times New Roman" w:cs="Times New Roman"/>
          <w:sz w:val="22"/>
        </w:rPr>
        <w:t xml:space="preserve"> goals of pooled CRISPR/Cas9 unbiased screening in cancer research is to identify genotype-specific vulnerabilities and acute myeloid leukemia (AML) was the first disease to be systematically applied with this technology</w:t>
      </w:r>
      <w:r w:rsidR="00C771FD"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UemVsZXBpczwvQXV0aG9yPjxZZWFyPjIwMTY8L1llYXI+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UemVsZXBpczwvQXV0aG9yPjxZZWFyPjIwMTY8L1llYXI+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36</w:t>
      </w:r>
      <w:r w:rsidRPr="006258C2">
        <w:rPr>
          <w:rFonts w:ascii="Times New Roman" w:hAnsi="Times New Roman" w:cs="Times New Roman"/>
          <w:sz w:val="22"/>
        </w:rPr>
        <w:fldChar w:fldCharType="end"/>
      </w:r>
      <w:r w:rsidRPr="006258C2">
        <w:rPr>
          <w:rFonts w:ascii="Times New Roman" w:hAnsi="Times New Roman" w:cs="Times New Roman"/>
          <w:sz w:val="22"/>
        </w:rPr>
        <w:t xml:space="preserve"> Using this platform, the authors found several well-known targets potential for AML therapies, including BCL2, BRD4, MEN1 and DOT1L, by studying five commonly used AML cell lines and two solid tumor cell lines as </w:t>
      </w:r>
      <w:r w:rsidRPr="006258C2">
        <w:rPr>
          <w:rFonts w:ascii="Times New Roman" w:hAnsi="Times New Roman" w:cs="Times New Roman"/>
          <w:sz w:val="22"/>
        </w:rPr>
        <w:lastRenderedPageBreak/>
        <w:t>controls. Since then, large-scale CRISPR/Cas9 screening has been performed to systematically discover essential genes in many cancer cell lines</w:t>
      </w:r>
      <w:r w:rsidRPr="006258C2">
        <w:rPr>
          <w:rFonts w:ascii="Times New Roman" w:hAnsi="Times New Roman" w:cs="Times New Roman"/>
          <w:sz w:val="22"/>
        </w:rPr>
        <w:fldChar w:fldCharType="begin">
          <w:fldData xml:space="preserve">PEVuZE5vdGU+PENpdGU+PEF1dGhvcj5NdW5vejwvQXV0aG9yPjxZZWFyPjIwMTY8L1llYXI+PFJl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dW5vejwvQXV0aG9yPjxZZWFyPjIwMTY8L1llYXI+PFJl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37,238</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w:t>
      </w:r>
      <w:r w:rsidR="001B332F" w:rsidRPr="006258C2">
        <w:rPr>
          <w:rFonts w:ascii="Times New Roman" w:hAnsi="Times New Roman" w:cs="Times New Roman"/>
          <w:sz w:val="22"/>
        </w:rPr>
        <w:t>about</w:t>
      </w:r>
      <w:r w:rsidRPr="006258C2">
        <w:rPr>
          <w:rFonts w:ascii="Times New Roman" w:hAnsi="Times New Roman" w:cs="Times New Roman"/>
          <w:sz w:val="22"/>
        </w:rPr>
        <w:t xml:space="preserve"> 1500 essential genes </w:t>
      </w:r>
      <w:r w:rsidR="001B332F" w:rsidRPr="006258C2">
        <w:rPr>
          <w:rFonts w:ascii="Times New Roman" w:hAnsi="Times New Roman" w:cs="Times New Roman"/>
          <w:sz w:val="22"/>
        </w:rPr>
        <w:t xml:space="preserve">have been </w:t>
      </w:r>
      <w:r w:rsidRPr="006258C2">
        <w:rPr>
          <w:rFonts w:ascii="Times New Roman" w:hAnsi="Times New Roman" w:cs="Times New Roman"/>
          <w:sz w:val="22"/>
        </w:rPr>
        <w:t xml:space="preserve">identified, which </w:t>
      </w:r>
      <w:r w:rsidR="001B332F" w:rsidRPr="006258C2">
        <w:rPr>
          <w:rFonts w:ascii="Times New Roman" w:hAnsi="Times New Roman" w:cs="Times New Roman"/>
          <w:sz w:val="22"/>
        </w:rPr>
        <w:t>is</w:t>
      </w:r>
      <w:r w:rsidRPr="006258C2">
        <w:rPr>
          <w:rFonts w:ascii="Times New Roman" w:hAnsi="Times New Roman" w:cs="Times New Roman"/>
          <w:sz w:val="22"/>
        </w:rPr>
        <w:t xml:space="preserve"> five times higher than the number of genes previously detected by shRNA screening</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XYW5nPC9BdXRob3I+PFllYXI+MjAxNzwvWWVhcj48UmVj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XYW5nPC9BdXRob3I+PFllYXI+MjAxNzwvWWVhcj48UmVj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39</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other successful example involved the use of CRISPR/Cas9 mediated loss-of-function screening was to identify cancer metastasis-related genes</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DaGVuPC9BdXRob3I+PFllYXI+MjAxNTwvWWVhcj48UmVj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S4mI3hEO0Jyb2FkIEluc3RpdHV0ZSBvZiBNSVQgYW5kIEhhcnZhcmQsIENhbWJyaWRnZSwg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aGVuPC9BdXRob3I+PFllYXI+MjAxNTwvWWVhcj48UmVj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40</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the study, a non-metastatic lung cancer cell line </w:t>
      </w:r>
      <w:r w:rsidR="00DC5944" w:rsidRPr="006258C2">
        <w:rPr>
          <w:rFonts w:ascii="Times New Roman" w:hAnsi="Times New Roman" w:cs="Times New Roman"/>
          <w:sz w:val="22"/>
        </w:rPr>
        <w:t xml:space="preserve">was infected </w:t>
      </w:r>
      <w:r w:rsidRPr="006258C2">
        <w:rPr>
          <w:rFonts w:ascii="Times New Roman" w:hAnsi="Times New Roman" w:cs="Times New Roman"/>
          <w:sz w:val="22"/>
        </w:rPr>
        <w:t xml:space="preserve">with </w:t>
      </w:r>
      <w:r w:rsidR="00DC5944" w:rsidRPr="006258C2">
        <w:rPr>
          <w:rFonts w:ascii="Times New Roman" w:hAnsi="Times New Roman" w:cs="Times New Roman"/>
          <w:sz w:val="22"/>
        </w:rPr>
        <w:t>the</w:t>
      </w:r>
      <w:r w:rsidRPr="006258C2">
        <w:rPr>
          <w:rFonts w:ascii="Times New Roman" w:hAnsi="Times New Roman" w:cs="Times New Roman"/>
          <w:sz w:val="22"/>
        </w:rPr>
        <w:t xml:space="preserve"> mouse genome-scale CRISPR</w:t>
      </w:r>
      <w:r w:rsidR="00DC5944" w:rsidRPr="006258C2">
        <w:rPr>
          <w:rFonts w:ascii="Times New Roman" w:hAnsi="Times New Roman" w:cs="Times New Roman"/>
          <w:sz w:val="22"/>
        </w:rPr>
        <w:t xml:space="preserve"> </w:t>
      </w:r>
      <w:r w:rsidRPr="006258C2">
        <w:rPr>
          <w:rFonts w:ascii="Times New Roman" w:hAnsi="Times New Roman" w:cs="Times New Roman"/>
          <w:sz w:val="22"/>
        </w:rPr>
        <w:t>knockout (</w:t>
      </w:r>
      <w:proofErr w:type="spellStart"/>
      <w:r w:rsidR="00DC5944" w:rsidRPr="006258C2">
        <w:rPr>
          <w:rFonts w:ascii="Times New Roman" w:hAnsi="Times New Roman" w:cs="Times New Roman"/>
          <w:sz w:val="22"/>
        </w:rPr>
        <w:t>m</w:t>
      </w:r>
      <w:r w:rsidRPr="006258C2">
        <w:rPr>
          <w:rFonts w:ascii="Times New Roman" w:hAnsi="Times New Roman" w:cs="Times New Roman"/>
          <w:sz w:val="22"/>
        </w:rPr>
        <w:t>GeCKO</w:t>
      </w:r>
      <w:proofErr w:type="spellEnd"/>
      <w:r w:rsidRPr="006258C2">
        <w:rPr>
          <w:rFonts w:ascii="Times New Roman" w:hAnsi="Times New Roman" w:cs="Times New Roman"/>
          <w:sz w:val="22"/>
        </w:rPr>
        <w:t xml:space="preserve">) sgRNA library and </w:t>
      </w:r>
      <w:r w:rsidR="000A0C61" w:rsidRPr="006258C2">
        <w:rPr>
          <w:rFonts w:ascii="Times New Roman" w:hAnsi="Times New Roman" w:cs="Times New Roman"/>
          <w:sz w:val="22"/>
        </w:rPr>
        <w:t>subcutaneously</w:t>
      </w:r>
      <w:r w:rsidR="000A0C61" w:rsidRPr="006258C2">
        <w:rPr>
          <w:rFonts w:ascii="Times New Roman" w:hAnsi="Times New Roman" w:cs="Times New Roman" w:hint="eastAsia"/>
          <w:sz w:val="22"/>
        </w:rPr>
        <w:t xml:space="preserve"> </w:t>
      </w:r>
      <w:r w:rsidRPr="006258C2">
        <w:rPr>
          <w:rFonts w:ascii="Times New Roman" w:hAnsi="Times New Roman" w:cs="Times New Roman"/>
          <w:sz w:val="22"/>
        </w:rPr>
        <w:t>transplanted</w:t>
      </w:r>
      <w:r w:rsidR="00DC5944" w:rsidRPr="006258C2">
        <w:rPr>
          <w:rFonts w:ascii="Times New Roman" w:hAnsi="Times New Roman" w:cs="Times New Roman"/>
          <w:sz w:val="22"/>
        </w:rPr>
        <w:t xml:space="preserve"> </w:t>
      </w:r>
      <w:r w:rsidRPr="006258C2">
        <w:rPr>
          <w:rFonts w:ascii="Times New Roman" w:hAnsi="Times New Roman" w:cs="Times New Roman"/>
          <w:sz w:val="22"/>
        </w:rPr>
        <w:t xml:space="preserve">into immunocompromised mice. </w:t>
      </w:r>
      <w:r w:rsidR="0067015E" w:rsidRPr="006258C2">
        <w:rPr>
          <w:rFonts w:ascii="Times New Roman" w:hAnsi="Times New Roman" w:cs="Times New Roman"/>
          <w:sz w:val="22"/>
        </w:rPr>
        <w:t>After s</w:t>
      </w:r>
      <w:r w:rsidRPr="006258C2">
        <w:rPr>
          <w:rFonts w:ascii="Times New Roman" w:hAnsi="Times New Roman" w:cs="Times New Roman"/>
          <w:sz w:val="22"/>
        </w:rPr>
        <w:t xml:space="preserve">ix weeks, </w:t>
      </w:r>
      <w:r w:rsidR="0067015E" w:rsidRPr="006258C2">
        <w:rPr>
          <w:rFonts w:ascii="Times New Roman" w:hAnsi="Times New Roman" w:cs="Times New Roman"/>
          <w:sz w:val="22"/>
        </w:rPr>
        <w:t xml:space="preserve">enriched sgRNA sequencing was performed in mice with </w:t>
      </w:r>
      <w:r w:rsidRPr="006258C2">
        <w:rPr>
          <w:rFonts w:ascii="Times New Roman" w:hAnsi="Times New Roman" w:cs="Times New Roman"/>
          <w:sz w:val="22"/>
        </w:rPr>
        <w:t xml:space="preserve">lung cancer </w:t>
      </w:r>
      <w:r w:rsidR="0067015E" w:rsidRPr="006258C2">
        <w:rPr>
          <w:rFonts w:ascii="Times New Roman" w:hAnsi="Times New Roman" w:cs="Times New Roman"/>
          <w:sz w:val="22"/>
        </w:rPr>
        <w:t>metastasis,</w:t>
      </w:r>
      <w:r w:rsidR="001B332F" w:rsidRPr="006258C2">
        <w:rPr>
          <w:rFonts w:ascii="Times New Roman" w:hAnsi="Times New Roman" w:cs="Times New Roman"/>
          <w:sz w:val="22"/>
        </w:rPr>
        <w:t xml:space="preserve"> </w:t>
      </w:r>
      <w:r w:rsidR="0067015E" w:rsidRPr="006258C2">
        <w:rPr>
          <w:rFonts w:ascii="Times New Roman" w:hAnsi="Times New Roman" w:cs="Times New Roman"/>
          <w:sz w:val="22"/>
        </w:rPr>
        <w:t xml:space="preserve">and </w:t>
      </w:r>
      <w:r w:rsidR="001B332F" w:rsidRPr="006258C2">
        <w:rPr>
          <w:rFonts w:ascii="Times New Roman" w:hAnsi="Times New Roman" w:cs="Times New Roman"/>
          <w:sz w:val="22"/>
        </w:rPr>
        <w:t xml:space="preserve">several candidate genes related to lung metastasis were identified and verified, </w:t>
      </w:r>
      <w:r w:rsidRPr="006258C2">
        <w:rPr>
          <w:rFonts w:ascii="Times New Roman" w:hAnsi="Times New Roman" w:cs="Times New Roman"/>
          <w:sz w:val="22"/>
        </w:rPr>
        <w:t xml:space="preserve">including the already known genes PTEN </w:t>
      </w:r>
      <w:r w:rsidRPr="006258C2">
        <w:rPr>
          <w:rFonts w:ascii="Times New Roman" w:hAnsi="Times New Roman" w:cs="Times New Roman"/>
          <w:sz w:val="22"/>
        </w:rPr>
        <w:fldChar w:fldCharType="begin">
          <w:fldData xml:space="preserve">PEVuZE5vdGU+PENpdGU+PEF1dGhvcj5NY0ZhZGRlbjwvQXV0aG9yPjxZZWFyPjIwMTQ8L1llYXI+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Y0ZhZGRlbjwvQXV0aG9yPjxZZWFyPjIwMTQ8L1llYXI+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41</w:t>
      </w:r>
      <w:r w:rsidRPr="006258C2">
        <w:rPr>
          <w:rFonts w:ascii="Times New Roman" w:hAnsi="Times New Roman" w:cs="Times New Roman"/>
          <w:sz w:val="22"/>
        </w:rPr>
        <w:fldChar w:fldCharType="end"/>
      </w:r>
      <w:r w:rsidRPr="006258C2">
        <w:rPr>
          <w:rFonts w:ascii="Times New Roman" w:hAnsi="Times New Roman" w:cs="Times New Roman"/>
          <w:sz w:val="22"/>
        </w:rPr>
        <w:t>, miR-345</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Tang&lt;/Author&gt;&lt;Year&gt;2011&lt;/Year&gt;&lt;RecNum&gt;295&lt;/RecNum&gt;&lt;DisplayText&gt;&lt;style face="superscript"&gt;242&lt;/style&gt;&lt;/DisplayText&gt;&lt;record&gt;&lt;rec-number&gt;295&lt;/rec-number&gt;&lt;foreign-keys&gt;&lt;key app="EN" db-id="d2r9z9x58pzr2pe20aspf2sazw0as2xts2p0" timestamp="1559359656"&gt;295&lt;/key&gt;&lt;/foreign-keys&gt;&lt;ref-type name="Journal Article"&gt;17&lt;/ref-type&gt;&lt;contributors&gt;&lt;authors&gt;&lt;author&gt;Tang, J. T.&lt;/author&gt;&lt;author&gt;Wang, J. L.&lt;/author&gt;&lt;author&gt;Du, W.&lt;/author&gt;&lt;author&gt;Hong, J.&lt;/author&gt;&lt;author&gt;Zhao, S. L.&lt;/author&gt;&lt;author&gt;Wang, Y. C.&lt;/author&gt;&lt;author&gt;Xiong, H.&lt;/author&gt;&lt;author&gt;Chen, H. M.&lt;/author&gt;&lt;author&gt;Fang, J. Y.&lt;/author&gt;&lt;/authors&gt;&lt;/contributors&gt;&lt;auth-address&gt;Digestive Department, Shanghai Institute of Digestive Disease, Shanghai Jiaotong University School of Medicine Renji Hospital, 145 Middle Shandong Road, Shanghai, China.&lt;/auth-address&gt;&lt;titles&gt;&lt;title&gt;MicroRNA 345, a methylation-sensitive microRNA is involved in cell proliferation and invasion in human colorectal cancer&lt;/title&gt;&lt;secondary-title&gt;Carcinogenesis&lt;/secondary-title&gt;&lt;/titles&gt;&lt;periodical&gt;&lt;full-title&gt;Carcinogenesis&lt;/full-title&gt;&lt;/periodical&gt;&lt;pages&gt;1207-15&lt;/pages&gt;&lt;volume&gt;32&lt;/volume&gt;&lt;number&gt;8&lt;/number&gt;&lt;edition&gt;2011/06/14&lt;/edition&gt;&lt;dates&gt;&lt;year&gt;2011&lt;/year&gt;&lt;pub-dates&gt;&lt;date&gt;Aug&lt;/date&gt;&lt;/pub-dates&gt;&lt;/dates&gt;&lt;isbn&gt;(Electronic)&amp;#xD;(Linking)&lt;/isbn&gt;&lt;accession-num&gt;21665895&lt;/accession-num&gt;&lt;urls&gt;&lt;/urls&gt;&lt;electronic-resource-num&gt;10.1093/carcin/bgr11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42</w:t>
      </w:r>
      <w:r w:rsidRPr="006258C2">
        <w:rPr>
          <w:rFonts w:ascii="Times New Roman" w:hAnsi="Times New Roman" w:cs="Times New Roman"/>
          <w:sz w:val="22"/>
        </w:rPr>
        <w:fldChar w:fldCharType="end"/>
      </w:r>
      <w:r w:rsidRPr="006258C2">
        <w:rPr>
          <w:rFonts w:ascii="Times New Roman" w:hAnsi="Times New Roman" w:cs="Times New Roman"/>
          <w:sz w:val="22"/>
        </w:rPr>
        <w:t xml:space="preserve"> miR-152</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heng&lt;/Author&gt;&lt;Year&gt;2014&lt;/Year&gt;&lt;RecNum&gt;294&lt;/RecNum&gt;&lt;DisplayText&gt;&lt;style face="superscript"&gt;243&lt;/style&gt;&lt;/DisplayText&gt;&lt;record&gt;&lt;rec-number&gt;294&lt;/rec-number&gt;&lt;foreign-keys&gt;&lt;key app="EN" db-id="d2r9z9x58pzr2pe20aspf2sazw0as2xts2p0" timestamp="1559359631"&gt;294&lt;/key&gt;&lt;/foreign-keys&gt;&lt;ref-type name="Journal Article"&gt;17&lt;/ref-type&gt;&lt;contributors&gt;&lt;authors&gt;&lt;author&gt;Cheng, Z.&lt;/author&gt;&lt;author&gt;Ma, R.&lt;/author&gt;&lt;author&gt;Tan, W.&lt;/author&gt;&lt;author&gt;Zhang, L.&lt;/author&gt;&lt;/authors&gt;&lt;/contributors&gt;&lt;auth-address&gt;Department of Respiratory Medicine, ZhongNan Hospital of WuHan University, WuHan, China.&amp;#xD;First Department of Cadres Ward, Wuhan General Hospital of Guangzhou Military Command of PLA, Wuhan, China.&lt;/auth-address&gt;&lt;titles&gt;&lt;title&gt;MiR-152 suppresses the proliferation and invasion of NSCLC cells by inhibiting FGF2&lt;/title&gt;&lt;secondary-title&gt;Exp. Mol. Med.&lt;/secondary-title&gt;&lt;/titles&gt;&lt;periodical&gt;&lt;full-title&gt;Exp. Mol. Med.&lt;/full-title&gt;&lt;/periodical&gt;&lt;pages&gt;e112&lt;/pages&gt;&lt;volume&gt;46&lt;/volume&gt;&lt;edition&gt;2014/09/06&lt;/edition&gt;&lt;dates&gt;&lt;year&gt;2014&lt;/year&gt;&lt;/dates&gt;&lt;isbn&gt;(Electronic)&amp;#xD;(Linking)&lt;/isbn&gt;&lt;accession-num&gt;25190353&lt;/accession-num&gt;&lt;urls&gt;&lt;/urls&gt;&lt;custom2&gt;PMC4150934&lt;/custom2&gt;&lt;electronic-resource-num&gt;10.1038/emm.2014.51&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43</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several new genes </w:t>
      </w:r>
      <w:proofErr w:type="spellStart"/>
      <w:r w:rsidRPr="006258C2">
        <w:rPr>
          <w:rFonts w:ascii="Times New Roman" w:hAnsi="Times New Roman" w:cs="Times New Roman"/>
          <w:sz w:val="22"/>
        </w:rPr>
        <w:t>Fga</w:t>
      </w:r>
      <w:proofErr w:type="spellEnd"/>
      <w:r w:rsidRPr="006258C2">
        <w:rPr>
          <w:rFonts w:ascii="Times New Roman" w:hAnsi="Times New Roman" w:cs="Times New Roman"/>
          <w:sz w:val="22"/>
        </w:rPr>
        <w:t>, Trim72 and Nf2</w:t>
      </w:r>
      <w:r w:rsidR="00495CFA" w:rsidRPr="006258C2">
        <w:rPr>
          <w:rFonts w:ascii="Times New Roman" w:hAnsi="Times New Roman" w:cs="Times New Roman"/>
          <w:sz w:val="22"/>
        </w:rPr>
        <w:t xml:space="preserve">. </w:t>
      </w:r>
      <w:r w:rsidRPr="006258C2">
        <w:rPr>
          <w:rFonts w:ascii="Times New Roman" w:hAnsi="Times New Roman" w:cs="Times New Roman"/>
          <w:sz w:val="22"/>
        </w:rPr>
        <w:t xml:space="preserve">Using a CRISPR-based strategy, another loss-of-function screening identified </w:t>
      </w:r>
      <w:r w:rsidR="00BA2FEB" w:rsidRPr="006258C2">
        <w:rPr>
          <w:rFonts w:ascii="Times New Roman" w:hAnsi="Times New Roman" w:cs="Times New Roman"/>
          <w:sz w:val="22"/>
        </w:rPr>
        <w:t>four</w:t>
      </w:r>
      <w:r w:rsidRPr="006258C2">
        <w:rPr>
          <w:rFonts w:ascii="Times New Roman" w:hAnsi="Times New Roman" w:cs="Times New Roman"/>
          <w:sz w:val="22"/>
        </w:rPr>
        <w:t xml:space="preserve"> candidate </w:t>
      </w:r>
      <w:r w:rsidR="00BA2FEB" w:rsidRPr="006258C2">
        <w:rPr>
          <w:rFonts w:ascii="Times New Roman" w:hAnsi="Times New Roman" w:cs="Times New Roman"/>
          <w:sz w:val="22"/>
        </w:rPr>
        <w:t>hepatocellular carcinoma</w:t>
      </w:r>
      <w:r w:rsidR="00E248EF" w:rsidRPr="006258C2">
        <w:rPr>
          <w:rFonts w:ascii="Times New Roman" w:hAnsi="Times New Roman" w:cs="Times New Roman"/>
          <w:sz w:val="22"/>
        </w:rPr>
        <w:t xml:space="preserve"> (HCC)</w:t>
      </w:r>
      <w:r w:rsidRPr="006258C2">
        <w:rPr>
          <w:rFonts w:ascii="Times New Roman" w:hAnsi="Times New Roman" w:cs="Times New Roman"/>
          <w:sz w:val="22"/>
        </w:rPr>
        <w:t xml:space="preserve"> suppressor genes </w:t>
      </w:r>
      <w:r w:rsidR="00BA2FEB" w:rsidRPr="006258C2">
        <w:rPr>
          <w:rFonts w:ascii="Times New Roman" w:hAnsi="Times New Roman" w:cs="Times New Roman"/>
          <w:sz w:val="22"/>
        </w:rPr>
        <w:t xml:space="preserve">that had </w:t>
      </w:r>
      <w:r w:rsidRPr="006258C2">
        <w:rPr>
          <w:rFonts w:ascii="Times New Roman" w:hAnsi="Times New Roman" w:cs="Times New Roman"/>
          <w:sz w:val="22"/>
        </w:rPr>
        <w:t xml:space="preserve">not previously </w:t>
      </w:r>
      <w:r w:rsidR="00BA2FEB" w:rsidRPr="006258C2">
        <w:rPr>
          <w:rFonts w:ascii="Times New Roman" w:hAnsi="Times New Roman" w:cs="Times New Roman"/>
          <w:sz w:val="22"/>
        </w:rPr>
        <w:t xml:space="preserve">been </w:t>
      </w:r>
      <w:r w:rsidRPr="006258C2">
        <w:rPr>
          <w:rFonts w:ascii="Times New Roman" w:hAnsi="Times New Roman" w:cs="Times New Roman"/>
          <w:sz w:val="22"/>
        </w:rPr>
        <w:t xml:space="preserve">associated with </w:t>
      </w:r>
      <w:r w:rsidR="00BA2FEB" w:rsidRPr="006258C2">
        <w:rPr>
          <w:rFonts w:ascii="Times New Roman" w:hAnsi="Times New Roman" w:cs="Times New Roman"/>
          <w:sz w:val="22"/>
        </w:rPr>
        <w:t>HCC</w:t>
      </w:r>
      <w:r w:rsidRPr="006258C2">
        <w:rPr>
          <w:rFonts w:ascii="Times New Roman" w:hAnsi="Times New Roman" w:cs="Times New Roman"/>
          <w:sz w:val="22"/>
        </w:rPr>
        <w:t xml:space="preserve"> (Nf1, Plxnb1, Flrt2, and B9d1). The authors also found that these suppressor genes were closely related to the RAS signaling pathway through the intervention of small molecule inhibitors</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Tb25nPC9BdXRob3I+PFllYXI+MjAxNjwvWWVhcj48UmVj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Tb25nPC9BdXRob3I+PFllYXI+MjAxNjwvWWVhcj48UmVj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44</w:t>
      </w:r>
      <w:r w:rsidRPr="006258C2">
        <w:rPr>
          <w:rFonts w:ascii="Times New Roman" w:hAnsi="Times New Roman" w:cs="Times New Roman"/>
          <w:sz w:val="22"/>
        </w:rPr>
        <w:fldChar w:fldCharType="end"/>
      </w:r>
      <w:r w:rsidRPr="006258C2">
        <w:rPr>
          <w:rFonts w:ascii="Times New Roman" w:hAnsi="Times New Roman" w:cs="Times New Roman"/>
          <w:sz w:val="22"/>
        </w:rPr>
        <w:t xml:space="preserve"> A CRISPR-based double knockout (CDKO) system has also been developed in K562 leukemia cells</w:t>
      </w:r>
      <w:r w:rsidR="00026B1F" w:rsidRPr="006258C2">
        <w:rPr>
          <w:rFonts w:ascii="Times New Roman" w:hAnsi="Times New Roman" w:cs="Times New Roman"/>
          <w:sz w:val="22"/>
        </w:rPr>
        <w:t>. The system</w:t>
      </w:r>
      <w:r w:rsidRPr="006258C2">
        <w:rPr>
          <w:rFonts w:ascii="Times New Roman" w:hAnsi="Times New Roman" w:cs="Times New Roman"/>
          <w:sz w:val="22"/>
        </w:rPr>
        <w:t xml:space="preserve"> us</w:t>
      </w:r>
      <w:r w:rsidR="00026B1F" w:rsidRPr="006258C2">
        <w:rPr>
          <w:rFonts w:ascii="Times New Roman" w:hAnsi="Times New Roman" w:cs="Times New Roman"/>
          <w:sz w:val="22"/>
        </w:rPr>
        <w:t xml:space="preserve">es </w:t>
      </w:r>
      <w:r w:rsidRPr="006258C2">
        <w:rPr>
          <w:rFonts w:ascii="Times New Roman" w:hAnsi="Times New Roman" w:cs="Times New Roman"/>
          <w:sz w:val="22"/>
        </w:rPr>
        <w:t>dual sgRNA librar</w:t>
      </w:r>
      <w:r w:rsidR="00026B1F" w:rsidRPr="006258C2">
        <w:rPr>
          <w:rFonts w:ascii="Times New Roman" w:hAnsi="Times New Roman" w:cs="Times New Roman"/>
          <w:sz w:val="22"/>
        </w:rPr>
        <w:t>ies</w:t>
      </w:r>
      <w:r w:rsidRPr="006258C2">
        <w:rPr>
          <w:rFonts w:ascii="Times New Roman" w:hAnsi="Times New Roman" w:cs="Times New Roman"/>
          <w:sz w:val="22"/>
        </w:rPr>
        <w:t xml:space="preserve"> to screen </w:t>
      </w:r>
      <w:r w:rsidR="00026B1F" w:rsidRPr="006258C2">
        <w:rPr>
          <w:rFonts w:ascii="Times New Roman" w:hAnsi="Times New Roman" w:cs="Times New Roman"/>
          <w:sz w:val="22"/>
        </w:rPr>
        <w:t xml:space="preserve">for </w:t>
      </w:r>
      <w:r w:rsidRPr="006258C2">
        <w:rPr>
          <w:rFonts w:ascii="Times New Roman" w:hAnsi="Times New Roman" w:cs="Times New Roman"/>
          <w:sz w:val="22"/>
        </w:rPr>
        <w:t>combinatorial genes and identify pairs of synthetic lethal drug targets</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IYW48L0F1dGhvcj48WWVhcj4yMDE3PC9ZZWFyPjxSZWNO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IYW48L0F1dGhvcj48WWVhcj4yMDE3PC9ZZWFyPjxSZWNO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45</w:t>
      </w:r>
      <w:r w:rsidRPr="006258C2">
        <w:rPr>
          <w:rFonts w:ascii="Times New Roman" w:hAnsi="Times New Roman" w:cs="Times New Roman"/>
          <w:sz w:val="22"/>
        </w:rPr>
        <w:fldChar w:fldCharType="end"/>
      </w:r>
      <w:r w:rsidRPr="006258C2">
        <w:rPr>
          <w:rFonts w:ascii="Times New Roman" w:hAnsi="Times New Roman" w:cs="Times New Roman"/>
          <w:sz w:val="22"/>
        </w:rPr>
        <w:t xml:space="preserve"> Recent landmark studies have demonstrated the power of CRISPR/Cas9 to discover long non-coding (lncRNA) loci. These studies applied CRISPR-interference (</w:t>
      </w:r>
      <w:proofErr w:type="spellStart"/>
      <w:r w:rsidRPr="006258C2">
        <w:rPr>
          <w:rFonts w:ascii="Times New Roman" w:hAnsi="Times New Roman" w:cs="Times New Roman"/>
          <w:sz w:val="22"/>
        </w:rPr>
        <w:t>CRISPRi</w:t>
      </w:r>
      <w:proofErr w:type="spellEnd"/>
      <w:r w:rsidRPr="006258C2">
        <w:rPr>
          <w:rFonts w:ascii="Times New Roman" w:hAnsi="Times New Roman" w:cs="Times New Roman"/>
          <w:sz w:val="22"/>
        </w:rPr>
        <w:t>)- or CRISPR-activation (</w:t>
      </w:r>
      <w:proofErr w:type="spellStart"/>
      <w:r w:rsidRPr="006258C2">
        <w:rPr>
          <w:rFonts w:ascii="Times New Roman" w:hAnsi="Times New Roman" w:cs="Times New Roman"/>
          <w:sz w:val="22"/>
        </w:rPr>
        <w:t>CRISPRa</w:t>
      </w:r>
      <w:proofErr w:type="spellEnd"/>
      <w:r w:rsidRPr="006258C2">
        <w:rPr>
          <w:rFonts w:ascii="Times New Roman" w:hAnsi="Times New Roman" w:cs="Times New Roman"/>
          <w:sz w:val="22"/>
        </w:rPr>
        <w:t>)-based library to screen for functional lncRNA loci that could modify cell proliferation</w:t>
      </w:r>
      <w:r w:rsidRPr="006258C2">
        <w:rPr>
          <w:rFonts w:ascii="Times New Roman" w:hAnsi="Times New Roman" w:cs="Times New Roman"/>
          <w:sz w:val="22"/>
        </w:rPr>
        <w:fldChar w:fldCharType="begin">
          <w:fldData xml:space="preserve">PEVuZE5vdGU+PENpdGU+PEF1dGhvcj5MaXU8L0F1dGhvcj48WWVhcj4yMDE2PC9ZZWFyPjxSZWNO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aXU8L0F1dGhvcj48WWVhcj4yMDE2PC9ZZWFyPjxSZWNO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46,247</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drug resistance</w:t>
      </w:r>
      <w:r w:rsidRPr="006258C2">
        <w:rPr>
          <w:rFonts w:ascii="Times New Roman" w:hAnsi="Times New Roman" w:cs="Times New Roman"/>
          <w:sz w:val="22"/>
        </w:rPr>
        <w:fldChar w:fldCharType="begin">
          <w:fldData xml:space="preserve">PEVuZE5vdGU+PENpdGU+PEF1dGhvcj5CZXN0ZXI8L0F1dGhvcj48WWVhcj4yMDE4PC9ZZWFyPjxS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CZXN0ZXI8L0F1dGhvcj48WWVhcj4yMDE4PC9ZZWFyPjxS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35,248</w:t>
      </w:r>
      <w:r w:rsidRPr="006258C2">
        <w:rPr>
          <w:rFonts w:ascii="Times New Roman" w:hAnsi="Times New Roman" w:cs="Times New Roman"/>
          <w:sz w:val="22"/>
        </w:rPr>
        <w:fldChar w:fldCharType="end"/>
      </w:r>
      <w:r w:rsidRPr="006258C2">
        <w:rPr>
          <w:rFonts w:ascii="Times New Roman" w:hAnsi="Times New Roman" w:cs="Times New Roman"/>
          <w:sz w:val="22"/>
        </w:rPr>
        <w:t xml:space="preserve">. Generally, a comprehensive sgRNA library was designed to target the initiation site of lncRNA transcription and then the library was transduced </w:t>
      </w:r>
      <w:r w:rsidRPr="006258C2">
        <w:rPr>
          <w:rFonts w:ascii="Times New Roman" w:hAnsi="Times New Roman" w:cs="Times New Roman"/>
          <w:sz w:val="22"/>
        </w:rPr>
        <w:lastRenderedPageBreak/>
        <w:t xml:space="preserve">into different cell lines. Then through sequence analysis, hundreds to thousands of lncRNA promoting cell growth and drug resistance could be identified. </w:t>
      </w:r>
    </w:p>
    <w:bookmarkEnd w:id="8"/>
    <w:p w14:paraId="68504F20" w14:textId="6EFD482C" w:rsidR="00D73AE6" w:rsidRPr="006258C2" w:rsidRDefault="00D73AE6" w:rsidP="008C6175">
      <w:pPr>
        <w:spacing w:line="480" w:lineRule="auto"/>
        <w:ind w:firstLine="420"/>
        <w:rPr>
          <w:rFonts w:ascii="Times New Roman" w:hAnsi="Times New Roman" w:cs="Times New Roman"/>
          <w:sz w:val="22"/>
        </w:rPr>
      </w:pPr>
      <w:r w:rsidRPr="006258C2">
        <w:rPr>
          <w:rFonts w:ascii="Times New Roman" w:hAnsi="Times New Roman" w:cs="Times New Roman"/>
          <w:sz w:val="22"/>
        </w:rPr>
        <w:t>Depending on each mutation’s individual effect, simultaneous mutation of two genes can produce an unexpected phenotype that determines the potential functional relationship between genes</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Cb2V0dGNoZXI8L0F1dGhvcj48WWVhcj4yMDE4PC9ZZWFy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Cb2V0dGNoZXI8L0F1dGhvcj48WWVhcj4yMDE4PC9ZZWFy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49</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is phenomenon, known as genetic interaction, has implications for </w:t>
      </w:r>
      <w:r w:rsidR="00026B1F" w:rsidRPr="006258C2">
        <w:rPr>
          <w:rFonts w:ascii="Times New Roman" w:hAnsi="Times New Roman" w:cs="Times New Roman"/>
          <w:sz w:val="22"/>
        </w:rPr>
        <w:t xml:space="preserve">the development of cancer </w:t>
      </w:r>
      <w:r w:rsidRPr="006258C2">
        <w:rPr>
          <w:rFonts w:ascii="Times New Roman" w:hAnsi="Times New Roman" w:cs="Times New Roman"/>
          <w:sz w:val="22"/>
        </w:rPr>
        <w:t>therapeutic, for example, in cancers with loss-of-function mutations in BRCA1 or BRCA2, an inhibitor of PARP1/2 (</w:t>
      </w:r>
      <w:proofErr w:type="spellStart"/>
      <w:r w:rsidRPr="006258C2">
        <w:rPr>
          <w:rFonts w:ascii="Times New Roman" w:hAnsi="Times New Roman" w:cs="Times New Roman"/>
          <w:sz w:val="22"/>
        </w:rPr>
        <w:t>eg.</w:t>
      </w:r>
      <w:proofErr w:type="spellEnd"/>
      <w:r w:rsidRPr="006258C2">
        <w:rPr>
          <w:rFonts w:ascii="Times New Roman" w:hAnsi="Times New Roman" w:cs="Times New Roman"/>
          <w:sz w:val="22"/>
        </w:rPr>
        <w:t xml:space="preserve"> </w:t>
      </w:r>
      <w:proofErr w:type="spellStart"/>
      <w:r w:rsidRPr="006258C2">
        <w:rPr>
          <w:rFonts w:ascii="Times New Roman" w:hAnsi="Times New Roman" w:cs="Times New Roman"/>
          <w:sz w:val="22"/>
        </w:rPr>
        <w:t>olaparib</w:t>
      </w:r>
      <w:proofErr w:type="spellEnd"/>
      <w:r w:rsidRPr="006258C2">
        <w:rPr>
          <w:rFonts w:ascii="Times New Roman" w:hAnsi="Times New Roman" w:cs="Times New Roman"/>
          <w:sz w:val="22"/>
        </w:rPr>
        <w:t>) could result in cell killing by simultaneously disrupting both genes</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ZdWFuPC9BdXRob3I+PFllYXI+MjAxNzwvWWVhcj48UmVj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ZdWFuPC9BdXRob3I+PFllYXI+MjAxNzwvWWVhcj48UmVj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0</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 CRISPR/Cas9 system provides an effective strategy for identifying synergistic gene interactions to gain insights into the response of cancer to chemotherapy. A CRISPR-based double knockout system combined with deep sequencing, phenotypic measurement and genetic analysis has identified interactions between the synergistic drug targets in K562 leukemia cells, such as BCL2L1 and MCL1</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IYW48L0F1dGhvcj48WWVhcj4yMDE3PC9ZZWFyPjxSZWNO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IYW48L0F1dGhvcj48WWVhcj4yMDE3PC9ZZWFyPjxSZWNO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45</w:t>
      </w:r>
      <w:r w:rsidRPr="006258C2">
        <w:rPr>
          <w:rFonts w:ascii="Times New Roman" w:hAnsi="Times New Roman" w:cs="Times New Roman"/>
          <w:sz w:val="22"/>
        </w:rPr>
        <w:fldChar w:fldCharType="end"/>
      </w:r>
      <w:r w:rsidRPr="006258C2">
        <w:rPr>
          <w:rFonts w:ascii="Times New Roman" w:hAnsi="Times New Roman" w:cs="Times New Roman"/>
          <w:sz w:val="22"/>
        </w:rPr>
        <w:t xml:space="preserve"> Similarly, the double-knockout screening </w:t>
      </w:r>
      <w:r w:rsidR="00021F6C" w:rsidRPr="006258C2">
        <w:rPr>
          <w:rFonts w:ascii="Times New Roman" w:hAnsi="Times New Roman" w:cs="Times New Roman"/>
          <w:sz w:val="22"/>
        </w:rPr>
        <w:t xml:space="preserve">method </w:t>
      </w:r>
      <w:r w:rsidR="00292F1F" w:rsidRPr="006258C2">
        <w:rPr>
          <w:rFonts w:ascii="Times New Roman" w:hAnsi="Times New Roman" w:cs="Times New Roman"/>
          <w:sz w:val="22"/>
        </w:rPr>
        <w:t xml:space="preserve">was used </w:t>
      </w:r>
      <w:r w:rsidRPr="006258C2">
        <w:rPr>
          <w:rFonts w:ascii="Times New Roman" w:hAnsi="Times New Roman" w:cs="Times New Roman"/>
          <w:sz w:val="22"/>
        </w:rPr>
        <w:t xml:space="preserve">to </w:t>
      </w:r>
      <w:r w:rsidR="00292F1F" w:rsidRPr="006258C2">
        <w:rPr>
          <w:rFonts w:ascii="Times New Roman" w:hAnsi="Times New Roman" w:cs="Times New Roman"/>
          <w:sz w:val="22"/>
        </w:rPr>
        <w:t>detect</w:t>
      </w:r>
      <w:r w:rsidRPr="006258C2">
        <w:rPr>
          <w:rFonts w:ascii="Times New Roman" w:hAnsi="Times New Roman" w:cs="Times New Roman"/>
          <w:sz w:val="22"/>
        </w:rPr>
        <w:t xml:space="preserve"> 73 </w:t>
      </w:r>
      <w:r w:rsidR="00292F1F" w:rsidRPr="006258C2">
        <w:rPr>
          <w:rFonts w:ascii="Times New Roman" w:hAnsi="Times New Roman" w:cs="Times New Roman"/>
          <w:sz w:val="22"/>
        </w:rPr>
        <w:t>tumor</w:t>
      </w:r>
      <w:r w:rsidRPr="006258C2">
        <w:rPr>
          <w:rFonts w:ascii="Times New Roman" w:hAnsi="Times New Roman" w:cs="Times New Roman"/>
          <w:sz w:val="22"/>
        </w:rPr>
        <w:t xml:space="preserve"> genes</w:t>
      </w:r>
      <w:r w:rsidR="009F6DA7" w:rsidRPr="006258C2">
        <w:rPr>
          <w:rFonts w:ascii="Times New Roman" w:hAnsi="Times New Roman" w:cs="Times New Roman"/>
          <w:sz w:val="22"/>
        </w:rPr>
        <w:t xml:space="preserve"> in pairs</w:t>
      </w:r>
      <w:r w:rsidRPr="006258C2">
        <w:rPr>
          <w:rFonts w:ascii="Times New Roman" w:hAnsi="Times New Roman" w:cs="Times New Roman"/>
          <w:sz w:val="22"/>
        </w:rPr>
        <w:t xml:space="preserve"> and found synthetic lethal interactions of many known (e.g., BRCA-PARP) and unknown genes, </w:t>
      </w:r>
      <w:r w:rsidR="009F6DA7" w:rsidRPr="006258C2">
        <w:rPr>
          <w:rFonts w:ascii="Times New Roman" w:hAnsi="Times New Roman" w:cs="Times New Roman"/>
          <w:sz w:val="22"/>
        </w:rPr>
        <w:t>approximately 75%</w:t>
      </w:r>
      <w:r w:rsidRPr="006258C2">
        <w:rPr>
          <w:rFonts w:ascii="Times New Roman" w:hAnsi="Times New Roman" w:cs="Times New Roman"/>
          <w:sz w:val="22"/>
        </w:rPr>
        <w:t xml:space="preserve"> of which could be </w:t>
      </w:r>
      <w:r w:rsidR="009F6DA7" w:rsidRPr="006258C2">
        <w:rPr>
          <w:rFonts w:ascii="Times New Roman" w:hAnsi="Times New Roman" w:cs="Times New Roman"/>
          <w:sz w:val="22"/>
        </w:rPr>
        <w:t xml:space="preserve">replicated </w:t>
      </w:r>
      <w:r w:rsidRPr="006258C2">
        <w:rPr>
          <w:rFonts w:ascii="Times New Roman" w:hAnsi="Times New Roman" w:cs="Times New Roman"/>
          <w:sz w:val="22"/>
        </w:rPr>
        <w:t xml:space="preserve">using </w:t>
      </w:r>
      <w:r w:rsidR="009F6DA7" w:rsidRPr="006258C2">
        <w:rPr>
          <w:rFonts w:ascii="Times New Roman" w:hAnsi="Times New Roman" w:cs="Times New Roman"/>
          <w:sz w:val="22"/>
        </w:rPr>
        <w:t xml:space="preserve">combinatorial </w:t>
      </w:r>
      <w:r w:rsidRPr="006258C2">
        <w:rPr>
          <w:rFonts w:ascii="Times New Roman" w:hAnsi="Times New Roman" w:cs="Times New Roman"/>
          <w:sz w:val="22"/>
        </w:rPr>
        <w:t>drug</w:t>
      </w:r>
      <w:r w:rsidR="009F6DA7" w:rsidRPr="006258C2">
        <w:rPr>
          <w:rFonts w:ascii="Times New Roman" w:hAnsi="Times New Roman" w:cs="Times New Roman"/>
          <w:sz w:val="22"/>
        </w:rPr>
        <w:t>s</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TaGVuPC9BdXRob3I+PFllYXI+MjAxNzwvWWVhcj48UmVj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TaGVuPC9BdXRob3I+PFllYXI+MjAxNzwvWWVhcj48UmVj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1</w:t>
      </w:r>
      <w:r w:rsidRPr="006258C2">
        <w:rPr>
          <w:rFonts w:ascii="Times New Roman" w:hAnsi="Times New Roman" w:cs="Times New Roman"/>
          <w:sz w:val="22"/>
        </w:rPr>
        <w:fldChar w:fldCharType="end"/>
      </w:r>
      <w:r w:rsidRPr="006258C2">
        <w:rPr>
          <w:rFonts w:ascii="Times New Roman" w:hAnsi="Times New Roman" w:cs="Times New Roman"/>
          <w:sz w:val="22"/>
        </w:rPr>
        <w:t xml:space="preserve"> Combining pooled CRISPR screening with a perturbed drug c</w:t>
      </w:r>
      <w:r w:rsidR="008D18F0" w:rsidRPr="006258C2">
        <w:rPr>
          <w:rFonts w:ascii="Times New Roman" w:hAnsi="Times New Roman" w:cs="Times New Roman"/>
          <w:sz w:val="22"/>
        </w:rPr>
        <w:t>ould</w:t>
      </w:r>
      <w:r w:rsidRPr="006258C2">
        <w:rPr>
          <w:rFonts w:ascii="Times New Roman" w:hAnsi="Times New Roman" w:cs="Times New Roman"/>
          <w:sz w:val="22"/>
        </w:rPr>
        <w:t xml:space="preserve"> identify genes that synergize or confer resistance to the agent</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Baliou&lt;/Author&gt;&lt;Year&gt;2018&lt;/Year&gt;&lt;RecNum&gt;289&lt;/RecNum&gt;&lt;DisplayText&gt;&lt;style face="superscript"&gt;252&lt;/style&gt;&lt;/DisplayText&gt;&lt;record&gt;&lt;rec-number&gt;289&lt;/rec-number&gt;&lt;foreign-keys&gt;&lt;key app="EN" db-id="d2r9z9x58pzr2pe20aspf2sazw0as2xts2p0" timestamp="1559358663"&gt;289&lt;/key&gt;&lt;/foreign-keys&gt;&lt;ref-type name="Journal Article"&gt;17&lt;/ref-type&gt;&lt;contributors&gt;&lt;authors&gt;&lt;author&gt;Baliou, S.&lt;/author&gt;&lt;author&gt;Adamaki, M.&lt;/author&gt;&lt;author&gt;Kyriakopoulos, A. M.&lt;/author&gt;&lt;author&gt;Spandidos, D. A.&lt;/author&gt;&lt;author&gt;Panagiotidis, M.&lt;/author&gt;&lt;author&gt;Christodoulou, I.&lt;/author&gt;&lt;author&gt;Zoumpourlis, V.&lt;/author&gt;&lt;/authors&gt;&lt;/contributors&gt;&lt;auth-address&gt;National Hellenic Research Foundation, 11635 Athens, Greece.&amp;#xD;Nasco AD Biotechnology Laboratory, 18536 Piraeus, Greece.&amp;#xD;Laboratory of Clinical Virology, Medical School, University of Crete, Heraklion 71003, Greece.&amp;#xD;Department of Applied Sciences, Northumbria University, Newcastle Upon Tyne, NE1 8ST, UK.&lt;/auth-address&gt;&lt;titles&gt;&lt;title&gt;CRISPR therapeutic tools for complex genetic disorders and cancer (Review)&lt;/title&gt;&lt;secondary-title&gt;Int. J. Oncol.&lt;/secondary-title&gt;&lt;/titles&gt;&lt;periodical&gt;&lt;full-title&gt;Int. J. Oncol.&lt;/full-title&gt;&lt;/periodical&gt;&lt;edition&gt;2018/06/15&lt;/edition&gt;&lt;dates&gt;&lt;year&gt;2018&lt;/year&gt;&lt;pub-dates&gt;&lt;date&gt;Jun 06&lt;/date&gt;&lt;/pub-dates&gt;&lt;/dates&gt;&lt;isbn&gt;(Electronic)&amp;#xD;(Linking)&lt;/isbn&gt;&lt;accession-num&gt;29901119&lt;/accession-num&gt;&lt;urls&gt;&lt;/urls&gt;&lt;electronic-resource-num&gt;10.3892/ijo.2018.443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2</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one of the first pooled CRISPR screens, the BRAF inhibitor </w:t>
      </w:r>
      <w:proofErr w:type="spellStart"/>
      <w:r w:rsidRPr="006258C2">
        <w:rPr>
          <w:rFonts w:ascii="Times New Roman" w:hAnsi="Times New Roman" w:cs="Times New Roman"/>
          <w:sz w:val="22"/>
        </w:rPr>
        <w:t>vemurafinib</w:t>
      </w:r>
      <w:proofErr w:type="spellEnd"/>
      <w:r w:rsidRPr="006258C2">
        <w:rPr>
          <w:rFonts w:ascii="Times New Roman" w:hAnsi="Times New Roman" w:cs="Times New Roman"/>
          <w:sz w:val="22"/>
        </w:rPr>
        <w:t xml:space="preserve"> was used to treat a genome-scale knockout library of melanoma cells and</w:t>
      </w:r>
      <w:r w:rsidRPr="006258C2" w:rsidDel="001A0D0E">
        <w:rPr>
          <w:rFonts w:ascii="Times New Roman" w:hAnsi="Times New Roman" w:cs="Times New Roman"/>
          <w:sz w:val="22"/>
        </w:rPr>
        <w:t xml:space="preserve"> </w:t>
      </w:r>
      <w:r w:rsidRPr="006258C2">
        <w:rPr>
          <w:rFonts w:ascii="Times New Roman" w:hAnsi="Times New Roman" w:cs="Times New Roman"/>
          <w:sz w:val="22"/>
        </w:rPr>
        <w:t>recovered genes conferring resistance to the drug</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Shalem&lt;/Author&gt;&lt;Year&gt;2015&lt;/Year&gt;&lt;RecNum&gt;456&lt;/RecNum&gt;&lt;DisplayText&gt;&lt;style face="superscript"&gt;253&lt;/style&gt;&lt;/DisplayText&gt;&lt;record&gt;&lt;rec-number&gt;456&lt;/rec-number&gt;&lt;foreign-keys&gt;&lt;key app="EN" db-id="d2r9z9x58pzr2pe20aspf2sazw0as2xts2p0" timestamp="1561359188"&gt;456&lt;/key&gt;&lt;/foreign-keys&gt;&lt;ref-type name="Journal Article"&gt;17&lt;/ref-type&gt;&lt;contributors&gt;&lt;authors&gt;&lt;author&gt;Shalem, O.&lt;/author&gt;&lt;author&gt;Sanjana, N. E.&lt;/author&gt;&lt;author&gt;Zhang, F.&lt;/author&gt;&lt;/authors&gt;&lt;/contributors&gt;&lt;auth-address&gt;Broad Institute of MIT and Harvard, 7 Cambridge Center, Cambridge, Massachusetts 02142, USA; McGovern Institute for Brain Research, Department of Brain and Cognitive Sciences, and Department of Biological Engineering, Massachusetts Institute of Technology, 77 Massachusetts Avenue, Cambridge, Massachusetts 02139, USA.&lt;/auth-address&gt;&lt;titles&gt;&lt;title&gt;High-throughput functional genomics using CRISPR-Cas9&lt;/title&gt;&lt;secondary-title&gt;Nat. Rev. Genet.&lt;/secondary-title&gt;&lt;/titles&gt;&lt;periodical&gt;&lt;full-title&gt;Nat. Rev. Genet.&lt;/full-title&gt;&lt;/periodical&gt;&lt;pages&gt;299-311&lt;/pages&gt;&lt;volume&gt;16&lt;/volume&gt;&lt;number&gt;5&lt;/number&gt;&lt;edition&gt;2015/04/10&lt;/edition&gt;&lt;dates&gt;&lt;year&gt;2015&lt;/year&gt;&lt;pub-dates&gt;&lt;date&gt;May&lt;/date&gt;&lt;/pub-dates&gt;&lt;/dates&gt;&lt;isbn&gt;(Electronic)&amp;#xD;(Linking)&lt;/isbn&gt;&lt;accession-num&gt;25854182&lt;/accession-num&gt;&lt;urls&gt;&lt;/urls&gt;&lt;electronic-resource-num&gt;10.1038/nrg3899&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3</w:t>
      </w:r>
      <w:r w:rsidRPr="006258C2">
        <w:rPr>
          <w:rFonts w:ascii="Times New Roman" w:hAnsi="Times New Roman" w:cs="Times New Roman"/>
          <w:sz w:val="22"/>
        </w:rPr>
        <w:fldChar w:fldCharType="end"/>
      </w:r>
      <w:r w:rsidRPr="006258C2">
        <w:rPr>
          <w:rFonts w:ascii="Times New Roman" w:hAnsi="Times New Roman" w:cs="Times New Roman"/>
          <w:sz w:val="22"/>
        </w:rPr>
        <w:t xml:space="preserve"> Similar to the CDKO system, another simple and effective strategy </w:t>
      </w:r>
      <w:r w:rsidR="00026B1F" w:rsidRPr="006258C2">
        <w:rPr>
          <w:rFonts w:ascii="Times New Roman" w:hAnsi="Times New Roman" w:cs="Times New Roman"/>
          <w:sz w:val="22"/>
        </w:rPr>
        <w:t>for analyzing the function of combinatorial genes is</w:t>
      </w:r>
      <w:r w:rsidRPr="006258C2">
        <w:rPr>
          <w:rFonts w:ascii="Times New Roman" w:hAnsi="Times New Roman" w:cs="Times New Roman"/>
          <w:sz w:val="22"/>
        </w:rPr>
        <w:t xml:space="preserve"> </w:t>
      </w:r>
      <w:proofErr w:type="spellStart"/>
      <w:r w:rsidRPr="006258C2">
        <w:rPr>
          <w:rFonts w:ascii="Times New Roman" w:hAnsi="Times New Roman" w:cs="Times New Roman"/>
          <w:sz w:val="22"/>
        </w:rPr>
        <w:t>CombiGEM</w:t>
      </w:r>
      <w:proofErr w:type="spellEnd"/>
      <w:r w:rsidRPr="006258C2">
        <w:rPr>
          <w:rFonts w:ascii="Times New Roman" w:hAnsi="Times New Roman" w:cs="Times New Roman"/>
          <w:sz w:val="22"/>
        </w:rPr>
        <w:t xml:space="preserve">-CRISPR (combinatorial genetics </w:t>
      </w:r>
      <w:proofErr w:type="spellStart"/>
      <w:r w:rsidRPr="006258C2">
        <w:rPr>
          <w:rFonts w:ascii="Times New Roman" w:hAnsi="Times New Roman" w:cs="Times New Roman"/>
          <w:sz w:val="22"/>
        </w:rPr>
        <w:t>en</w:t>
      </w:r>
      <w:proofErr w:type="spellEnd"/>
      <w:r w:rsidRPr="006258C2">
        <w:rPr>
          <w:rFonts w:ascii="Times New Roman" w:hAnsi="Times New Roman" w:cs="Times New Roman"/>
          <w:sz w:val="22"/>
        </w:rPr>
        <w:t xml:space="preserve"> masse-CRISPR)</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Xb25nPC9BdXRob3I+PFllYXI+MjAxNjwvWWVhcj48UmVj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Xb25nPC9BdXRob3I+PFllYXI+MjAxNjwvWWVhcj48UmVj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32</w:t>
      </w:r>
      <w:r w:rsidRPr="006258C2">
        <w:rPr>
          <w:rFonts w:ascii="Times New Roman" w:hAnsi="Times New Roman" w:cs="Times New Roman"/>
          <w:sz w:val="22"/>
        </w:rPr>
        <w:fldChar w:fldCharType="end"/>
      </w:r>
      <w:r w:rsidRPr="006258C2">
        <w:rPr>
          <w:rFonts w:ascii="Times New Roman" w:hAnsi="Times New Roman" w:cs="Times New Roman"/>
          <w:sz w:val="22"/>
        </w:rPr>
        <w:t xml:space="preserve"> It combines two pooled sgRNA libraries in one vector, and some genetic hits (</w:t>
      </w:r>
      <w:r w:rsidR="00E7324C" w:rsidRPr="006258C2">
        <w:rPr>
          <w:rFonts w:ascii="Times New Roman" w:hAnsi="Times New Roman" w:cs="Times New Roman"/>
          <w:sz w:val="22"/>
        </w:rPr>
        <w:t>such as</w:t>
      </w:r>
      <w:r w:rsidRPr="006258C2">
        <w:rPr>
          <w:rFonts w:ascii="Times New Roman" w:hAnsi="Times New Roman" w:cs="Times New Roman"/>
          <w:sz w:val="22"/>
        </w:rPr>
        <w:t xml:space="preserve"> KDM6B</w:t>
      </w:r>
      <w:r w:rsidR="00E7324C" w:rsidRPr="006258C2">
        <w:rPr>
          <w:rFonts w:ascii="Times New Roman" w:hAnsi="Times New Roman" w:cs="Times New Roman"/>
          <w:sz w:val="22"/>
        </w:rPr>
        <w:t xml:space="preserve"> and </w:t>
      </w:r>
      <w:r w:rsidRPr="006258C2">
        <w:rPr>
          <w:rFonts w:ascii="Times New Roman" w:hAnsi="Times New Roman" w:cs="Times New Roman"/>
          <w:sz w:val="22"/>
        </w:rPr>
        <w:t>BRD4) were discovered</w:t>
      </w:r>
      <w:r w:rsidR="00E7324C" w:rsidRPr="006258C2">
        <w:rPr>
          <w:rFonts w:ascii="Times New Roman" w:hAnsi="Times New Roman" w:cs="Times New Roman"/>
          <w:sz w:val="22"/>
        </w:rPr>
        <w:t xml:space="preserve"> by </w:t>
      </w:r>
      <w:r w:rsidR="00E7324C" w:rsidRPr="006258C2">
        <w:rPr>
          <w:rFonts w:ascii="Times New Roman" w:hAnsi="Times New Roman" w:cs="Times New Roman"/>
          <w:sz w:val="22"/>
        </w:rPr>
        <w:lastRenderedPageBreak/>
        <w:t>this method</w:t>
      </w:r>
      <w:r w:rsidRPr="006258C2">
        <w:rPr>
          <w:rFonts w:ascii="Times New Roman" w:hAnsi="Times New Roman" w:cs="Times New Roman"/>
          <w:sz w:val="22"/>
        </w:rPr>
        <w:t>. D</w:t>
      </w:r>
      <w:r w:rsidR="00E7324C" w:rsidRPr="006258C2">
        <w:rPr>
          <w:rFonts w:ascii="Times New Roman" w:hAnsi="Times New Roman" w:cs="Times New Roman"/>
          <w:sz w:val="22"/>
        </w:rPr>
        <w:t>isrup</w:t>
      </w:r>
      <w:r w:rsidRPr="006258C2">
        <w:rPr>
          <w:rFonts w:ascii="Times New Roman" w:hAnsi="Times New Roman" w:cs="Times New Roman"/>
          <w:sz w:val="22"/>
        </w:rPr>
        <w:t xml:space="preserve">ting these genes </w:t>
      </w:r>
      <w:r w:rsidR="00292F1F" w:rsidRPr="006258C2">
        <w:rPr>
          <w:rFonts w:ascii="Times New Roman" w:hAnsi="Times New Roman" w:cs="Times New Roman"/>
          <w:sz w:val="22"/>
        </w:rPr>
        <w:t>with</w:t>
      </w:r>
      <w:r w:rsidRPr="006258C2">
        <w:rPr>
          <w:rFonts w:ascii="Times New Roman" w:hAnsi="Times New Roman" w:cs="Times New Roman"/>
          <w:sz w:val="22"/>
        </w:rPr>
        <w:t xml:space="preserve"> </w:t>
      </w:r>
      <w:proofErr w:type="spellStart"/>
      <w:r w:rsidRPr="006258C2">
        <w:rPr>
          <w:rFonts w:ascii="Times New Roman" w:hAnsi="Times New Roman" w:cs="Times New Roman"/>
          <w:sz w:val="22"/>
        </w:rPr>
        <w:t>CombiGEM</w:t>
      </w:r>
      <w:proofErr w:type="spellEnd"/>
      <w:r w:rsidRPr="006258C2">
        <w:rPr>
          <w:rFonts w:ascii="Times New Roman" w:hAnsi="Times New Roman" w:cs="Times New Roman"/>
          <w:sz w:val="22"/>
        </w:rPr>
        <w:t xml:space="preserve"> system demonstrated a stronger synergistic effect </w:t>
      </w:r>
      <w:r w:rsidR="00E7324C" w:rsidRPr="006258C2">
        <w:rPr>
          <w:rFonts w:ascii="Times New Roman" w:hAnsi="Times New Roman" w:cs="Times New Roman"/>
          <w:sz w:val="22"/>
        </w:rPr>
        <w:t xml:space="preserve">on the proliferation of </w:t>
      </w:r>
      <w:r w:rsidRPr="006258C2">
        <w:rPr>
          <w:rFonts w:ascii="Times New Roman" w:hAnsi="Times New Roman" w:cs="Times New Roman"/>
          <w:sz w:val="22"/>
        </w:rPr>
        <w:t>tumor cell</w:t>
      </w:r>
      <w:r w:rsidR="00E7324C" w:rsidRPr="006258C2">
        <w:rPr>
          <w:rFonts w:ascii="Times New Roman" w:hAnsi="Times New Roman" w:cs="Times New Roman"/>
          <w:sz w:val="22"/>
        </w:rPr>
        <w:t>s</w:t>
      </w:r>
      <w:r w:rsidRPr="006258C2">
        <w:rPr>
          <w:rFonts w:ascii="Times New Roman" w:hAnsi="Times New Roman" w:cs="Times New Roman"/>
          <w:sz w:val="22"/>
        </w:rPr>
        <w:t xml:space="preserve"> compared to the already reported small</w:t>
      </w:r>
      <w:r w:rsidR="00E7324C" w:rsidRPr="006258C2">
        <w:rPr>
          <w:rFonts w:ascii="Times New Roman" w:hAnsi="Times New Roman" w:cs="Times New Roman"/>
          <w:sz w:val="22"/>
        </w:rPr>
        <w:t xml:space="preserve"> </w:t>
      </w:r>
      <w:r w:rsidRPr="006258C2">
        <w:rPr>
          <w:rFonts w:ascii="Times New Roman" w:hAnsi="Times New Roman" w:cs="Times New Roman"/>
          <w:sz w:val="22"/>
        </w:rPr>
        <w:t>molecul</w:t>
      </w:r>
      <w:r w:rsidR="00E7324C" w:rsidRPr="006258C2">
        <w:rPr>
          <w:rFonts w:ascii="Times New Roman" w:hAnsi="Times New Roman" w:cs="Times New Roman"/>
          <w:sz w:val="22"/>
        </w:rPr>
        <w:t>e</w:t>
      </w:r>
      <w:r w:rsidRPr="006258C2">
        <w:rPr>
          <w:rFonts w:ascii="Times New Roman" w:hAnsi="Times New Roman" w:cs="Times New Roman"/>
          <w:sz w:val="22"/>
        </w:rPr>
        <w:t xml:space="preserve"> inhibitors.</w:t>
      </w:r>
      <w:r w:rsidR="00E7324C" w:rsidRPr="006258C2">
        <w:rPr>
          <w:rFonts w:ascii="Times New Roman" w:hAnsi="Times New Roman" w:cs="Times New Roman"/>
          <w:sz w:val="22"/>
        </w:rPr>
        <w:t xml:space="preserve"> </w:t>
      </w:r>
      <w:r w:rsidRPr="006258C2">
        <w:rPr>
          <w:rFonts w:ascii="Times New Roman" w:hAnsi="Times New Roman" w:cs="Times New Roman"/>
          <w:sz w:val="22"/>
        </w:rPr>
        <w:t>Likewise, a series of CRISPR-based screening techniques have been performed to identify genes that regulate cellular response to specific drugs, such as TRAIL</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Heigwer&lt;/Author&gt;&lt;Year&gt;2016&lt;/Year&gt;&lt;RecNum&gt;459&lt;/RecNum&gt;&lt;DisplayText&gt;&lt;style face="superscript"&gt;254&lt;/style&gt;&lt;/DisplayText&gt;&lt;record&gt;&lt;rec-number&gt;459&lt;/rec-number&gt;&lt;foreign-keys&gt;&lt;key app="EN" db-id="d2r9z9x58pzr2pe20aspf2sazw0as2xts2p0" timestamp="1561360006"&gt;459&lt;/key&gt;&lt;/foreign-keys&gt;&lt;ref-type name="Journal Article"&gt;17&lt;/ref-type&gt;&lt;contributors&gt;&lt;authors&gt;&lt;author&gt;Heigwer, F.&lt;/author&gt;&lt;author&gt;Zhan, T.&lt;/author&gt;&lt;author&gt;Breinig, M.&lt;/author&gt;&lt;author&gt;Winter, J.&lt;/author&gt;&lt;author&gt;Brügemann, D.&lt;/author&gt;&lt;author&gt;Leible, S.&lt;/author&gt;&lt;author&gt;Boutros, M.&lt;/author&gt;&lt;/authors&gt;&lt;/contributors&gt;&lt;auth-address&gt;Division Signaling and Functional Genomics, German Cancer Research Center (DKFZ) and Heidelberg University, Im Neuenheimer Feld 580, Heidelberg, 69120, Germany.&amp;#xD;Department of Medicine II, University Hospital Mannheim, Medical Faculty Mannheim, Heidelberg University, Mannheim, Germany.&amp;#xD;Division Signaling and Functional Genomics, German Cancer Research Center (DKFZ) and Heidelberg University, Im Neuenheimer Feld 580, Heidelberg, 69120, Germany. m.boutros@dkfz.de.&lt;/auth-address&gt;&lt;titles&gt;&lt;title&gt;CRISPR library designer (CLD): software for multispecies design of single guide RNA libraries&lt;/title&gt;&lt;secondary-title&gt;Genome Biol.&lt;/secondary-title&gt;&lt;/titles&gt;&lt;periodical&gt;&lt;full-title&gt;Genome Biol.&lt;/full-title&gt;&lt;/periodical&gt;&lt;pages&gt;55&lt;/pages&gt;&lt;volume&gt;17&lt;/volume&gt;&lt;number&gt;1&lt;/number&gt;&lt;edition&gt;2016/03/26&lt;/edition&gt;&lt;dates&gt;&lt;year&gt;2016&lt;/year&gt;&lt;/dates&gt;&lt;isbn&gt;(Electronic)&amp;#xD;(Linking)&lt;/isbn&gt;&lt;accession-num&gt;27013184&lt;/accession-num&gt;&lt;urls&gt;&lt;/urls&gt;&lt;electronic-resource-num&gt;10.1186/s13059-016-0915-2&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4</w:t>
      </w:r>
      <w:r w:rsidRPr="006258C2">
        <w:rPr>
          <w:rFonts w:ascii="Times New Roman" w:hAnsi="Times New Roman" w:cs="Times New Roman"/>
          <w:sz w:val="22"/>
        </w:rPr>
        <w:fldChar w:fldCharType="end"/>
      </w:r>
      <w:r w:rsidRPr="006258C2">
        <w:rPr>
          <w:rFonts w:ascii="Times New Roman" w:hAnsi="Times New Roman" w:cs="Times New Roman"/>
          <w:sz w:val="22"/>
        </w:rPr>
        <w:t xml:space="preserve"> ATR</w:t>
      </w:r>
      <w:r w:rsidRPr="006258C2">
        <w:rPr>
          <w:rFonts w:ascii="Times New Roman" w:hAnsi="Times New Roman" w:cs="Times New Roman"/>
          <w:sz w:val="22"/>
        </w:rPr>
        <w:fldChar w:fldCharType="begin">
          <w:fldData xml:space="preserve">PEVuZE5vdGU+PENpdGU+PEF1dGhvcj5SdWl6PC9BdXRob3I+PFllYXI+MjAxNjwvWWVhcj48UmVj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SdWl6PC9BdXRob3I+PFllYXI+MjAxNjwvWWVhcj48UmVj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5</w:t>
      </w:r>
      <w:r w:rsidRPr="006258C2">
        <w:rPr>
          <w:rFonts w:ascii="Times New Roman" w:hAnsi="Times New Roman" w:cs="Times New Roman"/>
          <w:sz w:val="22"/>
        </w:rPr>
        <w:fldChar w:fldCharType="end"/>
      </w:r>
      <w:r w:rsidRPr="006258C2">
        <w:rPr>
          <w:rFonts w:ascii="Times New Roman" w:hAnsi="Times New Roman" w:cs="Times New Roman"/>
          <w:sz w:val="22"/>
        </w:rPr>
        <w:t xml:space="preserve"> or Ras</w:t>
      </w:r>
      <w:r w:rsidRPr="006258C2">
        <w:rPr>
          <w:rFonts w:ascii="Times New Roman" w:hAnsi="Times New Roman" w:cs="Times New Roman"/>
          <w:sz w:val="22"/>
        </w:rPr>
        <w:fldChar w:fldCharType="begin">
          <w:fldData xml:space="preserve">PEVuZE5vdGU+PENpdGU+PEF1dGhvcj5LcmFsbDwvQXV0aG9yPjxZZWFyPjIwMTc8L1llYXI+PFJl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LcmFsbDwvQXV0aG9yPjxZZWFyPjIwMTc8L1llYXI+PFJl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6</w:t>
      </w:r>
      <w:r w:rsidRPr="006258C2">
        <w:rPr>
          <w:rFonts w:ascii="Times New Roman" w:hAnsi="Times New Roman" w:cs="Times New Roman"/>
          <w:sz w:val="22"/>
        </w:rPr>
        <w:fldChar w:fldCharType="end"/>
      </w:r>
      <w:r w:rsidRPr="006258C2">
        <w:rPr>
          <w:rFonts w:ascii="Times New Roman" w:hAnsi="Times New Roman" w:cs="Times New Roman"/>
          <w:sz w:val="22"/>
        </w:rPr>
        <w:t xml:space="preserve"> pathway inhibitors. Of note, a in vivo screening</w:t>
      </w:r>
      <w:r w:rsidR="00E14465" w:rsidRPr="006258C2">
        <w:rPr>
          <w:rFonts w:ascii="Times New Roman" w:hAnsi="Times New Roman" w:cs="Times New Roman"/>
          <w:sz w:val="22"/>
        </w:rPr>
        <w:t xml:space="preserve"> based on</w:t>
      </w:r>
      <w:r w:rsidRPr="006258C2">
        <w:rPr>
          <w:rFonts w:ascii="Times New Roman" w:hAnsi="Times New Roman" w:cs="Times New Roman"/>
          <w:sz w:val="22"/>
        </w:rPr>
        <w:t xml:space="preserve"> </w:t>
      </w:r>
      <w:r w:rsidR="00E14465" w:rsidRPr="006258C2">
        <w:rPr>
          <w:rFonts w:ascii="Times New Roman" w:hAnsi="Times New Roman" w:cs="Times New Roman"/>
          <w:sz w:val="22"/>
        </w:rPr>
        <w:t xml:space="preserve">CRISPR/Cas9 has </w:t>
      </w:r>
      <w:r w:rsidRPr="006258C2">
        <w:rPr>
          <w:rFonts w:ascii="Times New Roman" w:hAnsi="Times New Roman" w:cs="Times New Roman"/>
          <w:sz w:val="22"/>
        </w:rPr>
        <w:t xml:space="preserve">identified protein tyrosine phosphatase non-receptor type 2 (PTPN2) as a novel target </w:t>
      </w:r>
      <w:r w:rsidR="00E14465" w:rsidRPr="006258C2">
        <w:rPr>
          <w:rFonts w:ascii="Times New Roman" w:hAnsi="Times New Roman" w:cs="Times New Roman"/>
          <w:sz w:val="22"/>
        </w:rPr>
        <w:t>for</w:t>
      </w:r>
      <w:r w:rsidRPr="006258C2">
        <w:rPr>
          <w:rFonts w:ascii="Times New Roman" w:hAnsi="Times New Roman" w:cs="Times New Roman"/>
          <w:sz w:val="22"/>
        </w:rPr>
        <w:t xml:space="preserve"> cancer</w:t>
      </w:r>
      <w:r w:rsidR="00E14465" w:rsidRPr="006258C2">
        <w:rPr>
          <w:rFonts w:ascii="Times New Roman" w:hAnsi="Times New Roman" w:cs="Times New Roman"/>
          <w:sz w:val="22"/>
        </w:rPr>
        <w:t xml:space="preserve"> immunotherapy</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NYW5ndXNvPC9BdXRob3I+PFllYXI+MjAxNzwvWWVhcj48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YW5ndXNvPC9BdXRob3I+PFllYXI+MjAxNzwvWWVhcj48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7</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the future, this innovative approach could also be used to develop personalized cancer therapies based on genotype-specific targets</w:t>
      </w:r>
      <w:r w:rsidR="00F5059F"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Flynn&lt;/Author&gt;&lt;Year&gt;2015&lt;/Year&gt;&lt;RecNum&gt;290&lt;/RecNum&gt;&lt;DisplayText&gt;&lt;style face="superscript"&gt;258&lt;/style&gt;&lt;/DisplayText&gt;&lt;record&gt;&lt;rec-number&gt;290&lt;/rec-number&gt;&lt;foreign-keys&gt;&lt;key app="EN" db-id="d2r9z9x58pzr2pe20aspf2sazw0as2xts2p0" timestamp="1559358742"&gt;290&lt;/key&gt;&lt;/foreign-keys&gt;&lt;ref-type name="Journal Article"&gt;17&lt;/ref-type&gt;&lt;contributors&gt;&lt;authors&gt;&lt;author&gt;Flynn, R.&lt;/author&gt;&lt;author&gt;Grundmann, A.&lt;/author&gt;&lt;author&gt;Renz, P.&lt;/author&gt;&lt;author&gt;Hänseler, W.&lt;/author&gt;&lt;author&gt;James, W. S.&lt;/author&gt;&lt;author&gt;Cowley, S. A.&lt;/author&gt;&lt;author&gt;Moore, M. D.&lt;/author&gt;&lt;/authors&gt;&lt;/contributors&gt;&lt;auth-address&gt;James Martin Stem Cell Facility, Sir William Dunn School of Pathology, University of Oxford, Oxford, United Kingdom; Sir William Dunn School of Pathology, University of Oxford, Oxford, United Kingdom.&amp;#xD;Sir William Dunn School of Pathology, University of Oxford, Oxford, United Kingdom.&amp;#xD;Sir William Dunn School of Pathology, University of Oxford, Oxford, United Kingdom. Electronic address: kenny.moore@path.ox.ac.uk.&lt;/auth-address&gt;&lt;titles&gt;&lt;title&gt;CRISPR-mediated genotypic and phenotypic correction of a chronic granulomatous disease mutation in human iPS cells&lt;/title&gt;&lt;secondary-title&gt;Exp. Hematol.&lt;/secondary-title&gt;&lt;/titles&gt;&lt;periodical&gt;&lt;full-title&gt;Exp. Hematol.&lt;/full-title&gt;&lt;/periodical&gt;&lt;pages&gt;838-848.e3&lt;/pages&gt;&lt;volume&gt;43&lt;/volume&gt;&lt;number&gt;10&lt;/number&gt;&lt;edition&gt;2015/06/24&lt;/edition&gt;&lt;dates&gt;&lt;year&gt;2015&lt;/year&gt;&lt;pub-dates&gt;&lt;date&gt;Oct&lt;/date&gt;&lt;/pub-dates&gt;&lt;/dates&gt;&lt;isbn&gt;(Electronic)&amp;#xD;(Linking)&lt;/isbn&gt;&lt;accession-num&gt;26101162&lt;/accession-num&gt;&lt;urls&gt;&lt;/urls&gt;&lt;custom2&gt;PMC4596252&lt;/custom2&gt;&lt;electronic-resource-num&gt;10.1016/j.exphem.2015.06.002&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8</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6BF86DBE" w14:textId="77777777" w:rsidR="00D73AE6" w:rsidRPr="006258C2" w:rsidRDefault="00D73AE6" w:rsidP="008E4B03">
      <w:pPr>
        <w:spacing w:line="480" w:lineRule="auto"/>
        <w:ind w:firstLine="420"/>
        <w:rPr>
          <w:rFonts w:ascii="Times New Roman" w:hAnsi="Times New Roman" w:cs="Times New Roman"/>
          <w:sz w:val="22"/>
        </w:rPr>
      </w:pPr>
    </w:p>
    <w:p w14:paraId="3496FA2D" w14:textId="77777777" w:rsidR="00D73AE6" w:rsidRPr="006258C2" w:rsidRDefault="00D73AE6" w:rsidP="008E4B03">
      <w:pPr>
        <w:pStyle w:val="a7"/>
        <w:numPr>
          <w:ilvl w:val="1"/>
          <w:numId w:val="5"/>
        </w:numPr>
        <w:spacing w:line="480" w:lineRule="auto"/>
        <w:ind w:firstLineChars="0"/>
        <w:rPr>
          <w:rFonts w:ascii="Times New Roman" w:hAnsi="Times New Roman" w:cs="Times New Roman"/>
          <w:b/>
          <w:sz w:val="22"/>
        </w:rPr>
      </w:pPr>
      <w:r w:rsidRPr="006258C2">
        <w:rPr>
          <w:rFonts w:ascii="Times New Roman" w:hAnsi="Times New Roman" w:cs="Times New Roman"/>
          <w:b/>
          <w:sz w:val="22"/>
        </w:rPr>
        <w:t>Gene diagnosis tools</w:t>
      </w:r>
    </w:p>
    <w:p w14:paraId="1F085668" w14:textId="2A0B4F23" w:rsidR="00D73AE6" w:rsidRPr="006258C2" w:rsidRDefault="00D73AE6" w:rsidP="006E4DC0">
      <w:pPr>
        <w:spacing w:line="480" w:lineRule="auto"/>
        <w:rPr>
          <w:rFonts w:ascii="Times New Roman" w:hAnsi="Times New Roman" w:cs="Times New Roman"/>
          <w:sz w:val="22"/>
        </w:rPr>
      </w:pPr>
      <w:r w:rsidRPr="006258C2">
        <w:rPr>
          <w:rFonts w:ascii="Times New Roman" w:hAnsi="Times New Roman" w:cs="Times New Roman"/>
          <w:sz w:val="22"/>
        </w:rPr>
        <w:t>Cancer predisposition genes describe genes in which germline mutations result in increased risk of cancer</w:t>
      </w:r>
      <w:r w:rsidR="009D347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Rahman&lt;/Author&gt;&lt;Year&gt;2014&lt;/Year&gt;&lt;RecNum&gt;298&lt;/RecNum&gt;&lt;DisplayText&gt;&lt;style face="superscript"&gt;259&lt;/style&gt;&lt;/DisplayText&gt;&lt;record&gt;&lt;rec-number&gt;298&lt;/rec-number&gt;&lt;foreign-keys&gt;&lt;key app="EN" db-id="d2r9z9x58pzr2pe20aspf2sazw0as2xts2p0" timestamp="1559360282"&gt;298&lt;/key&gt;&lt;/foreign-keys&gt;&lt;ref-type name="Journal Article"&gt;17&lt;/ref-type&gt;&lt;contributors&gt;&lt;authors&gt;&lt;author&gt;Rahman, N.&lt;/author&gt;&lt;/authors&gt;&lt;/contributors&gt;&lt;auth-address&gt;The Institute of Cancer Research, Sutton, Surrey, UKThe Royal Marsden NHS Foundation Trust, Sutton, Surrey, UK rahmanlab@icr.ac.uk.&lt;/auth-address&gt;&lt;titles&gt;&lt;title&gt;Mainstreaming genetic testing of cancer predisposition genes&lt;/title&gt;&lt;secondary-title&gt;Clin Med&lt;/secondary-title&gt;&lt;/titles&gt;&lt;periodical&gt;&lt;full-title&gt;Clin Med&lt;/full-title&gt;&lt;/periodical&gt;&lt;pages&gt;436-9&lt;/pages&gt;&lt;volume&gt;14&lt;/volume&gt;&lt;number&gt;4&lt;/number&gt;&lt;edition&gt;2014/08/08&lt;/edition&gt;&lt;dates&gt;&lt;year&gt;2014&lt;/year&gt;&lt;pub-dates&gt;&lt;date&gt;Aug&lt;/date&gt;&lt;/pub-dates&gt;&lt;/dates&gt;&lt;isbn&gt;(Electronic)&amp;#xD;(Linking)&lt;/isbn&gt;&lt;accession-num&gt;25099850&lt;/accession-num&gt;&lt;urls&gt;&lt;/urls&gt;&lt;electronic-resource-num&gt;10.7861/clinmedicine.14-4-436&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59</w:t>
      </w:r>
      <w:r w:rsidRPr="006258C2">
        <w:rPr>
          <w:rFonts w:ascii="Times New Roman" w:hAnsi="Times New Roman" w:cs="Times New Roman"/>
          <w:sz w:val="22"/>
        </w:rPr>
        <w:fldChar w:fldCharType="end"/>
      </w:r>
      <w:r w:rsidRPr="006258C2">
        <w:rPr>
          <w:rFonts w:ascii="Times New Roman" w:hAnsi="Times New Roman" w:cs="Times New Roman"/>
          <w:sz w:val="22"/>
        </w:rPr>
        <w:t xml:space="preserve"> Identifying such sensitive genes through genetic diagnosis is critical for cancer prevention. </w:t>
      </w:r>
      <w:r w:rsidR="001B3B72" w:rsidRPr="006258C2">
        <w:rPr>
          <w:rFonts w:ascii="Times New Roman" w:hAnsi="Times New Roman" w:cs="Times New Roman"/>
          <w:sz w:val="22"/>
        </w:rPr>
        <w:t>However, l</w:t>
      </w:r>
      <w:r w:rsidRPr="006258C2">
        <w:rPr>
          <w:rFonts w:ascii="Times New Roman" w:hAnsi="Times New Roman" w:cs="Times New Roman"/>
          <w:sz w:val="22"/>
        </w:rPr>
        <w:t xml:space="preserve">ow-frequency mutations are not easily </w:t>
      </w:r>
      <w:r w:rsidR="003017AA" w:rsidRPr="006258C2">
        <w:rPr>
          <w:rFonts w:ascii="Times New Roman" w:hAnsi="Times New Roman" w:cs="Times New Roman"/>
          <w:sz w:val="22"/>
        </w:rPr>
        <w:t>identified</w:t>
      </w:r>
      <w:r w:rsidRPr="006258C2">
        <w:rPr>
          <w:rFonts w:ascii="Times New Roman" w:hAnsi="Times New Roman" w:cs="Times New Roman"/>
          <w:sz w:val="22"/>
        </w:rPr>
        <w:t xml:space="preserve"> by sequencing, a CRISPR-based diagnostic system referred to as SHERLOCK (specific high sensitivity enzymatic reporter </w:t>
      </w:r>
      <w:proofErr w:type="spellStart"/>
      <w:r w:rsidRPr="006258C2">
        <w:rPr>
          <w:rFonts w:ascii="Times New Roman" w:hAnsi="Times New Roman" w:cs="Times New Roman"/>
          <w:sz w:val="22"/>
        </w:rPr>
        <w:t>UnLOCKing</w:t>
      </w:r>
      <w:proofErr w:type="spellEnd"/>
      <w:r w:rsidRPr="006258C2">
        <w:rPr>
          <w:rFonts w:ascii="Times New Roman" w:hAnsi="Times New Roman" w:cs="Times New Roman"/>
          <w:sz w:val="22"/>
        </w:rPr>
        <w:t>) has been established to solve this problem</w:t>
      </w:r>
      <w:r w:rsidR="009D347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Hb290ZW5iZXJnPC9BdXRob3I+PFllYXI+MjAxNzwvWWVh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Hb290ZW5iZXJnPC9BdXRob3I+PFllYXI+MjAxNzwvWWVh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60</w:t>
      </w:r>
      <w:r w:rsidRPr="006258C2">
        <w:rPr>
          <w:rFonts w:ascii="Times New Roman" w:hAnsi="Times New Roman" w:cs="Times New Roman"/>
          <w:sz w:val="22"/>
        </w:rPr>
        <w:fldChar w:fldCharType="end"/>
      </w:r>
      <w:r w:rsidRPr="006258C2">
        <w:rPr>
          <w:rFonts w:ascii="Times New Roman" w:hAnsi="Times New Roman" w:cs="Times New Roman"/>
          <w:sz w:val="22"/>
        </w:rPr>
        <w:t xml:space="preserve"> Technically, the system consists of two important elements, the RNA-guided endonuclease Cas13a (another Cas family member), and the reporter signal. Cas13a exists as a key factor and </w:t>
      </w:r>
      <w:r w:rsidR="003017AA" w:rsidRPr="006258C2">
        <w:rPr>
          <w:rFonts w:ascii="Times New Roman" w:hAnsi="Times New Roman" w:cs="Times New Roman"/>
          <w:sz w:val="22"/>
        </w:rPr>
        <w:t xml:space="preserve">effectively </w:t>
      </w:r>
      <w:r w:rsidRPr="006258C2">
        <w:rPr>
          <w:rFonts w:ascii="Times New Roman" w:hAnsi="Times New Roman" w:cs="Times New Roman"/>
          <w:sz w:val="22"/>
        </w:rPr>
        <w:t xml:space="preserve">induces </w:t>
      </w:r>
      <w:r w:rsidR="00AF127F" w:rsidRPr="006258C2">
        <w:rPr>
          <w:rFonts w:ascii="Times New Roman" w:hAnsi="Times New Roman" w:cs="Times New Roman"/>
          <w:sz w:val="22"/>
        </w:rPr>
        <w:t xml:space="preserve">trans-cleavage of </w:t>
      </w:r>
      <w:r w:rsidRPr="006258C2">
        <w:rPr>
          <w:rFonts w:ascii="Times New Roman" w:hAnsi="Times New Roman" w:cs="Times New Roman"/>
          <w:sz w:val="22"/>
        </w:rPr>
        <w:t>non-specific single-stranded DNA (ssDNA). The reporter signal is released after RNA cleavage. This approach appeared to be a highly sensitive detection method when used to detect two cancer mutants, BRAF V600E and EGFR L858R</w:t>
      </w:r>
      <w:r w:rsidR="009D347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BYnVkYXl5ZWg8L0F1dGhvcj48WWVhcj4yMDE3PC9ZZWFy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</w:fldData>
        </w:fldChar>
      </w:r>
      <w:r w:rsidR="00962733" w:rsidRPr="006258C2">
        <w:rPr>
          <w:rFonts w:ascii="Times New Roman" w:hAnsi="Times New Roman" w:cs="Times New Roman"/>
          <w:sz w:val="22"/>
        </w:rPr>
        <w:instrText xml:space="preserve"> ADDIN EN.CITE </w:instrText>
      </w:r>
      <w:r w:rsidR="00962733" w:rsidRPr="006258C2">
        <w:rPr>
          <w:rFonts w:ascii="Times New Roman" w:hAnsi="Times New Roman" w:cs="Times New Roman"/>
          <w:sz w:val="22"/>
        </w:rPr>
        <w:fldChar w:fldCharType="begin">
          <w:fldData xml:space="preserve">PEVuZE5vdGU+PENpdGU+PEF1dGhvcj5BYnVkYXl5ZWg8L0F1dGhvcj48WWVhcj4yMDE3PC9ZZWFy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</w:fldData>
        </w:fldChar>
      </w:r>
      <w:r w:rsidR="00962733" w:rsidRPr="006258C2">
        <w:rPr>
          <w:rFonts w:ascii="Times New Roman" w:hAnsi="Times New Roman" w:cs="Times New Roman"/>
          <w:sz w:val="22"/>
        </w:rPr>
        <w:instrText xml:space="preserve"> ADDIN EN.CITE.DATA </w:instrText>
      </w:r>
      <w:r w:rsidR="00962733" w:rsidRPr="006258C2">
        <w:rPr>
          <w:rFonts w:ascii="Times New Roman" w:hAnsi="Times New Roman" w:cs="Times New Roman"/>
          <w:sz w:val="22"/>
        </w:rPr>
      </w:r>
      <w:r w:rsidR="00962733"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962733" w:rsidRPr="006258C2">
        <w:rPr>
          <w:rFonts w:ascii="Times New Roman" w:hAnsi="Times New Roman" w:cs="Times New Roman"/>
          <w:noProof/>
          <w:sz w:val="22"/>
          <w:vertAlign w:val="superscript"/>
        </w:rPr>
        <w:t>57</w:t>
      </w:r>
      <w:r w:rsidRPr="006258C2">
        <w:rPr>
          <w:rFonts w:ascii="Times New Roman" w:hAnsi="Times New Roman" w:cs="Times New Roman"/>
          <w:sz w:val="22"/>
        </w:rPr>
        <w:fldChar w:fldCharType="end"/>
      </w:r>
      <w:r w:rsidRPr="006258C2">
        <w:rPr>
          <w:rFonts w:ascii="Times New Roman" w:hAnsi="Times New Roman" w:cs="Times New Roman"/>
          <w:sz w:val="22"/>
        </w:rPr>
        <w:t xml:space="preserve"> A</w:t>
      </w:r>
      <w:r w:rsidR="005E6346" w:rsidRPr="006258C2">
        <w:rPr>
          <w:rFonts w:ascii="Times New Roman" w:hAnsi="Times New Roman" w:cs="Times New Roman"/>
          <w:sz w:val="22"/>
        </w:rPr>
        <w:t>nother</w:t>
      </w:r>
      <w:r w:rsidRPr="006258C2">
        <w:rPr>
          <w:rFonts w:ascii="Times New Roman" w:hAnsi="Times New Roman" w:cs="Times New Roman"/>
          <w:sz w:val="22"/>
        </w:rPr>
        <w:t xml:space="preserve"> system called DETECTR (DNA endonuclease-targeted CRISPR trans reporter) has also been developed</w:t>
      </w:r>
      <w:r w:rsidR="009D347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hen&lt;/Author&gt;&lt;Year&gt;2018&lt;/Year&gt;&lt;RecNum&gt;301&lt;/RecNum&gt;&lt;DisplayText&gt;&lt;style face="superscript"&gt;261&lt;/style&gt;&lt;/DisplayText&gt;&lt;record&gt;&lt;rec-number&gt;301&lt;/rec-number&gt;&lt;foreign-keys&gt;&lt;key app="EN" db-id="d2r9z9x58pzr2pe20aspf2sazw0as2xts2p0" timestamp="1559360420"&gt;301&lt;/key&gt;&lt;/foreign-keys&gt;&lt;ref-type name="Journal Article"&gt;17&lt;/ref-type&gt;&lt;contributors&gt;&lt;authors&gt;&lt;author&gt;Chen, J. S.&lt;/author&gt;&lt;author&gt;Ma, E.&lt;/author&gt;&lt;author&gt;Harrington, L. B.&lt;/author&gt;&lt;author&gt;Da Costa, M.&lt;/author&gt;&lt;author&gt;Tian, X.&lt;/author&gt;&lt;author&gt;Palefsky, J. M.&lt;/author&gt;&lt;author&gt;Doudna, J. A.&lt;/author&gt;&lt;/authors&gt;&lt;/contributors&gt;&lt;auth-address&gt;Department of Molecular and Cell Biology, University of California, Berkeley, Berkeley, CA 94720, USA.&amp;#xD;Department of Medicine, University of California, San Francisco, San Francisco, CA 94143, USA.&amp;#xD;Department of Chemistry, University of California, Berkeley, Berkeley, CA 94720, USA.&amp;#xD;Molecular Biophysics and Integrated Bioimaging Division, Lawrence Berkeley National Laboratory, Berkeley, CA 94720, USA.&lt;/auth-address&gt;&lt;titles&gt;&lt;title&gt;CRISPR-Cas12a target binding unleashes indiscriminate single-stranded DNase activity&lt;/title&gt;&lt;secondary-title&gt;Science&lt;/secondary-title&gt;&lt;/titles&gt;&lt;periodical&gt;&lt;full-title&gt;Science&lt;/full-title&gt;&lt;/periodical&gt;&lt;edition&gt;2018/02/17&lt;/edition&gt;&lt;dates&gt;&lt;year&gt;2018&lt;/year&gt;&lt;pub-dates&gt;&lt;date&gt;Feb 15&lt;/date&gt;&lt;/pub-dates&gt;&lt;/dates&gt;&lt;isbn&gt;(Electronic)&amp;#xD;(Linking)&lt;/isbn&gt;&lt;accession-num&gt;29449511&lt;/accession-num&gt;&lt;urls&gt;&lt;/urls&gt;&lt;electronic-resource-num&gt;10.1126/science.aar6245&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61</w:t>
      </w:r>
      <w:r w:rsidRPr="006258C2">
        <w:rPr>
          <w:rFonts w:ascii="Times New Roman" w:hAnsi="Times New Roman" w:cs="Times New Roman"/>
          <w:sz w:val="22"/>
        </w:rPr>
        <w:fldChar w:fldCharType="end"/>
      </w:r>
      <w:r w:rsidRPr="006258C2">
        <w:rPr>
          <w:rFonts w:ascii="Times New Roman" w:hAnsi="Times New Roman" w:cs="Times New Roman"/>
          <w:sz w:val="22"/>
        </w:rPr>
        <w:t xml:space="preserve"> Cas12a acts </w:t>
      </w:r>
      <w:r w:rsidR="006E55BC" w:rsidRPr="006258C2">
        <w:rPr>
          <w:rFonts w:ascii="Times New Roman" w:hAnsi="Times New Roman" w:cs="Times New Roman"/>
          <w:sz w:val="22"/>
        </w:rPr>
        <w:t>like</w:t>
      </w:r>
      <w:r w:rsidRPr="006258C2">
        <w:rPr>
          <w:rFonts w:ascii="Times New Roman" w:hAnsi="Times New Roman" w:cs="Times New Roman"/>
          <w:sz w:val="22"/>
        </w:rPr>
        <w:t xml:space="preserve"> Cas13a </w:t>
      </w:r>
      <w:r w:rsidR="005E6346" w:rsidRPr="006258C2">
        <w:rPr>
          <w:rFonts w:ascii="Times New Roman" w:hAnsi="Times New Roman" w:cs="Times New Roman"/>
          <w:sz w:val="22"/>
        </w:rPr>
        <w:t xml:space="preserve">in this system, </w:t>
      </w:r>
      <w:r w:rsidRPr="006258C2">
        <w:rPr>
          <w:rFonts w:ascii="Times New Roman" w:hAnsi="Times New Roman" w:cs="Times New Roman"/>
          <w:sz w:val="22"/>
        </w:rPr>
        <w:t xml:space="preserve">and </w:t>
      </w:r>
      <w:r w:rsidR="006E55BC" w:rsidRPr="006258C2">
        <w:rPr>
          <w:rFonts w:ascii="Times New Roman" w:hAnsi="Times New Roman" w:cs="Times New Roman"/>
          <w:sz w:val="22"/>
        </w:rPr>
        <w:t>another</w:t>
      </w:r>
      <w:r w:rsidRPr="006258C2">
        <w:rPr>
          <w:rFonts w:ascii="Times New Roman" w:hAnsi="Times New Roman" w:cs="Times New Roman"/>
          <w:sz w:val="22"/>
        </w:rPr>
        <w:t xml:space="preserve"> enzyme, recombinase polymerase </w:t>
      </w:r>
      <w:r w:rsidRPr="006258C2">
        <w:rPr>
          <w:rFonts w:ascii="Times New Roman" w:hAnsi="Times New Roman" w:cs="Times New Roman"/>
          <w:sz w:val="22"/>
        </w:rPr>
        <w:lastRenderedPageBreak/>
        <w:t xml:space="preserve">amplification (RPA), is used as a detection tool </w:t>
      </w:r>
      <w:r w:rsidR="006E55BC" w:rsidRPr="006258C2">
        <w:rPr>
          <w:rFonts w:ascii="Times New Roman" w:hAnsi="Times New Roman" w:cs="Times New Roman"/>
          <w:sz w:val="22"/>
        </w:rPr>
        <w:t>to</w:t>
      </w:r>
      <w:r w:rsidRPr="006258C2">
        <w:rPr>
          <w:rFonts w:ascii="Times New Roman" w:hAnsi="Times New Roman" w:cs="Times New Roman"/>
          <w:sz w:val="22"/>
        </w:rPr>
        <w:t xml:space="preserve"> screen for viral infections in cancer and to amplify microsamples.</w:t>
      </w:r>
      <w:r w:rsidR="006E55BC" w:rsidRPr="006258C2">
        <w:rPr>
          <w:rFonts w:ascii="Times New Roman" w:hAnsi="Times New Roman" w:cs="Times New Roman"/>
          <w:sz w:val="22"/>
        </w:rPr>
        <w:t xml:space="preserve"> </w:t>
      </w:r>
      <w:r w:rsidRPr="006258C2">
        <w:rPr>
          <w:rFonts w:ascii="Times New Roman" w:hAnsi="Times New Roman" w:cs="Times New Roman"/>
          <w:sz w:val="22"/>
        </w:rPr>
        <w:t xml:space="preserve">The system seemed to be a fast and inexpensive method </w:t>
      </w:r>
      <w:r w:rsidR="00AF127F" w:rsidRPr="006258C2">
        <w:rPr>
          <w:rFonts w:ascii="Times New Roman" w:hAnsi="Times New Roman" w:cs="Times New Roman"/>
          <w:sz w:val="22"/>
        </w:rPr>
        <w:t>for</w:t>
      </w:r>
      <w:r w:rsidRPr="006258C2">
        <w:rPr>
          <w:rFonts w:ascii="Times New Roman" w:hAnsi="Times New Roman" w:cs="Times New Roman"/>
          <w:sz w:val="22"/>
        </w:rPr>
        <w:t xml:space="preserve"> detect</w:t>
      </w:r>
      <w:r w:rsidR="00AF127F" w:rsidRPr="006258C2">
        <w:rPr>
          <w:rFonts w:ascii="Times New Roman" w:hAnsi="Times New Roman" w:cs="Times New Roman"/>
          <w:sz w:val="22"/>
        </w:rPr>
        <w:t>ing</w:t>
      </w:r>
      <w:r w:rsidRPr="006258C2">
        <w:rPr>
          <w:rFonts w:ascii="Times New Roman" w:hAnsi="Times New Roman" w:cs="Times New Roman"/>
          <w:sz w:val="22"/>
        </w:rPr>
        <w:t xml:space="preserve"> HPV 16</w:t>
      </w:r>
      <w:r w:rsidR="00AF127F" w:rsidRPr="006258C2">
        <w:rPr>
          <w:rFonts w:ascii="Times New Roman" w:hAnsi="Times New Roman" w:cs="Times New Roman"/>
          <w:sz w:val="22"/>
        </w:rPr>
        <w:t>/</w:t>
      </w:r>
      <w:r w:rsidRPr="006258C2">
        <w:rPr>
          <w:rFonts w:ascii="Times New Roman" w:hAnsi="Times New Roman" w:cs="Times New Roman"/>
          <w:sz w:val="22"/>
        </w:rPr>
        <w:t>18 in lung carcinomas</w:t>
      </w:r>
      <w:r w:rsidR="009D347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hertow&lt;/Author&gt;&lt;Year&gt;2018&lt;/Year&gt;&lt;RecNum&gt;302&lt;/RecNum&gt;&lt;DisplayText&gt;&lt;style face="superscript"&gt;262&lt;/style&gt;&lt;/DisplayText&gt;&lt;record&gt;&lt;rec-number&gt;302&lt;/rec-number&gt;&lt;foreign-keys&gt;&lt;key app="EN" db-id="d2r9z9x58pzr2pe20aspf2sazw0as2xts2p0" timestamp="1559360471"&gt;302&lt;/key&gt;&lt;/foreign-keys&gt;&lt;ref-type name="Journal Article"&gt;17&lt;/ref-type&gt;&lt;contributors&gt;&lt;authors&gt;&lt;author&gt;Chertow, D. S.&lt;/author&gt;&lt;/authors&gt;&lt;/contributors&gt;&lt;auth-address&gt;Critical Care Medicine Department, NIH Clinical Center, and the Laboratory of Immunoregulation, National Institute of Allergy and Infectious Diseases, Bethesda, MD, USA. chertowd@cc.nih.gov.&lt;/auth-address&gt;&lt;titles&gt;&lt;title&gt;Next-generation diagnostics with CRISPR&lt;/title&gt;&lt;secondary-title&gt;Science&lt;/secondary-title&gt;&lt;/titles&gt;&lt;periodical&gt;&lt;full-title&gt;Science&lt;/full-title&gt;&lt;/periodical&gt;&lt;pages&gt;381-382&lt;/pages&gt;&lt;volume&gt;360&lt;/volume&gt;&lt;number&gt;6387&lt;/number&gt;&lt;edition&gt;2018/04/28&lt;/edition&gt;&lt;dates&gt;&lt;year&gt;2018&lt;/year&gt;&lt;pub-dates&gt;&lt;date&gt;Apr 27&lt;/date&gt;&lt;/pub-dates&gt;&lt;/dates&gt;&lt;isbn&gt;(Electronic)&amp;#xD;(Linking)&lt;/isbn&gt;&lt;accession-num&gt;29700254&lt;/accession-num&gt;&lt;urls&gt;&lt;/urls&gt;&lt;electronic-resource-num&gt;10.1126/science.aat4982&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62</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the study of breast cancer, the CRISPR nuclease-dead Cas9 (dCas9) system was fused to a DNA methyltransferase effector and infected healthy breast cells by lentivirus. Through this technology, researchers have discovered that the cyclin-dependent kinase inhibitor 2A (CDKN2A) gene was a key driver in carcinogenesis, which led to abnormally rapid cell division and might become an early diagnostic marker for breast cancer</w:t>
      </w:r>
      <w:r w:rsidR="009D347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Yang&lt;/Author&gt;&lt;Year&gt;2018&lt;/Year&gt;&lt;RecNum&gt;304&lt;/RecNum&gt;&lt;DisplayText&gt;&lt;style face="superscript"&gt;263&lt;/style&gt;&lt;/DisplayText&gt;&lt;record&gt;&lt;rec-number&gt;304&lt;/rec-number&gt;&lt;foreign-keys&gt;&lt;key app="EN" db-id="d2r9z9x58pzr2pe20aspf2sazw0as2xts2p0" timestamp="1559373945"&gt;304&lt;/key&gt;&lt;/foreign-keys&gt;&lt;ref-type name="Journal Article"&gt;17&lt;/ref-type&gt;&lt;contributors&gt;&lt;authors&gt;&lt;author&gt;Yang, H.&lt;/author&gt;&lt;author&gt;Jaeger, M.&lt;/author&gt;&lt;author&gt;Walker, A.&lt;/author&gt;&lt;author&gt;Wei, D.&lt;/author&gt;&lt;author&gt;Leiker, K.&lt;/author&gt;&lt;author&gt;Weitao, T.&lt;/author&gt;&lt;/authors&gt;&lt;/contributors&gt;&lt;auth-address&gt;Laboratory for Cancer Genome Editing, Zhuhai Lifecode Medical Technologies. Inc. Department of Prenatal Diagnosis, Huizhou 2nd Hospital for Children and Women, #101 University Road, Tangjiawan, Zhuhai, 518900, Guangdong, China.&amp;#xD;College of Science and Mathematics, Southwest Baptist University, 1600 University Avenue, Bolivar, Missouri 65613, USA.&amp;#xD;University of Texas at Dallas, 800 W Campbell Rd, Richardson, TX 75080, USA.&lt;/auth-address&gt;&lt;titles&gt;&lt;title&gt;Break Breast Cancer Addiction by CRISPR/Cas9 Genome Editing&lt;/title&gt;&lt;secondary-title&gt;J Cancer&lt;/secondary-title&gt;&lt;/titles&gt;&lt;periodical&gt;&lt;full-title&gt;J Cancer&lt;/full-title&gt;&lt;/periodical&gt;&lt;pages&gt;219-231&lt;/pages&gt;&lt;volume&gt;9&lt;/volume&gt;&lt;number&gt;2&lt;/number&gt;&lt;edition&gt;2018/01/19&lt;/edition&gt;&lt;dates&gt;&lt;year&gt;2018&lt;/year&gt;&lt;/dates&gt;&lt;isbn&gt;(Electronic)&amp;#xD;(Linking)&lt;/isbn&gt;&lt;accession-num&gt;29344267&lt;/accession-num&gt;&lt;urls&gt;&lt;/urls&gt;&lt;custom2&gt;PMC5771328&lt;/custom2&gt;&lt;electronic-resource-num&gt;10.7150/jca.2255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63</w:t>
      </w:r>
      <w:r w:rsidRPr="006258C2">
        <w:rPr>
          <w:rFonts w:ascii="Times New Roman" w:hAnsi="Times New Roman" w:cs="Times New Roman"/>
          <w:sz w:val="22"/>
        </w:rPr>
        <w:fldChar w:fldCharType="end"/>
      </w:r>
      <w:r w:rsidRPr="006258C2">
        <w:rPr>
          <w:rFonts w:ascii="Times New Roman" w:hAnsi="Times New Roman" w:cs="Times New Roman"/>
          <w:sz w:val="22"/>
        </w:rPr>
        <w:t xml:space="preserve"> Additionally, CRISPR/Cas9 gene editing as well as overexpression experiments has also confirmed that the BRCA1-delta11q </w:t>
      </w:r>
      <w:r w:rsidR="00160693" w:rsidRPr="006258C2">
        <w:rPr>
          <w:rFonts w:ascii="Times New Roman" w:hAnsi="Times New Roman" w:cs="Times New Roman"/>
          <w:sz w:val="22"/>
        </w:rPr>
        <w:t>optional</w:t>
      </w:r>
      <w:r w:rsidRPr="006258C2">
        <w:rPr>
          <w:rFonts w:ascii="Times New Roman" w:hAnsi="Times New Roman" w:cs="Times New Roman"/>
          <w:sz w:val="22"/>
        </w:rPr>
        <w:t xml:space="preserve"> splice isoform as a primary factor in </w:t>
      </w:r>
      <w:proofErr w:type="spellStart"/>
      <w:r w:rsidRPr="006258C2">
        <w:rPr>
          <w:rFonts w:ascii="Times New Roman" w:hAnsi="Times New Roman" w:cs="Times New Roman"/>
          <w:sz w:val="22"/>
        </w:rPr>
        <w:t>PARPi</w:t>
      </w:r>
      <w:proofErr w:type="spellEnd"/>
      <w:r w:rsidRPr="006258C2">
        <w:rPr>
          <w:rFonts w:ascii="Times New Roman" w:hAnsi="Times New Roman" w:cs="Times New Roman"/>
          <w:sz w:val="22"/>
        </w:rPr>
        <w:t xml:space="preserve"> and cisplatin treatment resistance of breast cancer</w:t>
      </w:r>
      <w:r w:rsidR="009D347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XYW5nPC9BdXRob3I+PFllYXI+MjAxNjwvWWVhcj48UmVj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XYW5nPC9BdXRob3I+PFllYXI+MjAxNjwvWWVhcj48UmVj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64</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
    <w:p w14:paraId="1DE7A741" w14:textId="77777777" w:rsidR="00D73AE6" w:rsidRPr="006258C2" w:rsidRDefault="00D73AE6" w:rsidP="008E4B03">
      <w:pPr>
        <w:spacing w:line="480" w:lineRule="auto"/>
        <w:rPr>
          <w:rFonts w:ascii="Times New Roman" w:hAnsi="Times New Roman" w:cs="Times New Roman"/>
          <w:sz w:val="22"/>
        </w:rPr>
      </w:pPr>
    </w:p>
    <w:p w14:paraId="5B08296D" w14:textId="77777777" w:rsidR="00D73AE6" w:rsidRPr="006258C2" w:rsidRDefault="002304A9" w:rsidP="00E60199">
      <w:pPr>
        <w:pStyle w:val="a7"/>
        <w:numPr>
          <w:ilvl w:val="0"/>
          <w:numId w:val="6"/>
        </w:numPr>
        <w:spacing w:line="480" w:lineRule="auto"/>
        <w:ind w:firstLineChars="0"/>
        <w:rPr>
          <w:rFonts w:ascii="Times New Roman" w:hAnsi="Times New Roman" w:cs="Times New Roman"/>
          <w:b/>
          <w:sz w:val="22"/>
        </w:rPr>
      </w:pPr>
      <w:r w:rsidRPr="006258C2">
        <w:rPr>
          <w:rFonts w:ascii="Times New Roman" w:hAnsi="Times New Roman" w:cs="Times New Roman"/>
          <w:b/>
          <w:sz w:val="22"/>
        </w:rPr>
        <w:t>Application of gene editing in clinical trials</w:t>
      </w:r>
    </w:p>
    <w:p w14:paraId="768242A5" w14:textId="5BA26F8A" w:rsidR="004723B4" w:rsidRPr="006258C2" w:rsidRDefault="003F21FC" w:rsidP="005A2AEC">
      <w:pPr>
        <w:spacing w:line="480" w:lineRule="auto"/>
        <w:rPr>
          <w:rFonts w:ascii="Times New Roman" w:hAnsi="Times New Roman"/>
          <w:sz w:val="22"/>
        </w:rPr>
      </w:pPr>
      <w:r w:rsidRPr="006258C2">
        <w:rPr>
          <w:rFonts w:ascii="Times New Roman" w:hAnsi="Times New Roman"/>
          <w:sz w:val="22"/>
        </w:rPr>
        <w:t xml:space="preserve">Genome editing, as an attractive and challenging </w:t>
      </w:r>
      <w:r w:rsidR="005133FF" w:rsidRPr="006258C2">
        <w:rPr>
          <w:rFonts w:ascii="Times New Roman" w:hAnsi="Times New Roman" w:cs="Times New Roman"/>
          <w:sz w:val="22"/>
        </w:rPr>
        <w:t>therapeutic approach</w:t>
      </w:r>
      <w:r w:rsidRPr="006258C2">
        <w:rPr>
          <w:rFonts w:ascii="Times New Roman" w:hAnsi="Times New Roman"/>
          <w:sz w:val="22"/>
        </w:rPr>
        <w:t xml:space="preserve">, can correct or eliminate mutations that lead to </w:t>
      </w:r>
      <w:r w:rsidR="005133FF" w:rsidRPr="006258C2">
        <w:rPr>
          <w:rFonts w:ascii="Times New Roman" w:hAnsi="Times New Roman" w:cs="Times New Roman"/>
          <w:sz w:val="22"/>
        </w:rPr>
        <w:t xml:space="preserve">the development of </w:t>
      </w:r>
      <w:r w:rsidRPr="006258C2">
        <w:rPr>
          <w:rFonts w:ascii="Times New Roman" w:hAnsi="Times New Roman"/>
          <w:sz w:val="22"/>
        </w:rPr>
        <w:t xml:space="preserve">cancer and other </w:t>
      </w:r>
      <w:r w:rsidR="005133FF" w:rsidRPr="006258C2">
        <w:rPr>
          <w:rFonts w:ascii="Times New Roman" w:hAnsi="Times New Roman" w:cs="Times New Roman"/>
          <w:sz w:val="22"/>
        </w:rPr>
        <w:t>genetically</w:t>
      </w:r>
      <w:r w:rsidRPr="006258C2">
        <w:rPr>
          <w:rFonts w:ascii="Times New Roman" w:hAnsi="Times New Roman"/>
          <w:sz w:val="22"/>
        </w:rPr>
        <w:t xml:space="preserve">-driven diseases. So far, </w:t>
      </w:r>
      <w:r w:rsidR="005133FF" w:rsidRPr="006258C2">
        <w:rPr>
          <w:rFonts w:ascii="Times New Roman" w:hAnsi="Times New Roman"/>
          <w:sz w:val="22"/>
        </w:rPr>
        <w:t>ex vivo</w:t>
      </w:r>
      <w:r w:rsidRPr="006258C2">
        <w:rPr>
          <w:rFonts w:ascii="Times New Roman" w:hAnsi="Times New Roman"/>
          <w:sz w:val="22"/>
        </w:rPr>
        <w:t xml:space="preserve"> genome editing</w:t>
      </w:r>
      <w:r w:rsidR="005133FF" w:rsidRPr="006258C2">
        <w:rPr>
          <w:rFonts w:ascii="Times New Roman" w:hAnsi="Times New Roman"/>
          <w:sz w:val="22"/>
        </w:rPr>
        <w:t xml:space="preserve"> has been the most </w:t>
      </w:r>
      <w:r w:rsidR="002C7371" w:rsidRPr="006258C2">
        <w:rPr>
          <w:rFonts w:ascii="Times New Roman" w:hAnsi="Times New Roman"/>
          <w:sz w:val="22"/>
        </w:rPr>
        <w:t>widely used,</w:t>
      </w:r>
      <w:r w:rsidR="000500AE" w:rsidRPr="006258C2">
        <w:rPr>
          <w:rFonts w:ascii="Times New Roman" w:hAnsi="Times New Roman"/>
          <w:sz w:val="22"/>
        </w:rPr>
        <w:t xml:space="preserve"> that is, genetic engineering of cells in vitro</w:t>
      </w:r>
      <w:r w:rsidR="002C7371" w:rsidRPr="006258C2">
        <w:rPr>
          <w:rFonts w:ascii="Times New Roman" w:hAnsi="Times New Roman"/>
          <w:sz w:val="22"/>
        </w:rPr>
        <w:t xml:space="preserve"> </w:t>
      </w:r>
      <w:r w:rsidR="000500AE" w:rsidRPr="006258C2">
        <w:rPr>
          <w:rFonts w:ascii="Times New Roman" w:hAnsi="Times New Roman"/>
          <w:sz w:val="22"/>
        </w:rPr>
        <w:t xml:space="preserve">and then the modified cells </w:t>
      </w:r>
      <w:r w:rsidR="002C7371" w:rsidRPr="006258C2">
        <w:rPr>
          <w:rFonts w:ascii="Times New Roman" w:hAnsi="Times New Roman"/>
          <w:sz w:val="22"/>
        </w:rPr>
        <w:t>are</w:t>
      </w:r>
      <w:r w:rsidR="000500AE" w:rsidRPr="006258C2">
        <w:rPr>
          <w:rFonts w:ascii="Times New Roman" w:hAnsi="Times New Roman"/>
          <w:sz w:val="22"/>
        </w:rPr>
        <w:t xml:space="preserve"> </w:t>
      </w:r>
      <w:r w:rsidR="000500AE" w:rsidRPr="006258C2">
        <w:rPr>
          <w:rFonts w:ascii="Times New Roman" w:hAnsi="Times New Roman" w:cs="Times New Roman"/>
          <w:sz w:val="22"/>
        </w:rPr>
        <w:t xml:space="preserve">re-engrafted </w:t>
      </w:r>
      <w:r w:rsidR="000500AE" w:rsidRPr="006258C2">
        <w:rPr>
          <w:rFonts w:ascii="Times New Roman" w:hAnsi="Times New Roman"/>
          <w:sz w:val="22"/>
        </w:rPr>
        <w:t>back to patient</w:t>
      </w:r>
      <w:r w:rsidR="002C7371" w:rsidRPr="006258C2">
        <w:rPr>
          <w:rFonts w:ascii="Times New Roman" w:hAnsi="Times New Roman"/>
          <w:sz w:val="22"/>
        </w:rPr>
        <w:t>s</w:t>
      </w:r>
      <w:r w:rsidR="000500AE" w:rsidRPr="006258C2">
        <w:rPr>
          <w:rFonts w:ascii="Times New Roman" w:hAnsi="Times New Roman"/>
          <w:sz w:val="22"/>
        </w:rPr>
        <w:t>.</w:t>
      </w:r>
      <w:r w:rsidR="000500AE" w:rsidRPr="006258C2">
        <w:rPr>
          <w:rFonts w:ascii="Times New Roman" w:hAnsi="Times New Roman" w:hint="eastAsia"/>
          <w:sz w:val="22"/>
        </w:rPr>
        <w:t xml:space="preserve"> </w:t>
      </w:r>
      <w:r w:rsidRPr="006258C2">
        <w:rPr>
          <w:rFonts w:ascii="Times New Roman" w:hAnsi="Times New Roman"/>
          <w:sz w:val="22"/>
        </w:rPr>
        <w:t xml:space="preserve">In recent years, teams represented by China and the United States have conducted a </w:t>
      </w:r>
      <w:r w:rsidR="000500AE" w:rsidRPr="006258C2">
        <w:rPr>
          <w:rFonts w:ascii="Times New Roman" w:hAnsi="Times New Roman"/>
          <w:sz w:val="22"/>
        </w:rPr>
        <w:t>series</w:t>
      </w:r>
      <w:r w:rsidRPr="006258C2">
        <w:rPr>
          <w:rFonts w:ascii="Times New Roman" w:hAnsi="Times New Roman"/>
          <w:sz w:val="22"/>
        </w:rPr>
        <w:t xml:space="preserve"> of clinical trials of gene editing, such as producing more effective CAR T cells for the treatment of cancer and knockout the erythroid specific enhancer of BCL11A to up-regulate gamma globulin in autologous erythroid </w:t>
      </w:r>
      <w:r w:rsidR="000500AE" w:rsidRPr="006258C2">
        <w:rPr>
          <w:rFonts w:ascii="Times New Roman" w:hAnsi="Times New Roman"/>
          <w:sz w:val="22"/>
        </w:rPr>
        <w:t>HSC</w:t>
      </w:r>
      <w:r w:rsidRPr="006258C2">
        <w:rPr>
          <w:rFonts w:ascii="Times New Roman" w:hAnsi="Times New Roman"/>
          <w:sz w:val="22"/>
        </w:rPr>
        <w:t>s as a potential therapy for sickle cell disease and β-thalassemia</w:t>
      </w:r>
      <w:r w:rsidR="00977162" w:rsidRPr="006258C2">
        <w:rPr>
          <w:rFonts w:ascii="Times New Roman" w:hAnsi="Times New Roman"/>
          <w:sz w:val="22"/>
        </w:rPr>
        <w:t xml:space="preserve"> </w:t>
      </w:r>
      <w:r w:rsidR="00977162" w:rsidRPr="006258C2">
        <w:rPr>
          <w:rFonts w:ascii="Times New Roman" w:hAnsi="Times New Roman" w:cs="Times New Roman"/>
          <w:sz w:val="22"/>
        </w:rPr>
        <w:t>(</w:t>
      </w:r>
      <w:r w:rsidR="00977162" w:rsidRPr="006258C2">
        <w:rPr>
          <w:rFonts w:ascii="Times New Roman" w:hAnsi="Times New Roman" w:cs="Times New Roman"/>
          <w:b/>
          <w:sz w:val="22"/>
        </w:rPr>
        <w:t>Table 2</w:t>
      </w:r>
      <w:r w:rsidR="00977162" w:rsidRPr="006258C2">
        <w:rPr>
          <w:rFonts w:ascii="Times New Roman" w:hAnsi="Times New Roman" w:cs="Times New Roman"/>
          <w:sz w:val="22"/>
        </w:rPr>
        <w:t>)</w:t>
      </w:r>
      <w:r w:rsidRPr="006258C2">
        <w:rPr>
          <w:rFonts w:ascii="Times New Roman" w:hAnsi="Times New Roman"/>
          <w:sz w:val="22"/>
        </w:rPr>
        <w:t>.</w:t>
      </w:r>
    </w:p>
    <w:p w14:paraId="74B277F6" w14:textId="77777777" w:rsidR="000500AE" w:rsidRPr="006258C2" w:rsidRDefault="000500AE" w:rsidP="005A2AEC">
      <w:pPr>
        <w:spacing w:line="480" w:lineRule="auto"/>
        <w:rPr>
          <w:rFonts w:ascii="Times New Roman" w:hAnsi="Times New Roman"/>
          <w:sz w:val="22"/>
        </w:rPr>
      </w:pPr>
    </w:p>
    <w:p w14:paraId="610E3678" w14:textId="77777777" w:rsidR="00C876DE" w:rsidRPr="006258C2" w:rsidRDefault="002304A9" w:rsidP="008E4B03">
      <w:pPr>
        <w:spacing w:line="480" w:lineRule="auto"/>
        <w:rPr>
          <w:rFonts w:ascii="Times New Roman" w:hAnsi="Times New Roman" w:cs="Times New Roman"/>
          <w:b/>
          <w:sz w:val="22"/>
        </w:rPr>
      </w:pPr>
      <w:r w:rsidRPr="006258C2">
        <w:rPr>
          <w:rFonts w:ascii="Times New Roman" w:hAnsi="Times New Roman" w:cs="Times New Roman"/>
          <w:b/>
          <w:sz w:val="22"/>
        </w:rPr>
        <w:t xml:space="preserve">5.1 </w:t>
      </w:r>
      <w:r w:rsidR="00C876DE" w:rsidRPr="006258C2">
        <w:rPr>
          <w:rFonts w:ascii="Times New Roman" w:hAnsi="Times New Roman" w:cs="Times New Roman"/>
          <w:b/>
          <w:sz w:val="22"/>
        </w:rPr>
        <w:t>Anticancer clinical trials</w:t>
      </w:r>
    </w:p>
    <w:p w14:paraId="794C8423" w14:textId="77777777" w:rsidR="00C876DE" w:rsidRPr="006258C2" w:rsidRDefault="002E17D1" w:rsidP="008E4B03">
      <w:pPr>
        <w:spacing w:line="480" w:lineRule="auto"/>
        <w:rPr>
          <w:rFonts w:ascii="Times New Roman" w:hAnsi="Times New Roman" w:cs="Times New Roman"/>
          <w:sz w:val="22"/>
        </w:rPr>
      </w:pPr>
      <w:r w:rsidRPr="006258C2">
        <w:rPr>
          <w:rFonts w:ascii="Times New Roman" w:hAnsi="Times New Roman" w:cs="Times New Roman"/>
          <w:sz w:val="22"/>
        </w:rPr>
        <w:lastRenderedPageBreak/>
        <w:t xml:space="preserve">The gene editing clinical trial using ZFNs product GRm13Z40-2 for the treatment of stage III or IV malignant glioma patients (NCT01082926) was launched in 2010. </w:t>
      </w:r>
      <w:r w:rsidR="00C876DE" w:rsidRPr="006258C2">
        <w:rPr>
          <w:rFonts w:ascii="Times New Roman" w:hAnsi="Times New Roman" w:cs="Times New Roman"/>
          <w:sz w:val="22"/>
        </w:rPr>
        <w:t xml:space="preserve">The ZFNs-mediated GRm13Z40-2, an allogeneic CD8+ </w:t>
      </w:r>
      <w:proofErr w:type="spellStart"/>
      <w:r w:rsidR="00C876DE" w:rsidRPr="006258C2">
        <w:rPr>
          <w:rFonts w:ascii="Times New Roman" w:hAnsi="Times New Roman" w:cs="Times New Roman"/>
          <w:sz w:val="22"/>
        </w:rPr>
        <w:t>cytolitic</w:t>
      </w:r>
      <w:proofErr w:type="spellEnd"/>
      <w:r w:rsidR="00C876DE" w:rsidRPr="006258C2">
        <w:rPr>
          <w:rFonts w:ascii="Times New Roman" w:hAnsi="Times New Roman" w:cs="Times New Roman"/>
          <w:sz w:val="22"/>
        </w:rPr>
        <w:t xml:space="preserve"> T cell line genetically modified to express the glucocorticoid-resistant IL13-zetakine, was delivered to tumor cells by intra-tumoral injection. In another phase I clinical trial (NCT02800369), ZFNs agents (ZFN-603 and ZFN-758) were transfected into HPV-infected cervical epithelial cells to determine whether these agents would be able to block the malignant progression of cervical intraepithelial neoplasia and reduce the incidence of cervical cancer. Up to now, this study has finished the data collection phase. Only two studies using TALENs in CAR T cells have been reported. One study (NCT02808442) developed a portfolio of allogeneic, universal CAR T cells (UCART19) that target relapsed or refractory CD19-positive B-acute lymphoblastic leukemia. In this study, alloreactivity and alemtuzumab sensitivity were eliminated by disrupting the loci encoding the TRAC and CD52. Similar concept is used to generate allogeneic TALEN-edited CAR T cells that target CD123 (UCART123) in acute myeloid leukemias and </w:t>
      </w:r>
      <w:proofErr w:type="spellStart"/>
      <w:r w:rsidR="00C876DE" w:rsidRPr="006258C2">
        <w:rPr>
          <w:rFonts w:ascii="Times New Roman" w:hAnsi="Times New Roman" w:cs="Times New Roman"/>
          <w:sz w:val="22"/>
        </w:rPr>
        <w:t>blastic</w:t>
      </w:r>
      <w:proofErr w:type="spellEnd"/>
      <w:r w:rsidR="00C876DE" w:rsidRPr="006258C2">
        <w:rPr>
          <w:rFonts w:ascii="Times New Roman" w:hAnsi="Times New Roman" w:cs="Times New Roman"/>
          <w:sz w:val="22"/>
        </w:rPr>
        <w:t xml:space="preserve"> plasmacytoid dendritic cell neoplasms (</w:t>
      </w:r>
      <w:bookmarkStart w:id="9" w:name="OLE_LINK1"/>
      <w:bookmarkStart w:id="10" w:name="OLE_LINK2"/>
      <w:r w:rsidR="00C876DE" w:rsidRPr="006258C2">
        <w:rPr>
          <w:rFonts w:ascii="Times New Roman" w:hAnsi="Times New Roman" w:cs="Times New Roman"/>
          <w:sz w:val="22"/>
        </w:rPr>
        <w:t>NCT03190278</w:t>
      </w:r>
      <w:bookmarkEnd w:id="9"/>
      <w:bookmarkEnd w:id="10"/>
      <w:r w:rsidR="00C876DE" w:rsidRPr="006258C2">
        <w:rPr>
          <w:rFonts w:ascii="Times New Roman" w:hAnsi="Times New Roman" w:cs="Times New Roman"/>
          <w:sz w:val="22"/>
        </w:rPr>
        <w:t xml:space="preserve">). </w:t>
      </w:r>
    </w:p>
    <w:p w14:paraId="07763E29" w14:textId="11964778" w:rsidR="00C876DE" w:rsidRPr="006258C2" w:rsidRDefault="00C876DE"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Due to the simple design process and the ability to carry out multi-editing at one time, CRISPR/Cas9 system has become an important tool in the development of cancer therapy. Until now, eleven clinical trials have been carried out to assess the effectiveness of CRISPR system in cancer therapy, 7 of which are immunotherapies that target PD-1protein expression. The first clinical trial using the revolutionary CRISPR/Cas9 technique for cancer treatment recruited its first patient in West China Hospital, Sichuan University in 2016</w:t>
      </w:r>
      <w:r w:rsidR="00351453"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yranoski&lt;/Author&gt;&lt;Year&gt;2016&lt;/Year&gt;&lt;RecNum&gt;70&lt;/RecNum&gt;&lt;DisplayText&gt;&lt;style face="superscript"&gt;265&lt;/style&gt;&lt;/DisplayText&gt;&lt;record&gt;&lt;rec-number&gt;70&lt;/rec-number&gt;&lt;foreign-keys&gt;&lt;key app="EN" db-id="d2r9z9x58pzr2pe20aspf2sazw0as2xts2p0" timestamp="1558058094"&gt;70&lt;/key&gt;&lt;/foreign-keys&gt;&lt;ref-type name="Journal Article"&gt;17&lt;/ref-type&gt;&lt;contributors&gt;&lt;authors&gt;&lt;author&gt;Cyranoski, D.&lt;/author&gt;&lt;/authors&gt;&lt;/contributors&gt;&lt;titles&gt;&lt;title&gt;CRISPR gene-editing tested in a person for the first time&lt;/title&gt;&lt;secondary-title&gt;Nature&lt;/secondary-title&gt;&lt;/titles&gt;&lt;periodical&gt;&lt;full-title&gt;Nature&lt;/full-title&gt;&lt;/periodical&gt;&lt;pages&gt;479&lt;/pages&gt;&lt;volume&gt;539&lt;/volume&gt;&lt;number&gt;7630&lt;/number&gt;&lt;edition&gt;2016/11/25&lt;/edition&gt;&lt;dates&gt;&lt;year&gt;2016&lt;/year&gt;&lt;pub-dates&gt;&lt;date&gt;Nov 15&lt;/date&gt;&lt;/p</w:instrText>
      </w:r>
      <w:r w:rsidR="001F237D" w:rsidRPr="006258C2">
        <w:rPr>
          <w:rFonts w:ascii="Times New Roman" w:hAnsi="Times New Roman" w:cs="Times New Roman" w:hint="eastAsia"/>
          <w:sz w:val="22"/>
        </w:rPr>
        <w:instrText>ub-dates&gt;&lt;/dates&gt;&lt;isbn&gt;(Electronic)&amp;#xD;(Linking)&lt;/isbn&gt;&lt;accession-num&gt;27882996&lt;/accession-num&gt;&lt;label&gt;&lt;style face="normal" font="default" size="100%"&gt;CRISPR NSCLC PD1 &lt;/style&gt;&lt;style face="normal" font="default" charset="134" size="100%"&gt;</w:instrText>
      </w:r>
      <w:r w:rsidR="001F237D" w:rsidRPr="006258C2">
        <w:rPr>
          <w:rFonts w:ascii="Times New Roman" w:hAnsi="Times New Roman" w:cs="Times New Roman" w:hint="eastAsia"/>
          <w:sz w:val="22"/>
        </w:rPr>
        <w:instrText>第一列临床肿瘤治疗</w:instrText>
      </w:r>
      <w:r w:rsidR="001F237D" w:rsidRPr="006258C2">
        <w:rPr>
          <w:rFonts w:ascii="Times New Roman" w:hAnsi="Times New Roman" w:cs="Times New Roman" w:hint="eastAsia"/>
          <w:sz w:val="22"/>
        </w:rPr>
        <w:instrText xml:space="preserve"> </w:instrText>
      </w:r>
      <w:r w:rsidR="001F237D" w:rsidRPr="006258C2">
        <w:rPr>
          <w:rFonts w:ascii="Times New Roman" w:hAnsi="Times New Roman" w:cs="Times New Roman" w:hint="eastAsia"/>
          <w:sz w:val="22"/>
        </w:rPr>
        <w:instrText>华西</w:instrText>
      </w:r>
      <w:r w:rsidR="001F237D" w:rsidRPr="006258C2">
        <w:rPr>
          <w:rFonts w:ascii="Times New Roman" w:hAnsi="Times New Roman" w:cs="Times New Roman" w:hint="eastAsia"/>
          <w:sz w:val="22"/>
        </w:rPr>
        <w:instrText>&lt;/styl</w:instrText>
      </w:r>
      <w:r w:rsidR="001F237D" w:rsidRPr="006258C2">
        <w:rPr>
          <w:rFonts w:ascii="Times New Roman" w:hAnsi="Times New Roman" w:cs="Times New Roman"/>
          <w:sz w:val="22"/>
        </w:rPr>
        <w:instrText>e&gt;&lt;/label&gt;&lt;urls&gt;&lt;/urls&gt;&lt;electronic-resource-num&gt;10.1038/nature.2016.20988&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65</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this non-randomized, open-label phase I study (NCT02793856), the safety of ex vivo engineered PD-1 knockout T </w:t>
      </w:r>
      <w:r w:rsidRPr="006258C2">
        <w:rPr>
          <w:rFonts w:ascii="Times New Roman" w:hAnsi="Times New Roman" w:cs="Times New Roman"/>
          <w:sz w:val="22"/>
        </w:rPr>
        <w:lastRenderedPageBreak/>
        <w:t xml:space="preserve">cells has been evaluated in the treatment for metastatic non-small cell lung cancer with progression after all standard treatments. In this trial, PD-1 expression was disabled by CRISPR/Cas9 in peripheral blood lymphocytes harvested from the enrolled patients. The edited lymphocytes were </w:t>
      </w:r>
      <w:r w:rsidR="008F7242" w:rsidRPr="006258C2">
        <w:rPr>
          <w:rFonts w:ascii="Times New Roman" w:hAnsi="Times New Roman" w:cs="Times New Roman"/>
          <w:sz w:val="22"/>
        </w:rPr>
        <w:t>isolated</w:t>
      </w:r>
      <w:r w:rsidRPr="006258C2">
        <w:rPr>
          <w:rFonts w:ascii="Times New Roman" w:hAnsi="Times New Roman" w:cs="Times New Roman"/>
          <w:sz w:val="22"/>
        </w:rPr>
        <w:t xml:space="preserve">, expanded and subsequently </w:t>
      </w:r>
      <w:r w:rsidR="008F7242" w:rsidRPr="006258C2">
        <w:rPr>
          <w:rFonts w:ascii="Times New Roman" w:hAnsi="Times New Roman" w:cs="Times New Roman"/>
          <w:sz w:val="22"/>
        </w:rPr>
        <w:t>re</w:t>
      </w:r>
      <w:r w:rsidRPr="006258C2">
        <w:rPr>
          <w:rFonts w:ascii="Times New Roman" w:hAnsi="Times New Roman" w:cs="Times New Roman"/>
          <w:sz w:val="22"/>
        </w:rPr>
        <w:t xml:space="preserve">infused into the patients. Ongoing clinical trials apply the same concept of PD-1 knockout autologous T cells to treat other cancer types, including </w:t>
      </w:r>
      <w:r w:rsidR="00EE7FBE" w:rsidRPr="006258C2">
        <w:rPr>
          <w:rFonts w:ascii="Times New Roman" w:hAnsi="Times New Roman" w:cs="Times New Roman"/>
          <w:sz w:val="22"/>
        </w:rPr>
        <w:t xml:space="preserve">prostate cancer (NCT02867345), </w:t>
      </w:r>
      <w:r w:rsidRPr="006258C2">
        <w:rPr>
          <w:rFonts w:ascii="Times New Roman" w:hAnsi="Times New Roman" w:cs="Times New Roman"/>
          <w:sz w:val="22"/>
        </w:rPr>
        <w:t xml:space="preserve">esophageal cancer (NCT03081715) and renal cell cancer (NCT02867332). These trials can be considered as first proof-of-concept studies to apply the </w:t>
      </w:r>
      <w:r w:rsidR="00EE7FBE" w:rsidRPr="006258C2">
        <w:rPr>
          <w:rFonts w:ascii="Times New Roman" w:hAnsi="Times New Roman" w:cs="Times New Roman"/>
          <w:sz w:val="22"/>
        </w:rPr>
        <w:t>in</w:t>
      </w:r>
      <w:r w:rsidRPr="006258C2">
        <w:rPr>
          <w:rFonts w:ascii="Times New Roman" w:hAnsi="Times New Roman" w:cs="Times New Roman"/>
          <w:sz w:val="22"/>
        </w:rPr>
        <w:t xml:space="preserve"> vi</w:t>
      </w:r>
      <w:r w:rsidR="00EE7FBE" w:rsidRPr="006258C2">
        <w:rPr>
          <w:rFonts w:ascii="Times New Roman" w:hAnsi="Times New Roman" w:cs="Times New Roman"/>
          <w:sz w:val="22"/>
        </w:rPr>
        <w:t>tr</w:t>
      </w:r>
      <w:r w:rsidRPr="006258C2">
        <w:rPr>
          <w:rFonts w:ascii="Times New Roman" w:hAnsi="Times New Roman" w:cs="Times New Roman"/>
          <w:sz w:val="22"/>
        </w:rPr>
        <w:t xml:space="preserve">o CRISPR/Cas9 </w:t>
      </w:r>
      <w:r w:rsidR="00EE7FBE" w:rsidRPr="006258C2">
        <w:rPr>
          <w:rFonts w:ascii="Times New Roman" w:hAnsi="Times New Roman" w:cs="Times New Roman"/>
          <w:sz w:val="22"/>
        </w:rPr>
        <w:t xml:space="preserve">gene </w:t>
      </w:r>
      <w:r w:rsidRPr="006258C2">
        <w:rPr>
          <w:rFonts w:ascii="Times New Roman" w:hAnsi="Times New Roman" w:cs="Times New Roman"/>
          <w:sz w:val="22"/>
        </w:rPr>
        <w:t>knockout technique in cancer therapy. There are now studies combining PD-1 knockout with other targeted editing in therapy development, which may lead to improved efficacy for clinical application. One example is the addition of PD-1 knockout</w:t>
      </w:r>
      <w:r w:rsidRPr="006258C2" w:rsidDel="009A777C">
        <w:rPr>
          <w:rFonts w:ascii="Times New Roman" w:hAnsi="Times New Roman" w:cs="Times New Roman"/>
          <w:sz w:val="22"/>
        </w:rPr>
        <w:t xml:space="preserve"> </w:t>
      </w:r>
      <w:r w:rsidRPr="006258C2">
        <w:rPr>
          <w:rFonts w:ascii="Times New Roman" w:hAnsi="Times New Roman" w:cs="Times New Roman"/>
          <w:sz w:val="22"/>
        </w:rPr>
        <w:t xml:space="preserve">to </w:t>
      </w:r>
      <w:proofErr w:type="spellStart"/>
      <w:r w:rsidRPr="006258C2">
        <w:rPr>
          <w:rFonts w:ascii="Times New Roman" w:hAnsi="Times New Roman" w:cs="Times New Roman"/>
          <w:sz w:val="22"/>
        </w:rPr>
        <w:t>Eppstein</w:t>
      </w:r>
      <w:proofErr w:type="spellEnd"/>
      <w:r w:rsidRPr="006258C2">
        <w:rPr>
          <w:rFonts w:ascii="Times New Roman" w:hAnsi="Times New Roman" w:cs="Times New Roman"/>
          <w:sz w:val="22"/>
        </w:rPr>
        <w:t xml:space="preserve">-Barr virus (EBV)-specific autologous T-cells for the treatment of EBV-positive cancers, currently in phase I/II clinical trials (NCT03044743). </w:t>
      </w:r>
    </w:p>
    <w:p w14:paraId="5E3B5FB8" w14:textId="79B45088" w:rsidR="00C876DE" w:rsidRPr="006258C2" w:rsidRDefault="00F43148" w:rsidP="00F43148">
      <w:pPr>
        <w:spacing w:line="480" w:lineRule="auto"/>
        <w:ind w:firstLine="360"/>
        <w:rPr>
          <w:rFonts w:ascii="Times New Roman" w:hAnsi="Times New Roman" w:cs="Times New Roman"/>
          <w:sz w:val="22"/>
        </w:rPr>
      </w:pPr>
      <w:r w:rsidRPr="006258C2">
        <w:rPr>
          <w:rFonts w:ascii="Times New Roman" w:hAnsi="Times New Roman" w:cs="Times New Roman"/>
          <w:sz w:val="22"/>
        </w:rPr>
        <w:t>The elimination of endogenous TCR and PD-1 by CRISPR might enhance tumor rejection activity.</w:t>
      </w:r>
      <w:r w:rsidRPr="006258C2">
        <w:rPr>
          <w:rFonts w:ascii="Times New Roman" w:hAnsi="Times New Roman" w:cs="Times New Roman" w:hint="eastAsia"/>
          <w:sz w:val="22"/>
        </w:rPr>
        <w:t xml:space="preserve"> </w:t>
      </w:r>
      <w:r w:rsidR="00C876DE" w:rsidRPr="006258C2">
        <w:rPr>
          <w:rFonts w:ascii="Times New Roman" w:hAnsi="Times New Roman" w:cs="Times New Roman"/>
          <w:sz w:val="22"/>
        </w:rPr>
        <w:t>Recently, the Recombinant DNA Advisory Committee (RAC) of US National Institutes of Health (NIH) approved a clinical trial to be piloted at the University of Pennsylvania. In this trial, PD-1 and the endogenous TCR will be abolished by CRISPR/Cas9 in HLA-A*0201 restricted NY-ESO-1 TCR redirected autologous T cells. Such redirected engineered T cells will be applied to a variety of cancer types, including relapsed refractory multiple myeloma, melanoma, synovial sarcoma, and myxoid/round cell liposarcoma (NCT03399448).</w:t>
      </w:r>
    </w:p>
    <w:p w14:paraId="26D3F1DC" w14:textId="21AEDDBD" w:rsidR="00C876DE" w:rsidRPr="006258C2" w:rsidRDefault="00C876DE" w:rsidP="00364AEE">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The use of CRISPR/Cas9 technology to generate CAR T cells to attack malignant cells has become a research hotspot in clinical trials. </w:t>
      </w:r>
      <w:r w:rsidR="00883F07" w:rsidRPr="006258C2">
        <w:rPr>
          <w:rFonts w:ascii="Times New Roman" w:hAnsi="Times New Roman" w:cs="Times New Roman"/>
          <w:sz w:val="22"/>
        </w:rPr>
        <w:t xml:space="preserve">A clinical phase 1/2 trial (NCT 03166878) was conducted to evaluate the safety and tolerance of patients with recurrent or refractory CD19+ </w:t>
      </w:r>
      <w:r w:rsidR="00883F07" w:rsidRPr="006258C2">
        <w:rPr>
          <w:rFonts w:ascii="Times New Roman" w:hAnsi="Times New Roman" w:cs="Times New Roman"/>
          <w:sz w:val="22"/>
        </w:rPr>
        <w:lastRenderedPageBreak/>
        <w:t>leukemia and lymphoma to several doses of universal CD19-specific CAR-T cells (UCART 019).</w:t>
      </w:r>
      <w:r w:rsidR="00883F07" w:rsidRPr="006258C2">
        <w:rPr>
          <w:rFonts w:ascii="Times New Roman" w:hAnsi="Times New Roman" w:cs="Times New Roman" w:hint="eastAsia"/>
          <w:sz w:val="22"/>
        </w:rPr>
        <w:t xml:space="preserve"> </w:t>
      </w:r>
      <w:r w:rsidR="004061AE" w:rsidRPr="006258C2">
        <w:rPr>
          <w:rFonts w:ascii="Times New Roman" w:hAnsi="Times New Roman" w:cs="Times New Roman"/>
          <w:sz w:val="22"/>
        </w:rPr>
        <w:t>In this study, UCART019</w:t>
      </w:r>
      <w:r w:rsidRPr="006258C2">
        <w:rPr>
          <w:rFonts w:ascii="Times New Roman" w:hAnsi="Times New Roman" w:cs="Times New Roman"/>
          <w:sz w:val="22"/>
        </w:rPr>
        <w:t xml:space="preserve"> </w:t>
      </w:r>
      <w:r w:rsidR="00FE7C76" w:rsidRPr="006258C2">
        <w:rPr>
          <w:rFonts w:ascii="Times New Roman" w:hAnsi="Times New Roman" w:cs="Times New Roman"/>
          <w:sz w:val="22"/>
        </w:rPr>
        <w:t xml:space="preserve">cells </w:t>
      </w:r>
      <w:r w:rsidRPr="006258C2">
        <w:rPr>
          <w:rFonts w:ascii="Times New Roman" w:hAnsi="Times New Roman" w:cs="Times New Roman"/>
          <w:sz w:val="22"/>
        </w:rPr>
        <w:t xml:space="preserve">were </w:t>
      </w:r>
      <w:r w:rsidR="00FE7C76" w:rsidRPr="006258C2">
        <w:rPr>
          <w:rFonts w:ascii="Times New Roman" w:hAnsi="Times New Roman" w:cs="Times New Roman"/>
          <w:sz w:val="22"/>
        </w:rPr>
        <w:t>obtained</w:t>
      </w:r>
      <w:r w:rsidRPr="006258C2">
        <w:rPr>
          <w:rFonts w:ascii="Times New Roman" w:hAnsi="Times New Roman" w:cs="Times New Roman"/>
          <w:sz w:val="22"/>
        </w:rPr>
        <w:t xml:space="preserve"> by </w:t>
      </w:r>
      <w:r w:rsidR="004061AE" w:rsidRPr="006258C2">
        <w:rPr>
          <w:rFonts w:ascii="Times New Roman" w:hAnsi="Times New Roman" w:cs="Times New Roman"/>
          <w:sz w:val="22"/>
        </w:rPr>
        <w:t xml:space="preserve">combing </w:t>
      </w:r>
      <w:r w:rsidRPr="006258C2">
        <w:rPr>
          <w:rFonts w:ascii="Times New Roman" w:hAnsi="Times New Roman" w:cs="Times New Roman"/>
          <w:sz w:val="22"/>
        </w:rPr>
        <w:t xml:space="preserve">lentiviral delivery of CAR receptors and CRISPR RNA </w:t>
      </w:r>
      <w:r w:rsidR="004061AE" w:rsidRPr="006258C2">
        <w:rPr>
          <w:rFonts w:ascii="Times New Roman" w:hAnsi="Times New Roman" w:cs="Times New Roman"/>
          <w:sz w:val="22"/>
        </w:rPr>
        <w:t xml:space="preserve">electroporation </w:t>
      </w:r>
      <w:r w:rsidRPr="006258C2">
        <w:rPr>
          <w:rFonts w:ascii="Times New Roman" w:hAnsi="Times New Roman" w:cs="Times New Roman"/>
          <w:sz w:val="22"/>
        </w:rPr>
        <w:t xml:space="preserve">to </w:t>
      </w:r>
      <w:r w:rsidR="004061AE" w:rsidRPr="006258C2">
        <w:rPr>
          <w:rFonts w:ascii="Times New Roman" w:hAnsi="Times New Roman" w:cs="Times New Roman"/>
          <w:sz w:val="22"/>
        </w:rPr>
        <w:t xml:space="preserve">simultaneously </w:t>
      </w:r>
      <w:r w:rsidRPr="006258C2">
        <w:rPr>
          <w:rFonts w:ascii="Times New Roman" w:hAnsi="Times New Roman" w:cs="Times New Roman"/>
          <w:sz w:val="22"/>
        </w:rPr>
        <w:t xml:space="preserve">disrupt endogenous TCR and B2M genes. </w:t>
      </w:r>
      <w:r w:rsidR="00FE7C76" w:rsidRPr="006258C2">
        <w:rPr>
          <w:rFonts w:ascii="Times New Roman" w:hAnsi="Times New Roman" w:cs="Times New Roman"/>
          <w:sz w:val="22"/>
        </w:rPr>
        <w:t>These cells derived from one or more healthy unrelated donors but</w:t>
      </w:r>
      <w:r w:rsidR="00FE7C76" w:rsidRPr="006258C2">
        <w:rPr>
          <w:rFonts w:ascii="Times New Roman" w:hAnsi="Times New Roman" w:cs="Times New Roman" w:hint="eastAsia"/>
          <w:sz w:val="22"/>
        </w:rPr>
        <w:t xml:space="preserve"> </w:t>
      </w:r>
      <w:r w:rsidR="00B24DD6" w:rsidRPr="006258C2">
        <w:rPr>
          <w:rFonts w:ascii="Times New Roman" w:hAnsi="Times New Roman" w:cs="Times New Roman"/>
          <w:sz w:val="22"/>
        </w:rPr>
        <w:t>might</w:t>
      </w:r>
      <w:r w:rsidRPr="006258C2">
        <w:rPr>
          <w:rFonts w:ascii="Times New Roman" w:hAnsi="Times New Roman" w:cs="Times New Roman"/>
          <w:sz w:val="22"/>
        </w:rPr>
        <w:t xml:space="preserve"> help to avoid </w:t>
      </w:r>
      <w:r w:rsidR="00FE7C76" w:rsidRPr="006258C2">
        <w:rPr>
          <w:rFonts w:ascii="Times New Roman" w:hAnsi="Times New Roman" w:cs="Times New Roman"/>
          <w:sz w:val="22"/>
        </w:rPr>
        <w:t xml:space="preserve">the graft-versus-host-disease (GVHD) and reduce </w:t>
      </w:r>
      <w:r w:rsidRPr="006258C2">
        <w:rPr>
          <w:rFonts w:ascii="Times New Roman" w:hAnsi="Times New Roman" w:cs="Times New Roman"/>
          <w:sz w:val="22"/>
        </w:rPr>
        <w:t>host-mediated immunity, thereby providing patients</w:t>
      </w:r>
      <w:r w:rsidRPr="006258C2" w:rsidDel="00001D3A">
        <w:rPr>
          <w:rFonts w:ascii="Times New Roman" w:hAnsi="Times New Roman" w:cs="Times New Roman"/>
          <w:sz w:val="22"/>
        </w:rPr>
        <w:t xml:space="preserve"> </w:t>
      </w:r>
      <w:r w:rsidRPr="006258C2">
        <w:rPr>
          <w:rFonts w:ascii="Times New Roman" w:hAnsi="Times New Roman" w:cs="Times New Roman"/>
          <w:sz w:val="22"/>
        </w:rPr>
        <w:t xml:space="preserve">with anti-leukemic effects </w:t>
      </w:r>
      <w:r w:rsidR="00B24DD6" w:rsidRPr="006258C2">
        <w:rPr>
          <w:rFonts w:ascii="Times New Roman" w:hAnsi="Times New Roman" w:cs="Times New Roman"/>
          <w:sz w:val="22"/>
        </w:rPr>
        <w:t xml:space="preserve">in a relatively safe condition. </w:t>
      </w:r>
      <w:r w:rsidRPr="006258C2">
        <w:rPr>
          <w:rFonts w:ascii="Times New Roman" w:hAnsi="Times New Roman" w:cs="Times New Roman"/>
          <w:sz w:val="22"/>
        </w:rPr>
        <w:t xml:space="preserve">Unfortunately, </w:t>
      </w:r>
      <w:r w:rsidR="00B24DD6" w:rsidRPr="006258C2">
        <w:rPr>
          <w:rFonts w:ascii="Times New Roman" w:hAnsi="Times New Roman" w:cs="Times New Roman"/>
          <w:sz w:val="22"/>
        </w:rPr>
        <w:t xml:space="preserve">a small number of </w:t>
      </w:r>
      <w:r w:rsidRPr="006258C2">
        <w:rPr>
          <w:rFonts w:ascii="Times New Roman" w:hAnsi="Times New Roman" w:cs="Times New Roman"/>
          <w:sz w:val="22"/>
        </w:rPr>
        <w:t>patients relapsed due to the l</w:t>
      </w:r>
      <w:r w:rsidR="00B24DD6" w:rsidRPr="006258C2">
        <w:rPr>
          <w:rFonts w:ascii="Times New Roman" w:hAnsi="Times New Roman" w:cs="Times New Roman"/>
          <w:sz w:val="22"/>
        </w:rPr>
        <w:t>ack</w:t>
      </w:r>
      <w:r w:rsidRPr="006258C2">
        <w:rPr>
          <w:rFonts w:ascii="Times New Roman" w:hAnsi="Times New Roman" w:cs="Times New Roman"/>
          <w:sz w:val="22"/>
        </w:rPr>
        <w:t xml:space="preserve"> of CD19 expression in tumor cells. Therefore, another clinical trial (NCT03398967) that is more applicable for a wide range of patients focused on </w:t>
      </w:r>
      <w:r w:rsidR="00364AEE" w:rsidRPr="006258C2">
        <w:rPr>
          <w:rFonts w:ascii="Times New Roman" w:hAnsi="Times New Roman" w:cs="Times New Roman"/>
          <w:sz w:val="22"/>
        </w:rPr>
        <w:t xml:space="preserve">allogenic </w:t>
      </w:r>
      <w:r w:rsidRPr="006258C2">
        <w:rPr>
          <w:rFonts w:ascii="Times New Roman" w:hAnsi="Times New Roman" w:cs="Times New Roman"/>
          <w:sz w:val="22"/>
        </w:rPr>
        <w:t>CRISPR-edited bispecific CD19+CD20+ or CD19+CD22+ CAR T cells, which could recognize and kill the CD19-negative malignant cells through recognition of CD20 or CD22.</w:t>
      </w:r>
      <w:r w:rsidR="00364AEE" w:rsidRPr="006258C2">
        <w:rPr>
          <w:rFonts w:ascii="Times New Roman" w:hAnsi="Times New Roman" w:cs="Times New Roman" w:hint="eastAsia"/>
          <w:sz w:val="22"/>
        </w:rPr>
        <w:t xml:space="preserve"> </w:t>
      </w:r>
      <w:r w:rsidRPr="006258C2">
        <w:rPr>
          <w:rFonts w:ascii="Times New Roman" w:hAnsi="Times New Roman" w:cs="Times New Roman"/>
          <w:sz w:val="22"/>
        </w:rPr>
        <w:t xml:space="preserve">In another study, a new clinical trial (NCT03057912) has proposed to evaluate the safety and efficacy of combination genome editing of TALENs and CRISPR/Cas9 by targeting HPV16 and HPV18 E6/E7 DNA in the treatment of HPV-associated cervical intraepithelial neoplasia. In this trial, CAR T cells edited by both techniques were administered twice a week for four weeks to disrupt target gene expression and promised to reduce off-target effects. </w:t>
      </w:r>
    </w:p>
    <w:p w14:paraId="2BF23A7F" w14:textId="7E1558BF" w:rsidR="005F1508" w:rsidRPr="006258C2" w:rsidRDefault="00C876DE"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The mutation rate of the neurofibromatosis type 1 (NF1) gene is one of the highest in the human genome which is likely to cause various benign or malignant tumors</w:t>
      </w:r>
      <w:r w:rsidR="00351453"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Lázaro&lt;/Author&gt;&lt;Year&gt;1994&lt;/Year&gt;&lt;RecNum&gt;483&lt;/RecNum&gt;&lt;DisplayText&gt;&lt;style face="superscript"&gt;266&lt;/style&gt;&lt;/DisplayText&gt;&lt;record&gt;&lt;rec-number&gt;483&lt;/rec-number&gt;&lt;foreign-keys&gt;&lt;key app="EN" db-id="d2r9z9x58pzr2pe20aspf2sazw0as2xts2p0" timestamp="1566564498"&gt;483&lt;/key&gt;&lt;/foreign-keys&gt;&lt;ref-type name="Journal Article"&gt;17&lt;/ref-type&gt;&lt;contributors&gt;&lt;authors&gt;&lt;author&gt;Lázaro, C.&lt;/author&gt;&lt;author&gt;Ravella, A.&lt;/author&gt;&lt;author&gt;Gaona, A.&lt;/author&gt;&lt;author&gt;Volpini, V.&lt;/author&gt;&lt;author&gt;Estivill, X.&lt;/author&gt;&lt;/authors&gt;&lt;/contributors&gt;&lt;auth-address&gt;Molecular Genetics Department, Hospital Duran i Reynals, L&amp;apos;Hospitalet de Llobregat, Barcelona, Catalonia, Spain.&lt;/auth-address&gt;&lt;titles&gt;&lt;title&gt;Neurofibromatosis type 1 due to germ-line mosaicism in a clinically normal father&lt;/title&gt;&lt;secondary-title&gt;N. Engl. J. Med.&lt;/secondary-title&gt;&lt;/titles&gt;&lt;periodical&gt;&lt;full-title&gt;N. Engl. J. Med.&lt;/full-title&gt;&lt;/periodical&gt;&lt;pages&gt;1403-7&lt;/pages&gt;&lt;volume&gt;331&lt;/volume&gt;&lt;number&gt;21&lt;/number&gt;&lt;edition&gt;1994/11/24&lt;/edition&gt;&lt;dates&gt;&lt;year&gt;1994&lt;/year&gt;&lt;pub-dates&gt;&lt;date&gt;Nov 24&lt;/date&gt;&lt;/pub-dates&gt;&lt;/dates&gt;&lt;isbn&gt;(Electronic)&amp;#xD;(Linking)&lt;/isbn&gt;&lt;accession-num&gt;7969279&lt;/accession-num&gt;&lt;urls&gt;&lt;/urls&gt;&lt;electronic-resource-num&gt;10.1056/nejm199411243312102&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66</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one trial (NCT03332030), CRISPR/Cas9 technology has been designed to screen and identify NF1 specific drugs. First, an </w:t>
      </w:r>
      <w:r w:rsidR="00B26DD7" w:rsidRPr="006258C2">
        <w:rPr>
          <w:rFonts w:ascii="Times New Roman" w:hAnsi="Times New Roman" w:cs="Times New Roman"/>
          <w:sz w:val="22"/>
        </w:rPr>
        <w:t xml:space="preserve">human </w:t>
      </w:r>
      <w:r w:rsidR="00401B1E" w:rsidRPr="006258C2">
        <w:rPr>
          <w:rFonts w:ascii="Times New Roman" w:hAnsi="Times New Roman" w:cs="Times New Roman"/>
          <w:sz w:val="22"/>
        </w:rPr>
        <w:t>iPSC</w:t>
      </w:r>
      <w:r w:rsidRPr="006258C2">
        <w:rPr>
          <w:rFonts w:ascii="Times New Roman" w:hAnsi="Times New Roman" w:cs="Times New Roman"/>
          <w:sz w:val="22"/>
        </w:rPr>
        <w:t xml:space="preserve"> library was established from </w:t>
      </w:r>
      <w:r w:rsidR="00B26DD7" w:rsidRPr="006258C2">
        <w:rPr>
          <w:rFonts w:ascii="Times New Roman" w:hAnsi="Times New Roman" w:cs="Times New Roman"/>
          <w:sz w:val="22"/>
        </w:rPr>
        <w:t xml:space="preserve">NF1 patients with good phenotypic characteristics, </w:t>
      </w:r>
      <w:r w:rsidRPr="006258C2">
        <w:rPr>
          <w:rFonts w:ascii="Times New Roman" w:hAnsi="Times New Roman" w:cs="Times New Roman"/>
          <w:sz w:val="22"/>
        </w:rPr>
        <w:t>and different cell lines (NF1+/+, NF1+/− and NF1−/−) were developed using CRISPR/Cas9. Then potential therapeutic agents could be identified by examining the revers</w:t>
      </w:r>
      <w:r w:rsidR="00482165" w:rsidRPr="006258C2">
        <w:rPr>
          <w:rFonts w:ascii="Times New Roman" w:hAnsi="Times New Roman" w:cs="Times New Roman"/>
          <w:sz w:val="22"/>
        </w:rPr>
        <w:t>al</w:t>
      </w:r>
      <w:r w:rsidRPr="006258C2">
        <w:rPr>
          <w:rFonts w:ascii="Times New Roman" w:hAnsi="Times New Roman" w:cs="Times New Roman"/>
          <w:sz w:val="22"/>
        </w:rPr>
        <w:t xml:space="preserve"> or </w:t>
      </w:r>
      <w:r w:rsidR="00482165" w:rsidRPr="006258C2">
        <w:rPr>
          <w:rFonts w:ascii="Times New Roman" w:hAnsi="Times New Roman" w:cs="Times New Roman"/>
          <w:sz w:val="22"/>
        </w:rPr>
        <w:t>remission</w:t>
      </w:r>
      <w:r w:rsidRPr="006258C2">
        <w:rPr>
          <w:rFonts w:ascii="Times New Roman" w:hAnsi="Times New Roman" w:cs="Times New Roman"/>
          <w:sz w:val="22"/>
        </w:rPr>
        <w:t xml:space="preserve"> phenotypes after specific drug use. Although results from </w:t>
      </w:r>
      <w:r w:rsidRPr="006258C2">
        <w:rPr>
          <w:rFonts w:ascii="Times New Roman" w:hAnsi="Times New Roman" w:cs="Times New Roman"/>
          <w:sz w:val="22"/>
        </w:rPr>
        <w:lastRenderedPageBreak/>
        <w:t xml:space="preserve">clinical trials in genome editing </w:t>
      </w:r>
      <w:r w:rsidR="00BE11CC" w:rsidRPr="006258C2">
        <w:rPr>
          <w:rFonts w:ascii="Times New Roman" w:hAnsi="Times New Roman" w:cs="Times New Roman"/>
          <w:sz w:val="22"/>
        </w:rPr>
        <w:t>appear to</w:t>
      </w:r>
      <w:r w:rsidRPr="006258C2">
        <w:rPr>
          <w:rFonts w:ascii="Times New Roman" w:hAnsi="Times New Roman" w:cs="Times New Roman"/>
          <w:sz w:val="22"/>
        </w:rPr>
        <w:t xml:space="preserve"> be promising, more work needs to be done to ensure the safety and effectiveness of this tool in treating human cancers.</w:t>
      </w:r>
    </w:p>
    <w:p w14:paraId="06BAEF1C" w14:textId="77777777" w:rsidR="00193000" w:rsidRPr="006258C2" w:rsidRDefault="00193000" w:rsidP="008E4B03">
      <w:pPr>
        <w:spacing w:line="480" w:lineRule="auto"/>
        <w:ind w:firstLine="360"/>
        <w:rPr>
          <w:rFonts w:ascii="Times New Roman" w:hAnsi="Times New Roman" w:cs="Times New Roman"/>
          <w:sz w:val="22"/>
        </w:rPr>
      </w:pPr>
    </w:p>
    <w:p w14:paraId="4C73B7E6" w14:textId="77777777" w:rsidR="00C33399" w:rsidRPr="006258C2" w:rsidRDefault="00882633" w:rsidP="008E4B03">
      <w:pPr>
        <w:spacing w:line="480" w:lineRule="auto"/>
        <w:rPr>
          <w:rFonts w:ascii="Times New Roman" w:hAnsi="Times New Roman" w:cs="Times New Roman"/>
          <w:b/>
          <w:sz w:val="22"/>
        </w:rPr>
      </w:pPr>
      <w:r w:rsidRPr="006258C2">
        <w:rPr>
          <w:rFonts w:ascii="Times New Roman" w:hAnsi="Times New Roman" w:cs="Times New Roman"/>
          <w:b/>
          <w:sz w:val="22"/>
        </w:rPr>
        <w:t xml:space="preserve">5.2 </w:t>
      </w:r>
      <w:r w:rsidR="002E17D1" w:rsidRPr="006258C2">
        <w:rPr>
          <w:rFonts w:ascii="Times New Roman" w:hAnsi="Times New Roman" w:cs="Times New Roman"/>
          <w:b/>
          <w:sz w:val="22"/>
        </w:rPr>
        <w:t>Antiv</w:t>
      </w:r>
      <w:r w:rsidR="00C33399" w:rsidRPr="006258C2">
        <w:rPr>
          <w:rFonts w:ascii="Times New Roman" w:hAnsi="Times New Roman" w:cs="Times New Roman"/>
          <w:b/>
          <w:sz w:val="22"/>
        </w:rPr>
        <w:t xml:space="preserve">iral </w:t>
      </w:r>
      <w:r w:rsidR="002E17D1" w:rsidRPr="006258C2">
        <w:rPr>
          <w:rFonts w:ascii="Times New Roman" w:hAnsi="Times New Roman" w:cs="Times New Roman"/>
          <w:b/>
          <w:sz w:val="22"/>
        </w:rPr>
        <w:t xml:space="preserve">clinical trials </w:t>
      </w:r>
    </w:p>
    <w:p w14:paraId="0E62CB46" w14:textId="63EDF7C4" w:rsidR="00CF29AB" w:rsidRPr="006258C2" w:rsidRDefault="00C33399" w:rsidP="008E4B03">
      <w:pPr>
        <w:spacing w:line="480" w:lineRule="auto"/>
        <w:rPr>
          <w:rFonts w:ascii="Times New Roman" w:hAnsi="Times New Roman" w:cs="Times New Roman"/>
          <w:sz w:val="22"/>
        </w:rPr>
      </w:pPr>
      <w:r w:rsidRPr="006258C2">
        <w:rPr>
          <w:rFonts w:ascii="Times New Roman" w:hAnsi="Times New Roman" w:cs="Times New Roman"/>
          <w:sz w:val="22"/>
        </w:rPr>
        <w:t>CCR5 acts as a major coreceptor in the early stage of HIV infection, and CXCR4 plays a</w:t>
      </w:r>
      <w:r w:rsidR="00930D17" w:rsidRPr="006258C2">
        <w:rPr>
          <w:rFonts w:ascii="Times New Roman" w:hAnsi="Times New Roman" w:cs="Times New Roman"/>
          <w:sz w:val="22"/>
        </w:rPr>
        <w:t>n important</w:t>
      </w:r>
      <w:r w:rsidRPr="006258C2">
        <w:rPr>
          <w:rFonts w:ascii="Times New Roman" w:hAnsi="Times New Roman" w:cs="Times New Roman"/>
          <w:sz w:val="22"/>
        </w:rPr>
        <w:t xml:space="preserve"> role </w:t>
      </w:r>
      <w:r w:rsidR="00ED1EF5" w:rsidRPr="006258C2">
        <w:rPr>
          <w:rFonts w:ascii="Times New Roman" w:hAnsi="Times New Roman" w:cs="Times New Roman"/>
          <w:sz w:val="22"/>
        </w:rPr>
        <w:t>as an auxiliary receptor</w:t>
      </w:r>
      <w:r w:rsidRPr="006258C2">
        <w:rPr>
          <w:rFonts w:ascii="Times New Roman" w:hAnsi="Times New Roman" w:cs="Times New Roman"/>
          <w:sz w:val="22"/>
        </w:rPr>
        <w:t xml:space="preserve"> when establishing stable infections. Treatment strategy </w:t>
      </w:r>
      <w:r w:rsidR="00ED1EF5" w:rsidRPr="006258C2">
        <w:rPr>
          <w:rFonts w:ascii="Times New Roman" w:hAnsi="Times New Roman" w:cs="Times New Roman"/>
          <w:sz w:val="22"/>
        </w:rPr>
        <w:t>targeting</w:t>
      </w:r>
      <w:r w:rsidRPr="006258C2">
        <w:rPr>
          <w:rFonts w:ascii="Times New Roman" w:hAnsi="Times New Roman" w:cs="Times New Roman"/>
          <w:sz w:val="22"/>
        </w:rPr>
        <w:t xml:space="preserve"> both co-receptors may avoid protection failure because </w:t>
      </w:r>
      <w:r w:rsidR="00ED1EF5" w:rsidRPr="006258C2">
        <w:rPr>
          <w:rFonts w:ascii="Times New Roman" w:hAnsi="Times New Roman" w:cs="Times New Roman"/>
          <w:sz w:val="22"/>
        </w:rPr>
        <w:t xml:space="preserve">co-receptors usage of </w:t>
      </w:r>
      <w:r w:rsidRPr="006258C2">
        <w:rPr>
          <w:rFonts w:ascii="Times New Roman" w:hAnsi="Times New Roman" w:cs="Times New Roman"/>
          <w:sz w:val="22"/>
        </w:rPr>
        <w:t>HIV</w:t>
      </w:r>
      <w:r w:rsidR="00ED1EF5" w:rsidRPr="006258C2">
        <w:rPr>
          <w:rFonts w:ascii="Times New Roman" w:hAnsi="Times New Roman" w:cs="Times New Roman"/>
          <w:sz w:val="22"/>
        </w:rPr>
        <w:t xml:space="preserve"> infection</w:t>
      </w:r>
      <w:r w:rsidRPr="006258C2">
        <w:rPr>
          <w:rFonts w:ascii="Times New Roman" w:hAnsi="Times New Roman" w:cs="Times New Roman"/>
          <w:sz w:val="22"/>
        </w:rPr>
        <w:t xml:space="preserve"> can </w:t>
      </w:r>
      <w:r w:rsidR="00ED1EF5" w:rsidRPr="006258C2">
        <w:rPr>
          <w:rFonts w:ascii="Times New Roman" w:hAnsi="Times New Roman" w:cs="Times New Roman"/>
          <w:sz w:val="22"/>
        </w:rPr>
        <w:t xml:space="preserve">be </w:t>
      </w:r>
      <w:r w:rsidRPr="006258C2">
        <w:rPr>
          <w:rFonts w:ascii="Times New Roman" w:hAnsi="Times New Roman" w:cs="Times New Roman"/>
          <w:sz w:val="22"/>
        </w:rPr>
        <w:t>switch</w:t>
      </w:r>
      <w:r w:rsidR="00ED1EF5" w:rsidRPr="006258C2">
        <w:rPr>
          <w:rFonts w:ascii="Times New Roman" w:hAnsi="Times New Roman" w:cs="Times New Roman"/>
          <w:sz w:val="22"/>
        </w:rPr>
        <w:t>ed</w:t>
      </w:r>
      <w:r w:rsidRPr="006258C2">
        <w:rPr>
          <w:rFonts w:ascii="Times New Roman" w:hAnsi="Times New Roman" w:cs="Times New Roman"/>
          <w:sz w:val="22"/>
        </w:rPr>
        <w:t xml:space="preserve"> between CCR5 and CXCR4</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Wilen&lt;/Author&gt;&lt;Year&gt;2011&lt;/Year&gt;&lt;RecNum&gt;717&lt;/RecNum&gt;&lt;DisplayText&gt;&lt;style face="superscript"&gt;267&lt;/style&gt;&lt;/DisplayText&gt;&lt;record&gt;&lt;rec-number&gt;717&lt;/rec-number&gt;&lt;foreign-keys&gt;&lt;key app="EN" db-id="d2r9z9x58pzr2pe20aspf2sazw0as2xts2p0" timestamp="1567993081"&gt;717&lt;/key&gt;&lt;/foreign-keys&gt;&lt;ref-type name="Journal Article"&gt;17&lt;/ref-type&gt;&lt;contributors&gt;&lt;authors&gt;&lt;author&gt;Wilen, C. B.&lt;/author&gt;&lt;author&gt;Wang, J.&lt;/author&gt;&lt;author&gt;Tilton, J. C.&lt;/author&gt;&lt;author&gt;Miller, J. C.&lt;/author&gt;&lt;author&gt;Kim, K. A.&lt;/author&gt;&lt;author&gt;Rebar, E. J.&lt;/author&gt;&lt;author&gt;Sherrill-Mix, S. A.&lt;/author&gt;&lt;author&gt;Patro, S. C.&lt;/author&gt;&lt;author&gt;Secreto, A. J.&lt;/author&gt;&lt;author&gt;Jordan, A. P.&lt;/author&gt;&lt;author&gt;Lee, G.&lt;/author&gt;&lt;author&gt;Kahn, J.&lt;/author&gt;&lt;author&gt;Aye, P. P.&lt;/author&gt;&lt;author&gt;Bunnell, B. A.&lt;/author&gt;&lt;author&gt;Lackner, A. A.&lt;/author&gt;&lt;author&gt;Hoxie, J. A.&lt;/author&gt;&lt;author&gt;Danet-Desnoyers, G. A.&lt;/author&gt;&lt;author&gt;Bushman, F. D.&lt;/author&gt;&lt;author&gt;Riley, J. L.&lt;/author&gt;&lt;author&gt;Gregory, P. D.&lt;/author&gt;&lt;author&gt;June, C. H.&lt;/author&gt;&lt;author&gt;Holmes, M. C.&lt;/author&gt;&lt;author&gt;Doms, R. W.&lt;/author&gt;&lt;/authors&gt;&lt;/contributors&gt;&lt;auth-address&gt;Department of Microbiology, University of Pennsylvania School of Medicine, Philadelphia, Pennsylvania, United States of America.&lt;/auth-address&gt;&lt;titles&gt;&lt;title&gt;Engineering HIV-resistant human CD4+ T cells with CXCR4-specific zinc-finger nucleases&lt;/title&gt;&lt;secondary-title&gt;PLoS Pathog.&lt;/secondary-title&gt;&lt;/titles&gt;&lt;periodical&gt;&lt;full-title&gt;PLoS Pathog.&lt;/full-title&gt;&lt;/periodical&gt;&lt;pages&gt;e1002020&lt;/pages&gt;&lt;volume&gt;7&lt;/volume&gt;&lt;number&gt;4&lt;/number&gt;&lt;edition&gt;2011/05/03&lt;/edition&gt;&lt;dates&gt;&lt;year&gt;2011&lt;/year&gt;&lt;pub-dates&gt;&lt;date&gt;Apr&lt;/date&gt;&lt;/pub-dates&gt;&lt;/dates&gt;&lt;isbn&gt;(Electronic)&amp;#xD;(Linking)&lt;/isbn&gt;&lt;accession-num&gt;21533216&lt;/accession-num&gt;&lt;urls&gt;&lt;/urls&gt;&lt;custom2&gt;PMC3077364&lt;/custom2&gt;&lt;electronic-resource-num&gt;10.1371/journal.ppat.1002020&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67</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467225" w:rsidRPr="006258C2">
        <w:rPr>
          <w:rFonts w:ascii="Times New Roman" w:hAnsi="Times New Roman" w:cs="Times New Roman"/>
          <w:sz w:val="22"/>
        </w:rPr>
        <w:t>The production of engineered immune cells resistant to HIV infection or replication</w:t>
      </w:r>
      <w:r w:rsidRPr="006258C2">
        <w:rPr>
          <w:rFonts w:ascii="Times New Roman" w:hAnsi="Times New Roman" w:cs="Times New Roman"/>
          <w:sz w:val="22"/>
        </w:rPr>
        <w:t xml:space="preserve"> is the primary strategy for genome editing-based HIV </w:t>
      </w:r>
      <w:r w:rsidR="00467225" w:rsidRPr="006258C2">
        <w:rPr>
          <w:rFonts w:ascii="Times New Roman" w:hAnsi="Times New Roman" w:cs="Times New Roman"/>
          <w:sz w:val="22"/>
        </w:rPr>
        <w:t>treatment</w:t>
      </w:r>
      <w:r w:rsidRPr="006258C2">
        <w:rPr>
          <w:rFonts w:ascii="Times New Roman" w:hAnsi="Times New Roman" w:cs="Times New Roman"/>
          <w:sz w:val="22"/>
        </w:rPr>
        <w:t xml:space="preserve">. The most </w:t>
      </w:r>
      <w:r w:rsidR="00703939" w:rsidRPr="006258C2">
        <w:rPr>
          <w:rFonts w:ascii="Times New Roman" w:hAnsi="Times New Roman" w:cs="Times New Roman"/>
          <w:sz w:val="22"/>
        </w:rPr>
        <w:t>common</w:t>
      </w:r>
      <w:r w:rsidRPr="006258C2">
        <w:rPr>
          <w:rFonts w:ascii="Times New Roman" w:hAnsi="Times New Roman" w:cs="Times New Roman"/>
          <w:sz w:val="22"/>
        </w:rPr>
        <w:t xml:space="preserve"> method involves two steps: modifying the cells (CD4+ T cells and CD34+ hematopoietic stem/progenitor cells) in vitro </w:t>
      </w:r>
      <w:r w:rsidR="00703939" w:rsidRPr="006258C2">
        <w:rPr>
          <w:rFonts w:ascii="Times New Roman" w:hAnsi="Times New Roman" w:cs="Times New Roman"/>
          <w:sz w:val="22"/>
        </w:rPr>
        <w:t xml:space="preserve">and </w:t>
      </w:r>
      <w:r w:rsidRPr="006258C2">
        <w:rPr>
          <w:rFonts w:ascii="Times New Roman" w:hAnsi="Times New Roman" w:cs="Times New Roman"/>
          <w:sz w:val="22"/>
        </w:rPr>
        <w:t>then reinfusing the modified cells into patients</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MdW56ZW48L0F1dGhvcj48WWVhcj4yMDA3PC9ZZWFyPjxS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dW56ZW48L0F1dGhvcj48WWVhcj4yMDA3PC9ZZWFyPjxS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68,269</w:t>
      </w:r>
      <w:r w:rsidRPr="006258C2">
        <w:rPr>
          <w:rFonts w:ascii="Times New Roman" w:hAnsi="Times New Roman" w:cs="Times New Roman"/>
          <w:sz w:val="22"/>
        </w:rPr>
        <w:fldChar w:fldCharType="end"/>
      </w:r>
      <w:r w:rsidRPr="006258C2">
        <w:rPr>
          <w:rFonts w:ascii="Times New Roman" w:hAnsi="Times New Roman" w:cs="Times New Roman"/>
          <w:sz w:val="22"/>
        </w:rPr>
        <w:t xml:space="preserve"> Several clinical trials involving CD4+ T cells modification in the context of HIV infection have already been tested. The first approved genome editing trial </w:t>
      </w:r>
      <w:r w:rsidR="00467225" w:rsidRPr="006258C2">
        <w:rPr>
          <w:rFonts w:ascii="Times New Roman" w:hAnsi="Times New Roman" w:cs="Times New Roman"/>
          <w:sz w:val="22"/>
        </w:rPr>
        <w:t>involving</w:t>
      </w:r>
      <w:r w:rsidRPr="006258C2">
        <w:rPr>
          <w:rFonts w:ascii="Times New Roman" w:hAnsi="Times New Roman" w:cs="Times New Roman"/>
          <w:sz w:val="22"/>
        </w:rPr>
        <w:t xml:space="preserve"> </w:t>
      </w:r>
      <w:r w:rsidR="00467225" w:rsidRPr="006258C2">
        <w:rPr>
          <w:rFonts w:ascii="Times New Roman" w:hAnsi="Times New Roman" w:cs="Times New Roman"/>
          <w:sz w:val="22"/>
        </w:rPr>
        <w:t>the treatment of HIV with</w:t>
      </w:r>
      <w:r w:rsidRPr="006258C2">
        <w:rPr>
          <w:rFonts w:ascii="Times New Roman" w:hAnsi="Times New Roman" w:cs="Times New Roman"/>
          <w:sz w:val="22"/>
        </w:rPr>
        <w:t xml:space="preserve"> ZFNs (NCT00842634) </w:t>
      </w:r>
      <w:r w:rsidR="00467225" w:rsidRPr="006258C2">
        <w:rPr>
          <w:rFonts w:ascii="Times New Roman" w:hAnsi="Times New Roman" w:cs="Times New Roman"/>
          <w:sz w:val="22"/>
        </w:rPr>
        <w:t>began</w:t>
      </w:r>
      <w:r w:rsidRPr="006258C2">
        <w:rPr>
          <w:rFonts w:ascii="Times New Roman" w:hAnsi="Times New Roman" w:cs="Times New Roman"/>
          <w:sz w:val="22"/>
        </w:rPr>
        <w:t xml:space="preserve"> in 2009 to evaluate the safety and anti-HIV effects of modified autologous CD4+T cells in HIV-1 infected </w:t>
      </w:r>
      <w:r w:rsidR="00467225" w:rsidRPr="006258C2">
        <w:rPr>
          <w:rFonts w:ascii="Times New Roman" w:hAnsi="Times New Roman" w:cs="Times New Roman"/>
          <w:sz w:val="22"/>
        </w:rPr>
        <w:t>patients.</w:t>
      </w:r>
      <w:r w:rsidRPr="006258C2">
        <w:rPr>
          <w:rFonts w:ascii="Times New Roman" w:hAnsi="Times New Roman" w:cs="Times New Roman"/>
          <w:sz w:val="22"/>
        </w:rPr>
        <w:t xml:space="preserve"> The ZFNs were delivered ex vivo to autologous CD4+ T cells by adenoviral vectors for CCR5 gene knockout and each participant received a single infusion of 5 to 10 billion ZFN-modified CD4+ T cells. The clinical outcome was published in 2014</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Tebas&lt;/Author&gt;&lt;Year&gt;2014&lt;/Year&gt;&lt;RecNum&gt;510&lt;/RecNum&gt;&lt;DisplayText&gt;&lt;style face="superscript"&gt;270&lt;/style&gt;&lt;/DisplayText&gt;&lt;record&gt;&lt;rec-number&gt;510&lt;/rec-number&gt;&lt;foreign-keys&gt;&lt;key app="EN" db-id="d2r9z9x58pzr2pe20aspf2sazw0as2xts2p0" timestamp="1566910729"&gt;510&lt;/key&gt;&lt;/foreign-keys&gt;&lt;ref-type name="Journal Article"&gt;17&lt;/ref-type&gt;&lt;contributors&gt;&lt;authors&gt;&lt;author&gt;Tebas, P.&lt;/author&gt;&lt;author&gt;Stein, D.&lt;/author&gt;&lt;author&gt;Tang, W. W.&lt;/author&gt;&lt;author&gt;Frank, I.&lt;/author&gt;&lt;author&gt;Wang, S. Q.&lt;/author&gt;&lt;author&gt;Lee, G.&lt;/author&gt;&lt;author&gt;Spratt, S. K.&lt;/author&gt;&lt;author&gt;Surosky, R. T.&lt;/author&gt;&lt;author&gt;Giedlin, M. A.&lt;/author&gt;&lt;author&gt;Nichol, G.&lt;/author&gt;&lt;author&gt;Holmes, M. C.&lt;/author&gt;&lt;author&gt;Gregory, P. D.&lt;/author&gt;&lt;author&gt;Ando, D. G.&lt;/author&gt;&lt;author&gt;Kalos, M.&lt;/author&gt;&lt;author&gt;Collman, R. G.&lt;/author&gt;&lt;author&gt;Binder-Scholl, G.&lt;/author&gt;&lt;author&gt;Plesa, G.&lt;/author&gt;&lt;author&gt;Hwang, W. T.&lt;/author&gt;&lt;author&gt;Levine, B. L.&lt;/author&gt;&lt;author&gt;June, C. H.&lt;/author&gt;&lt;/authors&gt;&lt;/contributors&gt;&lt;auth-address&gt;From the Perelman School of Medicine, University of Pennsylvania, Philadelphia (P.T., I.F., M.K., R.G.C., G.B.-S., G.P., W.-T.H., B.L.L., C.H.J.); Albert Einstein College of Medicine, Bronx, NY (D.S.); and Sangamo BioSciences, Richmond, CA (W.W.T., S.Q.W., G.L., S.K.S., R.T.S., M.A.G., G.N., M.C.H., P.D.G., D.G.A.).&lt;/auth-address&gt;&lt;titles&gt;&lt;title&gt;Gene editing of CCR5 in autologous CD4 T cells of persons infected with HIV&lt;/title&gt;&lt;secondary-title&gt;N. Engl. J. Med.&lt;/secondary-title&gt;&lt;/titles&gt;&lt;periodical&gt;&lt;full-title&gt;N. Engl. J. Med.&lt;/full-title&gt;&lt;/periodical&gt;&lt;pages&gt;901-10&lt;/pages&gt;&lt;volume&gt;370&lt;/volume&gt;&lt;number&gt;10&lt;/number&gt;&lt;edition&gt;2014/03/07&lt;/edition&gt;&lt;dates&gt;&lt;year&gt;2014&lt;/year&gt;&lt;pub-dates&gt;&lt;date&gt;Mar 6&lt;/date&gt;&lt;/pub-dates&gt;&lt;/dates&gt;&lt;isbn&gt;(Electronic)&amp;#xD;(Linking)&lt;/isbn&gt;&lt;accession-num&gt;24597865&lt;/accession-num&gt;&lt;urls&gt;&lt;/urls&gt;&lt;custom2&gt;PMC4084652&lt;/custom2&gt;&lt;electronic-resource-num&gt;10.1056/NEJMoa1300662&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0</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indicated that CCR5-knockout cells were protected from CCR5-tropic HIV infection and the infusions of genetically engineered T cells into patients were well tolerated, with only 1 patient </w:t>
      </w:r>
      <w:r w:rsidR="00681E35" w:rsidRPr="006258C2">
        <w:rPr>
          <w:rFonts w:ascii="Times New Roman" w:hAnsi="Times New Roman" w:cs="Times New Roman"/>
          <w:sz w:val="22"/>
        </w:rPr>
        <w:t xml:space="preserve">presented with </w:t>
      </w:r>
      <w:r w:rsidRPr="006258C2">
        <w:rPr>
          <w:rFonts w:ascii="Times New Roman" w:hAnsi="Times New Roman" w:cs="Times New Roman"/>
          <w:sz w:val="22"/>
        </w:rPr>
        <w:t>minor infusion-related adverse event</w:t>
      </w:r>
      <w:r w:rsidR="00681E35" w:rsidRPr="006258C2">
        <w:rPr>
          <w:rFonts w:ascii="Times New Roman" w:hAnsi="Times New Roman" w:cs="Times New Roman"/>
          <w:sz w:val="22"/>
        </w:rPr>
        <w:t>s</w:t>
      </w:r>
      <w:r w:rsidRPr="006258C2">
        <w:rPr>
          <w:rFonts w:ascii="Times New Roman" w:hAnsi="Times New Roman" w:cs="Times New Roman"/>
          <w:sz w:val="22"/>
        </w:rPr>
        <w:t>. Since th</w:t>
      </w:r>
      <w:r w:rsidR="00ED1EF5" w:rsidRPr="006258C2">
        <w:rPr>
          <w:rFonts w:ascii="Times New Roman" w:hAnsi="Times New Roman" w:cs="Times New Roman"/>
          <w:sz w:val="22"/>
        </w:rPr>
        <w:t>e</w:t>
      </w:r>
      <w:r w:rsidRPr="006258C2">
        <w:rPr>
          <w:rFonts w:ascii="Times New Roman" w:hAnsi="Times New Roman" w:cs="Times New Roman"/>
          <w:sz w:val="22"/>
        </w:rPr>
        <w:t xml:space="preserve"> </w:t>
      </w:r>
      <w:r w:rsidR="00ED1EF5" w:rsidRPr="006258C2">
        <w:rPr>
          <w:rFonts w:ascii="Times New Roman" w:hAnsi="Times New Roman" w:cs="Times New Roman"/>
          <w:sz w:val="22"/>
        </w:rPr>
        <w:t>preliminary</w:t>
      </w:r>
      <w:r w:rsidRPr="006258C2">
        <w:rPr>
          <w:rFonts w:ascii="Times New Roman" w:hAnsi="Times New Roman" w:cs="Times New Roman"/>
          <w:sz w:val="22"/>
        </w:rPr>
        <w:t xml:space="preserve"> demonstration of clinical safety, </w:t>
      </w:r>
      <w:r w:rsidR="00C478B1" w:rsidRPr="006258C2">
        <w:rPr>
          <w:rFonts w:ascii="Times New Roman" w:hAnsi="Times New Roman" w:cs="Times New Roman"/>
          <w:sz w:val="22"/>
        </w:rPr>
        <w:t xml:space="preserve">the main </w:t>
      </w:r>
      <w:r w:rsidR="00DE65C8" w:rsidRPr="006258C2">
        <w:rPr>
          <w:rFonts w:ascii="Times New Roman" w:hAnsi="Times New Roman" w:cs="Times New Roman"/>
          <w:sz w:val="22"/>
        </w:rPr>
        <w:t>purpose</w:t>
      </w:r>
      <w:r w:rsidR="00C478B1" w:rsidRPr="006258C2">
        <w:rPr>
          <w:rFonts w:ascii="Times New Roman" w:hAnsi="Times New Roman" w:cs="Times New Roman"/>
          <w:sz w:val="22"/>
        </w:rPr>
        <w:t xml:space="preserve"> of </w:t>
      </w:r>
      <w:r w:rsidR="00467225" w:rsidRPr="006258C2">
        <w:rPr>
          <w:rFonts w:ascii="Times New Roman" w:hAnsi="Times New Roman" w:cs="Times New Roman"/>
          <w:sz w:val="22"/>
        </w:rPr>
        <w:t>follow-up</w:t>
      </w:r>
      <w:r w:rsidRPr="006258C2">
        <w:rPr>
          <w:rFonts w:ascii="Times New Roman" w:hAnsi="Times New Roman" w:cs="Times New Roman"/>
          <w:sz w:val="22"/>
        </w:rPr>
        <w:t xml:space="preserve"> trials have been </w:t>
      </w:r>
      <w:r w:rsidR="00DE65C8" w:rsidRPr="006258C2">
        <w:rPr>
          <w:rFonts w:ascii="Times New Roman" w:hAnsi="Times New Roman" w:cs="Times New Roman"/>
          <w:sz w:val="22"/>
        </w:rPr>
        <w:t xml:space="preserve">to </w:t>
      </w:r>
      <w:r w:rsidRPr="006258C2">
        <w:rPr>
          <w:rFonts w:ascii="Times New Roman" w:hAnsi="Times New Roman" w:cs="Times New Roman"/>
          <w:sz w:val="22"/>
        </w:rPr>
        <w:t xml:space="preserve">further optimize </w:t>
      </w:r>
      <w:r w:rsidR="00DE65C8" w:rsidRPr="006258C2">
        <w:rPr>
          <w:rFonts w:ascii="Times New Roman" w:hAnsi="Times New Roman" w:cs="Times New Roman"/>
          <w:sz w:val="22"/>
        </w:rPr>
        <w:t xml:space="preserve">the therapeutic </w:t>
      </w:r>
      <w:r w:rsidR="00DE65C8" w:rsidRPr="006258C2">
        <w:rPr>
          <w:rFonts w:ascii="Times New Roman" w:hAnsi="Times New Roman" w:cs="Times New Roman"/>
          <w:sz w:val="22"/>
        </w:rPr>
        <w:lastRenderedPageBreak/>
        <w:t>effect</w:t>
      </w:r>
      <w:r w:rsidRPr="006258C2">
        <w:rPr>
          <w:rFonts w:ascii="Times New Roman" w:hAnsi="Times New Roman" w:cs="Times New Roman"/>
          <w:sz w:val="22"/>
        </w:rPr>
        <w:t xml:space="preserve"> </w:t>
      </w:r>
      <w:r w:rsidR="00DE65C8" w:rsidRPr="006258C2">
        <w:rPr>
          <w:rFonts w:ascii="Times New Roman" w:hAnsi="Times New Roman" w:cs="Times New Roman"/>
          <w:sz w:val="22"/>
        </w:rPr>
        <w:t>of gene-edited T cells</w:t>
      </w:r>
      <w:r w:rsidRPr="006258C2">
        <w:rPr>
          <w:rFonts w:ascii="Times New Roman" w:hAnsi="Times New Roman" w:cs="Times New Roman"/>
          <w:sz w:val="22"/>
        </w:rPr>
        <w:t>.</w:t>
      </w:r>
      <w:r w:rsidR="00681E35" w:rsidRPr="006258C2">
        <w:rPr>
          <w:rFonts w:ascii="Times New Roman" w:hAnsi="Times New Roman" w:cs="Times New Roman"/>
          <w:sz w:val="22"/>
        </w:rPr>
        <w:t xml:space="preserve"> </w:t>
      </w:r>
      <w:proofErr w:type="spellStart"/>
      <w:r w:rsidRPr="006258C2">
        <w:rPr>
          <w:rFonts w:ascii="Times New Roman" w:hAnsi="Times New Roman" w:cs="Times New Roman"/>
          <w:sz w:val="22"/>
        </w:rPr>
        <w:t>Sangamo</w:t>
      </w:r>
      <w:proofErr w:type="spellEnd"/>
      <w:r w:rsidRPr="006258C2">
        <w:rPr>
          <w:rFonts w:ascii="Times New Roman" w:hAnsi="Times New Roman" w:cs="Times New Roman"/>
          <w:sz w:val="22"/>
        </w:rPr>
        <w:t xml:space="preserve"> and/or the University of Pennsylvania tried to improve engraftment of the infused T cells by increasing the number of genetically modified CD4+ T cells, clearing nonmyeloablative lymphocyte, using multiple infusions of cells and switching from adenoviral vector delivery to mRNA electroporation. Although recent advances in ZFN-modified CD4+ T cell infusion have provided some evidences for the safety and low off-target rate of this therapy, a long-term evaluation is still needed. Another study provided proof for the safety of the permanent gene disruption of CCR5 in autologous CD34+ hematopoietic stem/progenitor cells (HSPCs) with ZFN ex vivo (NCT02500849). The main advantage of using HPSCs over T cells is that we will be able to obtain a large number of cells subsets that are protected from HIV infection, which are differentiated by the genetically edited CD34+ population. </w:t>
      </w:r>
      <w:r w:rsidR="00492446" w:rsidRPr="006258C2">
        <w:rPr>
          <w:rFonts w:ascii="Times New Roman" w:hAnsi="Times New Roman" w:cs="Times New Roman"/>
          <w:sz w:val="22"/>
        </w:rPr>
        <w:t>A recently reported article showed that</w:t>
      </w:r>
      <w:r w:rsidRPr="006258C2">
        <w:rPr>
          <w:rFonts w:ascii="Times New Roman" w:hAnsi="Times New Roman" w:cs="Times New Roman"/>
          <w:sz w:val="22"/>
        </w:rPr>
        <w:t xml:space="preserve"> </w:t>
      </w:r>
      <w:r w:rsidR="00492446" w:rsidRPr="006258C2">
        <w:rPr>
          <w:rFonts w:ascii="Times New Roman" w:hAnsi="Times New Roman" w:cs="Times New Roman"/>
          <w:sz w:val="22"/>
        </w:rPr>
        <w:t>Chinese scientists have established a CRISPR/Cas9-modified CCR5 gene editing system for adult HPSCs to achieve long-term and stable hematopoietic system reconstruction</w:t>
      </w:r>
      <w:r w:rsidR="00133347" w:rsidRPr="006258C2">
        <w:rPr>
          <w:rFonts w:ascii="Times New Roman" w:hAnsi="Times New Roman" w:cs="Times New Roman"/>
          <w:sz w:val="22"/>
        </w:rPr>
        <w:t xml:space="preserve"> after infusion of modified CD34+ cells into patients with HIV-1 infection and ALL (NCT03164135)</w:t>
      </w:r>
      <w:r w:rsidR="00492446" w:rsidRPr="006258C2">
        <w:rPr>
          <w:rFonts w:ascii="Times New Roman" w:hAnsi="Times New Roman" w:cs="Times New Roman"/>
          <w:sz w:val="22"/>
        </w:rPr>
        <w:t>.</w:t>
      </w:r>
      <w:r w:rsidR="00133347" w:rsidRPr="006258C2">
        <w:rPr>
          <w:rFonts w:ascii="Times New Roman" w:hAnsi="Times New Roman" w:cs="Times New Roman"/>
          <w:sz w:val="22"/>
        </w:rPr>
        <w:fldChar w:fldCharType="begin">
          <w:fldData xml:space="preserve">PEVuZE5vdGU+PENpdGU+PEF1dGhvcj5YdTwvQXV0aG9yPjxZZWFyPjIwMTk8L1llYXI+PFJlY051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YdTwvQXV0aG9yPjxZZWFyPjIwMTk8L1llYXI+PFJlY051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133347" w:rsidRPr="006258C2">
        <w:rPr>
          <w:rFonts w:ascii="Times New Roman" w:hAnsi="Times New Roman" w:cs="Times New Roman"/>
          <w:sz w:val="22"/>
        </w:rPr>
      </w:r>
      <w:r w:rsidR="00133347"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1</w:t>
      </w:r>
      <w:r w:rsidR="00133347" w:rsidRPr="006258C2">
        <w:rPr>
          <w:rFonts w:ascii="Times New Roman" w:hAnsi="Times New Roman" w:cs="Times New Roman"/>
          <w:sz w:val="22"/>
        </w:rPr>
        <w:fldChar w:fldCharType="end"/>
      </w:r>
      <w:r w:rsidR="00492446" w:rsidRPr="006258C2">
        <w:t xml:space="preserve"> </w:t>
      </w:r>
      <w:r w:rsidR="00492446" w:rsidRPr="006258C2">
        <w:rPr>
          <w:rFonts w:ascii="Times New Roman" w:hAnsi="Times New Roman" w:cs="Times New Roman"/>
          <w:sz w:val="22"/>
        </w:rPr>
        <w:t>This study preliminarily proved the feasibility and safety of gene editing adult HPSCs transplantation in human body, and would promote the development of gene editing technology in clinical application.</w:t>
      </w:r>
      <w:r w:rsidR="00133347" w:rsidRPr="006258C2">
        <w:rPr>
          <w:rFonts w:ascii="Times New Roman" w:hAnsi="Times New Roman" w:cs="Times New Roman"/>
          <w:sz w:val="22"/>
        </w:rPr>
        <w:t xml:space="preserve"> </w:t>
      </w:r>
      <w:r w:rsidRPr="006258C2">
        <w:rPr>
          <w:rFonts w:ascii="Times New Roman" w:hAnsi="Times New Roman" w:cs="Times New Roman"/>
          <w:sz w:val="22"/>
        </w:rPr>
        <w:t xml:space="preserve">Because HSPCs-based gene therapy is often </w:t>
      </w:r>
      <w:r w:rsidR="00457C7D" w:rsidRPr="006258C2">
        <w:rPr>
          <w:rFonts w:ascii="Times New Roman" w:hAnsi="Times New Roman" w:cs="Times New Roman"/>
          <w:sz w:val="22"/>
        </w:rPr>
        <w:t>confined</w:t>
      </w:r>
      <w:r w:rsidRPr="006258C2">
        <w:rPr>
          <w:rFonts w:ascii="Times New Roman" w:hAnsi="Times New Roman" w:cs="Times New Roman"/>
          <w:sz w:val="22"/>
        </w:rPr>
        <w:t xml:space="preserve"> by ex vivo culture techniques and </w:t>
      </w:r>
      <w:r w:rsidR="00457C7D" w:rsidRPr="006258C2">
        <w:rPr>
          <w:rFonts w:ascii="Times New Roman" w:hAnsi="Times New Roman" w:cs="Times New Roman"/>
          <w:sz w:val="22"/>
        </w:rPr>
        <w:t xml:space="preserve">difficulties in </w:t>
      </w:r>
      <w:r w:rsidRPr="006258C2">
        <w:rPr>
          <w:rFonts w:ascii="Times New Roman" w:hAnsi="Times New Roman" w:cs="Times New Roman"/>
          <w:sz w:val="22"/>
        </w:rPr>
        <w:t>HPSCs expansion, there is also interest in modifying patient-specific iPSCs</w:t>
      </w:r>
      <w:r w:rsidR="00457C7D" w:rsidRPr="006258C2">
        <w:rPr>
          <w:rFonts w:ascii="Times New Roman" w:hAnsi="Times New Roman" w:cs="Times New Roman"/>
          <w:sz w:val="22"/>
        </w:rPr>
        <w:t xml:space="preserve"> and reprogramming them</w:t>
      </w:r>
      <w:r w:rsidRPr="006258C2">
        <w:rPr>
          <w:rFonts w:ascii="Times New Roman" w:hAnsi="Times New Roman" w:cs="Times New Roman"/>
          <w:sz w:val="22"/>
        </w:rPr>
        <w:t xml:space="preserve"> to HSPCs</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hoi&lt;/Author&gt;&lt;Year&gt;2009&lt;/Year&gt;&lt;RecNum&gt;720&lt;/RecNum&gt;&lt;DisplayText&gt;&lt;style face="superscript"&gt;272&lt;/style&gt;&lt;/DisplayText&gt;&lt;record&gt;&lt;rec-number&gt;720&lt;/rec-number&gt;&lt;foreign-keys&gt;&lt;key app="EN" db-id="d2r9z9x58pzr2pe20aspf2sazw0as2xts2p0" timestamp="1568003672"&gt;720&lt;/key&gt;&lt;/foreign-keys&gt;&lt;ref-type name="Journal Article"&gt;17&lt;/ref-type&gt;&lt;contributors&gt;&lt;authors&gt;&lt;author&gt;Choi, K. D.&lt;/author&gt;&lt;author&gt;Yu, J.&lt;/author&gt;&lt;author&gt;Smuga-Otto, K.&lt;/author&gt;&lt;author&gt;Salvagiotto, G.&lt;/author&gt;&lt;author&gt;Rehrauer, W.&lt;/author&gt;&lt;author&gt;Vodyanik, M.&lt;/author&gt;&lt;author&gt;Thomson, J.&lt;/author&gt;&lt;author&gt;Slukvin, I.&lt;/author&gt;&lt;/authors&gt;&lt;/contributors&gt;&lt;auth-address&gt;Department of Pathology and Laboratory Medicine, University of Wisconsin, Madison, 53715, USA.&lt;/auth-address&gt;&lt;titles&gt;&lt;title&gt;Hematopoietic and endothelial differentiation of human induced pluripotent stem cells&lt;/title&gt;&lt;secondary-title&gt;Stem Cells&lt;/secondary-title&gt;&lt;/titles&gt;&lt;periodical&gt;&lt;full-title&gt;Stem Cells&lt;/full-title&gt;&lt;/periodical&gt;&lt;pages&gt;559-67&lt;/pages&gt;&lt;volume&gt;27&lt;/volume&gt;&lt;number&gt;3&lt;/number&gt;&lt;edition&gt;2009/03/05&lt;/edition&gt;&lt;dates&gt;&lt;year&gt;2009&lt;/year&gt;&lt;pub-dates&gt;&lt;date&gt;Mar&lt;/date&gt;&lt;/pub-dates&gt;&lt;/dates&gt;&lt;isbn&gt;(Electronic)&amp;#xD;(Linking)&lt;/isbn&gt;&lt;accession-num&gt;19259936&lt;/accession-num&gt;&lt;urls&gt;&lt;/urls&gt;&lt;custom2&gt;PMC2931800&lt;/custom2&gt;&lt;electronic-resource-num&gt;10.1634/stemcells.2008-0922&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2</w:t>
      </w:r>
      <w:r w:rsidRPr="006258C2">
        <w:rPr>
          <w:rFonts w:ascii="Times New Roman" w:hAnsi="Times New Roman" w:cs="Times New Roman"/>
          <w:sz w:val="22"/>
        </w:rPr>
        <w:fldChar w:fldCharType="end"/>
      </w:r>
      <w:r w:rsidR="00FD7781" w:rsidRPr="006258C2">
        <w:rPr>
          <w:rFonts w:ascii="Times New Roman" w:hAnsi="Times New Roman" w:cs="Times New Roman"/>
          <w:sz w:val="22"/>
        </w:rPr>
        <w:t xml:space="preserve"> </w:t>
      </w:r>
      <w:r w:rsidR="005F4EA7" w:rsidRPr="006258C2">
        <w:rPr>
          <w:rFonts w:ascii="Times New Roman" w:hAnsi="Times New Roman" w:cs="Times New Roman"/>
          <w:sz w:val="22"/>
        </w:rPr>
        <w:t>(Clinical trials involving HPV and EBV infection are described in the Anti</w:t>
      </w:r>
      <w:r w:rsidR="00FD7781" w:rsidRPr="006258C2">
        <w:rPr>
          <w:rFonts w:ascii="Times New Roman" w:hAnsi="Times New Roman" w:cs="Times New Roman"/>
          <w:sz w:val="22"/>
        </w:rPr>
        <w:t>cancer</w:t>
      </w:r>
      <w:r w:rsidR="005F4EA7" w:rsidRPr="006258C2">
        <w:rPr>
          <w:rFonts w:ascii="Times New Roman" w:hAnsi="Times New Roman" w:cs="Times New Roman"/>
          <w:sz w:val="22"/>
        </w:rPr>
        <w:t xml:space="preserve"> </w:t>
      </w:r>
      <w:r w:rsidR="00FD7781" w:rsidRPr="006258C2">
        <w:rPr>
          <w:rFonts w:ascii="Times New Roman" w:hAnsi="Times New Roman" w:cs="Times New Roman"/>
          <w:sz w:val="22"/>
        </w:rPr>
        <w:t>c</w:t>
      </w:r>
      <w:r w:rsidR="005F4EA7" w:rsidRPr="006258C2">
        <w:rPr>
          <w:rFonts w:ascii="Times New Roman" w:hAnsi="Times New Roman" w:cs="Times New Roman"/>
          <w:sz w:val="22"/>
        </w:rPr>
        <w:t xml:space="preserve">linical </w:t>
      </w:r>
      <w:r w:rsidR="00FD7781" w:rsidRPr="006258C2">
        <w:rPr>
          <w:rFonts w:ascii="Times New Roman" w:hAnsi="Times New Roman" w:cs="Times New Roman"/>
          <w:sz w:val="22"/>
        </w:rPr>
        <w:t>t</w:t>
      </w:r>
      <w:r w:rsidR="005F4EA7" w:rsidRPr="006258C2">
        <w:rPr>
          <w:rFonts w:ascii="Times New Roman" w:hAnsi="Times New Roman" w:cs="Times New Roman"/>
          <w:sz w:val="22"/>
        </w:rPr>
        <w:t>rial section</w:t>
      </w:r>
      <w:r w:rsidR="00FD7781" w:rsidRPr="006258C2">
        <w:rPr>
          <w:rFonts w:ascii="Times New Roman" w:hAnsi="Times New Roman" w:cs="Times New Roman"/>
          <w:sz w:val="22"/>
        </w:rPr>
        <w:t>).</w:t>
      </w:r>
      <w:r w:rsidR="00457C7D" w:rsidRPr="006258C2">
        <w:t xml:space="preserve"> </w:t>
      </w:r>
    </w:p>
    <w:p w14:paraId="7F1CF24D" w14:textId="77777777" w:rsidR="00193000" w:rsidRPr="006258C2" w:rsidRDefault="00193000" w:rsidP="008E4B03">
      <w:pPr>
        <w:spacing w:line="480" w:lineRule="auto"/>
        <w:rPr>
          <w:rFonts w:ascii="Times New Roman" w:hAnsi="Times New Roman" w:cs="Times New Roman"/>
          <w:sz w:val="22"/>
        </w:rPr>
      </w:pPr>
    </w:p>
    <w:p w14:paraId="148864D1" w14:textId="1FFAA484" w:rsidR="00B56686" w:rsidRPr="006258C2" w:rsidRDefault="00B47785" w:rsidP="008E4B03">
      <w:pPr>
        <w:spacing w:line="480" w:lineRule="auto"/>
        <w:rPr>
          <w:rFonts w:ascii="Times New Roman" w:hAnsi="Times New Roman" w:cs="Times New Roman"/>
          <w:b/>
          <w:sz w:val="22"/>
        </w:rPr>
      </w:pPr>
      <w:r w:rsidRPr="006258C2">
        <w:rPr>
          <w:rFonts w:ascii="Times New Roman" w:hAnsi="Times New Roman" w:cs="Times New Roman"/>
          <w:b/>
          <w:sz w:val="22"/>
        </w:rPr>
        <w:t>5.3</w:t>
      </w:r>
      <w:r w:rsidR="00A1091A" w:rsidRPr="006258C2">
        <w:rPr>
          <w:rFonts w:ascii="Times New Roman" w:hAnsi="Times New Roman" w:cs="Times New Roman"/>
          <w:b/>
          <w:sz w:val="22"/>
        </w:rPr>
        <w:t xml:space="preserve"> </w:t>
      </w:r>
      <w:r w:rsidR="00B56686" w:rsidRPr="006258C2">
        <w:rPr>
          <w:rFonts w:ascii="Times New Roman" w:hAnsi="Times New Roman" w:cs="Times New Roman"/>
          <w:b/>
          <w:sz w:val="22"/>
        </w:rPr>
        <w:t xml:space="preserve">Clinical </w:t>
      </w:r>
      <w:r w:rsidR="006224A2" w:rsidRPr="006258C2">
        <w:rPr>
          <w:rFonts w:ascii="Times New Roman" w:hAnsi="Times New Roman" w:cs="Times New Roman"/>
          <w:b/>
          <w:sz w:val="22"/>
        </w:rPr>
        <w:t>t</w:t>
      </w:r>
      <w:r w:rsidR="00B56686" w:rsidRPr="006258C2">
        <w:rPr>
          <w:rFonts w:ascii="Times New Roman" w:hAnsi="Times New Roman" w:cs="Times New Roman"/>
          <w:b/>
          <w:sz w:val="22"/>
        </w:rPr>
        <w:t xml:space="preserve">rial of </w:t>
      </w:r>
      <w:r w:rsidR="006224A2" w:rsidRPr="006258C2">
        <w:rPr>
          <w:rFonts w:ascii="Times New Roman" w:hAnsi="Times New Roman" w:cs="Times New Roman"/>
          <w:b/>
          <w:sz w:val="22"/>
        </w:rPr>
        <w:t>h</w:t>
      </w:r>
      <w:r w:rsidR="00B56686" w:rsidRPr="006258C2">
        <w:rPr>
          <w:rFonts w:ascii="Times New Roman" w:hAnsi="Times New Roman" w:cs="Times New Roman"/>
          <w:b/>
          <w:sz w:val="22"/>
        </w:rPr>
        <w:t xml:space="preserve">ematological </w:t>
      </w:r>
      <w:r w:rsidR="006224A2" w:rsidRPr="006258C2">
        <w:rPr>
          <w:rFonts w:ascii="Times New Roman" w:hAnsi="Times New Roman" w:cs="Times New Roman"/>
          <w:b/>
          <w:sz w:val="22"/>
        </w:rPr>
        <w:t>d</w:t>
      </w:r>
      <w:r w:rsidR="00B56686" w:rsidRPr="006258C2">
        <w:rPr>
          <w:rFonts w:ascii="Times New Roman" w:hAnsi="Times New Roman" w:cs="Times New Roman"/>
          <w:b/>
          <w:sz w:val="22"/>
        </w:rPr>
        <w:t>iseases</w:t>
      </w:r>
    </w:p>
    <w:p w14:paraId="4F906EAE" w14:textId="7DBC5520" w:rsidR="00B56686" w:rsidRPr="006258C2" w:rsidRDefault="00B56686" w:rsidP="008E4B03">
      <w:pPr>
        <w:spacing w:line="480" w:lineRule="auto"/>
        <w:rPr>
          <w:rFonts w:ascii="Times New Roman" w:hAnsi="Times New Roman" w:cs="Times New Roman"/>
          <w:sz w:val="22"/>
        </w:rPr>
      </w:pPr>
      <w:r w:rsidRPr="006258C2">
        <w:rPr>
          <w:rFonts w:ascii="Times New Roman" w:hAnsi="Times New Roman" w:cs="Times New Roman"/>
          <w:sz w:val="22"/>
        </w:rPr>
        <w:lastRenderedPageBreak/>
        <w:t xml:space="preserve">Up to </w:t>
      </w:r>
      <w:r w:rsidR="00BE11CC" w:rsidRPr="006258C2">
        <w:rPr>
          <w:rFonts w:ascii="Times New Roman" w:hAnsi="Times New Roman" w:cs="Times New Roman"/>
          <w:sz w:val="22"/>
        </w:rPr>
        <w:t>date</w:t>
      </w:r>
      <w:r w:rsidRPr="006258C2">
        <w:rPr>
          <w:rFonts w:ascii="Times New Roman" w:hAnsi="Times New Roman" w:cs="Times New Roman"/>
          <w:sz w:val="22"/>
        </w:rPr>
        <w:t>, ZFN and CRSPR/Cas9 have been applied in five clinical gene therapeutic trials pertaining to hematological diseases, including hemophilia B, β-thalassemia, and sickle cell disease.</w:t>
      </w:r>
    </w:p>
    <w:p w14:paraId="72F2F15C" w14:textId="5AB82BC6" w:rsidR="00B56686" w:rsidRPr="006258C2" w:rsidRDefault="00B56686" w:rsidP="008E4B03">
      <w:pPr>
        <w:spacing w:line="480" w:lineRule="auto"/>
        <w:ind w:firstLine="420"/>
        <w:rPr>
          <w:rFonts w:ascii="Times New Roman" w:hAnsi="Times New Roman" w:cs="Times New Roman"/>
          <w:sz w:val="22"/>
        </w:rPr>
      </w:pPr>
      <w:r w:rsidRPr="006258C2">
        <w:rPr>
          <w:rFonts w:ascii="Times New Roman" w:hAnsi="Times New Roman" w:cs="Times New Roman"/>
          <w:sz w:val="22"/>
        </w:rPr>
        <w:t>Hemophilia B is a recessive, X-linked hemorrhagic disease represented by lack of expression of coagulation factor IX (F IX)</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Eb2xhbjwvQXV0aG9yPjxZZWFyPjIwMTg8L1llYXI+PFJl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Eb2xhbjwvQXV0aG9yPjxZZWFyPjIwMTg8L1llYXI+PFJl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3</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November 2016, </w:t>
      </w:r>
      <w:proofErr w:type="spellStart"/>
      <w:r w:rsidRPr="006258C2">
        <w:rPr>
          <w:rFonts w:ascii="Times New Roman" w:hAnsi="Times New Roman" w:cs="Times New Roman"/>
          <w:sz w:val="22"/>
        </w:rPr>
        <w:t>Sangamo</w:t>
      </w:r>
      <w:proofErr w:type="spellEnd"/>
      <w:r w:rsidRPr="006258C2">
        <w:rPr>
          <w:rFonts w:ascii="Times New Roman" w:hAnsi="Times New Roman" w:cs="Times New Roman"/>
          <w:sz w:val="22"/>
        </w:rPr>
        <w:t xml:space="preserve"> Therapeutics Inc. initiated a phase I clinical trial (NCT02695160) with </w:t>
      </w:r>
      <w:r w:rsidR="00EE44B1" w:rsidRPr="006258C2">
        <w:rPr>
          <w:rFonts w:ascii="Times New Roman" w:hAnsi="Times New Roman" w:cs="Times New Roman"/>
          <w:sz w:val="22"/>
        </w:rPr>
        <w:t xml:space="preserve">expected </w:t>
      </w:r>
      <w:r w:rsidRPr="006258C2">
        <w:rPr>
          <w:rFonts w:ascii="Times New Roman" w:hAnsi="Times New Roman" w:cs="Times New Roman"/>
          <w:sz w:val="22"/>
        </w:rPr>
        <w:t>12 participants using SB-FIX, which is an adeno-associated virus-delivered ZFN, designed to intravenously delivered to the subject’s own hepatocytes to insert a corrective FIX transgene into albumin locus; thus they aim to achieve permanent FIX clotting factor production in the liver of severe hemophilia B patients. This ascending dose phase I study attempts to assess the safety and tolerability of SB-FIX in treating hemophilia B patients, expected to complete in January 2021. Abnormality in the β-globin gene (HBB) can reduce the synthesis of β-globin chains in hemoglobin, causing β-Thalassemia</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Origa&lt;/Author&gt;&lt;Year&gt;2017&lt;/Year&gt;&lt;RecNum&gt;5&lt;/RecNum&gt;&lt;DisplayText&gt;&lt;style face="superscript"&gt;274&lt;/style&gt;&lt;/DisplayText&gt;&lt;record&gt;&lt;rec-number&gt;5&lt;/rec-number&gt;&lt;foreign-keys&gt;&lt;key app="EN" db-id="9da250wwittxsze2tr2ps90wre50xer9d0dr" timestamp="1568008610"&gt;5&lt;/key&gt;&lt;key app="ENWeb" db-id=""&gt;0&lt;/key&gt;&lt;/foreign-keys&gt;&lt;ref-type name="Journal Article"&gt;17&lt;/ref-type&gt;&lt;contributors&gt;&lt;authors&gt;&lt;author&gt;Origa, R.&lt;/author&gt;&lt;/authors&gt;&lt;/contributors&gt;&lt;auth-address&gt;Ospedale Microcitemico &amp;quot;Antonio Cao&amp;quot;-Department of Medical Sciences and Public Health, University of Cagliari, Cagliari, Italy.&lt;/auth-address&gt;&lt;titles&gt;&lt;title&gt;beta-Thalassemia&lt;/title&gt;&lt;secondary-title&gt;Genet Med&lt;/secondary-title&gt;&lt;/titles&gt;&lt;periodical&gt;&lt;full-title&gt;Genet Med&lt;/full-title&gt;&lt;/periodical&gt;&lt;pages&gt;609-619&lt;/pages&gt;&lt;volume&gt;19&lt;/volume&gt;&lt;number&gt;6&lt;/number&gt;&lt;edition&gt;2016/11/05&lt;/edition&gt;&lt;keywords&gt;&lt;keyword&gt;Animals&lt;/keyword&gt;&lt;keyword&gt;Diagnosis, Differential&lt;/keyword&gt;&lt;keyword&gt;Female&lt;/keyword&gt;&lt;keyword&gt;Humans&lt;/keyword&gt;&lt;keyword&gt;Mass Screening&lt;/keyword&gt;&lt;keyword&gt;Pregnancy&lt;/keyword&gt;&lt;keyword&gt;*beta-Thalassemia/diagnosis/genetics/physiopathology/therapy&lt;/keyword&gt;&lt;/keywords&gt;&lt;dates&gt;&lt;year&gt;2017&lt;/year&gt;&lt;pub-dates&gt;&lt;date&gt;Jun&lt;/date&gt;&lt;/pub-dates&gt;&lt;/dates&gt;&lt;isbn&gt;1530-0366 (Electronic)&amp;#xD;1098-3600 (Linking)&lt;/isbn&gt;&lt;accession-num&gt;27811859&lt;/accession-num&gt;&lt;urls&gt;&lt;related-urls&gt;&lt;url&gt;https://www.ncbi.nlm.nih.gov/pubmed/27811859&lt;/url&gt;&lt;/related-urls&gt;&lt;/urls&gt;&lt;electronic-resource-num&gt;10.1038/gim.2016.173&lt;/electronic-resource-num&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4</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January 2019, </w:t>
      </w:r>
      <w:proofErr w:type="spellStart"/>
      <w:r w:rsidRPr="006258C2">
        <w:rPr>
          <w:rFonts w:ascii="Times New Roman" w:hAnsi="Times New Roman" w:cs="Times New Roman"/>
          <w:sz w:val="22"/>
        </w:rPr>
        <w:t>Allife</w:t>
      </w:r>
      <w:proofErr w:type="spellEnd"/>
      <w:r w:rsidRPr="006258C2">
        <w:rPr>
          <w:rFonts w:ascii="Times New Roman" w:hAnsi="Times New Roman" w:cs="Times New Roman"/>
          <w:sz w:val="22"/>
        </w:rPr>
        <w:t xml:space="preserve"> Medical Science and Technology Co., Ltd. Started a 12-subject early phase I trial, where they have applied CRISPR/Cas9 to correct HBB gene in vitro in patient-specific induced hematopoietic stem cells (</w:t>
      </w:r>
      <w:proofErr w:type="spellStart"/>
      <w:r w:rsidRPr="006258C2">
        <w:rPr>
          <w:rFonts w:ascii="Times New Roman" w:hAnsi="Times New Roman" w:cs="Times New Roman"/>
          <w:sz w:val="22"/>
        </w:rPr>
        <w:t>iHSCs</w:t>
      </w:r>
      <w:proofErr w:type="spellEnd"/>
      <w:r w:rsidRPr="006258C2">
        <w:rPr>
          <w:rFonts w:ascii="Times New Roman" w:hAnsi="Times New Roman" w:cs="Times New Roman"/>
          <w:sz w:val="22"/>
        </w:rPr>
        <w:t>), and intravenously transfuse the edited cells back to the HBB mutated β-thalassemia subjects. This trial is expected to complete in 2021. BCL11A, a key modifier in hemoglobin disorders, characterized by repressing fetal hemoglobin (</w:t>
      </w:r>
      <w:proofErr w:type="spellStart"/>
      <w:r w:rsidRPr="006258C2">
        <w:rPr>
          <w:rFonts w:ascii="Times New Roman" w:hAnsi="Times New Roman" w:cs="Times New Roman"/>
          <w:sz w:val="22"/>
        </w:rPr>
        <w:t>HbF</w:t>
      </w:r>
      <w:proofErr w:type="spellEnd"/>
      <w:r w:rsidRPr="006258C2">
        <w:rPr>
          <w:rFonts w:ascii="Times New Roman" w:hAnsi="Times New Roman" w:cs="Times New Roman"/>
          <w:sz w:val="22"/>
        </w:rPr>
        <w:t>), is associated with clinical severity of β-thalassemia and sickle cell disease</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CYXVlcjwvQXV0aG9yPjxZZWFyPjIwMTU8L1llYXI+PFJl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CYXVlcjwvQXV0aG9yPjxZZWFyPjIwMTU8L1llYXI+PFJl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5</w:t>
      </w:r>
      <w:r w:rsidRPr="006258C2">
        <w:rPr>
          <w:rFonts w:ascii="Times New Roman" w:hAnsi="Times New Roman" w:cs="Times New Roman"/>
          <w:sz w:val="22"/>
        </w:rPr>
        <w:fldChar w:fldCharType="end"/>
      </w:r>
      <w:r w:rsidRPr="006258C2">
        <w:rPr>
          <w:rFonts w:ascii="Times New Roman" w:hAnsi="Times New Roman" w:cs="Times New Roman"/>
          <w:sz w:val="22"/>
        </w:rPr>
        <w:t xml:space="preserve"> Hence, gene therapy targeting BCL11A to treat the two diseases above have been tested in trials. Until now, there have been three trials tried to suppress BCL11A gene in autologous CD34+ hematopoietic stem/progenitor cells in vitro, and then transfuse the modified cells intravenously back to the subjects, all initiated in 2018 and expected to complete </w:t>
      </w:r>
      <w:r w:rsidRPr="006258C2">
        <w:rPr>
          <w:rFonts w:ascii="Times New Roman" w:hAnsi="Times New Roman" w:cs="Times New Roman"/>
          <w:sz w:val="22"/>
        </w:rPr>
        <w:lastRenderedPageBreak/>
        <w:t xml:space="preserve">in 2020-2022. </w:t>
      </w:r>
      <w:proofErr w:type="spellStart"/>
      <w:r w:rsidRPr="006258C2">
        <w:rPr>
          <w:rFonts w:ascii="Times New Roman" w:hAnsi="Times New Roman" w:cs="Times New Roman"/>
          <w:sz w:val="22"/>
        </w:rPr>
        <w:t>Sangamo</w:t>
      </w:r>
      <w:proofErr w:type="spellEnd"/>
      <w:r w:rsidRPr="006258C2">
        <w:rPr>
          <w:rFonts w:ascii="Times New Roman" w:hAnsi="Times New Roman" w:cs="Times New Roman"/>
          <w:sz w:val="22"/>
        </w:rPr>
        <w:t xml:space="preserve"> Therapeutics Inc. has lead the first trial NCT03432364, a single-dose Phase1/2 study with 6 subjects of transfusion-dependent β-thalassemia (TDT). ZFN has been applied to generate the gene-edited therapeutic cell ST-400; its safety, tolerability, and effects on </w:t>
      </w:r>
      <w:proofErr w:type="spellStart"/>
      <w:r w:rsidRPr="006258C2">
        <w:rPr>
          <w:rFonts w:ascii="Times New Roman" w:hAnsi="Times New Roman" w:cs="Times New Roman"/>
          <w:sz w:val="22"/>
        </w:rPr>
        <w:t>HbF</w:t>
      </w:r>
      <w:proofErr w:type="spellEnd"/>
      <w:r w:rsidRPr="006258C2">
        <w:rPr>
          <w:rFonts w:ascii="Times New Roman" w:hAnsi="Times New Roman" w:cs="Times New Roman"/>
          <w:sz w:val="22"/>
        </w:rPr>
        <w:t xml:space="preserve"> are to be evaluated, transfusion requirements to be assessed. Another single-dose Phase 1/2 study trial (NCT03655678) with up to 45 subjects, focusing on transfusion-dependent β-thalassemia (TDT), has been initiated by Vertex Pharmaceuticals Inc.; they utilized CRISPR/Cas9-Modified cell CTX001, aiming to test its safety and efficacy. With similar study design and start/complete time, Vertex Pharmaceuticals Inc. have also tested CTX001 in severe sickle cell disease (NCT03745287).</w:t>
      </w:r>
    </w:p>
    <w:p w14:paraId="6D2242B1" w14:textId="77777777" w:rsidR="00B47785" w:rsidRPr="006258C2" w:rsidRDefault="00B47785" w:rsidP="008E4B03">
      <w:pPr>
        <w:spacing w:line="480" w:lineRule="auto"/>
        <w:rPr>
          <w:rFonts w:ascii="Times New Roman" w:hAnsi="Times New Roman" w:cs="Times New Roman"/>
          <w:b/>
          <w:sz w:val="22"/>
        </w:rPr>
      </w:pPr>
    </w:p>
    <w:p w14:paraId="56656C45" w14:textId="77777777" w:rsidR="00B47785" w:rsidRPr="006258C2" w:rsidRDefault="00B47785" w:rsidP="008E4B03">
      <w:pPr>
        <w:spacing w:line="480" w:lineRule="auto"/>
        <w:rPr>
          <w:rFonts w:ascii="Times New Roman" w:hAnsi="Times New Roman" w:cs="Times New Roman"/>
          <w:b/>
          <w:sz w:val="22"/>
        </w:rPr>
      </w:pPr>
      <w:r w:rsidRPr="006258C2">
        <w:rPr>
          <w:rFonts w:ascii="Times New Roman" w:hAnsi="Times New Roman" w:cs="Times New Roman"/>
          <w:b/>
          <w:sz w:val="22"/>
        </w:rPr>
        <w:t>5.</w:t>
      </w:r>
      <w:r w:rsidR="00A1091A" w:rsidRPr="006258C2">
        <w:rPr>
          <w:rFonts w:ascii="Times New Roman" w:hAnsi="Times New Roman" w:cs="Times New Roman"/>
          <w:b/>
          <w:sz w:val="22"/>
        </w:rPr>
        <w:t>4 Clinical trial</w:t>
      </w:r>
      <w:r w:rsidR="0050099D" w:rsidRPr="006258C2">
        <w:rPr>
          <w:rFonts w:ascii="Times New Roman" w:hAnsi="Times New Roman" w:cs="Times New Roman"/>
          <w:b/>
          <w:sz w:val="22"/>
        </w:rPr>
        <w:t>s</w:t>
      </w:r>
      <w:r w:rsidR="00A1091A" w:rsidRPr="006258C2">
        <w:rPr>
          <w:rFonts w:ascii="Times New Roman" w:hAnsi="Times New Roman" w:cs="Times New Roman"/>
          <w:b/>
          <w:sz w:val="22"/>
        </w:rPr>
        <w:t xml:space="preserve"> of hereditary eye diseases</w:t>
      </w:r>
    </w:p>
    <w:p w14:paraId="0BF78988" w14:textId="325D0BD4" w:rsidR="00CF6EAD" w:rsidRPr="006258C2" w:rsidRDefault="00CF6EAD"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Gene augmentation are successfully employed for the treatment of inherited retinal diseases, and a large number of clinical trials of gene augmentation are underway for </w:t>
      </w:r>
      <w:r w:rsidR="00672FDB" w:rsidRPr="006258C2">
        <w:rPr>
          <w:rFonts w:ascii="Times New Roman" w:hAnsi="Times New Roman" w:cs="Times New Roman"/>
          <w:sz w:val="22"/>
        </w:rPr>
        <w:t>LCA</w:t>
      </w:r>
      <w:r w:rsidRPr="006258C2">
        <w:rPr>
          <w:rFonts w:ascii="Times New Roman" w:hAnsi="Times New Roman" w:cs="Times New Roman"/>
          <w:sz w:val="22"/>
        </w:rPr>
        <w:t xml:space="preserve">, </w:t>
      </w:r>
      <w:proofErr w:type="spellStart"/>
      <w:r w:rsidRPr="006258C2">
        <w:rPr>
          <w:rFonts w:ascii="Times New Roman" w:hAnsi="Times New Roman" w:cs="Times New Roman"/>
          <w:sz w:val="22"/>
        </w:rPr>
        <w:t>choroideremia</w:t>
      </w:r>
      <w:proofErr w:type="spellEnd"/>
      <w:r w:rsidRPr="006258C2">
        <w:rPr>
          <w:rFonts w:ascii="Times New Roman" w:hAnsi="Times New Roman" w:cs="Times New Roman"/>
          <w:sz w:val="22"/>
        </w:rPr>
        <w:t xml:space="preserve">, achromatopsia, X-linked retinoschisis and </w:t>
      </w:r>
      <w:r w:rsidR="00372259" w:rsidRPr="006258C2">
        <w:rPr>
          <w:rFonts w:ascii="Times New Roman" w:hAnsi="Times New Roman" w:cs="Times New Roman"/>
          <w:sz w:val="22"/>
        </w:rPr>
        <w:t>RP</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Nb29yZTwvQXV0aG9yPjxZZWFyPjIwMTg8L1llYXI+PFJl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b29yZTwvQXV0aG9yPjxZZWFyPjIwMTg8L1llYXI+PFJl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6</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BD6132" w:rsidRPr="006258C2">
        <w:rPr>
          <w:rFonts w:ascii="Times New Roman" w:hAnsi="Times New Roman" w:cs="Times New Roman"/>
          <w:sz w:val="22"/>
        </w:rPr>
        <w:t>Until now,</w:t>
      </w:r>
      <w:r w:rsidRPr="006258C2">
        <w:rPr>
          <w:rFonts w:ascii="Times New Roman" w:hAnsi="Times New Roman" w:cs="Times New Roman"/>
          <w:sz w:val="22"/>
        </w:rPr>
        <w:t xml:space="preserve"> there </w:t>
      </w:r>
      <w:r w:rsidR="00BD6132" w:rsidRPr="006258C2">
        <w:rPr>
          <w:rFonts w:ascii="Times New Roman" w:hAnsi="Times New Roman" w:cs="Times New Roman"/>
          <w:sz w:val="22"/>
        </w:rPr>
        <w:t>has been</w:t>
      </w:r>
      <w:r w:rsidRPr="006258C2">
        <w:rPr>
          <w:rFonts w:ascii="Times New Roman" w:hAnsi="Times New Roman" w:cs="Times New Roman"/>
          <w:sz w:val="22"/>
        </w:rPr>
        <w:t xml:space="preserve"> only one clinical trial </w:t>
      </w:r>
      <w:r w:rsidR="00FC3B7F" w:rsidRPr="006258C2">
        <w:rPr>
          <w:rFonts w:ascii="Times New Roman" w:hAnsi="Times New Roman" w:cs="Times New Roman"/>
          <w:sz w:val="22"/>
        </w:rPr>
        <w:t xml:space="preserve">of </w:t>
      </w:r>
      <w:r w:rsidRPr="006258C2">
        <w:rPr>
          <w:rFonts w:ascii="Times New Roman" w:hAnsi="Times New Roman" w:cs="Times New Roman"/>
          <w:sz w:val="22"/>
        </w:rPr>
        <w:t xml:space="preserve">gene editing in LCA10. Recently, a clinical study (NCT03872479) was initiated by </w:t>
      </w:r>
      <w:proofErr w:type="spellStart"/>
      <w:r w:rsidRPr="006258C2">
        <w:rPr>
          <w:rFonts w:ascii="Times New Roman" w:hAnsi="Times New Roman" w:cs="Times New Roman"/>
          <w:sz w:val="22"/>
        </w:rPr>
        <w:t>Editas</w:t>
      </w:r>
      <w:proofErr w:type="spellEnd"/>
      <w:r w:rsidRPr="006258C2">
        <w:rPr>
          <w:rFonts w:ascii="Times New Roman" w:hAnsi="Times New Roman" w:cs="Times New Roman"/>
          <w:sz w:val="22"/>
        </w:rPr>
        <w:t xml:space="preserve"> and Allergan to evaluate the safety, tolerability and efficacy of single dose AGN-151587 (EDIT-101), an </w:t>
      </w:r>
      <w:r w:rsidR="003E48A1" w:rsidRPr="006258C2">
        <w:rPr>
          <w:rFonts w:ascii="Times New Roman" w:hAnsi="Times New Roman" w:cs="Times New Roman"/>
          <w:sz w:val="22"/>
        </w:rPr>
        <w:t>A</w:t>
      </w:r>
      <w:r w:rsidR="002018CE" w:rsidRPr="006258C2">
        <w:rPr>
          <w:rFonts w:ascii="Times New Roman" w:hAnsi="Times New Roman" w:cs="Times New Roman"/>
          <w:sz w:val="22"/>
        </w:rPr>
        <w:t>A</w:t>
      </w:r>
      <w:r w:rsidRPr="006258C2">
        <w:rPr>
          <w:rFonts w:ascii="Times New Roman" w:hAnsi="Times New Roman" w:cs="Times New Roman"/>
          <w:sz w:val="22"/>
        </w:rPr>
        <w:t>V vector containing 3 components</w:t>
      </w:r>
      <w:r w:rsidR="00DC0422" w:rsidRPr="006258C2">
        <w:rPr>
          <w:rFonts w:ascii="Times New Roman" w:hAnsi="Times New Roman" w:cs="Times New Roman"/>
          <w:sz w:val="22"/>
        </w:rPr>
        <w:t xml:space="preserve">: </w:t>
      </w:r>
      <w:r w:rsidRPr="006258C2">
        <w:rPr>
          <w:rFonts w:ascii="Times New Roman" w:hAnsi="Times New Roman" w:cs="Times New Roman"/>
          <w:sz w:val="22"/>
        </w:rPr>
        <w:t>including a S. aureus Cas9 and two gRNAs</w:t>
      </w:r>
      <w:r w:rsidR="00085B3D" w:rsidRPr="006258C2">
        <w:rPr>
          <w:rFonts w:ascii="Times New Roman" w:hAnsi="Times New Roman" w:cs="Times New Roman"/>
          <w:sz w:val="22"/>
        </w:rPr>
        <w:t>--</w:t>
      </w:r>
      <w:r w:rsidRPr="006258C2">
        <w:rPr>
          <w:rFonts w:ascii="Times New Roman" w:hAnsi="Times New Roman" w:cs="Times New Roman"/>
          <w:sz w:val="22"/>
        </w:rPr>
        <w:t xml:space="preserve">gRNA-323 and gRNA-64. AGN-151587 could eliminate the mutation </w:t>
      </w:r>
      <w:r w:rsidR="00C1326D" w:rsidRPr="006258C2">
        <w:rPr>
          <w:rFonts w:ascii="Times New Roman" w:hAnsi="Times New Roman" w:cs="Times New Roman"/>
          <w:sz w:val="22"/>
        </w:rPr>
        <w:t xml:space="preserve">of </w:t>
      </w:r>
      <w:r w:rsidRPr="006258C2">
        <w:rPr>
          <w:rFonts w:ascii="Times New Roman" w:hAnsi="Times New Roman" w:cs="Times New Roman"/>
          <w:sz w:val="22"/>
        </w:rPr>
        <w:t>c.2991+1655A&gt;G in intron 26 of the CEP290 gene to treat LCA10. Although clinical trials on gene editing for the ophthalmic diseases have just begun, the unique qualities of eyes</w:t>
      </w:r>
      <w:r w:rsidR="00D11580" w:rsidRPr="006258C2">
        <w:rPr>
          <w:rFonts w:ascii="Times New Roman" w:hAnsi="Times New Roman" w:cs="Times New Roman"/>
          <w:sz w:val="22"/>
        </w:rPr>
        <w:t>,</w:t>
      </w:r>
      <w:r w:rsidRPr="006258C2">
        <w:rPr>
          <w:rFonts w:ascii="Times New Roman" w:hAnsi="Times New Roman" w:cs="Times New Roman"/>
          <w:sz w:val="22"/>
        </w:rPr>
        <w:t xml:space="preserve"> such as easy accessibility and relative immune-privileged status</w:t>
      </w:r>
      <w:r w:rsidR="00D11580" w:rsidRPr="006258C2">
        <w:rPr>
          <w:rFonts w:ascii="Times New Roman" w:hAnsi="Times New Roman" w:cs="Times New Roman"/>
          <w:sz w:val="22"/>
        </w:rPr>
        <w:t>,</w:t>
      </w:r>
      <w:r w:rsidRPr="006258C2">
        <w:rPr>
          <w:rFonts w:ascii="Times New Roman" w:hAnsi="Times New Roman" w:cs="Times New Roman"/>
          <w:sz w:val="22"/>
        </w:rPr>
        <w:t xml:space="preserve"> make CRISPR-Cas </w:t>
      </w:r>
      <w:r w:rsidR="002F06A2" w:rsidRPr="006258C2">
        <w:rPr>
          <w:rFonts w:ascii="Times New Roman" w:hAnsi="Times New Roman" w:cs="Times New Roman"/>
          <w:sz w:val="22"/>
        </w:rPr>
        <w:t xml:space="preserve">become </w:t>
      </w:r>
      <w:r w:rsidRPr="006258C2">
        <w:rPr>
          <w:rFonts w:ascii="Times New Roman" w:hAnsi="Times New Roman" w:cs="Times New Roman"/>
          <w:sz w:val="22"/>
        </w:rPr>
        <w:t>a promis</w:t>
      </w:r>
      <w:r w:rsidR="002A01C8" w:rsidRPr="006258C2">
        <w:rPr>
          <w:rFonts w:ascii="Times New Roman" w:hAnsi="Times New Roman" w:cs="Times New Roman"/>
          <w:sz w:val="22"/>
        </w:rPr>
        <w:t>ing</w:t>
      </w:r>
      <w:r w:rsidRPr="006258C2">
        <w:rPr>
          <w:rFonts w:ascii="Times New Roman" w:hAnsi="Times New Roman" w:cs="Times New Roman"/>
          <w:sz w:val="22"/>
        </w:rPr>
        <w:t xml:space="preserve"> and available strategy for ophthalmic disease</w:t>
      </w:r>
      <w:r w:rsidR="008420ED" w:rsidRPr="006258C2">
        <w:rPr>
          <w:rFonts w:ascii="Times New Roman" w:hAnsi="Times New Roman" w:cs="Times New Roman"/>
          <w:sz w:val="22"/>
        </w:rPr>
        <w:t xml:space="preserve"> treatment</w:t>
      </w:r>
      <w:r w:rsidRPr="006258C2">
        <w:rPr>
          <w:rFonts w:ascii="Times New Roman" w:hAnsi="Times New Roman" w:cs="Times New Roman"/>
          <w:sz w:val="22"/>
        </w:rPr>
        <w:t xml:space="preserve"> in the near future</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Nb29yZTwvQXV0aG9yPjxZZWFyPjIwMTg8L1llYXI+PFJl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b29yZTwvQXV0aG9yPjxZZWFyPjIwMTg8L1llYXI+PFJl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4,276</w:t>
      </w:r>
      <w:r w:rsidRPr="006258C2">
        <w:rPr>
          <w:rFonts w:ascii="Times New Roman" w:hAnsi="Times New Roman" w:cs="Times New Roman"/>
          <w:sz w:val="22"/>
        </w:rPr>
        <w:fldChar w:fldCharType="end"/>
      </w:r>
    </w:p>
    <w:p w14:paraId="3263E08D" w14:textId="77777777" w:rsidR="00DB54AC" w:rsidRPr="006258C2" w:rsidRDefault="00DB54AC" w:rsidP="008E4B03">
      <w:pPr>
        <w:spacing w:line="480" w:lineRule="auto"/>
        <w:rPr>
          <w:rFonts w:ascii="Times New Roman" w:hAnsi="Times New Roman" w:cs="Times New Roman"/>
          <w:b/>
          <w:sz w:val="22"/>
        </w:rPr>
      </w:pPr>
    </w:p>
    <w:p w14:paraId="3CAA5944" w14:textId="77777777" w:rsidR="00DB54AC" w:rsidRPr="006258C2" w:rsidRDefault="00DB54AC" w:rsidP="00E60199">
      <w:pPr>
        <w:pStyle w:val="a7"/>
        <w:numPr>
          <w:ilvl w:val="0"/>
          <w:numId w:val="6"/>
        </w:numPr>
        <w:spacing w:line="480" w:lineRule="auto"/>
        <w:ind w:firstLineChars="0"/>
        <w:rPr>
          <w:rFonts w:ascii="Times New Roman" w:hAnsi="Times New Roman" w:cs="Times New Roman"/>
          <w:b/>
          <w:sz w:val="22"/>
        </w:rPr>
      </w:pPr>
      <w:r w:rsidRPr="006258C2">
        <w:rPr>
          <w:rFonts w:ascii="Times New Roman" w:hAnsi="Times New Roman" w:cs="Times New Roman"/>
          <w:b/>
          <w:sz w:val="22"/>
        </w:rPr>
        <w:t>Challenges in therapeutic targeting</w:t>
      </w:r>
    </w:p>
    <w:p w14:paraId="6E2F4996" w14:textId="3869D139" w:rsidR="005C5484" w:rsidRPr="006258C2" w:rsidRDefault="00DB54AC" w:rsidP="008E4B03">
      <w:pPr>
        <w:spacing w:line="480" w:lineRule="auto"/>
        <w:rPr>
          <w:rFonts w:ascii="Times New Roman" w:hAnsi="Times New Roman" w:cs="Times New Roman"/>
          <w:sz w:val="22"/>
        </w:rPr>
      </w:pPr>
      <w:r w:rsidRPr="006258C2">
        <w:rPr>
          <w:rFonts w:ascii="Times New Roman" w:hAnsi="Times New Roman" w:cs="Times New Roman"/>
          <w:sz w:val="22"/>
        </w:rPr>
        <w:t xml:space="preserve">In addition to the </w:t>
      </w:r>
      <w:r w:rsidR="00091E6C" w:rsidRPr="006258C2">
        <w:rPr>
          <w:rFonts w:ascii="Times New Roman" w:hAnsi="Times New Roman" w:cs="Times New Roman"/>
          <w:sz w:val="22"/>
        </w:rPr>
        <w:t xml:space="preserve">many </w:t>
      </w:r>
      <w:r w:rsidRPr="006258C2">
        <w:rPr>
          <w:rFonts w:ascii="Times New Roman" w:hAnsi="Times New Roman" w:cs="Times New Roman"/>
          <w:sz w:val="22"/>
        </w:rPr>
        <w:t xml:space="preserve">benefits </w:t>
      </w:r>
      <w:r w:rsidR="00091E6C" w:rsidRPr="006258C2">
        <w:rPr>
          <w:rFonts w:ascii="Times New Roman" w:hAnsi="Times New Roman" w:cs="Times New Roman"/>
          <w:sz w:val="22"/>
        </w:rPr>
        <w:t xml:space="preserve">of </w:t>
      </w:r>
      <w:r w:rsidRPr="006258C2">
        <w:rPr>
          <w:rFonts w:ascii="Times New Roman" w:hAnsi="Times New Roman" w:cs="Times New Roman"/>
          <w:sz w:val="22"/>
        </w:rPr>
        <w:t xml:space="preserve">genome editing, there are some technical challenges in translating these treatments to clinical </w:t>
      </w:r>
      <w:r w:rsidR="001D3476" w:rsidRPr="006258C2">
        <w:rPr>
          <w:rFonts w:ascii="Times New Roman" w:hAnsi="Times New Roman" w:cs="Times New Roman"/>
          <w:sz w:val="22"/>
        </w:rPr>
        <w:t>disease</w:t>
      </w:r>
      <w:r w:rsidRPr="006258C2">
        <w:rPr>
          <w:rFonts w:ascii="Times New Roman" w:hAnsi="Times New Roman" w:cs="Times New Roman"/>
          <w:sz w:val="22"/>
        </w:rPr>
        <w:t xml:space="preserve"> therapy, primarily in terms of accuracy, efficacy and delivery hurdles. To cope with these challenges, scientists will need profound knowledge about molecular nature of cancers, especially heterogeneous solid tumors, as well as carefully designed genome editing platforms in preclinical studies. </w:t>
      </w:r>
    </w:p>
    <w:p w14:paraId="2726EF10" w14:textId="77777777" w:rsidR="00477567" w:rsidRPr="006258C2" w:rsidRDefault="00477567" w:rsidP="008E4B03">
      <w:pPr>
        <w:spacing w:line="480" w:lineRule="auto"/>
        <w:rPr>
          <w:rFonts w:ascii="Times New Roman" w:hAnsi="Times New Roman" w:cs="Times New Roman"/>
          <w:sz w:val="22"/>
        </w:rPr>
      </w:pPr>
    </w:p>
    <w:p w14:paraId="1BADFE20" w14:textId="77777777" w:rsidR="00DB54AC" w:rsidRPr="006258C2" w:rsidRDefault="00DB54AC" w:rsidP="008E4B03">
      <w:pPr>
        <w:spacing w:line="480" w:lineRule="auto"/>
        <w:rPr>
          <w:rFonts w:ascii="Times New Roman" w:hAnsi="Times New Roman" w:cs="Times New Roman"/>
          <w:b/>
          <w:sz w:val="22"/>
        </w:rPr>
      </w:pPr>
      <w:r w:rsidRPr="006258C2">
        <w:rPr>
          <w:rFonts w:ascii="Times New Roman" w:hAnsi="Times New Roman" w:cs="Times New Roman"/>
          <w:b/>
          <w:sz w:val="22"/>
        </w:rPr>
        <w:t>6.1 Increasing specificity of gene correction.</w:t>
      </w:r>
    </w:p>
    <w:p w14:paraId="48185905" w14:textId="6D935572" w:rsidR="00131E73" w:rsidRPr="006258C2" w:rsidRDefault="00DB54AC" w:rsidP="008E4B03">
      <w:pPr>
        <w:spacing w:line="480" w:lineRule="auto"/>
        <w:rPr>
          <w:rFonts w:ascii="Times New Roman" w:hAnsi="Times New Roman" w:cs="Times New Roman"/>
          <w:sz w:val="22"/>
        </w:rPr>
      </w:pPr>
      <w:r w:rsidRPr="006258C2">
        <w:rPr>
          <w:rFonts w:ascii="Times New Roman" w:hAnsi="Times New Roman" w:cs="Times New Roman"/>
          <w:sz w:val="22"/>
        </w:rPr>
        <w:t>The accuracy of gene editing technology is defined by the ability to edit desired locus of interest within the genome. While inevitably, mutations in undesired genomic loci, namely off-target effects, are rather pernicious, as they can lead to potential genomic toxicity, genome instability, disruption of gene function, epigenetic alterations, and even carcinogenesis</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XZW48L0F1dGhvcj48WWVhcj4yMDE2PC9ZZWFyPjxSZWNO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XZW48L0F1dGhvcj48WWVhcj4yMDE2PC9ZZWFyPjxSZWNO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6,277,278</w:t>
      </w:r>
      <w:r w:rsidRPr="006258C2">
        <w:rPr>
          <w:rFonts w:ascii="Times New Roman" w:hAnsi="Times New Roman" w:cs="Times New Roman"/>
          <w:sz w:val="22"/>
        </w:rPr>
        <w:fldChar w:fldCharType="end"/>
      </w:r>
      <w:r w:rsidRPr="006258C2">
        <w:rPr>
          <w:rFonts w:ascii="Times New Roman" w:hAnsi="Times New Roman" w:cs="Times New Roman"/>
          <w:sz w:val="22"/>
        </w:rPr>
        <w:t xml:space="preserve"> Given that therapeutic gene targeting is strongly dependent on the creation</w:t>
      </w:r>
      <w:r w:rsidRPr="006258C2" w:rsidDel="007712A3">
        <w:rPr>
          <w:rFonts w:ascii="Times New Roman" w:hAnsi="Times New Roman" w:cs="Times New Roman"/>
          <w:sz w:val="22"/>
        </w:rPr>
        <w:t xml:space="preserve"> </w:t>
      </w:r>
      <w:r w:rsidRPr="006258C2">
        <w:rPr>
          <w:rFonts w:ascii="Times New Roman" w:hAnsi="Times New Roman" w:cs="Times New Roman"/>
          <w:sz w:val="22"/>
        </w:rPr>
        <w:t>of DSBs at specific target sites, assays of paramount importance have been developed to assess the targeting specificities of ZFN, TALEN and Cas9 nucleases, such as in vitro selection libraries</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HdWlsaW5nZXI8L0F1dGhvcj48WWVhcj4yMDE0PC9ZZWFy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HdWlsaW5nZXI8L0F1dGhvcj48WWVhcj4yMDE0PC9ZZWFy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9,280</w:t>
      </w:r>
      <w:r w:rsidRPr="006258C2">
        <w:rPr>
          <w:rFonts w:ascii="Times New Roman" w:hAnsi="Times New Roman" w:cs="Times New Roman"/>
          <w:sz w:val="22"/>
        </w:rPr>
        <w:fldChar w:fldCharType="end"/>
      </w:r>
      <w:r w:rsidRPr="006258C2">
        <w:rPr>
          <w:rFonts w:ascii="Times New Roman" w:hAnsi="Times New Roman" w:cs="Times New Roman"/>
          <w:sz w:val="22"/>
        </w:rPr>
        <w:t xml:space="preserve"> mismatch-detection nuclease assay</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Vouillot&lt;/Author&gt;&lt;Year&gt;2015&lt;/Year&gt;&lt;RecNum&gt;379&lt;/RecNum&gt;&lt;DisplayText&gt;&lt;style face="superscript"&gt;281&lt;/style&gt;&lt;/DisplayText&gt;&lt;record&gt;&lt;rec-number&gt;379&lt;/rec-number&gt;&lt;foreign-keys&gt;&lt;key app="EN" db-id="d2r9z9x58pzr2pe20aspf2sazw0as2xts2p0" timestamp="1560049937"&gt;379&lt;/key&gt;&lt;/foreign-keys&gt;&lt;ref-type name="Journal Article"&gt;17&lt;/ref-type&gt;&lt;contributors&gt;&lt;authors&gt;&lt;author&gt;Vouillot, L.&lt;/author&gt;&lt;author&gt;Thélie, A.&lt;/author&gt;&lt;author&gt;Pollet, N.&lt;/author&gt;&lt;/authors&gt;&lt;/contributors&gt;&lt;auth-address&gt;Institute of Systems and Synthetic Biology, CNRS, Université d&amp;apos;Evry Val d&amp;apos;Essonne, Evry, France.&amp;#xD;Institute of Systems and Synthetic Biology, CNRS, Université d&amp;apos;Evry Val d&amp;apos;Essonne, Evry, France Nicolas.Pollet@issb.genopole.fr.&lt;/auth-address&gt;&lt;titles&gt;&lt;title&gt;Comparison of T7E1 and Surveyor Mismatch Cleavage Assays to Detect Mutations Triggered by Engineered Nucleases&lt;/title&gt;&lt;secondary-title&gt;G3 (Bethesda)&lt;/secondary-title&gt;&lt;/titles&gt;&lt;periodical&gt;&lt;full-title&gt;G3 (Bethesda)&lt;/full-title&gt;&lt;/periodical&gt;&lt;pages&gt;407-15&lt;/pages&gt;&lt;volume&gt;5&lt;/volume&gt;&lt;number&gt;3&lt;/number&gt;&lt;edition&gt;2015/01/09&lt;/edition&gt;&lt;dates&gt;&lt;year&gt;2015&lt;/year&gt;&lt;/dates&gt;&lt;isbn&gt;(Electronic)&amp;#xD;(Linking)&lt;/isbn&gt;&lt;accession-num&gt;25566793&lt;/accession-num&gt;&lt;urls&gt;&lt;/urls&gt;&lt;custom2&gt;PMC4349094&lt;/custom2&gt;&lt;electronic-resource-num&gt;10.1534/g3.114.01583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81</w:t>
      </w:r>
      <w:r w:rsidRPr="006258C2">
        <w:rPr>
          <w:rFonts w:ascii="Times New Roman" w:hAnsi="Times New Roman" w:cs="Times New Roman"/>
          <w:sz w:val="22"/>
        </w:rPr>
        <w:fldChar w:fldCharType="end"/>
      </w:r>
      <w:r w:rsidRPr="006258C2">
        <w:rPr>
          <w:rFonts w:ascii="Times New Roman" w:hAnsi="Times New Roman" w:cs="Times New Roman"/>
          <w:sz w:val="22"/>
        </w:rPr>
        <w:t xml:space="preserve"> newly reported high-throughput profiling</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Pattanayak&lt;/Author&gt;&lt;Year&gt;2013&lt;/Year&gt;&lt;RecNum&gt;363&lt;/RecNum&gt;&lt;DisplayText&gt;&lt;style face="superscript"&gt;282&lt;/style&gt;&lt;/DisplayText&gt;&lt;record&gt;&lt;rec-number&gt;363&lt;/rec-number&gt;&lt;foreign-keys&gt;&lt;key app="EN" db-id="d2r9z9x58pzr2pe20aspf2sazw0as2xts2p0" timestamp="1559810231"&gt;363&lt;/key&gt;&lt;key app="ENWeb" db-id=""&gt;0&lt;/key&gt;&lt;/foreign-keys&gt;&lt;ref-type name="Journal Article"&gt;17&lt;/ref-type&gt;&lt;contributors&gt;&lt;authors&gt;&lt;author&gt;Pattanayak, V.&lt;/author&gt;&lt;author&gt;Lin, S.&lt;/author&gt;&lt;author&gt;Guilinger, J. P.&lt;/author&gt;&lt;author&gt;Ma, E.&lt;/author&gt;&lt;author&gt;Doudna, J. A.&lt;/author&gt;&lt;author&gt;Liu, D. R.&lt;/author&gt;&lt;/authors&gt;&lt;/contributors&gt;&lt;auth-address&gt;Department of Chemistry &amp;amp; Chemical Biology and Howard Hughes Medical Institute, Harvard University, Cambridge, Massachusetts, USA.&lt;/auth-address&gt;&lt;titles&gt;&lt;title&gt;High-throughput profiling of off-target DNA cleavage reveals RNA-programmed Cas9 nuclease specificity&lt;/title&gt;&lt;secondary-title&gt;Nat Biotechnol&lt;/secondary-title&gt;&lt;/titles&gt;&lt;periodical&gt;&lt;full-title&gt;Nat Biotechnol&lt;/full-title&gt;&lt;/periodical&gt;&lt;pages&gt;839-43&lt;/pages&gt;&lt;volume&gt;31&lt;/volume&gt;&lt;number&gt;9&lt;/number&gt;&lt;edition&gt;2013/08/13&lt;/edition&gt;&lt;keywords&gt;&lt;keyword&gt;Bacterial Proteins/genetics/metabolism&lt;/keyword&gt;&lt;keyword&gt;DNA/genetics/metabolism&lt;/keyword&gt;&lt;keyword&gt;Endonucleases/*genetics/metabolism&lt;/keyword&gt;&lt;keyword&gt;Genetic Engineering/*methods&lt;/keyword&gt;&lt;keyword&gt;Genome&lt;/keyword&gt;&lt;keyword&gt;Genomics/methods&lt;/keyword&gt;&lt;keyword&gt;HEK293 Cells&lt;/keyword&gt;&lt;keyword&gt;High-Throughput Nucleotide Sequencing/*methods&lt;/keyword&gt;&lt;keyword&gt;Humans&lt;/keyword&gt;&lt;keyword&gt;RNA, Guide/*genetics&lt;/keyword&gt;&lt;keyword&gt;Sequence Analysis, DNA/*methods&lt;/keyword&gt;&lt;keyword&gt;Streptococcus pyogenes/enzymology/genetics&lt;/keyword&gt;&lt;/keywords&gt;&lt;dates&gt;&lt;year&gt;2013&lt;/year&gt;&lt;pub-dates&gt;&lt;date&gt;Sep&lt;/date&gt;&lt;/pub-dates&gt;&lt;/dates&gt;&lt;isbn&gt;1546-1696 (Electronic)&amp;#xD;1087-0156 (Linking)&lt;/isbn&gt;&lt;accession-num&gt;23934178&lt;/accession-num&gt;&lt;urls&gt;&lt;related-urls&gt;&lt;url&gt;https://www.ncbi.nlm.nih.gov/pubmed/23934178&lt;/url&gt;&lt;/related-urls&gt;&lt;/urls&gt;&lt;custom2&gt;PMC3782611&lt;/custom2&gt;&lt;electronic-resource-num&gt;10.1038/nbt.2673&lt;/electronic-resource-num&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82</w:t>
      </w:r>
      <w:r w:rsidRPr="006258C2">
        <w:rPr>
          <w:rFonts w:ascii="Times New Roman" w:hAnsi="Times New Roman" w:cs="Times New Roman"/>
          <w:sz w:val="22"/>
        </w:rPr>
        <w:fldChar w:fldCharType="end"/>
      </w:r>
      <w:r w:rsidRPr="006258C2">
        <w:rPr>
          <w:rFonts w:ascii="Times New Roman" w:hAnsi="Times New Roman" w:cs="Times New Roman"/>
          <w:sz w:val="22"/>
        </w:rPr>
        <w:t xml:space="preserve"> next generation sequencing (NGS)</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Seeger&lt;/Author&gt;&lt;Year&gt;2016&lt;/Year&gt;&lt;RecNum&gt;386&lt;/RecNum&gt;&lt;DisplayText&gt;&lt;style face="superscript"&gt;283&lt;/style&gt;&lt;/DisplayText&gt;&lt;record&gt;&lt;rec-number&gt;386&lt;/rec-number&gt;&lt;foreign-keys&gt;&lt;key app="EN" db-id="d2r9z9x58pzr2pe20aspf2sazw0as2xts2p0" timestamp="1560064466"&gt;386&lt;/key&gt;&lt;/foreign-keys&gt;&lt;ref-type name="Journal Article"&gt;17&lt;/ref-type&gt;&lt;contributors&gt;&lt;authors&gt;&lt;author&gt;Seeger, C.&lt;/author&gt;&lt;author&gt;Sohn, J. A.&lt;/author&gt;&lt;/authors&gt;&lt;/contributors&gt;&lt;auth-address&gt;Institute for Cancer Research, Fox Chase Cancer Center, 333 Cottman Avenue, Philadelphia, PA 19111.&lt;/auth-address&gt;&lt;titles&gt;&lt;title&gt;Complete spectrum of CRISPR/Cas9-induced mutations on HBV cccDNA&lt;/title&gt;&lt;secondary-title&gt;Mol. Ther.&lt;/secondary-title&gt;&lt;/titles&gt;&lt;periodical&gt;&lt;full-title&gt;Mol. Ther.&lt;/full-title&gt;&lt;/periodical&gt;&lt;edition&gt;2016/05/21&lt;/edition&gt;&lt;dates&gt;&lt;year&gt;2016&lt;/year&gt;&lt;pub-dates&gt;&lt;date&gt;May 16&lt;/date&gt;&lt;/pub-dates&gt;&lt;/dates&gt;&lt;isbn&gt;(Electronic)&amp;#xD;(Linking)&lt;/isbn&gt;&lt;accession-num&gt;27203444&lt;/accession-num&gt;&lt;urls&gt;&lt;/urls&gt;&lt;electronic-resource-num&gt;10.1038/mt.2016.9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83</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whole genome sequencing (WGS)</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HYWJyaWVsPC9BdXRob3I+PFllYXI+MjAxMTwvWWVhcj48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HYWJyaWVsPC9BdXRob3I+PFllYXI+MjAxMTwvWWVhcj48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84,285</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EA14A7" w:rsidRPr="006258C2">
        <w:rPr>
          <w:rFonts w:ascii="Times New Roman" w:hAnsi="Times New Roman" w:cs="Times New Roman"/>
          <w:sz w:val="22"/>
        </w:rPr>
        <w:t xml:space="preserve">Thus, </w:t>
      </w:r>
      <w:r w:rsidR="004A482A" w:rsidRPr="006258C2">
        <w:rPr>
          <w:rFonts w:ascii="Times New Roman" w:hAnsi="Times New Roman" w:cs="Times New Roman"/>
          <w:sz w:val="22"/>
        </w:rPr>
        <w:t>the above studies revealed a number of</w:t>
      </w:r>
      <w:r w:rsidR="00EA14A7" w:rsidRPr="006258C2">
        <w:rPr>
          <w:rFonts w:ascii="Times New Roman" w:hAnsi="Times New Roman" w:cs="Times New Roman"/>
          <w:sz w:val="22"/>
        </w:rPr>
        <w:t xml:space="preserve"> factors that </w:t>
      </w:r>
      <w:r w:rsidR="004A482A" w:rsidRPr="006258C2">
        <w:rPr>
          <w:rFonts w:ascii="Times New Roman" w:hAnsi="Times New Roman" w:cs="Times New Roman"/>
          <w:sz w:val="22"/>
        </w:rPr>
        <w:t>might</w:t>
      </w:r>
      <w:r w:rsidR="00EA14A7" w:rsidRPr="006258C2">
        <w:rPr>
          <w:rFonts w:ascii="Times New Roman" w:hAnsi="Times New Roman" w:cs="Times New Roman"/>
          <w:sz w:val="22"/>
        </w:rPr>
        <w:t xml:space="preserve"> affect the specificity of gene editing</w:t>
      </w:r>
      <w:r w:rsidR="004A482A" w:rsidRPr="006258C2">
        <w:rPr>
          <w:rFonts w:ascii="Times New Roman" w:hAnsi="Times New Roman" w:cs="Times New Roman"/>
          <w:sz w:val="22"/>
        </w:rPr>
        <w:t xml:space="preserve">, which </w:t>
      </w:r>
      <w:r w:rsidR="00EA14A7" w:rsidRPr="006258C2">
        <w:rPr>
          <w:rFonts w:ascii="Times New Roman" w:hAnsi="Times New Roman" w:cs="Times New Roman"/>
          <w:sz w:val="22"/>
        </w:rPr>
        <w:t>can be roughly divided into two categories.</w:t>
      </w:r>
      <w:r w:rsidR="004A482A" w:rsidRPr="006258C2">
        <w:rPr>
          <w:rFonts w:ascii="Times New Roman" w:hAnsi="Times New Roman" w:cs="Times New Roman" w:hint="eastAsia"/>
          <w:sz w:val="22"/>
        </w:rPr>
        <w:t xml:space="preserve"> </w:t>
      </w:r>
      <w:r w:rsidRPr="006258C2">
        <w:rPr>
          <w:rFonts w:ascii="Times New Roman" w:hAnsi="Times New Roman" w:cs="Times New Roman"/>
          <w:sz w:val="22"/>
        </w:rPr>
        <w:t>First</w:t>
      </w:r>
      <w:r w:rsidR="00131E73" w:rsidRPr="006258C2">
        <w:rPr>
          <w:rFonts w:ascii="Times New Roman" w:hAnsi="Times New Roman" w:cs="Times New Roman"/>
          <w:sz w:val="22"/>
        </w:rPr>
        <w:t xml:space="preserve"> of all</w:t>
      </w:r>
      <w:r w:rsidRPr="006258C2">
        <w:rPr>
          <w:rFonts w:ascii="Times New Roman" w:hAnsi="Times New Roman" w:cs="Times New Roman"/>
          <w:sz w:val="22"/>
        </w:rPr>
        <w:t xml:space="preserve">, the intrinsic specificity encoded in the Cas9 protein may determine the relative importance of each position that may differ between different sgRNA sequences. Secondly, the specificity also depends on the abundance of effective nuclease </w:t>
      </w:r>
      <w:r w:rsidRPr="006258C2">
        <w:rPr>
          <w:rFonts w:ascii="Times New Roman" w:hAnsi="Times New Roman" w:cs="Times New Roman"/>
          <w:sz w:val="22"/>
        </w:rPr>
        <w:lastRenderedPageBreak/>
        <w:t>complex</w:t>
      </w:r>
      <w:r w:rsidR="00131E73" w:rsidRPr="006258C2">
        <w:rPr>
          <w:rFonts w:ascii="Times New Roman" w:hAnsi="Times New Roman" w:cs="Times New Roman"/>
          <w:sz w:val="22"/>
        </w:rPr>
        <w:t>es</w:t>
      </w:r>
      <w:r w:rsidRPr="006258C2">
        <w:rPr>
          <w:rFonts w:ascii="Times New Roman" w:hAnsi="Times New Roman" w:cs="Times New Roman"/>
          <w:sz w:val="22"/>
        </w:rPr>
        <w:t xml:space="preserve"> </w:t>
      </w:r>
      <w:r w:rsidR="00131E73" w:rsidRPr="006258C2">
        <w:rPr>
          <w:rFonts w:ascii="Times New Roman" w:hAnsi="Times New Roman" w:cs="Times New Roman"/>
          <w:sz w:val="22"/>
        </w:rPr>
        <w:t xml:space="preserve">relative </w:t>
      </w:r>
      <w:r w:rsidRPr="006258C2">
        <w:rPr>
          <w:rFonts w:ascii="Times New Roman" w:hAnsi="Times New Roman" w:cs="Times New Roman"/>
          <w:sz w:val="22"/>
        </w:rPr>
        <w:t>to the target concentration.</w:t>
      </w:r>
      <w:r w:rsidR="004A482A" w:rsidRPr="006258C2">
        <w:rPr>
          <w:rFonts w:ascii="Times New Roman" w:hAnsi="Times New Roman" w:cs="Times New Roman" w:hint="eastAsia"/>
          <w:sz w:val="22"/>
        </w:rPr>
        <w:t xml:space="preserve"> </w:t>
      </w:r>
    </w:p>
    <w:p w14:paraId="3B8226F4" w14:textId="54F0DC36" w:rsidR="00DB54AC" w:rsidRPr="006258C2" w:rsidRDefault="00DB54AC"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Compared to ZFNs and TALENs, CRISPR/Cas9 m</w:t>
      </w:r>
      <w:r w:rsidR="00BE11CC" w:rsidRPr="006258C2">
        <w:rPr>
          <w:rFonts w:ascii="Times New Roman" w:hAnsi="Times New Roman" w:cs="Times New Roman"/>
          <w:sz w:val="22"/>
        </w:rPr>
        <w:t>ay</w:t>
      </w:r>
      <w:r w:rsidRPr="006258C2">
        <w:rPr>
          <w:rFonts w:ascii="Times New Roman" w:hAnsi="Times New Roman" w:cs="Times New Roman"/>
          <w:sz w:val="22"/>
        </w:rPr>
        <w:t xml:space="preserve"> present higher potential for off-target effects in human cells</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GdTwvQXV0aG9yPjxZZWFyPjIwMTM8L1llYXI+PFJlY051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GdTwvQXV0aG9yPjxZZWFyPjIwMTM8L1llYXI+PFJlY051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8</w:t>
      </w:r>
      <w:r w:rsidRPr="006258C2">
        <w:rPr>
          <w:rFonts w:ascii="Times New Roman" w:hAnsi="Times New Roman" w:cs="Times New Roman"/>
          <w:sz w:val="22"/>
        </w:rPr>
        <w:fldChar w:fldCharType="end"/>
      </w:r>
      <w:r w:rsidRPr="006258C2">
        <w:rPr>
          <w:rFonts w:ascii="Times New Roman" w:hAnsi="Times New Roman" w:cs="Times New Roman"/>
          <w:sz w:val="22"/>
        </w:rPr>
        <w:t xml:space="preserve"> As previously noted, there is a tolerance of sequence mismatch when Cas9-sgRNA binds to the target DNA: both identical and highly homologous DNA sequences can be cleaved, leading to chromosomal rearrangements or off-target mutations</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Ic3U8L0F1dGhvcj48WWVhcj4yMDEzPC9ZZWFyPjxSZWNO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Ic3U8L0F1dGhvcj48WWVhcj4yMDEzPC9ZZWFyPjxSZWNO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86,287</w:t>
      </w:r>
      <w:r w:rsidRPr="006258C2">
        <w:rPr>
          <w:rFonts w:ascii="Times New Roman" w:hAnsi="Times New Roman" w:cs="Times New Roman"/>
          <w:sz w:val="22"/>
        </w:rPr>
        <w:fldChar w:fldCharType="end"/>
      </w:r>
      <w:r w:rsidRPr="006258C2">
        <w:rPr>
          <w:rFonts w:ascii="Times New Roman" w:hAnsi="Times New Roman" w:cs="Times New Roman"/>
          <w:sz w:val="22"/>
        </w:rPr>
        <w:t xml:space="preserve"> With numerous studies demonstrating the presence of its off-target activity, it has become the task with top priority to improve DNA specificity in CRISPR technology</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GdTwvQXV0aG9yPjxZZWFyPjIwMTM8L1llYXI+PFJlY051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GdTwvQXV0aG9yPjxZZWFyPjIwMTM8L1llYXI+PFJlY051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8</w:t>
      </w:r>
      <w:r w:rsidRPr="006258C2">
        <w:rPr>
          <w:rFonts w:ascii="Times New Roman" w:hAnsi="Times New Roman" w:cs="Times New Roman"/>
          <w:sz w:val="22"/>
        </w:rPr>
        <w:fldChar w:fldCharType="end"/>
      </w:r>
      <w:r w:rsidRPr="006258C2">
        <w:rPr>
          <w:rFonts w:ascii="Times New Roman" w:hAnsi="Times New Roman" w:cs="Times New Roman"/>
          <w:sz w:val="22"/>
        </w:rPr>
        <w:t xml:space="preserve"> Accordingly, several strategies have been exploited to minimize Cas9-mediated off-target effects and increase the cleavage specificity. Both the structure and composition of gRNA can affect the level of off‐target effects</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aZXRzY2hlPC9BdXRob3I+PFllYXI+MjAxNTwvWWVhcj48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aZXRzY2hlPC9BdXRob3I+PFllYXI+MjAxNTwvWWVhcj48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88,289</w:t>
      </w:r>
      <w:r w:rsidRPr="006258C2">
        <w:rPr>
          <w:rFonts w:ascii="Times New Roman" w:hAnsi="Times New Roman" w:cs="Times New Roman"/>
          <w:sz w:val="22"/>
        </w:rPr>
        <w:fldChar w:fldCharType="end"/>
      </w:r>
      <w:r w:rsidRPr="006258C2">
        <w:rPr>
          <w:rFonts w:ascii="Times New Roman" w:hAnsi="Times New Roman" w:cs="Times New Roman"/>
          <w:sz w:val="22"/>
        </w:rPr>
        <w:t xml:space="preserve"> A related method that has been reported to reduce off-target effects induced by Cas9 is to choose unique target sequences that lack homology to other regions of the genome</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DaG88L0F1dGhvcj48WWVhcj4yMDE0PC9ZZWFyPjxSZWNO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aG88L0F1dGhvcj48WWVhcj4yMDE0PC9ZZWFyPjxSZWNO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0</w:t>
      </w:r>
      <w:r w:rsidRPr="006258C2">
        <w:rPr>
          <w:rFonts w:ascii="Times New Roman" w:hAnsi="Times New Roman" w:cs="Times New Roman"/>
          <w:sz w:val="22"/>
        </w:rPr>
        <w:fldChar w:fldCharType="end"/>
      </w:r>
      <w:r w:rsidRPr="006258C2">
        <w:rPr>
          <w:rFonts w:ascii="Times New Roman" w:hAnsi="Times New Roman" w:cs="Times New Roman"/>
          <w:sz w:val="22"/>
        </w:rPr>
        <w:t xml:space="preserve"> Meanwhile, the use of truncated and less-active sgRNAs that are shortened at 5ʹ end by two to three nucleotides decreased undesired mutagenesis at some off-target sites because this sgRNA structure has higher sensitivity to mismatches</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XZW48L0F1dGhvcj48WWVhcj4yMDE2PC9ZZWFyPjxSZWNO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XZW48L0F1dGhvcj48WWVhcj4yMDE2PC9ZZWFyPjxSZWNO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77,282</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other strategy to reduce the off-target effects is to harness a pair of nCas9 or RNA-guided </w:t>
      </w:r>
      <w:proofErr w:type="spellStart"/>
      <w:r w:rsidRPr="006258C2">
        <w:rPr>
          <w:rFonts w:ascii="Times New Roman" w:hAnsi="Times New Roman" w:cs="Times New Roman"/>
          <w:sz w:val="22"/>
        </w:rPr>
        <w:t>FokI</w:t>
      </w:r>
      <w:proofErr w:type="spellEnd"/>
      <w:r w:rsidRPr="006258C2">
        <w:rPr>
          <w:rFonts w:ascii="Times New Roman" w:hAnsi="Times New Roman" w:cs="Times New Roman"/>
          <w:sz w:val="22"/>
        </w:rPr>
        <w:t xml:space="preserve"> nucleases to generate paired nicks instead of DSBs, which can significantly avoid off-target cleavage without sacrificing genome editing efficiency</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YaWU8L0F1dGhvcj48WWVhcj4yMDE0PC9ZZWFyPjxSZWNO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YaWU8L0F1dGhvcj48WWVhcj4yMDE0PC9ZZWFyPjxSZWNO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1,292</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addition, the concentration of Cas9-sgRNA delivered to cells should be carefully controlled, as it is another factor that affects off‐target effect</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LaWFuaTwvQXV0aG9yPjxZZWFyPjIwMTQ8L1llYXI+PFJl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LaWFuaTwvQXV0aG9yPjxZZWFyPjIwMTQ8L1llYXI+PFJl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3</w:t>
      </w:r>
      <w:r w:rsidRPr="006258C2">
        <w:rPr>
          <w:rFonts w:ascii="Times New Roman" w:hAnsi="Times New Roman" w:cs="Times New Roman"/>
          <w:sz w:val="22"/>
        </w:rPr>
        <w:fldChar w:fldCharType="end"/>
      </w:r>
      <w:r w:rsidRPr="006258C2">
        <w:rPr>
          <w:rFonts w:ascii="Times New Roman" w:hAnsi="Times New Roman" w:cs="Times New Roman"/>
          <w:sz w:val="22"/>
        </w:rPr>
        <w:t xml:space="preserve"> However, increasing specificity by reducing the amount of transfected DNA also results in reduced cleavage at the target. Therefore, a balance between on-target cleavage efficiency and off-target effects must be considered. Most recently, two different variants of monomeric Streptococcus pyogenes have been engineered to form a SpCas9 that exhibits improved genome-wide </w:t>
      </w:r>
      <w:r w:rsidRPr="006258C2">
        <w:rPr>
          <w:rFonts w:ascii="Times New Roman" w:hAnsi="Times New Roman" w:cs="Times New Roman"/>
          <w:sz w:val="22"/>
        </w:rPr>
        <w:lastRenderedPageBreak/>
        <w:t xml:space="preserve">specificities. </w:t>
      </w:r>
      <w:proofErr w:type="spellStart"/>
      <w:r w:rsidRPr="006258C2">
        <w:rPr>
          <w:rFonts w:ascii="Times New Roman" w:hAnsi="Times New Roman" w:cs="Times New Roman"/>
          <w:sz w:val="22"/>
        </w:rPr>
        <w:t>Slaymaker</w:t>
      </w:r>
      <w:proofErr w:type="spellEnd"/>
      <w:r w:rsidRPr="006258C2">
        <w:rPr>
          <w:rFonts w:ascii="Times New Roman" w:hAnsi="Times New Roman" w:cs="Times New Roman"/>
          <w:sz w:val="22"/>
        </w:rPr>
        <w:t xml:space="preserve"> et al. described an enhanced SpCas9 that contains alanine substitutions at three positions and predicted the interaction of this variant</w:t>
      </w:r>
      <w:r w:rsidRPr="006258C2" w:rsidDel="002220FE">
        <w:rPr>
          <w:rFonts w:ascii="Times New Roman" w:hAnsi="Times New Roman" w:cs="Times New Roman"/>
          <w:sz w:val="22"/>
        </w:rPr>
        <w:t xml:space="preserve"> </w:t>
      </w:r>
      <w:r w:rsidRPr="006258C2">
        <w:rPr>
          <w:rFonts w:ascii="Times New Roman" w:hAnsi="Times New Roman" w:cs="Times New Roman"/>
          <w:sz w:val="22"/>
        </w:rPr>
        <w:t>with a non-target DNA strand</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TbGF5bWFrZXI8L0F1dGhvcj48WWVhcj4yMDE1PC9ZZWFy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TbGF5bWFrZXI8L0F1dGhvcj48WWVhcj4yMDE1PC9ZZWFy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4</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another study, </w:t>
      </w:r>
      <w:proofErr w:type="spellStart"/>
      <w:r w:rsidRPr="006258C2">
        <w:rPr>
          <w:rFonts w:ascii="Times New Roman" w:hAnsi="Times New Roman" w:cs="Times New Roman"/>
          <w:sz w:val="22"/>
        </w:rPr>
        <w:t>Kleinstiver</w:t>
      </w:r>
      <w:proofErr w:type="spellEnd"/>
      <w:r w:rsidRPr="006258C2">
        <w:rPr>
          <w:rFonts w:ascii="Times New Roman" w:hAnsi="Times New Roman" w:cs="Times New Roman"/>
          <w:sz w:val="22"/>
        </w:rPr>
        <w:t xml:space="preserve"> et al. created the SpCas9-HF1 (high fidelity variant 1) by introducing alanine substitutions at four residues in SpCas9 to disrupt non-specific contacts with the phosphorylated framework of the target DNA strand, which interacts with the gRNA</w:t>
      </w:r>
      <w:r w:rsidR="00E07F41"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Kleinstiver&lt;/Author&gt;&lt;Year&gt;2016&lt;/Year&gt;&lt;RecNum&gt;381&lt;/RecNum&gt;&lt;DisplayText&gt;&lt;style face="superscript"&gt;295&lt;/style&gt;&lt;/DisplayText&gt;&lt;record&gt;&lt;rec-number&gt;381&lt;/rec-number&gt;&lt;foreign-keys&gt;&lt;key app="EN" db-id="d2r9z9x58pzr2pe20aspf2sazw0as2xts2p0" timestamp="1560050197"&gt;381&lt;/key&gt;&lt;/foreign-keys&gt;&lt;ref-type name="Journal Article"&gt;17&lt;/ref-type&gt;&lt;contributors&gt;&lt;authors&gt;&lt;author&gt;Kleinstiver, B. P.&lt;/author&gt;&lt;author&gt;Pattanayak, V.&lt;/author&gt;&lt;author&gt;Prew, M. S.&lt;/author&gt;&lt;author&gt;Tsai, S. Q.&lt;/author&gt;&lt;author&gt;Nguyen, N. T.&lt;/author&gt;&lt;author&gt;Zheng, Z.&lt;/author&gt;&lt;author&gt;Keith Joung, J.&lt;/author&gt;&lt;/authors&gt;&lt;/contributors&gt;&lt;auth-address&gt;Department of Pathology, Harvard Medical School, Boston, Massachusetts 02115, USA.&amp;#xD;Molecular Pathology Unit, Center for Cancer Research, and Center for Computational and Integrative Biology, Massachusetts General Hospital, Charlestown, Massachusetts 02129, USA.&amp;#xD;Department of Biomedical Sciences, City University of Hong Kong, Hong Kong, China.&lt;/auth-address&gt;&lt;titles&gt;&lt;title&gt;High-fidelity CRISPR-Cas9 nucleases with no detectable genome-wide off-target effects&lt;/title&gt;&lt;secondary-title&gt;Nature&lt;/secondary-title&gt;&lt;/titles&gt;&lt;periodical&gt;&lt;full-title&gt;Nature&lt;/full-title&gt;&lt;/periodical&gt;&lt;edition&gt;2016/01/07&lt;/edition&gt;&lt;dates&gt;&lt;year&gt;2016&lt;/year&gt;&lt;pub-dates&gt;&lt;date&gt;Jan 6&lt;/date&gt;&lt;/pub-dates&gt;&lt;/dates&gt;&lt;isbn&gt;(Electronic)&amp;#xD;(Linking)&lt;/isbn&gt;&lt;accession-num&gt;26735016&lt;/accession-num&gt;&lt;label&gt;SpCas9-HF1&lt;/label&gt;&lt;urls&gt;&lt;/urls&gt;&lt;electronic-resource-num&gt;10.1038/nature16526&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5</w:t>
      </w:r>
      <w:r w:rsidRPr="006258C2">
        <w:rPr>
          <w:rFonts w:ascii="Times New Roman" w:hAnsi="Times New Roman" w:cs="Times New Roman"/>
          <w:sz w:val="22"/>
        </w:rPr>
        <w:fldChar w:fldCharType="end"/>
      </w:r>
      <w:r w:rsidR="00E07F41" w:rsidRPr="006258C2">
        <w:rPr>
          <w:rFonts w:ascii="Times New Roman" w:hAnsi="Times New Roman" w:cs="Times New Roman"/>
          <w:sz w:val="22"/>
        </w:rPr>
        <w:t xml:space="preserve"> </w:t>
      </w:r>
      <w:r w:rsidRPr="006258C2">
        <w:rPr>
          <w:rFonts w:ascii="Times New Roman" w:hAnsi="Times New Roman" w:cs="Times New Roman"/>
          <w:sz w:val="22"/>
        </w:rPr>
        <w:t>These engineered variants of SpCas9 have been engineered by reducing non-specific interaction of proteins with different DNA strands, dramatically improving genome-wide specificity. They do not alter the target range or size of the DNA that is required to encode the desired Cas9 nuclease and a single gRNA, thus functional mutations could also be combined to further increase specificity.</w:t>
      </w:r>
      <w:r w:rsidR="00CA477F" w:rsidRPr="006258C2">
        <w:t xml:space="preserve"> </w:t>
      </w:r>
    </w:p>
    <w:p w14:paraId="7906E514" w14:textId="312950C4" w:rsidR="00EE2C35" w:rsidRPr="006258C2" w:rsidRDefault="00DB54AC" w:rsidP="00D22F0C">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Alternative delivery methods have also been developed to improve specificity of the editing process. </w:t>
      </w:r>
      <w:r w:rsidR="00D22F0C" w:rsidRPr="006258C2">
        <w:rPr>
          <w:rFonts w:ascii="Times New Roman" w:hAnsi="Times New Roman" w:cs="Times New Roman"/>
          <w:sz w:val="22"/>
        </w:rPr>
        <w:t>D</w:t>
      </w:r>
      <w:r w:rsidRPr="006258C2">
        <w:rPr>
          <w:rFonts w:ascii="Times New Roman" w:hAnsi="Times New Roman" w:cs="Times New Roman"/>
          <w:sz w:val="22"/>
        </w:rPr>
        <w:t>irect delivery of recombinant Cas9 protein and in vitro transcribed sgRNA either</w:t>
      </w:r>
      <w:r w:rsidR="00D22F0C" w:rsidRPr="006258C2">
        <w:rPr>
          <w:rFonts w:ascii="Times New Roman" w:hAnsi="Times New Roman" w:cs="Times New Roman"/>
          <w:sz w:val="22"/>
        </w:rPr>
        <w:t xml:space="preserve"> alone</w:t>
      </w:r>
      <w:r w:rsidRPr="006258C2">
        <w:rPr>
          <w:rFonts w:ascii="Times New Roman" w:hAnsi="Times New Roman" w:cs="Times New Roman"/>
          <w:sz w:val="22"/>
        </w:rPr>
        <w:t xml:space="preserve"> or </w:t>
      </w:r>
      <w:r w:rsidR="00D22F0C" w:rsidRPr="006258C2">
        <w:rPr>
          <w:rFonts w:ascii="Times New Roman" w:hAnsi="Times New Roman" w:cs="Times New Roman"/>
          <w:sz w:val="22"/>
        </w:rPr>
        <w:t>in</w:t>
      </w:r>
      <w:r w:rsidRPr="006258C2">
        <w:rPr>
          <w:rFonts w:ascii="Times New Roman" w:hAnsi="Times New Roman" w:cs="Times New Roman"/>
          <w:sz w:val="22"/>
        </w:rPr>
        <w:t xml:space="preserve"> purified complex</w:t>
      </w:r>
      <w:r w:rsidR="00D22F0C" w:rsidRPr="006258C2">
        <w:rPr>
          <w:rFonts w:ascii="Times New Roman" w:hAnsi="Times New Roman" w:cs="Times New Roman"/>
          <w:sz w:val="22"/>
        </w:rPr>
        <w:t>es</w:t>
      </w:r>
      <w:r w:rsidRPr="006258C2">
        <w:rPr>
          <w:rFonts w:ascii="Times New Roman" w:hAnsi="Times New Roman" w:cs="Times New Roman"/>
          <w:sz w:val="22"/>
        </w:rPr>
        <w:t>, reduce</w:t>
      </w:r>
      <w:r w:rsidR="00D22F0C" w:rsidRPr="006258C2">
        <w:rPr>
          <w:rFonts w:ascii="Times New Roman" w:hAnsi="Times New Roman" w:cs="Times New Roman"/>
          <w:sz w:val="22"/>
        </w:rPr>
        <w:t>d</w:t>
      </w:r>
      <w:r w:rsidRPr="006258C2">
        <w:rPr>
          <w:rFonts w:ascii="Times New Roman" w:hAnsi="Times New Roman" w:cs="Times New Roman"/>
          <w:sz w:val="22"/>
        </w:rPr>
        <w:t xml:space="preserve"> off-target effects </w:t>
      </w:r>
      <w:r w:rsidR="00D22F0C" w:rsidRPr="006258C2">
        <w:rPr>
          <w:rFonts w:ascii="Times New Roman" w:hAnsi="Times New Roman" w:cs="Times New Roman"/>
          <w:sz w:val="22"/>
        </w:rPr>
        <w:t>when compared with plasmid transfected delivery systems.</w:t>
      </w:r>
      <w:r w:rsidRPr="006258C2">
        <w:rPr>
          <w:rFonts w:ascii="Times New Roman" w:hAnsi="Times New Roman" w:cs="Times New Roman"/>
          <w:sz w:val="22"/>
        </w:rPr>
        <w:fldChar w:fldCharType="begin">
          <w:fldData xml:space="preserve">PEVuZE5vdGU+PENpdGU+PEF1dGhvcj5LaW08L0F1dGhvcj48WWVhcj4yMDE0PC9ZZWFyPjxSZWNO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LaW08L0F1dGhvcj48WWVhcj4yMDE0PC9ZZWFyPjxSZWNO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6,297</w:t>
      </w:r>
      <w:r w:rsidRPr="006258C2">
        <w:rPr>
          <w:rFonts w:ascii="Times New Roman" w:hAnsi="Times New Roman" w:cs="Times New Roman"/>
          <w:sz w:val="22"/>
        </w:rPr>
        <w:fldChar w:fldCharType="end"/>
      </w:r>
      <w:r w:rsidR="00EE2C35" w:rsidRPr="006258C2">
        <w:rPr>
          <w:rFonts w:ascii="Times New Roman" w:hAnsi="Times New Roman" w:cs="Times New Roman"/>
          <w:sz w:val="22"/>
        </w:rPr>
        <w:t xml:space="preserve"> Anti-CRISPR molecules, recently discovered inhibitors for CRISPR systems, may add the precise control of genome editing strategy</w:t>
      </w:r>
      <w:r w:rsidR="00E07F41" w:rsidRPr="006258C2">
        <w:rPr>
          <w:rFonts w:ascii="Times New Roman" w:hAnsi="Times New Roman" w:cs="Times New Roman"/>
          <w:sz w:val="22"/>
        </w:rPr>
        <w:t>,</w:t>
      </w:r>
      <w:r w:rsidR="00E36932"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Dong&lt;/Author&gt;&lt;Year&gt;2019&lt;/Year&gt;&lt;RecNum&gt;722&lt;/RecNum&gt;&lt;DisplayText&gt;&lt;style face="superscript"&gt;298&lt;/style&gt;&lt;/DisplayText&gt;&lt;record&gt;&lt;rec-number&gt;722&lt;/rec-number&gt;&lt;foreign-keys&gt;&lt;key app="EN" db-id="d2r9z9x58pzr2pe20aspf2sazw0as2xts2p0" timestamp="1568342683"&gt;722&lt;/key&gt;&lt;key app="ENWeb" db-id=""&gt;0&lt;/key&gt;&lt;/foreign-keys&gt;&lt;ref-type name="Journal Article"&gt;17&lt;/ref-type&gt;&lt;contributors&gt;&lt;authors&gt;&lt;author&gt;Dong, L.&lt;/author&gt;&lt;author&gt;Guan, X.&lt;/author&gt;&lt;author&gt;Li, N.&lt;/author&gt;&lt;author&gt;Zhang, F.&lt;/author&gt;&lt;author&gt;Zhu, Y.&lt;/author&gt;&lt;author&gt;Ren, K.&lt;/author&gt;&lt;author&gt;Yu, L.&lt;/author&gt;&lt;author&gt;Zhou, F.&lt;/author&gt;&lt;author&gt;Han, Z.&lt;/author&gt;&lt;author&gt;Gao, N.&lt;/author&gt;&lt;author&gt;Huang, Z.&lt;/author&gt;&lt;/authors&gt;&lt;/contributors&gt;&lt;auth-address&gt;HIT Center for Life Sciences, School of Life Science and Technology, Harbin Institute of Technology, Harbin, China.&amp;#xD;State Key Laboratory of Membrane Biology, Peking-Tsinghua Center for Life Sciences, School of Life Sciences, Peking University, Beijing, China.&amp;#xD;School of Life Sciences, Tsinghua University, Beijing, China.&amp;#xD;HIT Center for Life Sciences, School of Life Science and Technology, Harbin Institute of Technology, Harbin, China. huangzhiwei@hit.edu.cn.&lt;/auth-address&gt;&lt;titles&gt;&lt;title&gt;An anti-CRISPR protein disables type V Cas12a by acetylation&lt;/title&gt;&lt;secondary-title&gt;Nat Struct Mol Biol&lt;/secondary-title&gt;&lt;/titles&gt;&lt;periodical&gt;&lt;full-title&gt;Nat Struct Mol Biol&lt;/full-title&gt;&lt;/periodical&gt;&lt;pages&gt;308-314&lt;/pages&gt;&lt;volume&gt;26&lt;/volume&gt;&lt;number&gt;4&lt;/number&gt;&lt;edition&gt;2019/04/03&lt;/edition&gt;&lt;dates&gt;&lt;year&gt;2019&lt;/year&gt;&lt;pub-dates&gt;&lt;date&gt;Apr&lt;/date&gt;&lt;/pub-dates&gt;&lt;/dates&gt;&lt;isbn&gt;1545-9985 (Electronic)&amp;#xD;1545-9985 (Linking)&lt;/isbn&gt;&lt;accession-num&gt;30936526&lt;/accession-num&gt;&lt;urls&gt;&lt;related-urls&gt;&lt;url&gt;https://www.ncbi.nlm.nih.gov/pubmed/30936526&lt;/url&gt;&lt;/related-urls&gt;&lt;/urls&gt;&lt;electronic-resource-num&gt;10.1038/s41594-019-0206-1&lt;/electronic-resource-num&gt;&lt;/record&gt;&lt;/Cite&gt;&lt;/EndNote&gt;</w:instrText>
      </w:r>
      <w:r w:rsidR="00E36932"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8</w:t>
      </w:r>
      <w:r w:rsidR="00E36932" w:rsidRPr="006258C2">
        <w:rPr>
          <w:rFonts w:ascii="Times New Roman" w:hAnsi="Times New Roman" w:cs="Times New Roman"/>
          <w:sz w:val="22"/>
        </w:rPr>
        <w:fldChar w:fldCharType="end"/>
      </w:r>
      <w:r w:rsidR="00EE2C35" w:rsidRPr="006258C2">
        <w:rPr>
          <w:rFonts w:ascii="Times New Roman" w:hAnsi="Times New Roman" w:cs="Times New Roman"/>
          <w:sz w:val="22"/>
        </w:rPr>
        <w:t xml:space="preserve"> which are currently tested</w:t>
      </w:r>
      <w:r w:rsidR="00E07F41" w:rsidRPr="006258C2">
        <w:rPr>
          <w:rFonts w:ascii="Times New Roman" w:hAnsi="Times New Roman" w:cs="Times New Roman"/>
          <w:sz w:val="22"/>
        </w:rPr>
        <w:t>.</w:t>
      </w:r>
      <w:r w:rsidR="00E36932"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Shin&lt;/Author&gt;&lt;Year&gt;2017&lt;/Year&gt;&lt;RecNum&gt;724&lt;/RecNum&gt;&lt;DisplayText&gt;&lt;style face="superscript"&gt;299&lt;/style&gt;&lt;/DisplayText&gt;&lt;record&gt;&lt;rec-number&gt;724&lt;/rec-number&gt;&lt;foreign-keys&gt;&lt;key app="EN" db-id="d2r9z9x58pzr2pe20aspf2sazw0as2xts2p0" timestamp="1568342825"&gt;724&lt;/key&gt;&lt;/foreign-keys&gt;&lt;ref-type name="Journal Article"&gt;17&lt;/ref-type&gt;&lt;contributors&gt;&lt;authors&gt;&lt;author&gt;Shin, J.&lt;/author&gt;&lt;author&gt;Jiang, F.&lt;/author&gt;&lt;author&gt;Liu, J. J.&lt;/author&gt;&lt;author&gt;Bray, N. L.&lt;/author&gt;&lt;author&gt;Rauch, B. J.&lt;/author&gt;&lt;author&gt;Baik, S. H.&lt;/author&gt;&lt;author&gt;Nogales, E.&lt;/author&gt;&lt;author&gt;Bondy-Denomy, J.&lt;/author&gt;&lt;author&gt;Corn, J. E.&lt;/author&gt;&lt;author&gt;Doudna, J. A.&lt;/author&gt;&lt;/authors&gt;&lt;/contributors&gt;&lt;auth-address&gt;Department of Molecular and Cell Biology, University of California, Berkeley, Berkeley, CA 94720, USA.&amp;#xD;California Institute for Quantitative Biosciences, University of California, Berkeley, CA 94720, USA.&amp;#xD;Molecular Biophysics and Integrated Bioimaging Division, Lawrence Berkeley National Laboratory, Berkeley, CA 94720, USA.&amp;#xD;Department of Microbiology and Immunology and Quantitative Biosciences Institute, University of California, San Francisco, San Francisco, CA 94158, USA.&amp;#xD;Howard Hughes Medical Institute, University of California, Berkeley, Berkeley, CA 94720, USA.&amp;#xD;Department of Chemistry, University of California, Berkeley, Berkeley, CA 94720, USA.&lt;/auth-address&gt;&lt;titles&gt;&lt;title&gt;Disabling Cas9 by an anti-CRISPR DNA mimic&lt;/title&gt;&lt;secondary-title&gt;Sci Adv&lt;/secondary-title&gt;&lt;/titles&gt;&lt;periodical&gt;&lt;full-title&gt;Sci Adv&lt;/full-title&gt;&lt;/periodical&gt;&lt;pages&gt;e1701620&lt;/pages&gt;&lt;volume&gt;3&lt;/volume&gt;&lt;number&gt;7&lt;/number&gt;&lt;edition&gt;2017/07/15&lt;/edition&gt;&lt;dates&gt;&lt;year&gt;2017&lt;/year&gt;&lt;pub-dates&gt;&lt;date&gt;Jul&lt;/date&gt;&lt;/pub-dates&gt;&lt;/dates&gt;&lt;isbn&gt;(Electronic)&amp;#xD;(Linking)&lt;/isbn&gt;&lt;accession-num&gt;28706995&lt;/accession-num&gt;&lt;urls&gt;&lt;/urls&gt;&lt;custom2&gt;PMC5507636&lt;/custom2&gt;&lt;electronic-resource-num&gt;10.1126/sciadv.1701620&lt;/electronic-resource-num&gt;&lt;remote-database-provider&gt;NLM&lt;/remote-database-provider&gt;&lt;/record&gt;&lt;/Cite&gt;&lt;/EndNote&gt;</w:instrText>
      </w:r>
      <w:r w:rsidR="00E36932"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9</w:t>
      </w:r>
      <w:r w:rsidR="00E36932" w:rsidRPr="006258C2">
        <w:rPr>
          <w:rFonts w:ascii="Times New Roman" w:hAnsi="Times New Roman" w:cs="Times New Roman"/>
          <w:sz w:val="22"/>
        </w:rPr>
        <w:fldChar w:fldCharType="end"/>
      </w:r>
    </w:p>
    <w:p w14:paraId="7B2F16CD" w14:textId="77777777" w:rsidR="00DB54AC" w:rsidRPr="006258C2" w:rsidRDefault="00DB54AC" w:rsidP="008E4B03">
      <w:pPr>
        <w:spacing w:line="480" w:lineRule="auto"/>
        <w:rPr>
          <w:rFonts w:ascii="Times New Roman" w:hAnsi="Times New Roman" w:cs="Times New Roman"/>
          <w:sz w:val="22"/>
        </w:rPr>
      </w:pPr>
    </w:p>
    <w:p w14:paraId="588AAB23" w14:textId="7DA1C011" w:rsidR="00DB54AC" w:rsidRPr="006258C2" w:rsidRDefault="00DB54AC" w:rsidP="00C95232">
      <w:pPr>
        <w:pStyle w:val="a7"/>
        <w:numPr>
          <w:ilvl w:val="1"/>
          <w:numId w:val="7"/>
        </w:numPr>
        <w:spacing w:line="480" w:lineRule="auto"/>
        <w:ind w:firstLineChars="0"/>
        <w:rPr>
          <w:rFonts w:ascii="Times New Roman" w:hAnsi="Times New Roman" w:cs="Times New Roman"/>
          <w:b/>
          <w:sz w:val="22"/>
        </w:rPr>
      </w:pPr>
      <w:r w:rsidRPr="006258C2">
        <w:rPr>
          <w:rFonts w:ascii="Times New Roman" w:hAnsi="Times New Roman" w:cs="Times New Roman"/>
          <w:b/>
          <w:sz w:val="22"/>
        </w:rPr>
        <w:t>Improving efficiency of nuclease editing</w:t>
      </w:r>
    </w:p>
    <w:p w14:paraId="5AD43082" w14:textId="23F3B340" w:rsidR="00DB54AC" w:rsidRPr="006258C2" w:rsidRDefault="00DB54AC" w:rsidP="008E4B03">
      <w:pPr>
        <w:spacing w:line="480" w:lineRule="auto"/>
        <w:rPr>
          <w:rFonts w:ascii="Times New Roman" w:hAnsi="Times New Roman" w:cs="Times New Roman"/>
          <w:sz w:val="22"/>
        </w:rPr>
      </w:pPr>
      <w:r w:rsidRPr="006258C2">
        <w:rPr>
          <w:rFonts w:ascii="Times New Roman" w:hAnsi="Times New Roman" w:cs="Times New Roman"/>
          <w:sz w:val="22"/>
        </w:rPr>
        <w:t>The efficiency of DSB repair pathways mediated by NHEJ and HDR varies greatly between cell types and cell status; however, in most cases, NHEJ is more active than HDR. It has been observed that NHEJ is active throughout the cell cycle of a variety of cell types, including division and post-mitosi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DaGFuZzwvQXV0aG9yPjxZZWFyPjIwMTc8L1llYXI+PFJl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aGFuZzwvQXV0aG9yPjxZZWFyPjIwMTc8L1llYXI+PFJl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11,300</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contrast, HDR </w:t>
      </w:r>
      <w:r w:rsidR="00D22F0C" w:rsidRPr="006258C2">
        <w:rPr>
          <w:rFonts w:ascii="Times New Roman" w:hAnsi="Times New Roman" w:cs="Times New Roman"/>
          <w:sz w:val="22"/>
        </w:rPr>
        <w:t>functions</w:t>
      </w:r>
      <w:r w:rsidRPr="006258C2">
        <w:rPr>
          <w:rFonts w:ascii="Times New Roman" w:hAnsi="Times New Roman" w:cs="Times New Roman"/>
          <w:sz w:val="22"/>
        </w:rPr>
        <w:t xml:space="preserve"> primarily in the S/G2 phase and is </w:t>
      </w:r>
      <w:r w:rsidRPr="006258C2">
        <w:rPr>
          <w:rFonts w:ascii="Times New Roman" w:hAnsi="Times New Roman" w:cs="Times New Roman"/>
          <w:sz w:val="22"/>
        </w:rPr>
        <w:lastRenderedPageBreak/>
        <w:t>therefore largely restricted to actively dividing cells, limiting treatments for precise genomic modification of mitotic cell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DaWNjaWE8L0F1dGhvcj48WWVhcj4yMDEwPC9ZZWFyPjxS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aWNjaWE8L0F1dGhvcj48WWVhcj4yMDEwPC9ZZWFyPjxS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01,302</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is difference makes treatment of diseases that require genetic correction or gene insertion more challenging than those that require gene inactivation. Since NHEJ-mediated DSB repair can be applied to promote high levels of gene disruption in most cell types, the primary challenge to date has been to</w:t>
      </w:r>
      <w:r w:rsidR="00D22F0C" w:rsidRPr="006258C2">
        <w:rPr>
          <w:rFonts w:ascii="Times New Roman" w:hAnsi="Times New Roman" w:cs="Times New Roman"/>
          <w:sz w:val="22"/>
        </w:rPr>
        <w:t xml:space="preserve"> improve</w:t>
      </w:r>
      <w:r w:rsidRPr="006258C2">
        <w:rPr>
          <w:rFonts w:ascii="Times New Roman" w:hAnsi="Times New Roman" w:cs="Times New Roman"/>
          <w:sz w:val="22"/>
        </w:rPr>
        <w:t xml:space="preserve"> the efficiency of HDR.</w:t>
      </w:r>
    </w:p>
    <w:p w14:paraId="1955E06B" w14:textId="2CDC58B8" w:rsidR="00DB54AC" w:rsidRPr="006258C2" w:rsidRDefault="00DB54AC" w:rsidP="008E4B03">
      <w:pPr>
        <w:spacing w:line="480" w:lineRule="auto"/>
        <w:ind w:firstLine="360"/>
        <w:rPr>
          <w:rFonts w:ascii="Times New Roman" w:hAnsi="Times New Roman" w:cs="Times New Roman"/>
          <w:sz w:val="22"/>
        </w:rPr>
      </w:pPr>
      <w:r w:rsidRPr="006258C2">
        <w:rPr>
          <w:rFonts w:ascii="Times New Roman" w:hAnsi="Times New Roman" w:cs="Times New Roman"/>
          <w:sz w:val="22"/>
        </w:rPr>
        <w:t>Notably, recent studies have reported novel strategies to upregulate the efficiency of genome editing by inhibiting competing DNA repair pathways, primarily NHEJ-mediated DNA repair. Maruyama et al.</w:t>
      </w:r>
      <w:r w:rsidRPr="006258C2">
        <w:rPr>
          <w:rFonts w:ascii="Times New Roman" w:hAnsi="Times New Roman" w:cs="Times New Roman"/>
          <w:sz w:val="22"/>
        </w:rPr>
        <w:fldChar w:fldCharType="begin">
          <w:fldData xml:space="preserve">PEVuZE5vdGU+PENpdGU+PEF1dGhvcj5NYXJ1eWFtYTwvQXV0aG9yPjxZZWFyPjIwMTU8L1llYXI+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YXJ1eWFtYTwvQXV0aG9yPjxZZWFyPjIwMTU8L1llYXI+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03</w:t>
      </w:r>
      <w:r w:rsidRPr="006258C2">
        <w:rPr>
          <w:rFonts w:ascii="Times New Roman" w:hAnsi="Times New Roman" w:cs="Times New Roman"/>
          <w:sz w:val="22"/>
        </w:rPr>
        <w:fldChar w:fldCharType="end"/>
      </w:r>
      <w:r w:rsidRPr="006258C2">
        <w:rPr>
          <w:rFonts w:ascii="Times New Roman" w:hAnsi="Times New Roman" w:cs="Times New Roman"/>
          <w:sz w:val="22"/>
        </w:rPr>
        <w:t xml:space="preserve"> successfully employed SCR7 to inhibit NHEJ by targeting a key enzyme (DNA ligase IV) in NHEJ pathway, thereby increasing </w:t>
      </w:r>
      <w:r w:rsidR="00AF0264" w:rsidRPr="006258C2">
        <w:rPr>
          <w:rFonts w:ascii="Times New Roman" w:hAnsi="Times New Roman" w:cs="Times New Roman"/>
          <w:sz w:val="22"/>
        </w:rPr>
        <w:t xml:space="preserve">the </w:t>
      </w:r>
      <w:r w:rsidRPr="006258C2">
        <w:rPr>
          <w:rFonts w:ascii="Times New Roman" w:hAnsi="Times New Roman" w:cs="Times New Roman"/>
          <w:sz w:val="22"/>
        </w:rPr>
        <w:t xml:space="preserve">genome editing </w:t>
      </w:r>
      <w:r w:rsidR="00AF0264" w:rsidRPr="006258C2">
        <w:rPr>
          <w:rFonts w:ascii="Times New Roman" w:hAnsi="Times New Roman" w:cs="Times New Roman"/>
          <w:sz w:val="22"/>
        </w:rPr>
        <w:t xml:space="preserve">efficiency </w:t>
      </w:r>
      <w:r w:rsidRPr="006258C2">
        <w:rPr>
          <w:rFonts w:ascii="Times New Roman" w:hAnsi="Times New Roman" w:cs="Times New Roman"/>
          <w:sz w:val="22"/>
        </w:rPr>
        <w:t>in cell lines and mice by up to 19-fold. In another independent study, Kuhn et al. abolished</w:t>
      </w:r>
      <w:r w:rsidRPr="006258C2" w:rsidDel="00830536">
        <w:rPr>
          <w:rFonts w:ascii="Times New Roman" w:hAnsi="Times New Roman" w:cs="Times New Roman"/>
          <w:sz w:val="22"/>
        </w:rPr>
        <w:t xml:space="preserve"> </w:t>
      </w:r>
      <w:r w:rsidRPr="006258C2">
        <w:rPr>
          <w:rFonts w:ascii="Times New Roman" w:hAnsi="Times New Roman" w:cs="Times New Roman"/>
          <w:sz w:val="22"/>
        </w:rPr>
        <w:t>the NHEJ activity in human and mouse cell lines by gene silencing of several key molecules of the NHEJ repair pathway (KU70, KU80 or DNA ligase IV), leading to increased genome editing efficiency</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hu&lt;/Author&gt;&lt;Year&gt;2015&lt;/Year&gt;&lt;RecNum&gt;410&lt;/RecNum&gt;&lt;DisplayText&gt;&lt;style face="superscript"&gt;304&lt;/style&gt;&lt;/DisplayText&gt;&lt;record&gt;&lt;rec-number&gt;410&lt;/rec-number&gt;&lt;foreign-keys&gt;&lt;key app="EN" db-id="d2r9z9x58pzr2pe20aspf2sazw0as2xts2p0" timestamp="1560090049"&gt;410&lt;/key&gt;&lt;/foreign-keys&gt;&lt;ref-type name="Journal Article"&gt;17&lt;/ref-type&gt;&lt;contributors&gt;&lt;authors&gt;&lt;author&gt;Chu, V. T.&lt;/author&gt;&lt;author&gt;Weber, T.&lt;/author&gt;&lt;author&gt;Wefers, B.&lt;/author&gt;&lt;author&gt;Wurst, W.&lt;/author&gt;&lt;author&gt;Sander, S.&lt;/author&gt;&lt;author&gt;Rajewsky, K.&lt;/author&gt;&lt;author&gt;Kühn, R.&lt;/author&gt;&lt;/authors&gt;&lt;/contributors&gt;&lt;auth-address&gt;Max-Delbrück-Center for Molecular Medicine, Berlin, Germany.&amp;#xD;1] Helmholtz Zentrum München, German Research Center for Environmental Health, Neuherberg, Germany. [2] Deutsches Zentrum für Neurodegenerative Erkrankungen e.V., Munich, Germany.&amp;#xD;1] Helmholtz Zentrum München, German Research Center for Environmental Health, Neuherberg, Germany. [2] Deutsches Zentrum für Neurodegenerative Erkrankungen e.V., Munich, Germany. [3] Munich Cluster for Systems Neurology (SyNergy), Ludwig-Maximilians-Universität München, Munich, Germany.&amp;#xD;1] Max-Delbrück-Center for Molecular Medicine, Berlin, Germany. [2] Helmholtz Zentrum München, German Research Center for Environmental Health, Neuherberg, Germany. [3] Berlin Institute of Health, Berlin, Germany.&lt;/auth-address&gt;&lt;titles&gt;&lt;title&gt;Increasing the efficiency of homology-directed repair for CRISPR-Cas9-induced precise gene editing in mammalian cells&lt;/title&gt;&lt;secondary-title&gt;Nat. Biotechnol.&lt;/secondary-title&gt;&lt;/titles&gt;&lt;periodical&gt;&lt;full-title&gt;Nat. Biotechnol.&lt;/full-title&gt;&lt;/periodical&gt;&lt;edition&gt;2015/03/25&lt;/edition&gt;&lt;dates&gt;&lt;year&gt;2015&lt;/year&gt;&lt;pub-dates&gt;&lt;date&gt;Mar 24&lt;/date&gt;&lt;/pub-dates&gt;&lt;/dates&gt;&lt;isbn&gt;(Electronic)&amp;#xD;(Linking)&lt;/isbn&gt;&lt;accession-num&gt;25803306&lt;/accession-num&gt;&lt;urls&gt;&lt;/urls&gt;&lt;electronic-resource-num&gt;10.1038/nbt.3198&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04</w:t>
      </w:r>
      <w:r w:rsidRPr="006258C2">
        <w:rPr>
          <w:rFonts w:ascii="Times New Roman" w:hAnsi="Times New Roman" w:cs="Times New Roman"/>
          <w:sz w:val="22"/>
        </w:rPr>
        <w:fldChar w:fldCharType="end"/>
      </w:r>
      <w:r w:rsidRPr="006258C2">
        <w:rPr>
          <w:rFonts w:ascii="Times New Roman" w:hAnsi="Times New Roman" w:cs="Times New Roman"/>
          <w:sz w:val="22"/>
        </w:rPr>
        <w:t xml:space="preserve"> Further, Canny et el. discovered that 53BP1, a genetically encoded inhibitor, increased HDR-dependent genome editing efficiency by up to 5.6-fold through suppressing NHEJ activity in human and mouse cell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DYW5ueTwvQXV0aG9yPjxZZWFyPjIwMTc8L1llYXI+PFJl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DYW5ueTwvQXV0aG9yPjxZZWFyPjIwMTc8L1llYXI+PFJl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05</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terestingly, by application of an HDR enhancer, RS-1, Song et al. achieved multifold improvement on the CRISPR/Cas9- and TALEN-mediated knock-in efficiency both in vitro and in vivo, whereas the NHEJ inhibitor SCR7 has minimal effect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Song&lt;/Author&gt;&lt;Year&gt;2016&lt;/Year&gt;&lt;RecNum&gt;407&lt;/RecNum&gt;&lt;DisplayText&gt;&lt;style face="superscript"&gt;306&lt;/style&gt;&lt;/DisplayText&gt;&lt;record&gt;&lt;rec-number&gt;407&lt;/rec-number&gt;&lt;foreign-keys&gt;&lt;key app="EN" db-id="d2r9z9x58pzr2pe20aspf2sazw0as2xts2p0" timestamp="1560088205"&gt;407&lt;/key&gt;&lt;/foreign-keys&gt;&lt;ref-type name="Journal Article"&gt;17&lt;/ref-type&gt;&lt;contributors&gt;&lt;authors&gt;&lt;author&gt;Song, J.&lt;/author&gt;&lt;author&gt;Yang, D.&lt;/author&gt;&lt;author&gt;Xu, J.&lt;/author&gt;&lt;author&gt;Zhu, T.&lt;/author&gt;&lt;author&gt;Chen, Y. E.&lt;/author&gt;&lt;author&gt;Zhang, J.&lt;/author&gt;&lt;/authors&gt;&lt;/contributors&gt;&lt;auth-address&gt;Center for Advanced Models for Translational Sciences and Therapeutics, University of Michigan Medical Center, Ann Arbor, Michigan 48109, USA.&lt;/auth-address&gt;&lt;titles&gt;&lt;title&gt;RS-1 enhances CRISPR/Cas9- and TALEN-mediated knock-in efficiency&lt;/title&gt;&lt;secondary-title&gt;Nat Commun&lt;/secondary-title&gt;&lt;/titles&gt;&lt;periodical&gt;&lt;full-title&gt;Nat Commun&lt;/full-title&gt;&lt;/periodical&gt;&lt;pages&gt;10548&lt;/pages&gt;&lt;volume&gt;7&lt;/volume&gt;&lt;edition&gt;2016/01/29&lt;/edition&gt;&lt;dates&gt;&lt;year&gt;2016&lt;/year&gt;&lt;/dates&gt;&lt;isbn&gt;(Electronic)&amp;#xD;(Linking)&lt;/isbn&gt;&lt;accession-num&gt;26817820&lt;/accession-num&gt;&lt;label&gt; RS-1efficiency&lt;/label&gt;&lt;urls&gt;&lt;/urls&gt;&lt;custom2&gt;PMC4738357&lt;/custom2&gt;&lt;electronic-resource-num&gt;10.1038/ncomms10548&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06</w:t>
      </w:r>
      <w:r w:rsidRPr="006258C2">
        <w:rPr>
          <w:rFonts w:ascii="Times New Roman" w:hAnsi="Times New Roman" w:cs="Times New Roman"/>
          <w:sz w:val="22"/>
        </w:rPr>
        <w:fldChar w:fldCharType="end"/>
      </w:r>
      <w:r w:rsidRPr="006258C2">
        <w:rPr>
          <w:rFonts w:ascii="Times New Roman" w:hAnsi="Times New Roman" w:cs="Times New Roman"/>
          <w:sz w:val="22"/>
        </w:rPr>
        <w:t xml:space="preserve"> Identification of novel small molecule inhibitors against other NHEJ proteins, such as </w:t>
      </w:r>
      <w:proofErr w:type="spellStart"/>
      <w:r w:rsidRPr="006258C2">
        <w:rPr>
          <w:rFonts w:ascii="Times New Roman" w:hAnsi="Times New Roman" w:cs="Times New Roman"/>
          <w:sz w:val="22"/>
        </w:rPr>
        <w:t>artemis</w:t>
      </w:r>
      <w:proofErr w:type="spellEnd"/>
      <w:r w:rsidRPr="006258C2">
        <w:rPr>
          <w:rFonts w:ascii="Times New Roman" w:hAnsi="Times New Roman" w:cs="Times New Roman"/>
          <w:sz w:val="22"/>
        </w:rPr>
        <w:t xml:space="preserve"> and XRCC4, may further advance current strategie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HYW88L0F1dGhvcj48WWVhcj4yMDAwPC9ZZWFyPjxSZWNO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HYW88L0F1dGhvcj48WWVhcj4yMDAwPC9ZZWFyPjxSZWNO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07,308</w:t>
      </w:r>
      <w:r w:rsidRPr="006258C2">
        <w:rPr>
          <w:rFonts w:ascii="Times New Roman" w:hAnsi="Times New Roman" w:cs="Times New Roman"/>
          <w:sz w:val="22"/>
        </w:rPr>
        <w:fldChar w:fldCharType="end"/>
      </w:r>
      <w:r w:rsidRPr="006258C2">
        <w:rPr>
          <w:rFonts w:ascii="Times New Roman" w:hAnsi="Times New Roman" w:cs="Times New Roman"/>
          <w:sz w:val="22"/>
        </w:rPr>
        <w:t xml:space="preserve"> A</w:t>
      </w:r>
      <w:r w:rsidR="00AF0264" w:rsidRPr="006258C2">
        <w:rPr>
          <w:rFonts w:ascii="Times New Roman" w:hAnsi="Times New Roman" w:cs="Times New Roman"/>
          <w:sz w:val="22"/>
        </w:rPr>
        <w:t>n improved</w:t>
      </w:r>
      <w:r w:rsidRPr="006258C2">
        <w:rPr>
          <w:rFonts w:ascii="Times New Roman" w:hAnsi="Times New Roman" w:cs="Times New Roman"/>
          <w:sz w:val="22"/>
        </w:rPr>
        <w:t xml:space="preserve"> CRISPR system, </w:t>
      </w:r>
      <w:r w:rsidR="00AF0264" w:rsidRPr="006258C2">
        <w:rPr>
          <w:rFonts w:ascii="Times New Roman" w:hAnsi="Times New Roman" w:cs="Times New Roman"/>
          <w:sz w:val="22"/>
        </w:rPr>
        <w:t>called</w:t>
      </w:r>
      <w:r w:rsidRPr="006258C2">
        <w:rPr>
          <w:rFonts w:ascii="Times New Roman" w:hAnsi="Times New Roman" w:cs="Times New Roman"/>
          <w:sz w:val="22"/>
        </w:rPr>
        <w:t xml:space="preserve"> CRISPR/Cpf1 or CRISPR/</w:t>
      </w:r>
      <w:r w:rsidRPr="006258C2">
        <w:rPr>
          <w:rFonts w:ascii="Times New Roman" w:hAnsi="Times New Roman" w:cs="Times New Roman"/>
          <w:sz w:val="22"/>
          <w:shd w:val="clear" w:color="auto" w:fill="FFFFFF"/>
        </w:rPr>
        <w:t>Cas12a</w:t>
      </w:r>
      <w:r w:rsidRPr="006258C2">
        <w:rPr>
          <w:rFonts w:ascii="Times New Roman" w:hAnsi="Times New Roman" w:cs="Times New Roman"/>
          <w:sz w:val="22"/>
        </w:rPr>
        <w:t xml:space="preserve"> that employs a smaller and simpler </w:t>
      </w:r>
      <w:r w:rsidRPr="006258C2">
        <w:rPr>
          <w:rFonts w:ascii="Times New Roman" w:hAnsi="Times New Roman" w:cs="Times New Roman"/>
          <w:sz w:val="22"/>
          <w:shd w:val="clear" w:color="auto" w:fill="FFFFFF"/>
        </w:rPr>
        <w:t>RNA-guided DNA nuclease</w:t>
      </w:r>
      <w:r w:rsidRPr="006258C2">
        <w:rPr>
          <w:rFonts w:ascii="Times New Roman" w:hAnsi="Times New Roman" w:cs="Times New Roman"/>
          <w:sz w:val="22"/>
        </w:rPr>
        <w:t xml:space="preserve">, could </w:t>
      </w:r>
      <w:r w:rsidRPr="006258C2">
        <w:rPr>
          <w:rFonts w:ascii="Times New Roman" w:hAnsi="Times New Roman" w:cs="Times New Roman"/>
          <w:sz w:val="22"/>
          <w:shd w:val="clear" w:color="auto" w:fill="FFFFFF"/>
        </w:rPr>
        <w:t xml:space="preserve">target genomic regions that cannot be targeted by Cas9 and </w:t>
      </w:r>
      <w:r w:rsidRPr="006258C2">
        <w:rPr>
          <w:rFonts w:ascii="Times New Roman" w:hAnsi="Times New Roman" w:cs="Times New Roman"/>
          <w:sz w:val="22"/>
        </w:rPr>
        <w:t xml:space="preserve">induce </w:t>
      </w:r>
      <w:r w:rsidRPr="006258C2">
        <w:rPr>
          <w:rFonts w:ascii="Times New Roman" w:hAnsi="Times New Roman" w:cs="Times New Roman"/>
          <w:sz w:val="22"/>
          <w:shd w:val="clear" w:color="auto" w:fill="FFFFFF"/>
        </w:rPr>
        <w:t>multiplex gene perturbation</w:t>
      </w:r>
      <w:r w:rsidRPr="006258C2">
        <w:rPr>
          <w:rFonts w:ascii="Times New Roman" w:hAnsi="Times New Roman" w:cs="Times New Roman"/>
          <w:sz w:val="22"/>
        </w:rPr>
        <w:t xml:space="preserve"> in vitro with frequencies of up to 45%</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Shah&lt;/Author&gt;&lt;Year&gt;2019&lt;/Year&gt;&lt;RecNum&gt;358&lt;/RecNum&gt;&lt;DisplayText&gt;&lt;style face="superscript"&gt;309&lt;/style&gt;&lt;/DisplayText&gt;&lt;record&gt;&lt;rec-number&gt;358&lt;/rec-number&gt;&lt;foreign-keys&gt;&lt;key app="EN" db-id="d2r9z9x58pzr2pe20aspf2sazw0as2xts2p0" timestamp="1559808311"&gt;358&lt;/key&gt;&lt;/foreign-keys&gt;&lt;ref-type name="Journal Article"&gt;17&lt;/ref-type&gt;&lt;contributors&gt;&lt;authors&gt;&lt;author&gt;Shah, S. Z.&lt;/author&gt;&lt;author&gt;Rehman, A.&lt;/author&gt;&lt;author&gt;Nasir, H.&lt;/author&gt;&lt;author&gt;Asif, A.&lt;/author&gt;&lt;author&gt;Tufail, B.&lt;/author&gt;&lt;author&gt;Usama, M.&lt;/author&gt;&lt;author&gt;Jabbar, B.&lt;/author&gt;&lt;/authors&gt;&lt;/contributors&gt;&lt;auth-address&gt;Centre of Excellence in Molecular Biology, University of the Punjab, Lahore, Pakistan.&amp;#xD;School of Biological Sciences, University of Punjab, Lahore, Pakistan.&amp;#xD;Department of Biotechnology, Quaid-i-Azam University, Islamabad, Pakistan.&amp;#xD;Ayub Medical College, Abbottabad, Pakistan.&amp;#xD;Institute of Biochemistry and Biotechnology, University of the Punjab, Lahore, Pakistan.&lt;/auth-address&gt;&lt;titles&gt;&lt;title&gt;Advances In Research On Genome Editing Crispr-Cas9 Technology&lt;/title&gt;&lt;secondary-title&gt;J Ayub Med Coll Abbottabad&lt;/secondary-title&gt;&lt;/titles&gt;&lt;periodical&gt;&lt;full-title&gt;J Ayub Med Coll Abbottabad&lt;/full-title&gt;&lt;/periodical&gt;&lt;pages&gt;108-122&lt;/pages&gt;&lt;volume&gt;31&lt;/volume&gt;&lt;number&gt;1&lt;/number&gt;&lt;edition&gt;2019/03/15&lt;/edition&gt;&lt;dates&gt;&lt;year&gt;2019&lt;/year&gt;&lt;pub-dates&gt;&lt;date&gt;Jan-Mar&lt;/date&gt;&lt;/pub-dates&gt;&lt;/dates&gt;&lt;isbn&gt;(Electronic)&amp;#xD;(Linking)&lt;/isbn&gt;&lt;accession-num&gt;30868795&lt;/accession-num&gt;&lt;label&gt;&lt;style face="normal" font="default" size="100%"&gt;Cpf1&lt;/</w:instrText>
      </w:r>
      <w:r w:rsidR="001F237D" w:rsidRPr="006258C2">
        <w:rPr>
          <w:rFonts w:ascii="Times New Roman" w:hAnsi="Times New Roman" w:cs="Times New Roman" w:hint="eastAsia"/>
          <w:sz w:val="22"/>
        </w:rPr>
        <w:instrText>style&gt;&lt;style face="normal" font="default" charset="134" size="100%"&gt;</w:instrText>
      </w:r>
      <w:r w:rsidR="001F237D" w:rsidRPr="006258C2">
        <w:rPr>
          <w:rFonts w:ascii="Times New Roman" w:hAnsi="Times New Roman" w:cs="Times New Roman" w:hint="eastAsia"/>
          <w:sz w:val="22"/>
        </w:rPr>
        <w:instrText>替代</w:instrText>
      </w:r>
      <w:r w:rsidR="001F237D" w:rsidRPr="006258C2">
        <w:rPr>
          <w:rFonts w:ascii="Times New Roman" w:hAnsi="Times New Roman" w:cs="Times New Roman" w:hint="eastAsia"/>
          <w:sz w:val="22"/>
        </w:rPr>
        <w:instrText>&lt;/style&gt;&lt;style face="normal" font="default" size="100%"&gt;Cas9&lt;/style&gt;&lt;/label&gt;&lt;urls&gt;&lt;/urls&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09</w:t>
      </w:r>
      <w:r w:rsidRPr="006258C2">
        <w:rPr>
          <w:rFonts w:ascii="Times New Roman" w:hAnsi="Times New Roman" w:cs="Times New Roman"/>
          <w:sz w:val="22"/>
        </w:rPr>
        <w:fldChar w:fldCharType="end"/>
      </w:r>
      <w:r w:rsidRPr="006258C2">
        <w:rPr>
          <w:rFonts w:ascii="Times New Roman" w:hAnsi="Times New Roman" w:cs="Times New Roman"/>
          <w:sz w:val="22"/>
        </w:rPr>
        <w:t xml:space="preserve"> Meanwhile, timed </w:t>
      </w:r>
      <w:r w:rsidRPr="006258C2">
        <w:rPr>
          <w:rFonts w:ascii="Times New Roman" w:hAnsi="Times New Roman" w:cs="Times New Roman"/>
          <w:sz w:val="22"/>
        </w:rPr>
        <w:lastRenderedPageBreak/>
        <w:t>delivery of Cas9-guide RNP</w:t>
      </w:r>
      <w:r w:rsidR="00AF0264" w:rsidRPr="006258C2">
        <w:rPr>
          <w:rFonts w:ascii="Times New Roman" w:hAnsi="Times New Roman" w:cs="Times New Roman"/>
          <w:sz w:val="22"/>
        </w:rPr>
        <w:t xml:space="preserve"> (RNA ribonucleoprotein)</w:t>
      </w:r>
      <w:r w:rsidRPr="006258C2">
        <w:rPr>
          <w:rFonts w:ascii="Times New Roman" w:hAnsi="Times New Roman" w:cs="Times New Roman"/>
          <w:sz w:val="22"/>
        </w:rPr>
        <w:t xml:space="preserve"> complexes was used to site-specifically</w:t>
      </w:r>
      <w:r w:rsidRPr="006258C2" w:rsidDel="00301ED1">
        <w:rPr>
          <w:rFonts w:ascii="Times New Roman" w:hAnsi="Times New Roman" w:cs="Times New Roman"/>
          <w:sz w:val="22"/>
        </w:rPr>
        <w:t xml:space="preserve"> </w:t>
      </w:r>
      <w:r w:rsidRPr="006258C2">
        <w:rPr>
          <w:rFonts w:ascii="Times New Roman" w:hAnsi="Times New Roman" w:cs="Times New Roman"/>
          <w:sz w:val="22"/>
        </w:rPr>
        <w:t>induce DSB and new genetic information, with high efficiency of HDR</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Lin&lt;/Author&gt;&lt;Year&gt;2014&lt;/Year&gt;&lt;RecNum&gt;406&lt;/RecNum&gt;&lt;DisplayText&gt;&lt;style face="superscript"&gt;310&lt;/style&gt;&lt;/DisplayText&gt;&lt;record&gt;&lt;rec-number&gt;406&lt;/rec-number&gt;&lt;foreign-keys&gt;&lt;key app="EN" db-id="d2r9z9x58pzr2pe20aspf2sazw0as2xts2p0" timestamp="1560088118"&gt;406&lt;/key&gt;&lt;/foreign-keys&gt;&lt;ref-type name="Journal Article"&gt;17&lt;/ref-type&gt;&lt;contributors&gt;&lt;authors&gt;&lt;author&gt;Lin, S.&lt;/author&gt;&lt;author&gt;Staahl, B. T.&lt;/author&gt;&lt;author&gt;Alla, R. K.&lt;/author&gt;&lt;author&gt;Doudna, J. A.&lt;/author&gt;&lt;/authors&gt;&lt;/contributors&gt;&lt;auth-address&gt;Department of Molecular and Cell Biology, University of California, Berkeley, Berkeley, United States.&amp;#xD;Computational Genomics Resource Laboratory, QB3, University of California, Berkeley, Berkeley, United States.&lt;/auth-address&gt;&lt;titles&gt;&lt;title&gt;Enhanced homology-directed human genome engineering by controlled timing of CRISPR/Cas9 delivery&lt;/title&gt;&lt;secondary-title&gt;Elife&lt;/secondary-title&gt;&lt;/titles&gt;&lt;periodical&gt;&lt;full-title&gt;Elife&lt;/full-title&gt;&lt;/periodical&gt;&lt;pages&gt;e04766&lt;/pages&gt;&lt;volume&gt;3&lt;/volume&gt;&lt;edition&gt;2014/12/16&lt;/edition&gt;&lt;dates&gt;&lt;year&gt;2014&lt;/year&gt;&lt;/dates&gt;&lt;isbn&gt;(Electronic)&amp;#xD;(Linking)&lt;/isbn&gt;&lt;accession-num&gt;25497837&lt;/accession-num&gt;&lt;label&gt;efficiency&lt;/label&gt;&lt;urls&gt;&lt;/urls&gt;&lt;custom2&gt;PMC4383097&lt;/custom2&gt;&lt;electronic-resource-num&gt;10.7554/eLife.04766&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10</w:t>
      </w:r>
      <w:r w:rsidRPr="006258C2">
        <w:rPr>
          <w:rFonts w:ascii="Times New Roman" w:hAnsi="Times New Roman" w:cs="Times New Roman"/>
          <w:sz w:val="22"/>
        </w:rPr>
        <w:fldChar w:fldCharType="end"/>
      </w:r>
      <w:r w:rsidRPr="006258C2">
        <w:rPr>
          <w:rFonts w:ascii="Times New Roman" w:hAnsi="Times New Roman" w:cs="Times New Roman"/>
          <w:sz w:val="22"/>
        </w:rPr>
        <w:t xml:space="preserve"> In addition to the methods already mentioned, further researches aimed at improving HDR efficiency will be necessary to optimize genome editing for a wider range of diseases.</w:t>
      </w:r>
    </w:p>
    <w:p w14:paraId="0E8F1FA6" w14:textId="02FB0B15" w:rsidR="00DB54AC" w:rsidRPr="006258C2" w:rsidRDefault="007E6C11" w:rsidP="00AE20CD">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Although CRISPR/Cas9 gene editing system improves the efficiency of gene knockout and site-directed modification (including site-directed mutation and gene insertion), the efficiency of gene site-directed mutation based on homologous recombination mechanism is still low. In order to improve the efficiency of site-directed mutation, </w:t>
      </w:r>
      <w:r w:rsidR="00AE20CD" w:rsidRPr="006258C2">
        <w:rPr>
          <w:rFonts w:ascii="Times New Roman" w:hAnsi="Times New Roman" w:cs="Times New Roman"/>
          <w:sz w:val="22"/>
        </w:rPr>
        <w:t xml:space="preserve">the base editors (BEs) </w:t>
      </w:r>
      <w:r w:rsidRPr="006258C2">
        <w:rPr>
          <w:rFonts w:ascii="Times New Roman" w:hAnsi="Times New Roman" w:cs="Times New Roman"/>
          <w:sz w:val="22"/>
        </w:rPr>
        <w:t>system combining CRISPR/Cas9 and cytosine deaminase has been reported one after another</w:t>
      </w:r>
      <w:r w:rsidR="00AE20CD" w:rsidRPr="006258C2">
        <w:rPr>
          <w:rFonts w:ascii="Times New Roman" w:hAnsi="Times New Roman" w:cs="Times New Roman"/>
          <w:sz w:val="22"/>
        </w:rPr>
        <w:t>.</w:t>
      </w:r>
      <w:r w:rsidR="00AE20CD" w:rsidRPr="006258C2">
        <w:rPr>
          <w:rFonts w:ascii="Times New Roman" w:hAnsi="Times New Roman" w:cs="Times New Roman"/>
          <w:sz w:val="22"/>
        </w:rPr>
        <w:fldChar w:fldCharType="begin">
          <w:fldData xml:space="preserve">PEVuZE5vdGU+PENpdGU+PEF1dGhvcj5LaW08L0F1dGhvcj48WWVhcj4yMDE3PC9ZZWFyPjxSZWNO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==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LaW08L0F1dGhvcj48WWVhcj4yMDE3PC9ZZWFyPjxSZWNO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==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00AE20CD" w:rsidRPr="006258C2">
        <w:rPr>
          <w:rFonts w:ascii="Times New Roman" w:hAnsi="Times New Roman" w:cs="Times New Roman"/>
          <w:sz w:val="22"/>
        </w:rPr>
      </w:r>
      <w:r w:rsidR="00AE20CD"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11-313</w:t>
      </w:r>
      <w:r w:rsidR="00AE20CD"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007CA4" w:rsidRPr="006258C2">
        <w:rPr>
          <w:rFonts w:ascii="Times New Roman" w:hAnsi="Times New Roman" w:cs="Times New Roman"/>
          <w:sz w:val="22"/>
        </w:rPr>
        <w:t xml:space="preserve">By using this system, the fusion protein composed of Cas9-cytidine deaminase and uracil </w:t>
      </w:r>
      <w:proofErr w:type="spellStart"/>
      <w:r w:rsidR="00007CA4" w:rsidRPr="006258C2">
        <w:rPr>
          <w:rFonts w:ascii="Times New Roman" w:hAnsi="Times New Roman" w:cs="Times New Roman"/>
          <w:sz w:val="22"/>
        </w:rPr>
        <w:t>glycosaminase</w:t>
      </w:r>
      <w:proofErr w:type="spellEnd"/>
      <w:r w:rsidR="00007CA4" w:rsidRPr="006258C2">
        <w:rPr>
          <w:rFonts w:ascii="Times New Roman" w:hAnsi="Times New Roman" w:cs="Times New Roman"/>
          <w:sz w:val="22"/>
        </w:rPr>
        <w:t xml:space="preserve"> inhibitor can be targeted at the desired site complementary to gRNA without double strand DNA fragmentation, and the amino group of pyrimidine (C) at the target site can be removed, so that C becomes uracil (U), and U will be replaced by thymidine (T) with the replication of DNA. Finally, the single base C</w:t>
      </w:r>
      <w:r w:rsidR="00AE20CD" w:rsidRPr="006258C2">
        <w:rPr>
          <w:rFonts w:ascii="Times New Roman" w:hAnsi="Times New Roman" w:cs="Times New Roman" w:hint="eastAsia"/>
          <w:sz w:val="22"/>
        </w:rPr>
        <w:t>→</w:t>
      </w:r>
      <w:r w:rsidR="00007CA4" w:rsidRPr="006258C2">
        <w:rPr>
          <w:rFonts w:ascii="Times New Roman" w:hAnsi="Times New Roman" w:cs="Times New Roman"/>
          <w:sz w:val="22"/>
        </w:rPr>
        <w:t>T mutation is realized accurately and efficiently</w:t>
      </w:r>
      <w:r w:rsidR="003C0020" w:rsidRPr="006258C2">
        <w:rPr>
          <w:rFonts w:ascii="Times New Roman" w:hAnsi="Times New Roman" w:cs="Times New Roman"/>
          <w:sz w:val="22"/>
        </w:rPr>
        <w:t xml:space="preserve">, </w:t>
      </w:r>
      <w:r w:rsidR="00AE20CD" w:rsidRPr="006258C2">
        <w:rPr>
          <w:rFonts w:ascii="Times New Roman" w:hAnsi="Times New Roman" w:cs="Times New Roman"/>
          <w:sz w:val="22"/>
        </w:rPr>
        <w:t>lead</w:t>
      </w:r>
      <w:r w:rsidR="003C0020" w:rsidRPr="006258C2">
        <w:rPr>
          <w:rFonts w:ascii="Times New Roman" w:hAnsi="Times New Roman" w:cs="Times New Roman"/>
          <w:sz w:val="22"/>
        </w:rPr>
        <w:t>ing</w:t>
      </w:r>
      <w:r w:rsidR="00AE20CD" w:rsidRPr="006258C2">
        <w:rPr>
          <w:rFonts w:ascii="Times New Roman" w:hAnsi="Times New Roman" w:cs="Times New Roman"/>
          <w:sz w:val="22"/>
        </w:rPr>
        <w:t xml:space="preserve"> to single-base-pair substitutions in eukaryotic cells</w:t>
      </w:r>
      <w:r w:rsidR="003C0020" w:rsidRPr="006258C2">
        <w:rPr>
          <w:rFonts w:ascii="Times New Roman" w:hAnsi="Times New Roman" w:cs="Times New Roman"/>
          <w:sz w:val="22"/>
        </w:rPr>
        <w:t>.</w:t>
      </w:r>
      <w:r w:rsidR="003C0020"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Zong&lt;/Author&gt;&lt;Year&gt;2018&lt;/Year&gt;&lt;RecNum&gt;727&lt;/RecNum&gt;&lt;DisplayText&gt;&lt;style face="superscript"&gt;314&lt;/style&gt;&lt;/DisplayText&gt;&lt;record&gt;&lt;rec-number&gt;727&lt;/rec-number&gt;&lt;foreign-keys&gt;&lt;key app="EN" db-id="d2r9z9x58pzr2pe20aspf2sazw0as2xts2p0" timestamp="1569039035"&gt;727&lt;/key&gt;&lt;/foreign-keys&gt;&lt;ref-type name="Journal Article"&gt;17&lt;/ref-type&gt;&lt;contributors&gt;&lt;authors&gt;&lt;author&gt;Zong, Y.&lt;/author&gt;&lt;author&gt;Song, Q.&lt;/author&gt;&lt;author&gt;Li, C.&lt;/author&gt;&lt;author&gt;Jin, S.&lt;/author&gt;&lt;author&gt;Zhang, D.&lt;/author&gt;&lt;author&gt;Wang, Y.&lt;/author&gt;&lt;author&gt;Qiu, J. L.&lt;/author&gt;&lt;author&gt;Gao, C.&lt;/author&gt;&lt;/authors&gt;&lt;/contributors&gt;&lt;auth-address&gt;University of Chinese Academy of Sciences, Beijing, China.&amp;#xD;State Key Laboratory of Plant Cell and Chromosome Engineering, Center for Genome Editing, Institute of Genetics and Developmental Biology, Chinese Academy of Sciences, Beijing, China.&amp;#xD;State Key Laboratory of Plant Genomics, Institute of Microbiology, Chinese Academy of Sciences, Beijing, China.&lt;/auth-address&gt;&lt;titles&gt;&lt;title&gt;Efficient C-to-T base editing in plants using a fusion of nCas9 and human APOBEC3A&lt;/title&gt;&lt;secondary-title&gt;Nat. Biotechnol.&lt;/secondary-title&gt;&lt;/titles&gt;&lt;periodical&gt;&lt;full-title&gt;Nat. Biotechnol.&lt;/full-title&gt;&lt;/periodical&gt;&lt;edition&gt;2018/10/02&lt;/edition&gt;&lt;dates&gt;&lt;year&gt;2018&lt;/year&gt;&lt;pub-dates&gt;&lt;date&gt;Oct 01&lt;/date&gt;&lt;/pub-dates&gt;&lt;/dates&gt;&lt;isbn&gt;(Electronic)&amp;#xD;(Linking)&lt;/isbn&gt;&lt;accession-num&gt;30272679&lt;/accession-num&gt;&lt;urls&gt;&lt;/urls&gt;&lt;electronic-resource-num&gt;10.1038/nbt.4261&lt;/electronic-resource-num&gt;&lt;remote-database-provider&gt;NLM&lt;/remote-database-provider&gt;&lt;/record&gt;&lt;/Cite&gt;&lt;/EndNote&gt;</w:instrText>
      </w:r>
      <w:r w:rsidR="003C0020"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14</w:t>
      </w:r>
      <w:r w:rsidR="003C0020" w:rsidRPr="006258C2">
        <w:rPr>
          <w:rFonts w:ascii="Times New Roman" w:hAnsi="Times New Roman" w:cs="Times New Roman"/>
          <w:sz w:val="22"/>
        </w:rPr>
        <w:fldChar w:fldCharType="end"/>
      </w:r>
      <w:r w:rsidR="00007CA4" w:rsidRPr="006258C2">
        <w:rPr>
          <w:rFonts w:ascii="Times New Roman" w:hAnsi="Times New Roman" w:cs="Times New Roman"/>
          <w:sz w:val="22"/>
        </w:rPr>
        <w:t xml:space="preserve"> </w:t>
      </w:r>
      <w:r w:rsidR="00AE20CD" w:rsidRPr="006258C2">
        <w:rPr>
          <w:rFonts w:ascii="Times New Roman" w:hAnsi="Times New Roman" w:cs="Times New Roman"/>
          <w:sz w:val="22"/>
        </w:rPr>
        <w:t>BEs</w:t>
      </w:r>
      <w:r w:rsidR="00007CA4" w:rsidRPr="006258C2">
        <w:rPr>
          <w:rFonts w:ascii="Times New Roman" w:hAnsi="Times New Roman" w:cs="Times New Roman"/>
          <w:sz w:val="22"/>
        </w:rPr>
        <w:t xml:space="preserve"> technique adds an important tool to the research and application of genome editing technology.</w:t>
      </w:r>
    </w:p>
    <w:p w14:paraId="212FDEB8" w14:textId="77777777" w:rsidR="003C0020" w:rsidRPr="006258C2" w:rsidRDefault="003C0020" w:rsidP="00AE20CD">
      <w:pPr>
        <w:spacing w:line="480" w:lineRule="auto"/>
        <w:ind w:firstLine="360"/>
        <w:rPr>
          <w:rFonts w:ascii="Times New Roman" w:hAnsi="Times New Roman" w:cs="Times New Roman"/>
          <w:sz w:val="22"/>
        </w:rPr>
      </w:pPr>
    </w:p>
    <w:p w14:paraId="23BDCE51" w14:textId="77777777" w:rsidR="00DB54AC" w:rsidRPr="006258C2" w:rsidRDefault="00DB54AC" w:rsidP="008E4B03">
      <w:pPr>
        <w:spacing w:line="480" w:lineRule="auto"/>
        <w:rPr>
          <w:rFonts w:ascii="Times New Roman" w:hAnsi="Times New Roman" w:cs="Times New Roman"/>
          <w:b/>
          <w:sz w:val="22"/>
        </w:rPr>
      </w:pPr>
      <w:r w:rsidRPr="006258C2">
        <w:rPr>
          <w:rFonts w:ascii="Times New Roman" w:hAnsi="Times New Roman" w:cs="Times New Roman"/>
          <w:b/>
          <w:sz w:val="22"/>
        </w:rPr>
        <w:t>6.3 Optimizing delivery system</w:t>
      </w:r>
    </w:p>
    <w:p w14:paraId="43A0B6F1" w14:textId="0CC172F3" w:rsidR="00DB54AC" w:rsidRPr="006258C2" w:rsidRDefault="00DB54AC" w:rsidP="008E4B03">
      <w:pPr>
        <w:spacing w:line="480" w:lineRule="auto"/>
        <w:rPr>
          <w:rFonts w:ascii="Times New Roman" w:hAnsi="Times New Roman" w:cs="Times New Roman"/>
          <w:sz w:val="22"/>
        </w:rPr>
      </w:pPr>
      <w:r w:rsidRPr="006258C2">
        <w:rPr>
          <w:rFonts w:ascii="Times New Roman" w:hAnsi="Times New Roman" w:cs="Times New Roman"/>
          <w:sz w:val="22"/>
        </w:rPr>
        <w:t>One of the key challenges for future application of gene editing tools will be the development of efficient and secure methods to deliver genetic editing elements</w:t>
      </w:r>
      <w:r w:rsidR="000D4A20" w:rsidRPr="006258C2">
        <w:rPr>
          <w:rFonts w:ascii="Times New Roman" w:hAnsi="Times New Roman" w:cs="Times New Roman"/>
          <w:sz w:val="22"/>
        </w:rPr>
        <w:t>,</w:t>
      </w:r>
      <w:r w:rsidRPr="006258C2">
        <w:rPr>
          <w:rFonts w:ascii="Times New Roman" w:hAnsi="Times New Roman" w:cs="Times New Roman"/>
          <w:sz w:val="22"/>
        </w:rPr>
        <w:t xml:space="preserve"> not only to the tumor cells</w:t>
      </w:r>
      <w:r w:rsidR="00E67440" w:rsidRPr="006258C2">
        <w:rPr>
          <w:rFonts w:ascii="Times New Roman" w:hAnsi="Times New Roman" w:cs="Times New Roman"/>
          <w:sz w:val="22"/>
        </w:rPr>
        <w:t xml:space="preserve"> ex vivo</w:t>
      </w:r>
      <w:r w:rsidRPr="006258C2">
        <w:rPr>
          <w:rFonts w:ascii="Times New Roman" w:hAnsi="Times New Roman" w:cs="Times New Roman"/>
          <w:sz w:val="22"/>
        </w:rPr>
        <w:t xml:space="preserve">, but also </w:t>
      </w:r>
      <w:r w:rsidR="000D4A20" w:rsidRPr="006258C2">
        <w:rPr>
          <w:rFonts w:ascii="Times New Roman" w:hAnsi="Times New Roman" w:cs="Times New Roman"/>
          <w:sz w:val="22"/>
        </w:rPr>
        <w:t xml:space="preserve">to </w:t>
      </w:r>
      <w:r w:rsidRPr="006258C2">
        <w:rPr>
          <w:rFonts w:ascii="Times New Roman" w:hAnsi="Times New Roman" w:cs="Times New Roman"/>
          <w:sz w:val="22"/>
        </w:rPr>
        <w:t>somatic cells in vivo. Delivery methods include viral methods and non-viral physical methods</w:t>
      </w:r>
      <w:r w:rsidR="00193000" w:rsidRPr="006258C2">
        <w:rPr>
          <w:rFonts w:ascii="Times New Roman" w:hAnsi="Times New Roman" w:cs="Times New Roman"/>
          <w:sz w:val="22"/>
        </w:rPr>
        <w:t xml:space="preserve"> (</w:t>
      </w:r>
      <w:r w:rsidR="00193000" w:rsidRPr="006258C2">
        <w:rPr>
          <w:rFonts w:ascii="Times New Roman" w:hAnsi="Times New Roman" w:cs="Times New Roman"/>
          <w:b/>
          <w:sz w:val="22"/>
        </w:rPr>
        <w:t>Figure 4</w:t>
      </w:r>
      <w:r w:rsidR="00193000" w:rsidRPr="006258C2">
        <w:rPr>
          <w:rFonts w:ascii="Times New Roman" w:hAnsi="Times New Roman" w:cs="Times New Roman"/>
          <w:sz w:val="22"/>
        </w:rPr>
        <w:t>)</w:t>
      </w:r>
      <w:r w:rsidRPr="006258C2">
        <w:rPr>
          <w:rFonts w:ascii="Times New Roman" w:hAnsi="Times New Roman" w:cs="Times New Roman"/>
          <w:sz w:val="22"/>
        </w:rPr>
        <w:t>. Non-viral physical delivery methods, such as electroporation</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Hur&lt;/Author&gt;&lt;Year&gt;2016&lt;/Year&gt;&lt;RecNum&gt;428&lt;/RecNum&gt;&lt;DisplayText&gt;&lt;style face="superscript"&gt;315&lt;/style&gt;&lt;/DisplayText&gt;&lt;record&gt;&lt;rec-number&gt;428&lt;/rec-number&gt;&lt;foreign-keys&gt;&lt;key app="EN" db-id="d2r9z9x58pzr2pe20aspf2sazw0as2xts2p0" timestamp="1560153435"&gt;428&lt;/key&gt;&lt;/foreign-keys&gt;&lt;ref-type name="Journal Article"&gt;17&lt;/ref-type&gt;&lt;contributors&gt;&lt;authors&gt;&lt;author&gt;Hur, J. K.&lt;/author&gt;&lt;author&gt;Kim, K.&lt;/author&gt;&lt;author&gt;Been, K. W.&lt;/author&gt;&lt;author&gt;Baek, G.&lt;/author&gt;&lt;author&gt;Ye, S.&lt;/author&gt;&lt;author&gt;Hur, J. W.&lt;/author&gt;&lt;author&gt;Ryu, S. M.&lt;/author&gt;&lt;author&gt;Lee, Y. S.&lt;/author&gt;&lt;author&gt;Kim, J. S.&lt;/author&gt;&lt;/authors&gt;&lt;/contributors&gt;&lt;auth-address&gt;Center for Genome Engineering, Institute for Basic Science, Seoul, Republic of Korea.&amp;#xD;Department of Chemistry, Seoul National University, Seoul, Republic of Korea.&amp;#xD;Basic Science, IBS School, Korea University of Science and Technology, Seoul, Republic of Korea.&amp;#xD;Department of Neurosurgery, Korea University College of Medicine, Seoul, Republic of Korea.&amp;#xD;ToolGen, Seoul, Republic of Korea.&lt;/auth-address&gt;&lt;titles&gt;&lt;title&gt;Targeted mutagenesis in mice by electroporation of Cpf1 ribonucleoproteins&lt;/title&gt;&lt;secondary-title&gt;Nat. Biotechnol.&lt;/secondary-title&gt;&lt;/titles&gt;&lt;periodical&gt;&lt;full-title&gt;Nat. Biotechnol.&lt;/full-title&gt;&lt;/periodical&gt;&lt;edition&gt;2016/06/09&lt;/edition&gt;&lt;dates&gt;&lt;year&gt;2016&lt;/year&gt;&lt;pub-dates&gt;&lt;date&gt;Jun 6&lt;/date&gt;&lt;/pub-dates&gt;&lt;/dates&gt;&lt;isbn&gt;(Electronic)&amp;#xD;(Linking)&lt;/isbn&gt;&lt;accession-num&gt;27272385&lt;/accession-num&gt;&lt;urls&gt;&lt;/urls&gt;&lt;electronic-resource-num&gt;10.1038/nbt.3596&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15</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Pr="006258C2">
        <w:rPr>
          <w:rFonts w:ascii="Times New Roman" w:hAnsi="Times New Roman" w:cs="Times New Roman"/>
          <w:sz w:val="22"/>
        </w:rPr>
        <w:lastRenderedPageBreak/>
        <w:t>hydrodynamic injection</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Gori&lt;/Author&gt;&lt;Year&gt;2015&lt;/Year&gt;&lt;RecNum&gt;415&lt;/RecNum&gt;&lt;DisplayText&gt;&lt;style face="superscript"&gt;316&lt;/style&gt;&lt;/DisplayText&gt;&lt;record&gt;&lt;rec-number&gt;415&lt;/rec-number&gt;&lt;foreign-keys&gt;&lt;key app="EN" db-id="d2r9z9x58pzr2pe20aspf2sazw0as2xts2p0" timestamp="1560132191"&gt;415&lt;/key&gt;&lt;/foreign-keys&gt;&lt;ref-type name="Journal Article"&gt;17&lt;/ref-type&gt;&lt;contributors&gt;&lt;authors&gt;&lt;author&gt;Gori, J. L.&lt;/author&gt;&lt;author&gt;Hsu, P. D.&lt;/author&gt;&lt;author&gt;Maeder, M. L.&lt;/author&gt;&lt;author&gt;Shen, S.&lt;/author&gt;&lt;author&gt;Welstead, G. G.&lt;/author&gt;&lt;author&gt;Bumcrot, D.&lt;/author&gt;&lt;/authors&gt;&lt;/contributors&gt;&lt;auth-address&gt;Editas Medicine, Inc., Cambridge, Massachusetts, United States ; jennifer.gori@editasmed.com.&amp;#xD;Editas Medicine, Inc., Cambridge, Massachusetts, United States ; patrick.hsu@editasmed.com.&amp;#xD;Editas Medicine, Inc., Cambridge, Massachusetts, United States ; Morgan.Maeder@EDITASMED.COM.&amp;#xD;Editas Medicine, Inc., Cambridge, Massachusetts, United States ; shen.shen@editasmed.com.&amp;#xD;Editas Medicine, Inc., Cambridge, Massachusetts, United States ; grant.welstead@editasmed.com.&amp;#xD;Editas Medicine, Inc , 300 3rd St , Cambridge, Massachusetts, United States , 02142 , 6174019008 ; david.bumcrot@editasmed.com.&lt;/auth-address&gt;&lt;titles&gt;&lt;title&gt;Delivery and Specificity of CRISPR-Cas9 Genome Editing Technologies for Human Gene Therapy&lt;/title&gt;&lt;secondary-title&gt;Hum. Gene Ther.&lt;/secondary-title&gt;&lt;/titles&gt;&lt;periodical&gt;&lt;full-title&gt;Hum. Gene Ther.&lt;/full-title&gt;&lt;/periodical&gt;&lt;edition&gt;2015/06/13&lt;/edition&gt;&lt;dates&gt;&lt;year&gt;2015&lt;/year&gt;&lt;pub-dates&gt;&lt;date&gt;Jun 11&lt;/date&gt;&lt;/pub-dates&gt;&lt;/dates&gt;&lt;isbn&gt;(Electronic)&amp;#xD;(Linking)&lt;/isbn&gt;&lt;accession-num&gt;26068008&lt;/accession-num&gt;&lt;urls&gt;&lt;/urls&gt;&lt;electronic-resource-num&gt;10.1089/hum.2015.07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16</w:t>
      </w:r>
      <w:r w:rsidRPr="006258C2">
        <w:rPr>
          <w:rFonts w:ascii="Times New Roman" w:hAnsi="Times New Roman" w:cs="Times New Roman"/>
          <w:sz w:val="22"/>
        </w:rPr>
        <w:fldChar w:fldCharType="end"/>
      </w:r>
      <w:r w:rsidRPr="006258C2">
        <w:rPr>
          <w:rFonts w:ascii="Times New Roman" w:hAnsi="Times New Roman" w:cs="Times New Roman"/>
          <w:sz w:val="22"/>
        </w:rPr>
        <w:t xml:space="preserve"> and lipid nanoparticles</w:t>
      </w:r>
      <w:r w:rsidRPr="006258C2">
        <w:rPr>
          <w:rFonts w:ascii="Times New Roman" w:hAnsi="Times New Roman" w:cs="Times New Roman"/>
          <w:sz w:val="22"/>
        </w:rPr>
        <w:fldChar w:fldCharType="begin">
          <w:fldData xml:space="preserve">PEVuZE5vdGU+PENpdGU+PEF1dGhvcj5adXJpczwvQXV0aG9yPjxZZWFyPjIwMTU8L1llYXI+PFJl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adXJpczwvQXV0aG9yPjxZZWFyPjIwMTU8L1llYXI+PFJl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17</w:t>
      </w:r>
      <w:r w:rsidRPr="006258C2">
        <w:rPr>
          <w:rFonts w:ascii="Times New Roman" w:hAnsi="Times New Roman" w:cs="Times New Roman"/>
          <w:sz w:val="22"/>
        </w:rPr>
        <w:fldChar w:fldCharType="end"/>
      </w:r>
      <w:r w:rsidRPr="006258C2">
        <w:rPr>
          <w:rFonts w:ascii="Times New Roman" w:hAnsi="Times New Roman" w:cs="Times New Roman"/>
          <w:sz w:val="22"/>
        </w:rPr>
        <w:t xml:space="preserve"> have been widely utilized to deliver ZFNs, TALENs, and CRISPR in different cell lines and animal models. Despite their simplicity and safety, the relative</w:t>
      </w:r>
      <w:r w:rsidR="00483AC3" w:rsidRPr="006258C2">
        <w:rPr>
          <w:rFonts w:ascii="Times New Roman" w:hAnsi="Times New Roman" w:cs="Times New Roman"/>
          <w:sz w:val="22"/>
        </w:rPr>
        <w:t>ly</w:t>
      </w:r>
      <w:r w:rsidRPr="006258C2">
        <w:rPr>
          <w:rFonts w:ascii="Times New Roman" w:hAnsi="Times New Roman" w:cs="Times New Roman"/>
          <w:sz w:val="22"/>
        </w:rPr>
        <w:t xml:space="preserve"> poor delivery efficacy limits therapeutic applications of those non-viral delivery methods</w:t>
      </w:r>
      <w:r w:rsidR="00483AC3" w:rsidRPr="006258C2">
        <w:rPr>
          <w:rFonts w:ascii="Times New Roman" w:hAnsi="Times New Roman" w:cs="Times New Roman"/>
          <w:sz w:val="22"/>
        </w:rPr>
        <w:t xml:space="preserve"> in vivo</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Mout&lt;/Author&gt;&lt;Year&gt;2017&lt;/Year&gt;&lt;RecNum&gt;421&lt;/RecNum&gt;&lt;DisplayText&gt;&lt;style face="superscript"&gt;318&lt;/style&gt;&lt;/DisplayText&gt;&lt;record&gt;&lt;rec-number&gt;421&lt;/rec-number&gt;&lt;foreign-keys&gt;&lt;key app="EN" db-id="d2r9z9x58pzr2pe20aspf2sazw0as2xts2p0" timestamp="1560132855"&gt;421&lt;/key&gt;&lt;/foreign-keys&gt;&lt;ref-type name="Journal Article"&gt;17&lt;/ref-type&gt;&lt;contributors&gt;&lt;authors&gt;&lt;author&gt;Mout, R.&lt;/author&gt;&lt;author&gt;Ray, M.&lt;/author&gt;&lt;author&gt;Lee, Y. W.&lt;/author&gt;&lt;author&gt;Scaletti, F.&lt;/author&gt;&lt;author&gt;Rotello, V. M.&lt;/author&gt;&lt;/authors&gt;&lt;/contributors&gt;&lt;titles&gt;&lt;title&gt;In Vivo Delivery of CRISPR/Cas9 for Therapeutic Gene Editing: Progress and Challenges&lt;/title&gt;&lt;secondary-title&gt;Bioconjug. Chem.&lt;/secondary-title&gt;&lt;/titles&gt;&lt;periodical&gt;&lt;full-title&gt;Bioconjug. Chem.&lt;/full-title&gt;&lt;/periodical&gt;&lt;edition&gt;2017/03/07&lt;/edition&gt;&lt;dates&gt;&lt;year&gt;2017&lt;/year&gt;&lt;pub-dates&gt;&lt;date&gt;Mar 06&lt;/date&gt;&lt;/pub-dates&gt;&lt;/dates&gt;&lt;isbn&gt;(Electronic)&amp;#xD;(Linking)&lt;/isbn&gt;&lt;accession-num&gt;28263568&lt;/accession-num&gt;&lt;urls&gt;&lt;/urls&gt;&lt;electronic-resource-num&gt;10.1021/acs.bioconjchem.7b00057&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18</w:t>
      </w:r>
      <w:r w:rsidRPr="006258C2">
        <w:rPr>
          <w:rFonts w:ascii="Times New Roman" w:hAnsi="Times New Roman" w:cs="Times New Roman"/>
          <w:sz w:val="22"/>
        </w:rPr>
        <w:fldChar w:fldCharType="end"/>
      </w:r>
      <w:r w:rsidRPr="006258C2">
        <w:rPr>
          <w:rFonts w:ascii="Times New Roman" w:hAnsi="Times New Roman" w:cs="Times New Roman"/>
          <w:sz w:val="22"/>
        </w:rPr>
        <w:t xml:space="preserve"> By contrast, viral vectors (such as retroviruses, lentivirus</w:t>
      </w:r>
      <w:r w:rsidR="00306EDC" w:rsidRPr="006258C2">
        <w:rPr>
          <w:rFonts w:ascii="Times New Roman" w:hAnsi="Times New Roman" w:cs="Times New Roman"/>
          <w:sz w:val="22"/>
        </w:rPr>
        <w:t>, adenovirus</w:t>
      </w:r>
      <w:r w:rsidR="00483AC3" w:rsidRPr="006258C2">
        <w:rPr>
          <w:rFonts w:ascii="Times New Roman" w:hAnsi="Times New Roman" w:cs="Times New Roman"/>
          <w:sz w:val="22"/>
        </w:rPr>
        <w:t xml:space="preserve"> </w:t>
      </w:r>
      <w:r w:rsidR="00306EDC" w:rsidRPr="006258C2">
        <w:rPr>
          <w:rFonts w:ascii="Times New Roman" w:hAnsi="Times New Roman" w:cs="Times New Roman"/>
          <w:sz w:val="22"/>
        </w:rPr>
        <w:t>(</w:t>
      </w:r>
      <w:proofErr w:type="spellStart"/>
      <w:r w:rsidR="00306EDC" w:rsidRPr="006258C2">
        <w:rPr>
          <w:rFonts w:ascii="Times New Roman" w:hAnsi="Times New Roman" w:cs="Times New Roman"/>
          <w:sz w:val="22"/>
        </w:rPr>
        <w:t>AdV</w:t>
      </w:r>
      <w:proofErr w:type="spellEnd"/>
      <w:r w:rsidR="00306EDC" w:rsidRPr="006258C2">
        <w:rPr>
          <w:rFonts w:ascii="Times New Roman" w:hAnsi="Times New Roman" w:cs="Times New Roman"/>
          <w:sz w:val="22"/>
        </w:rPr>
        <w:t>)</w:t>
      </w:r>
      <w:r w:rsidR="00483AC3" w:rsidRPr="006258C2">
        <w:rPr>
          <w:rFonts w:ascii="Times New Roman" w:hAnsi="Times New Roman" w:cs="Times New Roman"/>
          <w:sz w:val="22"/>
        </w:rPr>
        <w:t xml:space="preserve"> and </w:t>
      </w:r>
      <w:r w:rsidRPr="006258C2">
        <w:rPr>
          <w:rFonts w:ascii="Times New Roman" w:hAnsi="Times New Roman" w:cs="Times New Roman"/>
          <w:sz w:val="22"/>
        </w:rPr>
        <w:t>adeno-associated virus (AAV)) have high delivery efficiency, and some of them have been approved for clinical use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ZaW48L0F1dGhvcj48WWVhcj4yMDE3PC9ZZWFyPjxSZWNO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ZaW48L0F1dGhvcj48WWVhcj4yMDE3PC9ZZWFyPjxSZWNO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19,320</w:t>
      </w:r>
      <w:r w:rsidRPr="006258C2">
        <w:rPr>
          <w:rFonts w:ascii="Times New Roman" w:hAnsi="Times New Roman" w:cs="Times New Roman"/>
          <w:sz w:val="22"/>
        </w:rPr>
        <w:fldChar w:fldCharType="end"/>
      </w:r>
      <w:r w:rsidRPr="006258C2">
        <w:rPr>
          <w:rFonts w:ascii="Times New Roman" w:hAnsi="Times New Roman" w:cs="Times New Roman"/>
          <w:sz w:val="22"/>
        </w:rPr>
        <w:t xml:space="preserve"> To date, viral delivery systems have been the most effective system for delivering plasmid-based nucleic acids to mammalian cells in vitro and in vivo, despite the possibility of introducing unintentional mutations and the existence of safety concern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NYWdnaW88L0F1dGhvcj48WWVhcj4yMDE0PC9ZZWFyPjxS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NYWdnaW88L0F1dGhvcj48WWVhcj4yMDE0PC9ZZWFyPjxS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21-324</w:t>
      </w:r>
      <w:r w:rsidRPr="006258C2">
        <w:rPr>
          <w:rFonts w:ascii="Times New Roman" w:hAnsi="Times New Roman" w:cs="Times New Roman"/>
          <w:sz w:val="22"/>
        </w:rPr>
        <w:fldChar w:fldCharType="end"/>
      </w:r>
      <w:r w:rsidRPr="006258C2">
        <w:rPr>
          <w:rFonts w:ascii="Times New Roman" w:hAnsi="Times New Roman" w:cs="Times New Roman"/>
          <w:sz w:val="22"/>
        </w:rPr>
        <w:t xml:space="preserve"> Recent studies have further highlighted other issues affecting delivery efficiency, including the </w:t>
      </w:r>
      <w:r w:rsidR="00EB5866" w:rsidRPr="006258C2">
        <w:rPr>
          <w:rFonts w:ascii="Times New Roman" w:hAnsi="Times New Roman" w:cs="Times New Roman"/>
          <w:sz w:val="22"/>
        </w:rPr>
        <w:t xml:space="preserve">immune </w:t>
      </w:r>
      <w:r w:rsidRPr="006258C2">
        <w:rPr>
          <w:rFonts w:ascii="Times New Roman" w:hAnsi="Times New Roman" w:cs="Times New Roman"/>
          <w:sz w:val="22"/>
        </w:rPr>
        <w:t xml:space="preserve">risk of </w:t>
      </w:r>
      <w:r w:rsidR="00EB5866" w:rsidRPr="006258C2">
        <w:rPr>
          <w:rFonts w:ascii="Times New Roman" w:hAnsi="Times New Roman" w:cs="Times New Roman"/>
          <w:sz w:val="22"/>
        </w:rPr>
        <w:t xml:space="preserve">host </w:t>
      </w:r>
      <w:r w:rsidRPr="006258C2">
        <w:rPr>
          <w:rFonts w:ascii="Times New Roman" w:hAnsi="Times New Roman" w:cs="Times New Roman"/>
          <w:sz w:val="22"/>
        </w:rPr>
        <w:t>humor</w:t>
      </w:r>
      <w:r w:rsidR="00EB5866" w:rsidRPr="006258C2">
        <w:rPr>
          <w:rFonts w:ascii="Times New Roman" w:hAnsi="Times New Roman" w:cs="Times New Roman"/>
          <w:sz w:val="22"/>
        </w:rPr>
        <w:t>s</w:t>
      </w:r>
      <w:r w:rsidRPr="006258C2">
        <w:rPr>
          <w:rFonts w:ascii="Times New Roman" w:hAnsi="Times New Roman" w:cs="Times New Roman"/>
          <w:sz w:val="22"/>
        </w:rPr>
        <w:t xml:space="preserve"> and </w:t>
      </w:r>
      <w:r w:rsidR="00370440" w:rsidRPr="006258C2">
        <w:rPr>
          <w:rFonts w:ascii="Times New Roman" w:hAnsi="Times New Roman" w:cs="Times New Roman"/>
          <w:sz w:val="22"/>
        </w:rPr>
        <w:t>cell</w:t>
      </w:r>
      <w:r w:rsidR="00EB5866" w:rsidRPr="006258C2">
        <w:rPr>
          <w:rFonts w:ascii="Times New Roman" w:hAnsi="Times New Roman" w:cs="Times New Roman"/>
          <w:sz w:val="22"/>
        </w:rPr>
        <w:t>s</w:t>
      </w:r>
      <w:r w:rsidRPr="006258C2">
        <w:rPr>
          <w:rFonts w:ascii="Times New Roman" w:hAnsi="Times New Roman" w:cs="Times New Roman"/>
          <w:sz w:val="22"/>
        </w:rPr>
        <w:t xml:space="preserve"> to Cas9 protein</w:t>
      </w:r>
      <w:r w:rsidR="00370440" w:rsidRPr="006258C2">
        <w:rPr>
          <w:rFonts w:ascii="Times New Roman" w:hAnsi="Times New Roman" w:cs="Times New Roman"/>
          <w:sz w:val="22"/>
        </w:rPr>
        <w:t>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harlesworth&lt;/Author&gt;&lt;Year&gt;2018&lt;/Year&gt;&lt;RecNum&gt;425&lt;/RecNum&gt;&lt;DisplayText&gt;&lt;style face="superscript"&gt;325&lt;/style&gt;&lt;/DisplayText&gt;&lt;record&gt;&lt;rec-number&gt;425&lt;/rec-number&gt;&lt;foreign-keys&gt;&lt;key app="EN" db-id="d2r9z9x58pzr2pe20aspf2sazw0as2xts2p0" timestamp="1560136759"&gt;425&lt;/key&gt;&lt;key app="ENWeb" db-id=""&gt;0&lt;/key&gt;&lt;/foreign-keys&gt;&lt;ref-type name="Journal Article"&gt;17&lt;/ref-type&gt;&lt;contributors&gt;&lt;authors&gt;&lt;author&gt;Charlesworth, Carsten Trevor&lt;/author&gt;&lt;author&gt;Deshpande, Priyanka S.&lt;/author&gt;&lt;author&gt;Dever, Daniel P.&lt;/author&gt;&lt;author&gt;Dejene, Beruh&lt;/author&gt;&lt;author&gt;Gomez-Ospina, Natalia&lt;/author&gt;&lt;author&gt;Mantri, Sruthi&lt;/author&gt;&lt;author&gt;Pavel-Dinu, Mara&lt;/author&gt;&lt;author&gt;Camarena, Joab&lt;/author&gt;&lt;author&gt;Weinberg, Kenneth I.&lt;/author&gt;&lt;author&gt;Porteus, Matthew H.&lt;/author&gt;&lt;/authors&gt;&lt;/contributors&gt;&lt;titles&gt;&lt;title&gt;Identification of pre-existing adaptive immunity to Cas9 proteins in humans&lt;/title&gt;&lt;secondary-title&gt;bioRxiv&lt;/secondary-title&gt;&lt;/titles&gt;&lt;periodical&gt;&lt;full-title&gt;bioRxiv&lt;/full-title&gt;&lt;/periodical&gt;&lt;dates&gt;&lt;year&gt;2018&lt;/year&gt;&lt;/dates&gt;&lt;urls&gt;&lt;/urls&gt;&lt;electronic-resource-num&gt;10.1101/243345&lt;/electronic-resource-num&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25</w:t>
      </w:r>
      <w:r w:rsidRPr="006258C2">
        <w:rPr>
          <w:rFonts w:ascii="Times New Roman" w:hAnsi="Times New Roman" w:cs="Times New Roman"/>
          <w:sz w:val="22"/>
        </w:rPr>
        <w:fldChar w:fldCharType="end"/>
      </w:r>
      <w:r w:rsidRPr="006258C2">
        <w:rPr>
          <w:rFonts w:ascii="Times New Roman" w:hAnsi="Times New Roman" w:cs="Times New Roman"/>
          <w:sz w:val="22"/>
        </w:rPr>
        <w:t xml:space="preserve"> as well as the </w:t>
      </w:r>
      <w:r w:rsidR="00A30E4A" w:rsidRPr="006258C2">
        <w:rPr>
          <w:rFonts w:ascii="Times New Roman" w:hAnsi="Times New Roman" w:cs="Times New Roman"/>
          <w:sz w:val="22"/>
        </w:rPr>
        <w:t>DSB</w:t>
      </w:r>
      <w:r w:rsidRPr="006258C2">
        <w:rPr>
          <w:rFonts w:ascii="Times New Roman" w:hAnsi="Times New Roman" w:cs="Times New Roman"/>
          <w:sz w:val="22"/>
        </w:rPr>
        <w:t xml:space="preserve"> P53 responses </w:t>
      </w:r>
      <w:r w:rsidR="00370440" w:rsidRPr="006258C2">
        <w:rPr>
          <w:rFonts w:ascii="Times New Roman" w:hAnsi="Times New Roman" w:cs="Times New Roman"/>
          <w:sz w:val="22"/>
        </w:rPr>
        <w:t>related to</w:t>
      </w:r>
      <w:r w:rsidRPr="006258C2">
        <w:rPr>
          <w:rFonts w:ascii="Times New Roman" w:hAnsi="Times New Roman" w:cs="Times New Roman"/>
          <w:sz w:val="22"/>
        </w:rPr>
        <w:t xml:space="preserve"> genome editing</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Ihry&lt;/Author&gt;&lt;Year&gt;2018&lt;/Year&gt;&lt;RecNum&gt;426&lt;/RecNum&gt;&lt;DisplayText&gt;&lt;style face="superscript"&gt;326&lt;/style&gt;&lt;/DisplayText&gt;&lt;record&gt;&lt;rec-number&gt;426&lt;/rec-number&gt;&lt;foreign-keys&gt;&lt;key app="EN" db-id="d2r9z9x58pzr2pe20aspf2sazw0as2xts2p0" timestamp="1560136839"&gt;426&lt;/key&gt;&lt;/foreign-keys&gt;&lt;ref-type name="Journal Article"&gt;17&lt;/ref-type&gt;&lt;contributors&gt;&lt;authors&gt;&lt;author&gt;Ihry, R. J.&lt;/author&gt;&lt;author&gt;Worringer, K. A.&lt;/author&gt;&lt;author&gt;Salick, M. R.&lt;/author&gt;&lt;author&gt;Frias, E.&lt;/author&gt;&lt;author&gt;Ho, D.&lt;/author&gt;&lt;author&gt;Theriault, K.&lt;/author&gt;&lt;author&gt;Kommineni, S.&lt;/author&gt;&lt;author&gt;Chen, J.&lt;/author&gt;&lt;author&gt;Sondey, M.&lt;/author&gt;&lt;author&gt;Ye, C.&lt;/author&gt;&lt;author&gt;Randhawa, R.&lt;/author&gt;&lt;author&gt;Kulkarni, T.&lt;/author&gt;&lt;author&gt;Yang, Z.&lt;/author&gt;&lt;author&gt;McAllister, G.&lt;/author&gt;&lt;author&gt;Russ, C.&lt;/author&gt;&lt;author&gt;Reece-Hoyes, J.&lt;/author&gt;&lt;author&gt;Forrester, W.&lt;/author&gt;&lt;author&gt;Hoffman, G. R.&lt;/author&gt;&lt;author&gt;Dolmetsch, R.&lt;/author&gt;&lt;author&gt;Kaykas, A.&lt;/author&gt;&lt;/authors&gt;&lt;/contributors&gt;&lt;auth-address&gt;Department of Neuroscience, Novartis Institutes for Biomedical Research, Cambridge, MA, USA.&amp;#xD;Department of Chemical Biology and Therapeutics, Novartis Institutes for Biomedical Research, Cambridge, MA, USA.&amp;#xD;Department of Oncology, Novartis Institutes for Biomedical Research, Cambridge, MA, USA.&amp;#xD;Abbvie, Cambridge, MA, USA.&amp;#xD;Blueprint Medicine, Cambridge, MA, USA.&amp;#xD;Department of Neuroscience, Novartis Institutes for Biomedical Research, Cambridge, MA, USA. ajamete.kaykas@novartis.com.&lt;/auth-address&gt;&lt;titles&gt;&lt;title&gt;p53 inhibits CRISPR-Cas9 engineering in human pluripotent stem cells&lt;/title&gt;&lt;secondary-title&gt;Nat. Med.&lt;/secondary-title&gt;&lt;/titles&gt;&lt;periodical&gt;&lt;full-title&gt;Nat. Med.&lt;/full-title&gt;&lt;/periodical&gt;&lt;edition&gt;2018/06/13&lt;/edition&gt;&lt;dates&gt;&lt;year&gt;2018&lt;/year&gt;&lt;pub-dates&gt;&lt;date&gt;Jun 11&lt;/date&gt;&lt;/pub-dates&gt;&lt;/dates&gt;&lt;isbn&gt;(Electronic)&amp;#xD;(Linking)&lt;/isbn&gt;&lt;accession-num&gt;29892062&lt;/accession-num&gt;&lt;urls&gt;&lt;/urls&gt;&lt;electronic-resource-num&gt;10.1038/s41591-018-0050-6&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26</w:t>
      </w:r>
      <w:r w:rsidRPr="006258C2">
        <w:rPr>
          <w:rFonts w:ascii="Times New Roman" w:hAnsi="Times New Roman" w:cs="Times New Roman"/>
          <w:sz w:val="22"/>
        </w:rPr>
        <w:fldChar w:fldCharType="end"/>
      </w:r>
      <w:r w:rsidRPr="006258C2">
        <w:rPr>
          <w:rFonts w:ascii="Times New Roman" w:hAnsi="Times New Roman" w:cs="Times New Roman"/>
          <w:sz w:val="22"/>
        </w:rPr>
        <w:t xml:space="preserve"> Many new viral and non-viral systems have been developed to overcome these problems.</w:t>
      </w:r>
      <w:r w:rsidR="00EB5866" w:rsidRPr="006258C2">
        <w:t xml:space="preserve"> </w:t>
      </w:r>
    </w:p>
    <w:p w14:paraId="0BF26192" w14:textId="04D5AE01" w:rsidR="000C2029" w:rsidRPr="006258C2" w:rsidRDefault="00DB54AC" w:rsidP="00364D8C">
      <w:pPr>
        <w:spacing w:line="480" w:lineRule="auto"/>
        <w:ind w:firstLine="420"/>
        <w:rPr>
          <w:rFonts w:ascii="Times New Roman" w:hAnsi="Times New Roman" w:cs="Times New Roman"/>
          <w:sz w:val="22"/>
        </w:rPr>
      </w:pPr>
      <w:r w:rsidRPr="006258C2">
        <w:rPr>
          <w:rFonts w:ascii="Times New Roman" w:hAnsi="Times New Roman" w:cs="Times New Roman"/>
          <w:sz w:val="22"/>
        </w:rPr>
        <w:t xml:space="preserve">Non-viral </w:t>
      </w:r>
      <w:r w:rsidR="00044AE7" w:rsidRPr="006258C2">
        <w:rPr>
          <w:rFonts w:ascii="Times New Roman" w:hAnsi="Times New Roman" w:cs="Times New Roman"/>
          <w:sz w:val="22"/>
        </w:rPr>
        <w:t>delivery system</w:t>
      </w:r>
      <w:r w:rsidRPr="006258C2">
        <w:rPr>
          <w:rFonts w:ascii="Times New Roman" w:hAnsi="Times New Roman" w:cs="Times New Roman"/>
          <w:sz w:val="22"/>
        </w:rPr>
        <w:t>s could ex</w:t>
      </w:r>
      <w:r w:rsidR="00044AE7" w:rsidRPr="006258C2">
        <w:rPr>
          <w:rFonts w:ascii="Times New Roman" w:hAnsi="Times New Roman" w:cs="Times New Roman"/>
          <w:sz w:val="22"/>
        </w:rPr>
        <w:t>tend</w:t>
      </w:r>
      <w:r w:rsidRPr="006258C2">
        <w:rPr>
          <w:rFonts w:ascii="Times New Roman" w:hAnsi="Times New Roman" w:cs="Times New Roman"/>
          <w:sz w:val="22"/>
        </w:rPr>
        <w:t xml:space="preserve"> the </w:t>
      </w:r>
      <w:r w:rsidR="00044AE7" w:rsidRPr="006258C2">
        <w:rPr>
          <w:rFonts w:ascii="Times New Roman" w:hAnsi="Times New Roman" w:cs="Times New Roman"/>
          <w:sz w:val="22"/>
        </w:rPr>
        <w:t>range</w:t>
      </w:r>
      <w:r w:rsidRPr="006258C2">
        <w:rPr>
          <w:rFonts w:ascii="Times New Roman" w:hAnsi="Times New Roman" w:cs="Times New Roman"/>
          <w:sz w:val="22"/>
        </w:rPr>
        <w:t xml:space="preserve"> of gen</w:t>
      </w:r>
      <w:r w:rsidR="007B7C95" w:rsidRPr="006258C2">
        <w:rPr>
          <w:rFonts w:ascii="Times New Roman" w:hAnsi="Times New Roman" w:cs="Times New Roman"/>
          <w:sz w:val="22"/>
        </w:rPr>
        <w:t xml:space="preserve">ome </w:t>
      </w:r>
      <w:r w:rsidRPr="006258C2">
        <w:rPr>
          <w:rFonts w:ascii="Times New Roman" w:hAnsi="Times New Roman" w:cs="Times New Roman"/>
          <w:sz w:val="22"/>
        </w:rPr>
        <w:t xml:space="preserve">editing therapies by alleviating concerns about the safety and immunogenicity of native cells in vivo. For instance, delivery of plasmid DNA encoding a Cas9-sgRNA complex that targets VEGF using a PEG-PEI-cholesterol lipid polymer could achieve gene knockout </w:t>
      </w:r>
      <w:r w:rsidR="007B7C95" w:rsidRPr="006258C2">
        <w:rPr>
          <w:rFonts w:ascii="Times New Roman" w:hAnsi="Times New Roman" w:cs="Times New Roman"/>
          <w:sz w:val="22"/>
        </w:rPr>
        <w:t xml:space="preserve">approximately 50% </w:t>
      </w:r>
      <w:r w:rsidRPr="006258C2">
        <w:rPr>
          <w:rFonts w:ascii="Times New Roman" w:hAnsi="Times New Roman" w:cs="Times New Roman"/>
          <w:sz w:val="22"/>
        </w:rPr>
        <w:t>in osteosarcoma cells in vitro and in vivo</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MaWFuZzwvQXV0aG9yPjxZZWFyPjIwMTc8L1llYXI+PFJl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aWFuZzwvQXV0aG9yPjxZZWFyPjIwMTc8L1llYXI+PFJl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27</w:t>
      </w:r>
      <w:r w:rsidRPr="006258C2">
        <w:rPr>
          <w:rFonts w:ascii="Times New Roman" w:hAnsi="Times New Roman" w:cs="Times New Roman"/>
          <w:sz w:val="22"/>
        </w:rPr>
        <w:fldChar w:fldCharType="end"/>
      </w:r>
      <w:r w:rsidR="004640C2" w:rsidRPr="006258C2">
        <w:rPr>
          <w:rFonts w:ascii="Times New Roman" w:hAnsi="Times New Roman" w:cs="Times New Roman"/>
          <w:sz w:val="22"/>
        </w:rPr>
        <w:t xml:space="preserve"> A</w:t>
      </w:r>
      <w:r w:rsidRPr="006258C2">
        <w:rPr>
          <w:rFonts w:ascii="Times New Roman" w:hAnsi="Times New Roman" w:cs="Times New Roman"/>
          <w:sz w:val="22"/>
        </w:rPr>
        <w:t xml:space="preserve"> </w:t>
      </w:r>
      <w:r w:rsidR="004640C2" w:rsidRPr="006258C2">
        <w:rPr>
          <w:rFonts w:ascii="Times New Roman" w:hAnsi="Times New Roman" w:cs="Times New Roman"/>
          <w:sz w:val="22"/>
        </w:rPr>
        <w:t>l</w:t>
      </w:r>
      <w:r w:rsidRPr="006258C2">
        <w:rPr>
          <w:rFonts w:ascii="Times New Roman" w:hAnsi="Times New Roman" w:cs="Times New Roman"/>
          <w:sz w:val="22"/>
        </w:rPr>
        <w:t xml:space="preserve">ipid </w:t>
      </w:r>
      <w:r w:rsidR="004640C2" w:rsidRPr="006258C2">
        <w:rPr>
          <w:rFonts w:ascii="Times New Roman" w:hAnsi="Times New Roman" w:cs="Times New Roman"/>
          <w:sz w:val="22"/>
        </w:rPr>
        <w:t xml:space="preserve">delivery system </w:t>
      </w:r>
      <w:r w:rsidRPr="006258C2">
        <w:rPr>
          <w:rFonts w:ascii="Times New Roman" w:hAnsi="Times New Roman" w:cs="Times New Roman"/>
          <w:sz w:val="22"/>
        </w:rPr>
        <w:t xml:space="preserve">containing PEG-poly lactic-co-glycolic acid nanoparticles </w:t>
      </w:r>
      <w:r w:rsidR="004640C2" w:rsidRPr="006258C2">
        <w:rPr>
          <w:rFonts w:ascii="Times New Roman" w:hAnsi="Times New Roman" w:cs="Times New Roman"/>
          <w:sz w:val="22"/>
        </w:rPr>
        <w:t xml:space="preserve">was used </w:t>
      </w:r>
      <w:r w:rsidRPr="006258C2">
        <w:rPr>
          <w:rFonts w:ascii="Times New Roman" w:hAnsi="Times New Roman" w:cs="Times New Roman"/>
          <w:sz w:val="22"/>
        </w:rPr>
        <w:t xml:space="preserve">to deliver CRISPR DNA constructed </w:t>
      </w:r>
      <w:r w:rsidR="004640C2" w:rsidRPr="006258C2">
        <w:rPr>
          <w:rFonts w:ascii="Times New Roman" w:hAnsi="Times New Roman" w:cs="Times New Roman"/>
          <w:sz w:val="22"/>
        </w:rPr>
        <w:t xml:space="preserve">by a </w:t>
      </w:r>
      <w:r w:rsidRPr="006258C2">
        <w:rPr>
          <w:rFonts w:ascii="Times New Roman" w:hAnsi="Times New Roman" w:cs="Times New Roman"/>
          <w:sz w:val="22"/>
        </w:rPr>
        <w:t xml:space="preserve">CD68 promoter </w:t>
      </w:r>
      <w:r w:rsidR="004640C2" w:rsidRPr="006258C2">
        <w:rPr>
          <w:rFonts w:ascii="Times New Roman" w:hAnsi="Times New Roman" w:cs="Times New Roman"/>
          <w:sz w:val="22"/>
        </w:rPr>
        <w:t xml:space="preserve">and </w:t>
      </w:r>
      <w:r w:rsidRPr="006258C2">
        <w:rPr>
          <w:rFonts w:ascii="Times New Roman" w:hAnsi="Times New Roman" w:cs="Times New Roman"/>
          <w:sz w:val="22"/>
        </w:rPr>
        <w:t xml:space="preserve">achieve </w:t>
      </w:r>
      <w:r w:rsidR="004640C2" w:rsidRPr="006258C2">
        <w:rPr>
          <w:rFonts w:ascii="Times New Roman" w:hAnsi="Times New Roman" w:cs="Times New Roman"/>
          <w:sz w:val="22"/>
        </w:rPr>
        <w:t xml:space="preserve">in vitro and in vivo gene editing of specific </w:t>
      </w:r>
      <w:r w:rsidRPr="006258C2">
        <w:rPr>
          <w:rFonts w:ascii="Times New Roman" w:hAnsi="Times New Roman" w:cs="Times New Roman"/>
          <w:sz w:val="22"/>
        </w:rPr>
        <w:t>macrophage</w:t>
      </w:r>
      <w:r w:rsidR="004640C2" w:rsidRPr="006258C2">
        <w:rPr>
          <w:rFonts w:ascii="Times New Roman" w:hAnsi="Times New Roman" w:cs="Times New Roman"/>
          <w:sz w:val="22"/>
        </w:rPr>
        <w:t>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Luo&lt;/Author&gt;&lt;Year&gt;2018&lt;/Year&gt;&lt;RecNum&gt;431&lt;/RecNum&gt;&lt;DisplayText&gt;&lt;style face="superscript"&gt;328&lt;/style&gt;&lt;/DisplayText&gt;&lt;record&gt;&lt;rec-number&gt;431&lt;/rec-number&gt;&lt;foreign-keys&gt;&lt;key app="EN" db-id="d2r9z9x58pzr2pe20aspf2sazw0as2xts2p0" timestamp="1560220356"&gt;431&lt;/key&gt;&lt;/foreign-keys&gt;&lt;ref-type name="Journal Article"&gt;17&lt;/ref-type&gt;&lt;contributors&gt;&lt;authors&gt;&lt;author&gt;Luo, Y. L.&lt;/author&gt;&lt;author&gt;Xu, C. F.&lt;/author&gt;&lt;author&gt;Li, H. J.&lt;/author&gt;&lt;author&gt;Cao, Z. T.&lt;/author&gt;&lt;author&gt;Liu, J.&lt;/author&gt;&lt;author&gt;Wang, J. L.&lt;/author&gt;&lt;author&gt;Du, X. J.&lt;/author&gt;&lt;author&gt;Yang, X. Z.&lt;/author&gt;&lt;author&gt;Gu, Z.&lt;/author&gt;&lt;author&gt;Wang, J.&lt;/author&gt;&lt;/authors&gt;&lt;/contributors&gt;&lt;auth-address&gt;School of Life Sciences, University of Science and Technology of China , Hefei, Anhui 230027, People&amp;apos;s Republic of China.&amp;#xD;National Engineering Research Center for Tissue Restoration and Reconstruction, South China University of Technology , Guangzhou, Guangdong 510006, People&amp;apos;s Republic of China.&amp;#xD;Hefei National Laboratory for Physical Sciences at the Microscale, University of Science and Technology of China , Hefei, Anhui 230027, People&amp;apos;s Republic of China.&amp;#xD;Joint Department of Biomedical Engineering, University of North Carolina at Chapel Hill and North Carolina State University , Raleigh, North Carolina 27695, United States.&amp;#xD;Research Institute for Food Nutrition and Human Health , Guangzhou, Guangdong 510006, People&amp;apos;s Republic of China.&lt;/auth-address&gt;&lt;titles&gt;&lt;title&gt;Macrophage-Specific in Vivo Gene Editing Using Cationic Lipid-Assisted Polymeric Nanoparticles&lt;/title&gt;&lt;secondary-title&gt;ACS Nano&lt;/secondary-title&gt;&lt;/titles&gt;&lt;periodical&gt;&lt;full-title&gt;ACS Nano&lt;/full-title&gt;&lt;/periodical&gt;&lt;edition&gt;2018/01/10&lt;/edition&gt;&lt;dates&gt;&lt;year&gt;2018&lt;/year&gt;&lt;pub-dates&gt;&lt;date&gt;Jan 09&lt;/date&gt;&lt;/pub-dates&gt;&lt;/dates&gt;&lt;isbn&gt;(Electronic)&amp;#xD;(Linking)&lt;/isbn&gt;&lt;accession-num&gt;29314827&lt;/accession-num&gt;&lt;urls&gt;&lt;/urls&gt;&lt;electronic-resource-num&gt;10.1021/acsnano.7b0787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28</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proofErr w:type="spellStart"/>
      <w:r w:rsidRPr="006258C2">
        <w:rPr>
          <w:rFonts w:ascii="Times New Roman" w:hAnsi="Times New Roman" w:cs="Times New Roman"/>
          <w:sz w:val="22"/>
        </w:rPr>
        <w:t>Zuris</w:t>
      </w:r>
      <w:proofErr w:type="spellEnd"/>
      <w:r w:rsidRPr="006258C2">
        <w:rPr>
          <w:rFonts w:ascii="Times New Roman" w:hAnsi="Times New Roman" w:cs="Times New Roman"/>
          <w:sz w:val="22"/>
        </w:rPr>
        <w:t xml:space="preserve"> and colleagues also studied lipid materials as vectors for genome-edited proteins. </w:t>
      </w:r>
      <w:r w:rsidR="00FA0618" w:rsidRPr="006258C2">
        <w:rPr>
          <w:rFonts w:ascii="Times New Roman" w:hAnsi="Times New Roman" w:cs="Times New Roman"/>
          <w:sz w:val="22"/>
        </w:rPr>
        <w:t>First, t</w:t>
      </w:r>
      <w:r w:rsidRPr="006258C2">
        <w:rPr>
          <w:rFonts w:ascii="Times New Roman" w:hAnsi="Times New Roman" w:cs="Times New Roman"/>
          <w:sz w:val="22"/>
        </w:rPr>
        <w:t>hey fused Cas9 and TALEN into anionic GFP protein</w:t>
      </w:r>
      <w:r w:rsidR="00FA0618" w:rsidRPr="006258C2">
        <w:rPr>
          <w:rFonts w:ascii="Times New Roman" w:hAnsi="Times New Roman" w:cs="Times New Roman"/>
          <w:sz w:val="22"/>
        </w:rPr>
        <w:t>s</w:t>
      </w:r>
      <w:r w:rsidRPr="006258C2">
        <w:rPr>
          <w:rFonts w:ascii="Times New Roman" w:hAnsi="Times New Roman" w:cs="Times New Roman"/>
          <w:sz w:val="22"/>
        </w:rPr>
        <w:t xml:space="preserve"> to increase negative charge</w:t>
      </w:r>
      <w:r w:rsidR="00FA0618" w:rsidRPr="006258C2">
        <w:rPr>
          <w:rFonts w:ascii="Times New Roman" w:hAnsi="Times New Roman" w:cs="Times New Roman"/>
          <w:sz w:val="22"/>
        </w:rPr>
        <w:t>s</w:t>
      </w:r>
      <w:r w:rsidR="000C2029" w:rsidRPr="006258C2">
        <w:rPr>
          <w:rFonts w:ascii="Times New Roman" w:hAnsi="Times New Roman" w:cs="Times New Roman"/>
          <w:sz w:val="22"/>
        </w:rPr>
        <w:t xml:space="preserve"> on the surface</w:t>
      </w:r>
      <w:r w:rsidR="00FA0618" w:rsidRPr="006258C2">
        <w:rPr>
          <w:rFonts w:ascii="Times New Roman" w:hAnsi="Times New Roman" w:cs="Times New Roman"/>
          <w:sz w:val="22"/>
        </w:rPr>
        <w:t>,</w:t>
      </w:r>
      <w:r w:rsidRPr="006258C2">
        <w:rPr>
          <w:rFonts w:ascii="Times New Roman" w:hAnsi="Times New Roman" w:cs="Times New Roman"/>
          <w:sz w:val="22"/>
        </w:rPr>
        <w:t xml:space="preserve"> and </w:t>
      </w:r>
      <w:r w:rsidR="00FA0618" w:rsidRPr="006258C2">
        <w:rPr>
          <w:rFonts w:ascii="Times New Roman" w:hAnsi="Times New Roman" w:cs="Times New Roman"/>
          <w:sz w:val="22"/>
        </w:rPr>
        <w:t xml:space="preserve">then </w:t>
      </w:r>
      <w:r w:rsidRPr="006258C2">
        <w:rPr>
          <w:rFonts w:ascii="Times New Roman" w:hAnsi="Times New Roman" w:cs="Times New Roman"/>
          <w:sz w:val="22"/>
        </w:rPr>
        <w:t>complexed them with Lipofectamine 2000TM</w:t>
      </w:r>
      <w:r w:rsidR="000C2029" w:rsidRPr="006258C2">
        <w:rPr>
          <w:rFonts w:ascii="Times New Roman" w:hAnsi="Times New Roman" w:cs="Times New Roman"/>
          <w:sz w:val="22"/>
        </w:rPr>
        <w:t xml:space="preserve"> (a commercially cationic lipofection </w:t>
      </w:r>
      <w:r w:rsidR="000C2029" w:rsidRPr="006258C2">
        <w:rPr>
          <w:rFonts w:ascii="Times New Roman" w:hAnsi="Times New Roman" w:cs="Times New Roman"/>
          <w:sz w:val="22"/>
        </w:rPr>
        <w:lastRenderedPageBreak/>
        <w:t>reagent)</w:t>
      </w:r>
      <w:r w:rsidRPr="006258C2">
        <w:rPr>
          <w:rFonts w:ascii="Times New Roman" w:hAnsi="Times New Roman" w:cs="Times New Roman"/>
          <w:sz w:val="22"/>
        </w:rPr>
        <w:t xml:space="preserve">; this novel complex achieved 24% gene knockout of mouse embryonic stem cells in vitro and 13% gene knockout </w:t>
      </w:r>
      <w:r w:rsidR="00FA0618" w:rsidRPr="006258C2">
        <w:rPr>
          <w:rFonts w:ascii="Times New Roman" w:hAnsi="Times New Roman" w:cs="Times New Roman"/>
          <w:sz w:val="22"/>
        </w:rPr>
        <w:t>of</w:t>
      </w:r>
      <w:r w:rsidRPr="006258C2">
        <w:rPr>
          <w:rFonts w:ascii="Times New Roman" w:hAnsi="Times New Roman" w:cs="Times New Roman"/>
          <w:sz w:val="22"/>
        </w:rPr>
        <w:t xml:space="preserve"> mouse cochlea hair cells in vivo</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adXJpczwvQXV0aG9yPjxZZWFyPjIwMTU8L1llYXI+PFJl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adXJpczwvQXV0aG9yPjxZZWFyPjIwMTU8L1llYXI+PFJl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17</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0C2029" w:rsidRPr="006258C2">
        <w:rPr>
          <w:rFonts w:ascii="Times New Roman" w:hAnsi="Times New Roman" w:cs="Times New Roman"/>
          <w:sz w:val="22"/>
        </w:rPr>
        <w:t>The gene knockout rate of the complex to mouse embryonic stem cells in vitro was 24%.</w:t>
      </w:r>
    </w:p>
    <w:p w14:paraId="07971A44" w14:textId="4137F737" w:rsidR="00DB54AC" w:rsidRPr="006258C2" w:rsidRDefault="00DB54AC" w:rsidP="00364D8C">
      <w:pPr>
        <w:spacing w:line="480" w:lineRule="auto"/>
        <w:ind w:firstLine="420"/>
        <w:rPr>
          <w:rFonts w:ascii="Times New Roman" w:hAnsi="Times New Roman" w:cs="Times New Roman"/>
          <w:sz w:val="22"/>
        </w:rPr>
      </w:pPr>
      <w:r w:rsidRPr="006258C2">
        <w:rPr>
          <w:rFonts w:ascii="Times New Roman" w:hAnsi="Times New Roman" w:cs="Times New Roman"/>
          <w:sz w:val="22"/>
        </w:rPr>
        <w:t>According to Finn et</w:t>
      </w:r>
      <w:r w:rsidR="00364D8C" w:rsidRPr="006258C2">
        <w:rPr>
          <w:rFonts w:ascii="Times New Roman" w:hAnsi="Times New Roman" w:cs="Times New Roman"/>
          <w:sz w:val="22"/>
        </w:rPr>
        <w:t xml:space="preserve"> </w:t>
      </w:r>
      <w:r w:rsidRPr="006258C2">
        <w:rPr>
          <w:rFonts w:ascii="Times New Roman" w:hAnsi="Times New Roman" w:cs="Times New Roman"/>
          <w:sz w:val="22"/>
        </w:rPr>
        <w:t xml:space="preserve">al., lipid nanoparticles </w:t>
      </w:r>
      <w:r w:rsidR="00364D8C" w:rsidRPr="006258C2">
        <w:rPr>
          <w:rFonts w:ascii="Times New Roman" w:hAnsi="Times New Roman" w:cs="Times New Roman"/>
          <w:sz w:val="22"/>
        </w:rPr>
        <w:t>composed of</w:t>
      </w:r>
      <w:r w:rsidRPr="006258C2">
        <w:rPr>
          <w:rFonts w:ascii="Times New Roman" w:hAnsi="Times New Roman" w:cs="Times New Roman"/>
          <w:sz w:val="22"/>
        </w:rPr>
        <w:t xml:space="preserve"> PEG–lipids </w:t>
      </w:r>
      <w:r w:rsidR="00364D8C" w:rsidRPr="006258C2">
        <w:rPr>
          <w:rFonts w:ascii="Times New Roman" w:hAnsi="Times New Roman" w:cs="Times New Roman"/>
          <w:sz w:val="22"/>
        </w:rPr>
        <w:t>exhibite</w:t>
      </w:r>
      <w:r w:rsidRPr="006258C2">
        <w:rPr>
          <w:rFonts w:ascii="Times New Roman" w:hAnsi="Times New Roman" w:cs="Times New Roman"/>
          <w:sz w:val="22"/>
        </w:rPr>
        <w:t xml:space="preserve">d excellent serum stability. When used to deliver Cas9 mRNA and sgRNA targeting mouse transthyretin gene in hepatocytes, they caused a </w:t>
      </w:r>
      <w:r w:rsidR="00364D8C" w:rsidRPr="006258C2">
        <w:rPr>
          <w:rFonts w:ascii="Times New Roman" w:hAnsi="Times New Roman" w:cs="Times New Roman"/>
          <w:sz w:val="22"/>
        </w:rPr>
        <w:t>drop</w:t>
      </w:r>
      <w:r w:rsidRPr="006258C2">
        <w:rPr>
          <w:rFonts w:ascii="Times New Roman" w:hAnsi="Times New Roman" w:cs="Times New Roman"/>
          <w:sz w:val="22"/>
        </w:rPr>
        <w:t xml:space="preserve"> in serum protein levels </w:t>
      </w:r>
      <w:r w:rsidR="00364D8C" w:rsidRPr="006258C2">
        <w:rPr>
          <w:rFonts w:ascii="Times New Roman" w:hAnsi="Times New Roman" w:cs="Times New Roman"/>
          <w:sz w:val="22"/>
        </w:rPr>
        <w:t xml:space="preserve">of more than </w:t>
      </w:r>
      <w:r w:rsidRPr="006258C2">
        <w:rPr>
          <w:rFonts w:ascii="Times New Roman" w:hAnsi="Times New Roman" w:cs="Times New Roman"/>
          <w:sz w:val="22"/>
        </w:rPr>
        <w:t>97%</w:t>
      </w:r>
      <w:r w:rsidR="00364D8C" w:rsidRPr="006258C2">
        <w:rPr>
          <w:rFonts w:ascii="Times New Roman" w:hAnsi="Times New Roman" w:cs="Times New Roman"/>
          <w:sz w:val="22"/>
        </w:rPr>
        <w:t>, which last</w:t>
      </w:r>
      <w:r w:rsidRPr="006258C2">
        <w:rPr>
          <w:rFonts w:ascii="Times New Roman" w:hAnsi="Times New Roman" w:cs="Times New Roman"/>
          <w:sz w:val="22"/>
        </w:rPr>
        <w:t>ed for at least 12 months after a single systemic injection</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Finn&lt;/Author&gt;&lt;Year&gt;2018&lt;/Year&gt;&lt;RecNum&gt;433&lt;/RecNum&gt;&lt;DisplayText&gt;&lt;style face="superscript"&gt;329&lt;/style&gt;&lt;/DisplayText&gt;&lt;record&gt;&lt;rec-number&gt;433&lt;/rec-number&gt;&lt;foreign-keys&gt;&lt;key app="EN" db-id="d2r9z9x58pzr2pe20aspf2sazw0as2xts2p0" timestamp="1560220644"&gt;433&lt;/key&gt;&lt;/foreign-keys&gt;&lt;ref-type name="Journal Article"&gt;17&lt;/ref-type&gt;&lt;contributors&gt;&lt;authors&gt;&lt;author&gt;Finn, J. D.&lt;/author&gt;&lt;author&gt;Smith, A. R.&lt;/author&gt;&lt;author&gt;Patel, M. C.&lt;/author&gt;&lt;author&gt;Shaw, L.&lt;/author&gt;&lt;author&gt;Youniss, M. R.&lt;/author&gt;&lt;author&gt;van Heteren, J.&lt;/author&gt;&lt;author&gt;Dirstine, T.&lt;/author&gt;&lt;author&gt;Ciullo, C.&lt;/author&gt;&lt;author&gt;Lescarbeau, R.&lt;/author&gt;&lt;author&gt;Seitzer, J.&lt;/author&gt;&lt;author&gt;Shah, R. R.&lt;/author&gt;&lt;author&gt;Shah, A.&lt;/author&gt;&lt;author&gt;Ling, D.&lt;/author&gt;&lt;author&gt;Growe, J.&lt;/author&gt;&lt;author&gt;Pink, M.&lt;/author&gt;&lt;author&gt;Rohde, E.&lt;/author&gt;&lt;author&gt;Wood, K. M.&lt;/author&gt;&lt;author&gt;Salomon, W. E.&lt;/author&gt;&lt;author&gt;Harrington, W. F.&lt;/author&gt;&lt;author&gt;Dombrowski, C.&lt;/author&gt;&lt;author&gt;Strapps, W. R.&lt;/author&gt;&lt;author&gt;Chang, Y.&lt;/author&gt;&lt;author&gt;Morrissey, D. V.&lt;/author&gt;&lt;/authors&gt;&lt;/contributors&gt;&lt;auth-address&gt;Intellia Therapeutics, Cambridge, MA 02139, USA.&amp;#xD;Intellia Therapeutics, Cambridge, MA 02139, USA. Electronic address: davidm@intelliatx.com.&lt;/auth-address&gt;&lt;titles&gt;&lt;title&gt;A Single Administration of CRISPR/Cas9 Lipid Nanoparticles Achieves Robust and Persistent In Vivo Genome Editing&lt;/title&gt;&lt;secondary-title&gt;Cell Rep&lt;/secondary-title&gt;&lt;/titles&gt;&lt;periodical&gt;&lt;full-title&gt;Cell Rep&lt;/full-title&gt;&lt;/periodical&gt;&lt;pages&gt;2227-2235&lt;/pages&gt;&lt;volume&gt;22&lt;/volume&gt;&lt;number&gt;9&lt;/number&gt;&lt;edition&gt;2018/03/01&lt;/edition&gt;&lt;dates&gt;&lt;year&gt;2018&lt;/year&gt;&lt;pub-dates&gt;&lt;date&gt;Feb 27&lt;/date&gt;&lt;/pub-dates&gt;&lt;/dates&gt;&lt;isbn&gt;(Electronic)&amp;#xD;(Linking)&lt;/isbn&gt;&lt;accession-num&gt;29490262&lt;/accession-num&gt;&lt;urls&gt;&lt;/urls&gt;&lt;electronic-resource-num&gt;10.1016/j.celrep.2018.02.014&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29</w:t>
      </w:r>
      <w:r w:rsidRPr="006258C2">
        <w:rPr>
          <w:rFonts w:ascii="Times New Roman" w:hAnsi="Times New Roman" w:cs="Times New Roman"/>
          <w:sz w:val="22"/>
        </w:rPr>
        <w:fldChar w:fldCharType="end"/>
      </w:r>
      <w:r w:rsidRPr="006258C2">
        <w:rPr>
          <w:rFonts w:ascii="Times New Roman" w:hAnsi="Times New Roman" w:cs="Times New Roman"/>
          <w:sz w:val="22"/>
        </w:rPr>
        <w:t xml:space="preserve"> Recent work by Cheng and Leong et.al. has demonstrated that delivery of Cas9 and sgRNA plasmids with cationic alpha-helical polypeptides is expected to enhance gene-editing efficiency in vitro and in vivo. With this delivery system, repeated intra-tumoral injections in a HeLa xenograft mouse model resulted in ~67% of targeted genes knockdown, &gt;71% of tumor growth inhibition, and ultimately</w:t>
      </w:r>
      <w:r w:rsidRPr="006258C2" w:rsidDel="002D69C7">
        <w:rPr>
          <w:rFonts w:ascii="Times New Roman" w:hAnsi="Times New Roman" w:cs="Times New Roman"/>
          <w:sz w:val="22"/>
        </w:rPr>
        <w:t xml:space="preserve"> </w:t>
      </w:r>
      <w:r w:rsidRPr="006258C2">
        <w:rPr>
          <w:rFonts w:ascii="Times New Roman" w:hAnsi="Times New Roman" w:cs="Times New Roman"/>
          <w:sz w:val="22"/>
        </w:rPr>
        <w:t>significantly prolonged survival of tumor-bearing mice</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XYW5nPC9BdXRob3I+PFllYXI+MjAxODwvWWVhcj48UmVj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XYW5nPC9BdXRob3I+PFllYXI+MjAxODwvWWVhcj48UmVj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30</w:t>
      </w:r>
      <w:r w:rsidRPr="006258C2">
        <w:rPr>
          <w:rFonts w:ascii="Times New Roman" w:hAnsi="Times New Roman" w:cs="Times New Roman"/>
          <w:sz w:val="22"/>
        </w:rPr>
        <w:fldChar w:fldCharType="end"/>
      </w:r>
      <w:r w:rsidRPr="006258C2">
        <w:rPr>
          <w:rFonts w:ascii="Times New Roman" w:hAnsi="Times New Roman" w:cs="Times New Roman"/>
          <w:sz w:val="22"/>
        </w:rPr>
        <w:t xml:space="preserve"> Moreover, Cas9 protein and sgRNA </w:t>
      </w:r>
      <w:r w:rsidR="00F0433A" w:rsidRPr="006258C2">
        <w:rPr>
          <w:rFonts w:ascii="Times New Roman" w:hAnsi="Times New Roman" w:cs="Times New Roman"/>
          <w:sz w:val="22"/>
        </w:rPr>
        <w:t xml:space="preserve">complex </w:t>
      </w:r>
      <w:r w:rsidRPr="006258C2">
        <w:rPr>
          <w:rFonts w:ascii="Times New Roman" w:hAnsi="Times New Roman" w:cs="Times New Roman"/>
          <w:sz w:val="22"/>
        </w:rPr>
        <w:t xml:space="preserve">showed higher efficiency than plasmid-based CRISPR/Cas9 and Cas9 mRNA/sgRNA. For example, recombinant Cas9 proteins and sgRNA </w:t>
      </w:r>
      <w:r w:rsidR="00D52253" w:rsidRPr="006258C2">
        <w:rPr>
          <w:rFonts w:ascii="Times New Roman" w:hAnsi="Times New Roman" w:cs="Times New Roman"/>
          <w:sz w:val="22"/>
        </w:rPr>
        <w:t xml:space="preserve">has been reported to achieve 16% editing efficiency in vitro </w:t>
      </w:r>
      <w:r w:rsidR="00F0433A" w:rsidRPr="006258C2">
        <w:rPr>
          <w:rFonts w:ascii="Times New Roman" w:hAnsi="Times New Roman" w:cs="Times New Roman"/>
          <w:sz w:val="22"/>
        </w:rPr>
        <w:t>through</w:t>
      </w:r>
      <w:r w:rsidRPr="006258C2">
        <w:rPr>
          <w:rFonts w:ascii="Times New Roman" w:hAnsi="Times New Roman" w:cs="Times New Roman"/>
          <w:sz w:val="22"/>
        </w:rPr>
        <w:t xml:space="preserve"> cell-penetrating peptide (CPP)</w:t>
      </w:r>
      <w:r w:rsidR="00D52253"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TdXJlc2g8L0F1dGhvcj48WWVhcj4yMDE3PC9ZZWFyPjxS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TdXJlc2g8L0F1dGhvcj48WWVhcj4yMDE3PC9ZZWFyPjxS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7,331</w:t>
      </w:r>
      <w:r w:rsidRPr="006258C2">
        <w:rPr>
          <w:rFonts w:ascii="Times New Roman" w:hAnsi="Times New Roman" w:cs="Times New Roman"/>
          <w:sz w:val="22"/>
        </w:rPr>
        <w:fldChar w:fldCharType="end"/>
      </w:r>
      <w:r w:rsidR="00D52253" w:rsidRPr="006258C2">
        <w:rPr>
          <w:rFonts w:ascii="Times New Roman" w:hAnsi="Times New Roman" w:cs="Times New Roman"/>
          <w:sz w:val="22"/>
        </w:rPr>
        <w:t xml:space="preserve"> </w:t>
      </w:r>
      <w:r w:rsidRPr="006258C2">
        <w:rPr>
          <w:rFonts w:ascii="Times New Roman" w:hAnsi="Times New Roman" w:cs="Times New Roman"/>
          <w:sz w:val="22"/>
        </w:rPr>
        <w:t xml:space="preserve">while delivery of purified Cas9 protein </w:t>
      </w:r>
      <w:r w:rsidR="00AB3DBE" w:rsidRPr="006258C2">
        <w:rPr>
          <w:rFonts w:ascii="Times New Roman" w:hAnsi="Times New Roman" w:cs="Times New Roman"/>
          <w:sz w:val="22"/>
        </w:rPr>
        <w:t xml:space="preserve">mediated by electroporation </w:t>
      </w:r>
      <w:r w:rsidRPr="006258C2">
        <w:rPr>
          <w:rFonts w:ascii="Times New Roman" w:hAnsi="Times New Roman" w:cs="Times New Roman"/>
          <w:sz w:val="22"/>
        </w:rPr>
        <w:t xml:space="preserve">increased </w:t>
      </w:r>
      <w:r w:rsidR="00AB3DBE" w:rsidRPr="006258C2">
        <w:rPr>
          <w:rFonts w:ascii="Times New Roman" w:hAnsi="Times New Roman" w:cs="Times New Roman"/>
          <w:sz w:val="22"/>
        </w:rPr>
        <w:t xml:space="preserve">the </w:t>
      </w:r>
      <w:r w:rsidRPr="006258C2">
        <w:rPr>
          <w:rFonts w:ascii="Times New Roman" w:hAnsi="Times New Roman" w:cs="Times New Roman"/>
          <w:sz w:val="22"/>
        </w:rPr>
        <w:t>editing efficiency to 79%</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LaW08L0F1dGhvcj48WWVhcj4yMDE0PC9ZZWFyPjxSZWNO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LaW08L0F1dGhvcj48WWVhcj4yMDE0PC9ZZWFyPjxSZWNO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296,332</w:t>
      </w:r>
      <w:r w:rsidRPr="006258C2">
        <w:rPr>
          <w:rFonts w:ascii="Times New Roman" w:hAnsi="Times New Roman" w:cs="Times New Roman"/>
          <w:sz w:val="22"/>
        </w:rPr>
        <w:fldChar w:fldCharType="end"/>
      </w:r>
      <w:r w:rsidRPr="006258C2">
        <w:rPr>
          <w:rFonts w:ascii="Times New Roman" w:hAnsi="Times New Roman" w:cs="Times New Roman"/>
          <w:sz w:val="22"/>
        </w:rPr>
        <w:t xml:space="preserve"> because trans</w:t>
      </w:r>
      <w:r w:rsidR="00AB3DBE" w:rsidRPr="006258C2">
        <w:rPr>
          <w:rFonts w:ascii="Times New Roman" w:hAnsi="Times New Roman" w:cs="Times New Roman"/>
          <w:sz w:val="22"/>
        </w:rPr>
        <w:t>genic</w:t>
      </w:r>
      <w:r w:rsidRPr="006258C2">
        <w:rPr>
          <w:rFonts w:ascii="Times New Roman" w:hAnsi="Times New Roman" w:cs="Times New Roman"/>
          <w:sz w:val="22"/>
        </w:rPr>
        <w:t xml:space="preserve"> protein</w:t>
      </w:r>
      <w:r w:rsidR="00AB3DBE" w:rsidRPr="006258C2">
        <w:rPr>
          <w:rFonts w:ascii="Times New Roman" w:hAnsi="Times New Roman" w:cs="Times New Roman"/>
          <w:sz w:val="22"/>
        </w:rPr>
        <w:t>s</w:t>
      </w:r>
      <w:r w:rsidRPr="006258C2">
        <w:rPr>
          <w:rFonts w:ascii="Times New Roman" w:hAnsi="Times New Roman" w:cs="Times New Roman"/>
          <w:sz w:val="22"/>
        </w:rPr>
        <w:t xml:space="preserve"> degraded rapidly</w:t>
      </w:r>
      <w:r w:rsidR="00AB3DBE" w:rsidRPr="006258C2">
        <w:rPr>
          <w:rFonts w:ascii="Times New Roman" w:hAnsi="Times New Roman" w:cs="Times New Roman"/>
          <w:sz w:val="22"/>
        </w:rPr>
        <w:t xml:space="preserve"> and </w:t>
      </w:r>
      <w:r w:rsidRPr="006258C2">
        <w:rPr>
          <w:rFonts w:ascii="Times New Roman" w:hAnsi="Times New Roman" w:cs="Times New Roman"/>
          <w:sz w:val="22"/>
        </w:rPr>
        <w:t>avoid</w:t>
      </w:r>
      <w:r w:rsidR="00AB3DBE" w:rsidRPr="006258C2">
        <w:rPr>
          <w:rFonts w:ascii="Times New Roman" w:hAnsi="Times New Roman" w:cs="Times New Roman"/>
          <w:sz w:val="22"/>
        </w:rPr>
        <w:t>ed</w:t>
      </w:r>
      <w:r w:rsidRPr="006258C2">
        <w:rPr>
          <w:rFonts w:ascii="Times New Roman" w:hAnsi="Times New Roman" w:cs="Times New Roman"/>
          <w:sz w:val="22"/>
        </w:rPr>
        <w:t xml:space="preserve"> long-</w:t>
      </w:r>
      <w:r w:rsidR="007B7C95" w:rsidRPr="006258C2">
        <w:rPr>
          <w:rFonts w:ascii="Times New Roman" w:hAnsi="Times New Roman" w:cs="Times New Roman"/>
          <w:sz w:val="22"/>
        </w:rPr>
        <w:t>lasting</w:t>
      </w:r>
      <w:r w:rsidRPr="006258C2">
        <w:rPr>
          <w:rFonts w:ascii="Times New Roman" w:hAnsi="Times New Roman" w:cs="Times New Roman"/>
          <w:sz w:val="22"/>
        </w:rPr>
        <w:t xml:space="preserve"> effects on the genome. </w:t>
      </w:r>
    </w:p>
    <w:p w14:paraId="4AD74698" w14:textId="3C92DCA3" w:rsidR="00DB54AC" w:rsidRPr="006258C2" w:rsidRDefault="00DB54AC" w:rsidP="003E74FB">
      <w:pPr>
        <w:spacing w:line="480" w:lineRule="auto"/>
        <w:ind w:firstLine="420"/>
        <w:rPr>
          <w:rFonts w:ascii="Times New Roman" w:hAnsi="Times New Roman" w:cs="Times New Roman"/>
          <w:sz w:val="22"/>
        </w:rPr>
      </w:pPr>
      <w:r w:rsidRPr="006258C2">
        <w:rPr>
          <w:rFonts w:ascii="Times New Roman" w:hAnsi="Times New Roman" w:cs="Times New Roman"/>
          <w:sz w:val="22"/>
        </w:rPr>
        <w:t>To improve the specificity and safety of viral-mediated gene-editing delivery, different parts of preexisting viruses can be mixed together creating hybrid virus vectors. The structure of virus can be tweaked by point mutations, or virus can incorporate with small molecules, synthetic polymers and inorganic nanoparticle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Guenther&lt;/Author&gt;&lt;Year&gt;2014&lt;/Year&gt;&lt;RecNum&gt;473&lt;/RecNum&gt;&lt;DisplayText&gt;&lt;style face="superscript"&gt;333&lt;/style&gt;&lt;/DisplayText&gt;&lt;record&gt;&lt;rec-number&gt;473&lt;/rec-number&gt;&lt;foreign-keys&gt;&lt;key app="EN" db-id="d2r9z9x58pzr2pe20aspf2sazw0as2xts2p0" timestamp="1566179869"&gt;473&lt;/key&gt;&lt;/foreign-keys&gt;&lt;ref-type name="Journal Article"&gt;17&lt;/ref-type&gt;&lt;contributors&gt;&lt;authors&gt;&lt;author&gt;Guenther, C. M.&lt;/author&gt;&lt;author&gt;Kuypers, B. E.&lt;/author&gt;&lt;author&gt;Lam, M. T.&lt;/author&gt;&lt;author&gt;Robinson, T. M.&lt;/author&gt;&lt;author&gt;Zhao, J.&lt;/author&gt;&lt;author&gt;Suh, J.&lt;/author&gt;&lt;/authors&gt;&lt;/contributors&gt;&lt;auth-address&gt;Department of Bioengineering, Rice University, Houston, TX, USA.&lt;/auth-address&gt;&lt;titles&gt;&lt;title&gt;Synthetic virology: engineering viruses for gene delivery&lt;/title&gt;&lt;secondary-title&gt;Wiley Interdiscip Rev Nanomed Nanobiotechnol&lt;/secondary-title&gt;&lt;/titles&gt;&lt;periodical&gt;&lt;full-title&gt;Wiley Interdiscip Rev Nanomed Nanobiotechnol&lt;/full-title&gt;&lt;/periodical&gt;&lt;pages&gt;548-58&lt;/pages&gt;&lt;volume&gt;6&lt;/volume&gt;&lt;number&gt;6&lt;/number&gt;&lt;edition&gt;2014/09/09&lt;/edition&gt;&lt;dates&gt;&lt;year&gt;2014&lt;/year&gt;&lt;pub-dates&gt;&lt;date&gt;Nov-Dec&lt;/date&gt;&lt;/pub-dates&gt;&lt;/dates&gt;&lt;isbn&gt;(Electronic)&amp;#xD;(Linking)&lt;/isbn&gt;&lt;accession-num&gt;25195922&lt;/accession-num&gt;&lt;urls&gt;&lt;/urls&gt;&lt;custom2&gt;PMC4227300&lt;/custom2&gt;&lt;electronic-resource-num&gt;10.1002/wnan.1287&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33</w:t>
      </w:r>
      <w:r w:rsidRPr="006258C2">
        <w:rPr>
          <w:rFonts w:ascii="Times New Roman" w:hAnsi="Times New Roman" w:cs="Times New Roman"/>
          <w:sz w:val="22"/>
        </w:rPr>
        <w:fldChar w:fldCharType="end"/>
      </w:r>
      <w:r w:rsidRPr="006258C2">
        <w:rPr>
          <w:rFonts w:ascii="Times New Roman" w:hAnsi="Times New Roman" w:cs="Times New Roman"/>
          <w:sz w:val="22"/>
        </w:rPr>
        <w:t xml:space="preserve"> For example, lentiviral vectors are typically </w:t>
      </w:r>
      <w:proofErr w:type="spellStart"/>
      <w:r w:rsidRPr="006258C2">
        <w:rPr>
          <w:rFonts w:ascii="Times New Roman" w:hAnsi="Times New Roman" w:cs="Times New Roman"/>
          <w:sz w:val="22"/>
        </w:rPr>
        <w:t>pseudotyped</w:t>
      </w:r>
      <w:proofErr w:type="spellEnd"/>
      <w:r w:rsidRPr="006258C2">
        <w:rPr>
          <w:rFonts w:ascii="Times New Roman" w:hAnsi="Times New Roman" w:cs="Times New Roman"/>
          <w:sz w:val="22"/>
        </w:rPr>
        <w:t xml:space="preserve"> with glycoprotein G from vesicular stomatitis virus (VSV-G), extending</w:t>
      </w:r>
      <w:r w:rsidRPr="006258C2" w:rsidDel="007D27D3">
        <w:rPr>
          <w:rFonts w:ascii="Times New Roman" w:hAnsi="Times New Roman" w:cs="Times New Roman"/>
          <w:sz w:val="22"/>
        </w:rPr>
        <w:t xml:space="preserve"> </w:t>
      </w:r>
      <w:r w:rsidRPr="006258C2">
        <w:rPr>
          <w:rFonts w:ascii="Times New Roman" w:hAnsi="Times New Roman" w:cs="Times New Roman"/>
          <w:sz w:val="22"/>
        </w:rPr>
        <w:t xml:space="preserve">the vector </w:t>
      </w:r>
      <w:r w:rsidRPr="006258C2">
        <w:rPr>
          <w:rFonts w:ascii="Times New Roman" w:hAnsi="Times New Roman" w:cs="Times New Roman"/>
          <w:sz w:val="22"/>
        </w:rPr>
        <w:lastRenderedPageBreak/>
        <w:t>tropism to a wide range of host cell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Cronin&lt;/Author&gt;&lt;Year&gt;2005&lt;/Year&gt;&lt;RecNum&gt;475&lt;/RecNum&gt;&lt;DisplayText&gt;&lt;style face="superscript"&gt;334&lt;/style&gt;&lt;/DisplayText&gt;&lt;record&gt;&lt;rec-number&gt;475&lt;/rec-number&gt;&lt;foreign-keys&gt;&lt;key app="EN" db-id="d2r9z9x58pzr2pe20aspf2sazw0as2xts2p0" timestamp="1566183687"&gt;475&lt;/key&gt;&lt;/foreign-keys&gt;&lt;ref-type name="Journal Article"&gt;17&lt;/ref-type&gt;&lt;contributors&gt;&lt;authors&gt;&lt;author&gt;Cronin, J.&lt;/author&gt;&lt;author&gt;Zhang, X. Y.&lt;/author&gt;&lt;author&gt;Reiser, J.&lt;/author&gt;&lt;/authors&gt;&lt;/contributors&gt;&lt;auth-address&gt;Gene Therapy Program, Louisiana State University Health Sciences Center, New Orleans, 70112, USA.&lt;/auth-address&gt;&lt;titles&gt;&lt;title&gt;Altering the tropism of lentiviral vectors through pseudotyping&lt;/title&gt;&lt;secondary-title&gt;Curr Gene Ther&lt;/secondary-title&gt;&lt;/titles&gt;&lt;periodical&gt;&lt;full-title&gt;Curr Gene Ther&lt;/full-title&gt;&lt;/periodical&gt;&lt;pages&gt;387-98&lt;/pages&gt;&lt;volume&gt;5&lt;/volume&gt;&lt;number&gt;4&lt;/number&gt;&lt;edition&gt;2005/08/17&lt;/edition&gt;&lt;dates&gt;&lt;year&gt;2005&lt;/year&gt;&lt;pub-dates&gt;&lt;date&gt;Aug&lt;/date&gt;&lt;/pub-dates&gt;&lt;/dates&gt;&lt;isbn&gt;(Electronic)&amp;#xD;(Linking)&lt;/isbn&gt;&lt;accession-num&gt;16101513&lt;/accession-num&gt;&lt;urls&gt;&lt;/urls&gt;&lt;custom2&gt;PMC1368960&lt;/custom2&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34</w:t>
      </w:r>
      <w:r w:rsidRPr="006258C2">
        <w:rPr>
          <w:rFonts w:ascii="Times New Roman" w:hAnsi="Times New Roman" w:cs="Times New Roman"/>
          <w:sz w:val="22"/>
        </w:rPr>
        <w:fldChar w:fldCharType="end"/>
      </w:r>
      <w:r w:rsidRPr="006258C2">
        <w:rPr>
          <w:rFonts w:ascii="Times New Roman" w:hAnsi="Times New Roman" w:cs="Times New Roman"/>
          <w:sz w:val="22"/>
        </w:rPr>
        <w:t xml:space="preserve"> By controlling the ratio of assembled wild-type viral capsid to protease activatable subunits, the overall transduction level of protease-activatable viruses (PAVs) increased</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Ho&lt;/Author&gt;&lt;Year&gt;2014&lt;/Year&gt;&lt;RecNum&gt;474&lt;/RecNum&gt;&lt;DisplayText&gt;&lt;style face="superscript"&gt;335&lt;/style&gt;&lt;/DisplayText&gt;&lt;record&gt;&lt;rec-number&gt;474&lt;/rec-number&gt;&lt;foreign-keys&gt;&lt;key app="EN" db-id="d2r9z9x58pzr2pe20aspf2sazw0as2xts2p0" timestamp="1566181932"&gt;474&lt;/key&gt;&lt;key app="ENWeb" db-id=""&gt;0&lt;/key&gt;&lt;/foreign-keys&gt;&lt;ref-type name="Journal Article"&gt;17&lt;/ref-type&gt;&lt;contributors&gt;&lt;authors&gt;&lt;author&gt;Ho, Michelle L.&lt;/author&gt;&lt;author&gt;Judd, Justin&lt;/author&gt;&lt;author&gt;Kuypers, Brianna E.&lt;/author&gt;&lt;author&gt;Yamagami, Momona&lt;/author&gt;&lt;author&gt;Wong, Fergus F.&lt;/author&gt;&lt;author&gt;Suh, Junghae&lt;/author&gt;&lt;/authors&gt;&lt;/contributors&gt;&lt;titles&gt;&lt;title&gt;Efficiency of Protease-Activatable Virus Nanonodes Tuned Through Incorporation of Wild-Type Capsid Subunits&lt;/title&gt;&lt;secondary-title&gt;Cellular and Molecular Bioengineering&lt;/secondary-title&gt;&lt;/titles&gt;&lt;periodical&gt;&lt;full-title&gt;Cellular and Molecular Bioengineering&lt;/full-title&gt;&lt;/periodical&gt;&lt;pages&gt;334-343&lt;/pages&gt;&lt;volume&gt;7&lt;/volume&gt;&lt;number&gt;3&lt;/number&gt;&lt;section&gt;334&lt;/section&gt;&lt;dates&gt;&lt;year&gt;2014&lt;/year&gt;&lt;/dates&gt;&lt;isbn&gt;1865-5025&amp;#xD;1865-5033&lt;/isbn&gt;&lt;urls&gt;&lt;/urls&gt;&lt;electronic-resource-num&gt;10.1007/s12195-014-0334-y&lt;/electronic-resource-num&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35</w:t>
      </w:r>
      <w:r w:rsidRPr="006258C2">
        <w:rPr>
          <w:rFonts w:ascii="Times New Roman" w:hAnsi="Times New Roman" w:cs="Times New Roman"/>
          <w:sz w:val="22"/>
        </w:rPr>
        <w:fldChar w:fldCharType="end"/>
      </w:r>
      <w:r w:rsidRPr="006258C2">
        <w:rPr>
          <w:rFonts w:ascii="Times New Roman" w:hAnsi="Times New Roman" w:cs="Times New Roman"/>
          <w:sz w:val="22"/>
        </w:rPr>
        <w:t xml:space="preserve"> </w:t>
      </w:r>
      <w:r w:rsidR="007C7D77" w:rsidRPr="006258C2">
        <w:rPr>
          <w:rFonts w:ascii="Times New Roman" w:hAnsi="Times New Roman" w:cs="Times New Roman"/>
          <w:sz w:val="22"/>
        </w:rPr>
        <w:t xml:space="preserve">Using error-prone polymerase chain reaction (EP-PCR), </w:t>
      </w:r>
      <w:proofErr w:type="spellStart"/>
      <w:r w:rsidR="007C7D77" w:rsidRPr="006258C2">
        <w:rPr>
          <w:rFonts w:ascii="Times New Roman" w:hAnsi="Times New Roman" w:cs="Times New Roman"/>
          <w:sz w:val="22"/>
        </w:rPr>
        <w:t>Asuri</w:t>
      </w:r>
      <w:proofErr w:type="spellEnd"/>
      <w:r w:rsidR="007C7D77" w:rsidRPr="006258C2">
        <w:rPr>
          <w:rFonts w:ascii="Times New Roman" w:hAnsi="Times New Roman" w:cs="Times New Roman"/>
          <w:sz w:val="22"/>
        </w:rPr>
        <w:t xml:space="preserve"> et al. created </w:t>
      </w:r>
      <w:r w:rsidR="003E74FB" w:rsidRPr="006258C2">
        <w:rPr>
          <w:rFonts w:ascii="Times New Roman" w:hAnsi="Times New Roman" w:cs="Times New Roman"/>
          <w:sz w:val="22"/>
        </w:rPr>
        <w:t>a library of AAV capsid genes with</w:t>
      </w:r>
      <w:r w:rsidR="007C7D77" w:rsidRPr="006258C2">
        <w:rPr>
          <w:rFonts w:ascii="Times New Roman" w:hAnsi="Times New Roman" w:cs="Times New Roman"/>
          <w:sz w:val="22"/>
        </w:rPr>
        <w:t xml:space="preserve"> </w:t>
      </w:r>
      <w:r w:rsidR="003E74FB" w:rsidRPr="006258C2">
        <w:rPr>
          <w:rFonts w:ascii="Times New Roman" w:hAnsi="Times New Roman" w:cs="Times New Roman"/>
          <w:sz w:val="22"/>
        </w:rPr>
        <w:t>point mutations,</w:t>
      </w:r>
      <w:r w:rsidR="007C7D77" w:rsidRPr="006258C2">
        <w:rPr>
          <w:rFonts w:ascii="Times New Roman" w:hAnsi="Times New Roman" w:cs="Times New Roman"/>
          <w:sz w:val="22"/>
        </w:rPr>
        <w:t xml:space="preserve"> </w:t>
      </w:r>
      <w:r w:rsidR="003E74FB" w:rsidRPr="006258C2">
        <w:rPr>
          <w:rFonts w:ascii="Times New Roman" w:hAnsi="Times New Roman" w:cs="Times New Roman"/>
          <w:sz w:val="22"/>
        </w:rPr>
        <w:t xml:space="preserve">which </w:t>
      </w:r>
      <w:r w:rsidRPr="006258C2">
        <w:rPr>
          <w:rFonts w:ascii="Times New Roman" w:hAnsi="Times New Roman" w:cs="Times New Roman"/>
          <w:sz w:val="22"/>
        </w:rPr>
        <w:t>result</w:t>
      </w:r>
      <w:r w:rsidR="003E74FB" w:rsidRPr="006258C2">
        <w:rPr>
          <w:rFonts w:ascii="Times New Roman" w:hAnsi="Times New Roman" w:cs="Times New Roman"/>
          <w:sz w:val="22"/>
        </w:rPr>
        <w:t>ed</w:t>
      </w:r>
      <w:r w:rsidRPr="006258C2">
        <w:rPr>
          <w:rFonts w:ascii="Times New Roman" w:hAnsi="Times New Roman" w:cs="Times New Roman"/>
          <w:sz w:val="22"/>
        </w:rPr>
        <w:t xml:space="preserve"> in a viral variant that was more efficient in delivering genetic payloads to human stem cell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Asuri&lt;/Author&gt;&lt;Year&gt;2012&lt;/Year&gt;&lt;RecNum&gt;476&lt;/RecNum&gt;&lt;DisplayText&gt;&lt;style face="superscript"&gt;336&lt;/style&gt;&lt;/DisplayText&gt;&lt;record&gt;&lt;rec-number&gt;476&lt;/rec-number&gt;&lt;foreign-keys&gt;&lt;key app="EN" db-id="d2r9z9x58pzr2pe20aspf2sazw0as2xts2p0" timestamp="1566184163"&gt;476&lt;/key&gt;&lt;/foreign-keys&gt;&lt;ref-type name="Journal Article"&gt;17&lt;/ref-type&gt;&lt;contributors&gt;&lt;authors&gt;&lt;author&gt;Asuri, P.&lt;/author&gt;&lt;author&gt;Bartel, M. A.&lt;/author&gt;&lt;author&gt;Vazin, T.&lt;/author&gt;&lt;author&gt;Jang, J. H.&lt;/author&gt;&lt;author&gt;Wong, T. B.&lt;/author&gt;&lt;author&gt;Schaffer, D. V.&lt;/author&gt;&lt;/authors&gt;&lt;/contributors&gt;&lt;auth-address&gt;Department of Chemical and Biomolecular Engineering, University of California, Berkeley, California 94720-1462, USA.&lt;/auth-address&gt;&lt;titles&gt;&lt;title&gt;Directed evolution of adeno-associated virus for enhanced gene delivery and gene targeting in human pluripotent stem cells&lt;/title&gt;&lt;secondary-title&gt;Mol. Ther.&lt;/secondary-title&gt;&lt;/titles&gt;&lt;periodical&gt;&lt;full-title&gt;Mol. Ther.&lt;/full-title&gt;&lt;/periodical&gt;&lt;pages&gt;329-38&lt;/pages&gt;&lt;volume&gt;20&lt;/volume&gt;&lt;number&gt;2&lt;/number&gt;&lt;edition&gt;2011/11/24&lt;/edition&gt;&lt;dates&gt;&lt;year&gt;2012&lt;/year&gt;&lt;pub-dates&gt;&lt;date&gt;Feb&lt;/date&gt;&lt;/pub-dates&gt;&lt;/dates&gt;&lt;isbn&gt;(Electronic)&amp;#xD;(Linking)&lt;/isbn&gt;&lt;accession-num&gt;22108859&lt;/accession-num&gt;&lt;urls&gt;&lt;/urls&gt;&lt;custom2&gt;PMC3277219&lt;/custom2&gt;&lt;electronic-resource-num&gt;10.1038/mt.2011.255&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36</w:t>
      </w:r>
      <w:r w:rsidRPr="006258C2">
        <w:rPr>
          <w:rFonts w:ascii="Times New Roman" w:hAnsi="Times New Roman" w:cs="Times New Roman"/>
          <w:sz w:val="22"/>
        </w:rPr>
        <w:fldChar w:fldCharType="end"/>
      </w:r>
      <w:r w:rsidRPr="006258C2">
        <w:rPr>
          <w:rFonts w:ascii="Times New Roman" w:hAnsi="Times New Roman" w:cs="Times New Roman"/>
          <w:sz w:val="22"/>
        </w:rPr>
        <w:t xml:space="preserve"> The vector is further enhanced by conjugative delivery to zinc finger nucleases: the induced DSB facilitated HDR repair of the delivered transgene, thereby enabling gene targeting. </w:t>
      </w:r>
      <w:r w:rsidR="000644E1" w:rsidRPr="006258C2">
        <w:rPr>
          <w:rFonts w:ascii="Times New Roman" w:hAnsi="Times New Roman" w:cs="Times New Roman"/>
          <w:sz w:val="22"/>
        </w:rPr>
        <w:t xml:space="preserve">Another way to further modify or enhance the functional properties of viruses is by incorporating synthetic non-biological components such as polymers and nanoparticles. </w:t>
      </w:r>
      <w:proofErr w:type="spellStart"/>
      <w:r w:rsidRPr="006258C2">
        <w:rPr>
          <w:rFonts w:ascii="Times New Roman" w:hAnsi="Times New Roman" w:cs="Times New Roman"/>
          <w:sz w:val="22"/>
        </w:rPr>
        <w:t>Hofherr</w:t>
      </w:r>
      <w:proofErr w:type="spellEnd"/>
      <w:r w:rsidRPr="006258C2">
        <w:rPr>
          <w:rFonts w:ascii="Times New Roman" w:hAnsi="Times New Roman" w:cs="Times New Roman"/>
          <w:sz w:val="22"/>
        </w:rPr>
        <w:t xml:space="preserve"> et al.</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Hofherr&lt;/Author&gt;&lt;Year&gt;2007&lt;/Year&gt;&lt;RecNum&gt;477&lt;/RecNum&gt;&lt;DisplayText&gt;&lt;style face="superscript"&gt;337&lt;/style&gt;&lt;/DisplayText&gt;&lt;record&gt;&lt;rec-number&gt;477&lt;/rec-number&gt;&lt;foreign-keys&gt;&lt;key app="EN" db-id="d2r9z9x58pzr2pe20aspf2sazw0as2xts2p0" timestamp="1566184462"&gt;477&lt;/key&gt;&lt;/foreign-keys&gt;&lt;ref-type name="Journal Article"&gt;17&lt;/ref-type&gt;&lt;contributors&gt;&lt;authors&gt;&lt;author&gt;Hofherr, S. E.&lt;/author&gt;&lt;author&gt;Mok, H.&lt;/author&gt;&lt;author&gt;Gushiken, F. C.&lt;/author&gt;&lt;author&gt;Lopez, J. A.&lt;/author&gt;&lt;author&gt;Barry, M. A.&lt;/author&gt;&lt;/authors&gt;&lt;/contributors&gt;&lt;auth-address&gt;Department of Molecular and Human Genetics, Baylor College of Medicine, Houston, TX 77030, USA.&lt;/auth-address&gt;&lt;titles&gt;&lt;title&gt;Polyethylene glycol modification of adenovirus reduces platelet activation, endothelial cell activation, and thrombocytopenia&lt;/title&gt;&lt;secondary-title&gt;Hum. Gene Ther.&lt;/secondary-title&gt;&lt;/titles&gt;&lt;periodical&gt;&lt;full-title&gt;Hum. Gene Ther.&lt;/full-title&gt;&lt;/periodical&gt;&lt;pages&gt;837-48&lt;/pages&gt;&lt;volume&gt;18&lt;/volume&gt;&lt;number&gt;9&lt;/number&gt;&lt;edition&gt;2007/09/05&lt;/edition&gt;&lt;dates&gt;&lt;year&gt;2007&lt;/year&gt;&lt;pub-dates&gt;&lt;date&gt;Sep&lt;/date&gt;&lt;/pub-dates&gt;&lt;/dates&gt;&lt;isbn&gt;(Electronic)&amp;#xD;(Linking)&lt;/isbn&gt;&lt;accession-num&gt;17767399&lt;/accession-num&gt;&lt;urls&gt;&lt;/urls&gt;&lt;electronic-resource-num&gt;10.1089/hum.2007.0051&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37</w:t>
      </w:r>
      <w:r w:rsidRPr="006258C2">
        <w:rPr>
          <w:rFonts w:ascii="Times New Roman" w:hAnsi="Times New Roman" w:cs="Times New Roman"/>
          <w:sz w:val="22"/>
        </w:rPr>
        <w:fldChar w:fldCharType="end"/>
      </w:r>
      <w:r w:rsidRPr="006258C2">
        <w:rPr>
          <w:rFonts w:ascii="Times New Roman" w:hAnsi="Times New Roman" w:cs="Times New Roman"/>
          <w:sz w:val="22"/>
        </w:rPr>
        <w:t xml:space="preserve"> attached PEG-5000 to adenoviral vectors to generate adeno-PEG-injected counterparts (Ad-PEG). After intravenous injection to mammalian blood, the PEGylation blunted interactions of adenovirus with platelets and endothelial cells and reduced thrombocytopenia as well as D-dimer formation. In another study, Lee</w:t>
      </w:r>
      <w:r w:rsidR="00610170" w:rsidRPr="006258C2">
        <w:rPr>
          <w:rFonts w:ascii="Times New Roman" w:hAnsi="Times New Roman" w:cs="Times New Roman"/>
          <w:sz w:val="22"/>
        </w:rPr>
        <w:t xml:space="preserve"> </w:t>
      </w:r>
      <w:r w:rsidRPr="006258C2">
        <w:rPr>
          <w:rFonts w:ascii="Times New Roman" w:hAnsi="Times New Roman" w:cs="Times New Roman"/>
          <w:sz w:val="22"/>
        </w:rPr>
        <w:t xml:space="preserve">et al. </w:t>
      </w:r>
      <w:r w:rsidR="00BD52BC" w:rsidRPr="006258C2">
        <w:rPr>
          <w:rFonts w:ascii="Times New Roman" w:hAnsi="Times New Roman" w:cs="Times New Roman"/>
          <w:sz w:val="22"/>
        </w:rPr>
        <w:t>investigated the possibility</w:t>
      </w:r>
      <w:r w:rsidRPr="006258C2">
        <w:rPr>
          <w:rFonts w:ascii="Times New Roman" w:hAnsi="Times New Roman" w:cs="Times New Roman"/>
          <w:sz w:val="22"/>
        </w:rPr>
        <w:t xml:space="preserve"> of conjugating the AAV surface-exposed lysine on the capsid with </w:t>
      </w:r>
      <w:r w:rsidR="00BD52BC" w:rsidRPr="006258C2">
        <w:rPr>
          <w:rFonts w:ascii="Times New Roman" w:hAnsi="Times New Roman" w:cs="Times New Roman"/>
          <w:sz w:val="22"/>
        </w:rPr>
        <w:t xml:space="preserve">the </w:t>
      </w:r>
      <w:r w:rsidRPr="006258C2">
        <w:rPr>
          <w:rFonts w:ascii="Times New Roman" w:hAnsi="Times New Roman" w:cs="Times New Roman"/>
          <w:sz w:val="22"/>
        </w:rPr>
        <w:t xml:space="preserve">activated </w:t>
      </w:r>
      <w:r w:rsidR="00BD52BC" w:rsidRPr="006258C2">
        <w:rPr>
          <w:rFonts w:ascii="Times New Roman" w:hAnsi="Times New Roman" w:cs="Times New Roman"/>
          <w:sz w:val="22"/>
        </w:rPr>
        <w:t>PEG</w:t>
      </w:r>
      <w:r w:rsidRPr="006258C2">
        <w:rPr>
          <w:rFonts w:ascii="Times New Roman" w:hAnsi="Times New Roman" w:cs="Times New Roman"/>
          <w:sz w:val="22"/>
        </w:rPr>
        <w:t xml:space="preserve"> chains of</w:t>
      </w:r>
      <w:r w:rsidR="00BD52BC" w:rsidRPr="006258C2">
        <w:rPr>
          <w:rFonts w:ascii="Times New Roman" w:hAnsi="Times New Roman" w:cs="Times New Roman"/>
          <w:sz w:val="22"/>
        </w:rPr>
        <w:t xml:space="preserve"> PEG-2000 </w:t>
      </w:r>
      <w:r w:rsidRPr="006258C2">
        <w:rPr>
          <w:rFonts w:ascii="Times New Roman" w:hAnsi="Times New Roman" w:cs="Times New Roman"/>
          <w:sz w:val="22"/>
        </w:rPr>
        <w:t>to protect the AAV vector</w:t>
      </w:r>
      <w:r w:rsidR="00BD52BC" w:rsidRPr="006258C2">
        <w:rPr>
          <w:rFonts w:ascii="Times New Roman" w:hAnsi="Times New Roman" w:cs="Times New Roman"/>
          <w:sz w:val="22"/>
        </w:rPr>
        <w:t>s</w:t>
      </w:r>
      <w:r w:rsidRPr="006258C2">
        <w:rPr>
          <w:rFonts w:ascii="Times New Roman" w:hAnsi="Times New Roman" w:cs="Times New Roman"/>
          <w:sz w:val="22"/>
        </w:rPr>
        <w:t xml:space="preserve"> from neutralizing antibodie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Lee&lt;/Author&gt;&lt;Year&gt;2005&lt;/Year&gt;&lt;RecNum&gt;478&lt;/RecNum&gt;&lt;DisplayText&gt;&lt;style face="superscript"&gt;338&lt;/style&gt;&lt;/DisplayText&gt;&lt;record&gt;&lt;rec-number&gt;478&lt;/rec-number&gt;&lt;foreign-keys&gt;&lt;key app="EN" db-id="d2r9z9x58pzr2pe20aspf2sazw0as2xts2p0" timestamp="1566184496"&gt;478&lt;/key&gt;&lt;/foreign-keys&gt;&lt;ref-type name="Journal Article"&gt;17&lt;/ref-type&gt;&lt;contributors&gt;&lt;authors&gt;&lt;author&gt;Lee, G. K.&lt;/author&gt;&lt;author&gt;Maheshri, N.&lt;/author&gt;&lt;author&gt;Kaspar, B.&lt;/author&gt;&lt;author&gt;Schaffer, D. V.&lt;/author&gt;&lt;/authors&gt;&lt;/contributors&gt;&lt;auth-address&gt;The Department of Chemical Engineering and, The Helen Wills Neuroscience Institute, The University of California, Berkeley, California 94720, USA.&lt;/auth-address&gt;&lt;titles&gt;&lt;title&gt;PEG conjugation moderately protects adeno-associated viral vectors against antibody neutralization&lt;/title&gt;&lt;secondary-title&gt;Biotechnol. Bioeng.&lt;/secondary-title&gt;&lt;/titles&gt;&lt;periodical&gt;&lt;full-title&gt;Biotechnol. Bioeng.&lt;/full-title&gt;&lt;/periodical&gt;&lt;pages&gt;24-34&lt;/pages&gt;&lt;volume&gt;92&lt;/volume&gt;&lt;number&gt;1&lt;/number&gt;&lt;edition&gt;2005/06/07&lt;/edition&gt;&lt;dates&gt;&lt;year&gt;2005&lt;/year&gt;&lt;pub-dates&gt;&lt;date&gt;Oct 5&lt;/date&gt;&lt;/pub-dates&gt;&lt;/dates&gt;&lt;isbn&gt;(Electronic)&amp;#xD;(Linking)&lt;/isbn&gt;&lt;accession-num&gt;15937953&lt;/accession-num&gt;&lt;urls&gt;&lt;/urls&gt;&lt;electronic-resource-num&gt;10.1002/bit.20562&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38</w:t>
      </w:r>
      <w:r w:rsidRPr="006258C2">
        <w:rPr>
          <w:rFonts w:ascii="Times New Roman" w:hAnsi="Times New Roman" w:cs="Times New Roman"/>
          <w:sz w:val="22"/>
        </w:rPr>
        <w:fldChar w:fldCharType="end"/>
      </w:r>
      <w:r w:rsidRPr="006258C2">
        <w:rPr>
          <w:rFonts w:ascii="Times New Roman" w:hAnsi="Times New Roman" w:cs="Times New Roman"/>
          <w:sz w:val="22"/>
        </w:rPr>
        <w:t xml:space="preserve"> At a critical conjugation ratio, </w:t>
      </w:r>
      <w:r w:rsidR="00BD52BC" w:rsidRPr="006258C2">
        <w:rPr>
          <w:rFonts w:ascii="Times New Roman" w:hAnsi="Times New Roman" w:cs="Times New Roman"/>
          <w:sz w:val="22"/>
        </w:rPr>
        <w:t xml:space="preserve">the </w:t>
      </w:r>
      <w:r w:rsidRPr="006258C2">
        <w:rPr>
          <w:rFonts w:ascii="Times New Roman" w:hAnsi="Times New Roman" w:cs="Times New Roman"/>
          <w:sz w:val="22"/>
        </w:rPr>
        <w:t>particles were moderately protected from serum neutralization</w:t>
      </w:r>
      <w:r w:rsidR="00BD52BC" w:rsidRPr="006258C2">
        <w:rPr>
          <w:rFonts w:ascii="Times New Roman" w:hAnsi="Times New Roman" w:cs="Times New Roman"/>
          <w:sz w:val="22"/>
        </w:rPr>
        <w:t xml:space="preserve"> by </w:t>
      </w:r>
      <w:r w:rsidRPr="006258C2">
        <w:rPr>
          <w:rFonts w:ascii="Times New Roman" w:hAnsi="Times New Roman" w:cs="Times New Roman"/>
          <w:sz w:val="22"/>
        </w:rPr>
        <w:t>2.3-fold over the unmodified vector</w:t>
      </w:r>
      <w:r w:rsidR="00BD52BC" w:rsidRPr="006258C2">
        <w:rPr>
          <w:rFonts w:ascii="Times New Roman" w:hAnsi="Times New Roman" w:cs="Times New Roman"/>
          <w:sz w:val="22"/>
        </w:rPr>
        <w:t>s</w:t>
      </w:r>
      <w:r w:rsidRPr="006258C2">
        <w:rPr>
          <w:rFonts w:ascii="Times New Roman" w:hAnsi="Times New Roman" w:cs="Times New Roman"/>
          <w:sz w:val="22"/>
        </w:rPr>
        <w:t>. These results indicate that certain modifications of viral vectors may have utility to reduce immune responses that are involved in the delivery process, thereby improving their safety for human gene therapy.</w:t>
      </w:r>
    </w:p>
    <w:p w14:paraId="3FBC0F48" w14:textId="025F2ABC" w:rsidR="00DB54AC" w:rsidRPr="006258C2" w:rsidRDefault="00DB54AC" w:rsidP="006E7BFE">
      <w:pPr>
        <w:spacing w:line="480" w:lineRule="auto"/>
        <w:ind w:firstLine="360"/>
        <w:rPr>
          <w:rFonts w:ascii="Times New Roman" w:hAnsi="Times New Roman" w:cs="Times New Roman"/>
          <w:sz w:val="22"/>
        </w:rPr>
      </w:pPr>
      <w:r w:rsidRPr="006258C2">
        <w:rPr>
          <w:rFonts w:ascii="Times New Roman" w:hAnsi="Times New Roman" w:cs="Times New Roman"/>
          <w:sz w:val="22"/>
        </w:rPr>
        <w:t xml:space="preserve">Proper selection of </w:t>
      </w:r>
      <w:r w:rsidR="00271947" w:rsidRPr="006258C2">
        <w:rPr>
          <w:rFonts w:ascii="Times New Roman" w:hAnsi="Times New Roman" w:cs="Times New Roman"/>
          <w:sz w:val="22"/>
        </w:rPr>
        <w:t>different</w:t>
      </w:r>
      <w:r w:rsidRPr="006258C2">
        <w:rPr>
          <w:rFonts w:ascii="Times New Roman" w:hAnsi="Times New Roman" w:cs="Times New Roman"/>
          <w:sz w:val="22"/>
        </w:rPr>
        <w:t xml:space="preserve"> delivery system</w:t>
      </w:r>
      <w:r w:rsidR="00271947" w:rsidRPr="006258C2">
        <w:rPr>
          <w:rFonts w:ascii="Times New Roman" w:hAnsi="Times New Roman" w:cs="Times New Roman"/>
          <w:sz w:val="22"/>
        </w:rPr>
        <w:t>s</w:t>
      </w:r>
      <w:r w:rsidRPr="006258C2">
        <w:rPr>
          <w:rFonts w:ascii="Times New Roman" w:hAnsi="Times New Roman" w:cs="Times New Roman"/>
          <w:sz w:val="22"/>
        </w:rPr>
        <w:t xml:space="preserve"> and CRISPR/Cas9 </w:t>
      </w:r>
      <w:r w:rsidR="00271947" w:rsidRPr="006258C2">
        <w:rPr>
          <w:rFonts w:ascii="Times New Roman" w:hAnsi="Times New Roman" w:cs="Times New Roman"/>
          <w:sz w:val="22"/>
        </w:rPr>
        <w:t xml:space="preserve">types </w:t>
      </w:r>
      <w:r w:rsidRPr="006258C2">
        <w:rPr>
          <w:rFonts w:ascii="Times New Roman" w:hAnsi="Times New Roman" w:cs="Times New Roman"/>
          <w:sz w:val="22"/>
        </w:rPr>
        <w:t xml:space="preserve">also contributes to the reduction of off-target effect. For instance, the use of minicircle DNA is more efficient and less immunogenic than plasmid DNA </w:t>
      </w:r>
      <w:r w:rsidR="006E7BFE" w:rsidRPr="006258C2">
        <w:rPr>
          <w:rFonts w:ascii="Times New Roman" w:hAnsi="Times New Roman" w:cs="Times New Roman"/>
          <w:sz w:val="22"/>
        </w:rPr>
        <w:t xml:space="preserve">per-mass </w:t>
      </w:r>
      <w:r w:rsidRPr="006258C2">
        <w:rPr>
          <w:rFonts w:ascii="Times New Roman" w:hAnsi="Times New Roman" w:cs="Times New Roman"/>
          <w:sz w:val="22"/>
        </w:rPr>
        <w:t>due to the elimination of bacterial expression sequences</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Kay&lt;/Author&gt;&lt;Year&gt;2010&lt;/Year&gt;&lt;RecNum&gt;436&lt;/RecNum&gt;&lt;DisplayText&gt;&lt;style face="superscript"&gt;339&lt;/style&gt;&lt;/DisplayText&gt;&lt;record&gt;&lt;rec-number&gt;436&lt;/rec-number&gt;&lt;foreign-keys&gt;&lt;key app="EN" db-id="d2r9z9x58pzr2pe20aspf2sazw0as2xts2p0" timestamp="1560222828"&gt;436&lt;/key&gt;&lt;/foreign-keys&gt;&lt;ref-type name="Journal Article"&gt;17&lt;/ref-type&gt;&lt;contributors&gt;&lt;authors&gt;&lt;author&gt;Kay, M. A.&lt;/author&gt;&lt;author&gt;He, C. Y.&lt;/author&gt;&lt;author&gt;Chen, Z. Y.&lt;/author&gt;&lt;/authors&gt;&lt;/contributors&gt;&lt;auth-address&gt;Department of Pediatrics and Genetics, Stanford University School of Medicine, Stanford, California, USA. markay@stanford.edu&lt;/auth-address&gt;&lt;titles&gt;&lt;title&gt;A robust system for production of minicircle DNA vectors&lt;/title&gt;&lt;secondary-title&gt;Nat. Biotechnol.&lt;/secondary-title&gt;&lt;/titles&gt;&lt;periodical&gt;&lt;full-title&gt;Nat. Biotechnol.&lt;/full-title&gt;&lt;/periodical&gt;&lt;pages&gt;1287-9&lt;/pages&gt;&lt;volume&gt;28&lt;/volume&gt;&lt;number&gt;12&lt;/number&gt;&lt;edition&gt;2010/11/25&lt;/edition&gt;&lt;dates&gt;&lt;year&gt;2010&lt;/year&gt;&lt;pub-dates&gt;&lt;date&gt;Dec&lt;/date&gt;&lt;/pub-dates&gt;&lt;/dates&gt;&lt;isbn&gt;(Electronic)&amp;#xD;(Linking)&lt;/isbn&gt;&lt;accession-num&gt;21102455&lt;/accession-num&gt;&lt;urls&gt;&lt;/urls&gt;&lt;custom2&gt;PMC4144359&lt;/custom2&gt;&lt;electronic-resource-num&gt;10.1038/nbt.1708&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39</w:t>
      </w:r>
      <w:r w:rsidRPr="006258C2">
        <w:rPr>
          <w:rFonts w:ascii="Times New Roman" w:hAnsi="Times New Roman" w:cs="Times New Roman"/>
          <w:sz w:val="22"/>
        </w:rPr>
        <w:fldChar w:fldCharType="end"/>
      </w:r>
      <w:r w:rsidRPr="006258C2">
        <w:rPr>
          <w:rFonts w:ascii="Times New Roman" w:hAnsi="Times New Roman" w:cs="Times New Roman"/>
          <w:sz w:val="22"/>
        </w:rPr>
        <w:t xml:space="preserve"> Co-delivery of Cas9 and EGFR mutation-specific sgRNA</w:t>
      </w:r>
      <w:r w:rsidR="006E7BFE" w:rsidRPr="006258C2">
        <w:rPr>
          <w:rFonts w:ascii="Times New Roman" w:hAnsi="Times New Roman" w:cs="Times New Roman"/>
          <w:sz w:val="22"/>
        </w:rPr>
        <w:t>s</w:t>
      </w:r>
      <w:r w:rsidRPr="006258C2">
        <w:rPr>
          <w:rFonts w:ascii="Times New Roman" w:hAnsi="Times New Roman" w:cs="Times New Roman"/>
          <w:sz w:val="22"/>
        </w:rPr>
        <w:t xml:space="preserve"> </w:t>
      </w:r>
      <w:r w:rsidR="006E7BFE" w:rsidRPr="006258C2">
        <w:rPr>
          <w:rFonts w:ascii="Times New Roman" w:hAnsi="Times New Roman" w:cs="Times New Roman"/>
          <w:sz w:val="22"/>
        </w:rPr>
        <w:t>by</w:t>
      </w:r>
      <w:r w:rsidRPr="006258C2">
        <w:rPr>
          <w:rFonts w:ascii="Times New Roman" w:hAnsi="Times New Roman" w:cs="Times New Roman"/>
          <w:sz w:val="22"/>
        </w:rPr>
        <w:t xml:space="preserve"> adenovirus </w:t>
      </w:r>
      <w:r w:rsidR="006E7BFE" w:rsidRPr="006258C2">
        <w:rPr>
          <w:rFonts w:ascii="Times New Roman" w:hAnsi="Times New Roman" w:cs="Times New Roman"/>
          <w:sz w:val="22"/>
        </w:rPr>
        <w:t xml:space="preserve">could </w:t>
      </w:r>
      <w:r w:rsidRPr="006258C2">
        <w:rPr>
          <w:rFonts w:ascii="Times New Roman" w:hAnsi="Times New Roman" w:cs="Times New Roman"/>
          <w:sz w:val="22"/>
        </w:rPr>
        <w:lastRenderedPageBreak/>
        <w:t>precise</w:t>
      </w:r>
      <w:r w:rsidR="006E7BFE" w:rsidRPr="006258C2">
        <w:rPr>
          <w:rFonts w:ascii="Times New Roman" w:hAnsi="Times New Roman" w:cs="Times New Roman"/>
          <w:sz w:val="22"/>
        </w:rPr>
        <w:t>ly</w:t>
      </w:r>
      <w:r w:rsidRPr="006258C2">
        <w:rPr>
          <w:rFonts w:ascii="Times New Roman" w:hAnsi="Times New Roman" w:cs="Times New Roman"/>
          <w:sz w:val="22"/>
        </w:rPr>
        <w:t xml:space="preserve"> disrupt the oncogenic muta</w:t>
      </w:r>
      <w:r w:rsidR="006E7BFE" w:rsidRPr="006258C2">
        <w:rPr>
          <w:rFonts w:ascii="Times New Roman" w:hAnsi="Times New Roman" w:cs="Times New Roman"/>
          <w:sz w:val="22"/>
        </w:rPr>
        <w:t>nt</w:t>
      </w:r>
      <w:r w:rsidRPr="006258C2">
        <w:rPr>
          <w:rFonts w:ascii="Times New Roman" w:hAnsi="Times New Roman" w:cs="Times New Roman"/>
          <w:sz w:val="22"/>
        </w:rPr>
        <w:t xml:space="preserve"> allele</w:t>
      </w:r>
      <w:r w:rsidR="006E7BFE" w:rsidRPr="006258C2">
        <w:rPr>
          <w:rFonts w:ascii="Times New Roman" w:hAnsi="Times New Roman" w:cs="Times New Roman"/>
          <w:sz w:val="22"/>
        </w:rPr>
        <w:t>, showing</w:t>
      </w:r>
      <w:r w:rsidRPr="006258C2">
        <w:rPr>
          <w:rFonts w:ascii="Times New Roman" w:hAnsi="Times New Roman" w:cs="Times New Roman"/>
          <w:sz w:val="22"/>
        </w:rPr>
        <w:t xml:space="preserve"> high specificity</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r>
      <w:r w:rsidR="001F237D" w:rsidRPr="006258C2">
        <w:rPr>
          <w:rFonts w:ascii="Times New Roman" w:hAnsi="Times New Roman" w:cs="Times New Roman"/>
          <w:sz w:val="22"/>
        </w:rPr>
        <w:instrText xml:space="preserve"> ADDIN EN.CITE &lt;EndNote&gt;&lt;Cite&gt;&lt;Author&gt;Koo&lt;/Author&gt;&lt;Year&gt;2017&lt;/Year&gt;&lt;RecNum&gt;435&lt;/RecNum&gt;&lt;DisplayText&gt;&lt;style face="superscript"&gt;340&lt;/style&gt;&lt;/DisplayText&gt;&lt;record&gt;&lt;rec-number&gt;435&lt;/rec-number&gt;&lt;foreign-keys&gt;&lt;key app="EN" db-id="d2r9z9x58pzr2pe20aspf2sazw0as2xts2p0" timestamp="1560222030"&gt;435&lt;/key&gt;&lt;/foreign-keys&gt;&lt;ref-type name="Journal Article"&gt;17&lt;/ref-type&gt;&lt;contributors&gt;&lt;authors&gt;&lt;author&gt;Koo, T.&lt;/author&gt;&lt;author&gt;Yoon, A. R.&lt;/author&gt;&lt;author&gt;Cho, H. Y.&lt;/author&gt;&lt;author&gt;Bae, S.&lt;/author&gt;&lt;author&gt;Yun, C. O.&lt;/author&gt;&lt;author&gt;Kim, J. S.&lt;/author&gt;&lt;/authors&gt;&lt;/contributors&gt;&lt;auth-address&gt;Department of Basic Science, University of Science &amp;amp; Technology, Daejeon 34113, Korea.&amp;#xD;Department of Bioengineering, College of Engineering, Hanyang University, Seoul 04763, Korea.&amp;#xD;Center for Genome Engineering, Institute for Basic Science (IBS), Seoul 08826, Korea.&amp;#xD;Department of Chemistry, Hanyang University, Seoul 04763, Korea.&amp;#xD;Department of Chemistry, Seoul National University, Seoul 08826, Korea.&lt;/auth-address&gt;&lt;titles&gt;&lt;title&gt;Selective disruption of an oncogenic mutant allele by CRISPR/Cas9 induces efficient tumor regression&lt;/title&gt;&lt;secondary-title&gt;Nucleic Acids Res.&lt;/secondary-title&gt;&lt;/titles&gt;&lt;periodical&gt;&lt;full-title&gt;Nucleic Acids Res.&lt;/full-title&gt;&lt;/periodical&gt;&lt;edition&gt;2017/06/03&lt;/edition&gt;&lt;dates&gt;&lt;year&gt;2017&lt;/year&gt;&lt;pub-dates&gt;&lt;date&gt;May 31&lt;/date&gt;&lt;/pub-dates&gt;&lt;/dates&gt;&lt;isbn&gt;(Electronic)&amp;#xD;(Linking)&lt;/isbn&gt;&lt;accession-num&gt;28575452&lt;/accession-num&gt;&lt;urls&gt;&lt;/urls&gt;&lt;electronic-resource-num&gt;10.1093/nar/gkx490&lt;/electronic-resource-num&gt;&lt;remote-database-provider&gt;NLM&lt;/remote-database-provider&gt;&lt;/record&gt;&lt;/Cite&gt;&lt;/EndNote&gt;</w:instrText>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40</w:t>
      </w:r>
      <w:r w:rsidRPr="006258C2">
        <w:rPr>
          <w:rFonts w:ascii="Times New Roman" w:hAnsi="Times New Roman" w:cs="Times New Roman"/>
          <w:sz w:val="22"/>
        </w:rPr>
        <w:fldChar w:fldCharType="end"/>
      </w:r>
      <w:r w:rsidRPr="006258C2">
        <w:rPr>
          <w:rFonts w:ascii="Times New Roman" w:hAnsi="Times New Roman" w:cs="Times New Roman"/>
          <w:sz w:val="22"/>
        </w:rPr>
        <w:t xml:space="preserve"> Furthermore, non-viral polymers that conjugated to the gold nanoparticle hybridization system have been recognized as</w:t>
      </w:r>
      <w:r w:rsidRPr="006258C2" w:rsidDel="000A35BE">
        <w:rPr>
          <w:rFonts w:ascii="Times New Roman" w:hAnsi="Times New Roman" w:cs="Times New Roman"/>
          <w:sz w:val="22"/>
        </w:rPr>
        <w:t xml:space="preserve"> </w:t>
      </w:r>
      <w:r w:rsidRPr="006258C2">
        <w:rPr>
          <w:rFonts w:ascii="Times New Roman" w:hAnsi="Times New Roman" w:cs="Times New Roman"/>
          <w:sz w:val="22"/>
        </w:rPr>
        <w:t xml:space="preserve">a suitable vehicle for delivery of Cas9 RNP complexes plus donor DNA, which </w:t>
      </w:r>
      <w:r w:rsidR="008525F1" w:rsidRPr="006258C2">
        <w:rPr>
          <w:rFonts w:ascii="Times New Roman" w:hAnsi="Times New Roman" w:cs="Times New Roman"/>
          <w:sz w:val="22"/>
        </w:rPr>
        <w:t xml:space="preserve">could </w:t>
      </w:r>
      <w:r w:rsidRPr="006258C2">
        <w:rPr>
          <w:rFonts w:ascii="Times New Roman" w:hAnsi="Times New Roman" w:cs="Times New Roman"/>
          <w:sz w:val="22"/>
        </w:rPr>
        <w:t>effective</w:t>
      </w:r>
      <w:r w:rsidR="008525F1" w:rsidRPr="006258C2">
        <w:rPr>
          <w:rFonts w:ascii="Times New Roman" w:hAnsi="Times New Roman" w:cs="Times New Roman"/>
          <w:sz w:val="22"/>
        </w:rPr>
        <w:t>ly</w:t>
      </w:r>
      <w:r w:rsidRPr="006258C2">
        <w:rPr>
          <w:rFonts w:ascii="Times New Roman" w:hAnsi="Times New Roman" w:cs="Times New Roman"/>
          <w:sz w:val="22"/>
        </w:rPr>
        <w:t xml:space="preserve"> correct </w:t>
      </w:r>
      <w:r w:rsidR="008525F1" w:rsidRPr="006258C2">
        <w:rPr>
          <w:rFonts w:ascii="Times New Roman" w:hAnsi="Times New Roman" w:cs="Times New Roman"/>
          <w:sz w:val="22"/>
        </w:rPr>
        <w:t>the</w:t>
      </w:r>
      <w:r w:rsidRPr="006258C2">
        <w:rPr>
          <w:rFonts w:ascii="Times New Roman" w:hAnsi="Times New Roman" w:cs="Times New Roman"/>
          <w:sz w:val="22"/>
        </w:rPr>
        <w:t xml:space="preserve"> disease phenotypes </w:t>
      </w:r>
      <w:r w:rsidR="008525F1" w:rsidRPr="006258C2">
        <w:rPr>
          <w:rFonts w:ascii="Times New Roman" w:hAnsi="Times New Roman" w:cs="Times New Roman"/>
          <w:sz w:val="22"/>
        </w:rPr>
        <w:t>of</w:t>
      </w:r>
      <w:r w:rsidRPr="006258C2">
        <w:rPr>
          <w:rFonts w:ascii="Times New Roman" w:hAnsi="Times New Roman" w:cs="Times New Roman"/>
          <w:sz w:val="22"/>
        </w:rPr>
        <w:t xml:space="preserve"> muscle cells </w:t>
      </w:r>
      <w:r w:rsidR="008525F1" w:rsidRPr="006258C2">
        <w:rPr>
          <w:rFonts w:ascii="Times New Roman" w:hAnsi="Times New Roman" w:cs="Times New Roman"/>
          <w:sz w:val="22"/>
        </w:rPr>
        <w:t>after</w:t>
      </w:r>
      <w:r w:rsidRPr="006258C2">
        <w:rPr>
          <w:rFonts w:ascii="Times New Roman" w:hAnsi="Times New Roman" w:cs="Times New Roman"/>
          <w:sz w:val="22"/>
        </w:rPr>
        <w:t xml:space="preserve"> intramuscular injection</w:t>
      </w:r>
      <w:r w:rsidR="00425A37" w:rsidRPr="006258C2">
        <w:rPr>
          <w:rFonts w:ascii="Times New Roman" w:hAnsi="Times New Roman" w:cs="Times New Roman"/>
          <w:sz w:val="22"/>
        </w:rPr>
        <w:t>.</w:t>
      </w:r>
      <w:r w:rsidRPr="006258C2">
        <w:rPr>
          <w:rFonts w:ascii="Times New Roman" w:hAnsi="Times New Roman" w:cs="Times New Roman"/>
          <w:sz w:val="22"/>
        </w:rPr>
        <w:fldChar w:fldCharType="begin">
          <w:fldData xml:space="preserve">PEVuZE5vdGU+PENpdGU+PEF1dGhvcj5MZWU8L0F1dGhvcj48WWVhcj4yMDE3PC9ZZWFyPjxSZWNO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==
</w:fldData>
        </w:fldChar>
      </w:r>
      <w:r w:rsidR="001F237D" w:rsidRPr="006258C2">
        <w:rPr>
          <w:rFonts w:ascii="Times New Roman" w:hAnsi="Times New Roman" w:cs="Times New Roman"/>
          <w:sz w:val="22"/>
        </w:rPr>
        <w:instrText xml:space="preserve"> ADDIN EN.CITE </w:instrText>
      </w:r>
      <w:r w:rsidR="001F237D" w:rsidRPr="006258C2">
        <w:rPr>
          <w:rFonts w:ascii="Times New Roman" w:hAnsi="Times New Roman" w:cs="Times New Roman"/>
          <w:sz w:val="22"/>
        </w:rPr>
        <w:fldChar w:fldCharType="begin">
          <w:fldData xml:space="preserve">PEVuZE5vdGU+PENpdGU+PEF1dGhvcj5MZWU8L0F1dGhvcj48WWVhcj4yMDE3PC9ZZWFyPjxSZWNO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==
</w:fldData>
        </w:fldChar>
      </w:r>
      <w:r w:rsidR="001F237D" w:rsidRPr="006258C2">
        <w:rPr>
          <w:rFonts w:ascii="Times New Roman" w:hAnsi="Times New Roman" w:cs="Times New Roman"/>
          <w:sz w:val="22"/>
        </w:rPr>
        <w:instrText xml:space="preserve"> ADDIN EN.CITE.DATA </w:instrText>
      </w:r>
      <w:r w:rsidR="001F237D" w:rsidRPr="006258C2">
        <w:rPr>
          <w:rFonts w:ascii="Times New Roman" w:hAnsi="Times New Roman" w:cs="Times New Roman"/>
          <w:sz w:val="22"/>
        </w:rPr>
      </w:r>
      <w:r w:rsidR="001F237D" w:rsidRPr="006258C2">
        <w:rPr>
          <w:rFonts w:ascii="Times New Roman" w:hAnsi="Times New Roman" w:cs="Times New Roman"/>
          <w:sz w:val="22"/>
        </w:rPr>
        <w:fldChar w:fldCharType="end"/>
      </w:r>
      <w:r w:rsidRPr="006258C2">
        <w:rPr>
          <w:rFonts w:ascii="Times New Roman" w:hAnsi="Times New Roman" w:cs="Times New Roman"/>
          <w:sz w:val="22"/>
        </w:rPr>
      </w:r>
      <w:r w:rsidRPr="006258C2">
        <w:rPr>
          <w:rFonts w:ascii="Times New Roman" w:hAnsi="Times New Roman" w:cs="Times New Roman"/>
          <w:sz w:val="22"/>
        </w:rPr>
        <w:fldChar w:fldCharType="separate"/>
      </w:r>
      <w:r w:rsidR="001F237D" w:rsidRPr="006258C2">
        <w:rPr>
          <w:rFonts w:ascii="Times New Roman" w:hAnsi="Times New Roman" w:cs="Times New Roman"/>
          <w:noProof/>
          <w:sz w:val="22"/>
          <w:vertAlign w:val="superscript"/>
        </w:rPr>
        <w:t>341</w:t>
      </w:r>
      <w:r w:rsidRPr="006258C2">
        <w:rPr>
          <w:rFonts w:ascii="Times New Roman" w:hAnsi="Times New Roman" w:cs="Times New Roman"/>
          <w:sz w:val="22"/>
        </w:rPr>
        <w:fldChar w:fldCharType="end"/>
      </w:r>
    </w:p>
    <w:p w14:paraId="2CA323BC" w14:textId="77777777" w:rsidR="00DB54AC" w:rsidRPr="006258C2" w:rsidRDefault="00DB54AC" w:rsidP="008E4B03">
      <w:pPr>
        <w:spacing w:line="480" w:lineRule="auto"/>
        <w:rPr>
          <w:rFonts w:ascii="Times New Roman" w:hAnsi="Times New Roman" w:cs="Times New Roman"/>
          <w:sz w:val="22"/>
        </w:rPr>
      </w:pPr>
    </w:p>
    <w:p w14:paraId="099EB054" w14:textId="77777777" w:rsidR="00907278" w:rsidRPr="006258C2" w:rsidRDefault="00DB54AC" w:rsidP="00E60199">
      <w:pPr>
        <w:pStyle w:val="a7"/>
        <w:numPr>
          <w:ilvl w:val="0"/>
          <w:numId w:val="6"/>
        </w:numPr>
        <w:spacing w:line="480" w:lineRule="auto"/>
        <w:ind w:firstLineChars="0"/>
        <w:rPr>
          <w:rFonts w:ascii="Times New Roman" w:hAnsi="Times New Roman" w:cs="Times New Roman"/>
          <w:b/>
          <w:sz w:val="22"/>
        </w:rPr>
      </w:pPr>
      <w:r w:rsidRPr="006258C2">
        <w:rPr>
          <w:rFonts w:ascii="Times New Roman" w:hAnsi="Times New Roman" w:cs="Times New Roman"/>
          <w:b/>
          <w:sz w:val="22"/>
        </w:rPr>
        <w:t>Conclusion</w:t>
      </w:r>
      <w:r w:rsidR="00907278" w:rsidRPr="006258C2">
        <w:rPr>
          <w:rFonts w:ascii="Times New Roman" w:hAnsi="Times New Roman" w:cs="Times New Roman"/>
          <w:b/>
          <w:sz w:val="22"/>
        </w:rPr>
        <w:t>s</w:t>
      </w:r>
      <w:r w:rsidR="00D86A27" w:rsidRPr="006258C2">
        <w:rPr>
          <w:rFonts w:ascii="Times New Roman" w:hAnsi="Times New Roman" w:cs="Times New Roman"/>
          <w:sz w:val="22"/>
        </w:rPr>
        <w:t xml:space="preserve"> </w:t>
      </w:r>
      <w:r w:rsidR="00D86A27" w:rsidRPr="006258C2">
        <w:rPr>
          <w:rFonts w:ascii="Times New Roman" w:hAnsi="Times New Roman" w:cs="Times New Roman"/>
          <w:b/>
          <w:sz w:val="22"/>
        </w:rPr>
        <w:t>&amp; future perspective</w:t>
      </w:r>
      <w:r w:rsidR="00907278" w:rsidRPr="006258C2">
        <w:rPr>
          <w:rFonts w:ascii="Times New Roman" w:hAnsi="Times New Roman" w:cs="Times New Roman"/>
          <w:b/>
          <w:sz w:val="22"/>
        </w:rPr>
        <w:t xml:space="preserve"> </w:t>
      </w:r>
      <w:r w:rsidRPr="006258C2">
        <w:rPr>
          <w:rFonts w:ascii="Times New Roman" w:hAnsi="Times New Roman" w:cs="Times New Roman"/>
          <w:b/>
          <w:sz w:val="22"/>
        </w:rPr>
        <w:t xml:space="preserve"> </w:t>
      </w:r>
    </w:p>
    <w:p w14:paraId="27DF2F81" w14:textId="6AE4640B" w:rsidR="00C51F01" w:rsidRPr="006258C2" w:rsidRDefault="00DB54AC" w:rsidP="008E4B03">
      <w:pPr>
        <w:spacing w:line="480" w:lineRule="auto"/>
        <w:rPr>
          <w:rFonts w:ascii="Times New Roman" w:hAnsi="Times New Roman" w:cs="Times New Roman"/>
          <w:sz w:val="22"/>
        </w:rPr>
      </w:pPr>
      <w:r w:rsidRPr="006258C2">
        <w:rPr>
          <w:rFonts w:ascii="Times New Roman" w:hAnsi="Times New Roman" w:cs="Times New Roman"/>
          <w:sz w:val="22"/>
        </w:rPr>
        <w:t>The research evidence accumulated to date has demonstrated significant contribution</w:t>
      </w:r>
      <w:r w:rsidR="002116BE" w:rsidRPr="006258C2">
        <w:rPr>
          <w:rFonts w:ascii="Times New Roman" w:hAnsi="Times New Roman" w:cs="Times New Roman"/>
          <w:sz w:val="22"/>
        </w:rPr>
        <w:t>s</w:t>
      </w:r>
      <w:r w:rsidRPr="006258C2">
        <w:rPr>
          <w:rFonts w:ascii="Times New Roman" w:hAnsi="Times New Roman" w:cs="Times New Roman"/>
          <w:sz w:val="22"/>
        </w:rPr>
        <w:t xml:space="preserve"> of genome editing systems to </w:t>
      </w:r>
      <w:r w:rsidR="002116BE" w:rsidRPr="006258C2">
        <w:rPr>
          <w:rFonts w:ascii="Times New Roman" w:hAnsi="Times New Roman" w:cs="Times New Roman"/>
          <w:sz w:val="22"/>
        </w:rPr>
        <w:t>exploit therapeutic strategies for</w:t>
      </w:r>
      <w:r w:rsidRPr="006258C2">
        <w:rPr>
          <w:rFonts w:ascii="Times New Roman" w:hAnsi="Times New Roman" w:cs="Times New Roman"/>
          <w:sz w:val="22"/>
        </w:rPr>
        <w:t xml:space="preserve"> various types of </w:t>
      </w:r>
      <w:r w:rsidR="00D766FC" w:rsidRPr="006258C2">
        <w:rPr>
          <w:rFonts w:ascii="Times New Roman" w:hAnsi="Times New Roman" w:cs="Times New Roman"/>
          <w:sz w:val="22"/>
        </w:rPr>
        <w:t>human diseases</w:t>
      </w:r>
      <w:r w:rsidRPr="006258C2">
        <w:rPr>
          <w:rFonts w:ascii="Times New Roman" w:hAnsi="Times New Roman" w:cs="Times New Roman"/>
          <w:sz w:val="22"/>
        </w:rPr>
        <w:t xml:space="preserve">, </w:t>
      </w:r>
      <w:r w:rsidR="006224A2" w:rsidRPr="006258C2">
        <w:rPr>
          <w:rFonts w:ascii="Times New Roman" w:hAnsi="Times New Roman" w:cs="Times New Roman" w:hint="eastAsia"/>
          <w:sz w:val="22"/>
        </w:rPr>
        <w:t xml:space="preserve"> </w:t>
      </w:r>
      <w:r w:rsidR="006224A2" w:rsidRPr="006258C2">
        <w:rPr>
          <w:rFonts w:ascii="Times New Roman" w:hAnsi="Times New Roman" w:cs="Times New Roman"/>
          <w:sz w:val="22"/>
        </w:rPr>
        <w:t xml:space="preserve">among which CRISPR/Cas9 system has been especially effective via directly interfering with target gene loci or deriving multifunctional tools. </w:t>
      </w:r>
      <w:r w:rsidRPr="006258C2">
        <w:rPr>
          <w:rFonts w:ascii="Times New Roman" w:hAnsi="Times New Roman" w:cs="Times New Roman"/>
          <w:sz w:val="22"/>
        </w:rPr>
        <w:t>In the future, combin</w:t>
      </w:r>
      <w:r w:rsidR="008740E3" w:rsidRPr="006258C2">
        <w:rPr>
          <w:rFonts w:ascii="Times New Roman" w:hAnsi="Times New Roman" w:cs="Times New Roman"/>
          <w:sz w:val="22"/>
        </w:rPr>
        <w:t>ation of</w:t>
      </w:r>
      <w:r w:rsidRPr="006258C2">
        <w:rPr>
          <w:rFonts w:ascii="Times New Roman" w:hAnsi="Times New Roman" w:cs="Times New Roman"/>
          <w:sz w:val="22"/>
        </w:rPr>
        <w:t xml:space="preserve"> pooled CRISPR screening </w:t>
      </w:r>
      <w:r w:rsidR="008740E3" w:rsidRPr="006258C2">
        <w:rPr>
          <w:rFonts w:ascii="Times New Roman" w:hAnsi="Times New Roman" w:cs="Times New Roman"/>
          <w:sz w:val="22"/>
        </w:rPr>
        <w:t xml:space="preserve">and the </w:t>
      </w:r>
      <w:r w:rsidR="00300F1E" w:rsidRPr="006258C2">
        <w:rPr>
          <w:rFonts w:ascii="Times New Roman" w:hAnsi="Times New Roman" w:cs="Times New Roman"/>
          <w:sz w:val="22"/>
        </w:rPr>
        <w:t xml:space="preserve">existing </w:t>
      </w:r>
      <w:r w:rsidRPr="006258C2">
        <w:rPr>
          <w:rFonts w:ascii="Times New Roman" w:hAnsi="Times New Roman" w:cs="Times New Roman"/>
          <w:sz w:val="22"/>
        </w:rPr>
        <w:t xml:space="preserve">information </w:t>
      </w:r>
      <w:r w:rsidR="00300F1E" w:rsidRPr="006258C2">
        <w:rPr>
          <w:rFonts w:ascii="Times New Roman" w:hAnsi="Times New Roman" w:cs="Times New Roman"/>
          <w:sz w:val="22"/>
        </w:rPr>
        <w:t>on</w:t>
      </w:r>
      <w:r w:rsidRPr="006258C2">
        <w:rPr>
          <w:rFonts w:ascii="Times New Roman" w:hAnsi="Times New Roman" w:cs="Times New Roman"/>
          <w:sz w:val="22"/>
        </w:rPr>
        <w:t xml:space="preserve"> the genetic and epigenetic </w:t>
      </w:r>
      <w:r w:rsidR="00300F1E" w:rsidRPr="006258C2">
        <w:rPr>
          <w:rFonts w:ascii="Times New Roman" w:hAnsi="Times New Roman" w:cs="Times New Roman"/>
          <w:sz w:val="22"/>
        </w:rPr>
        <w:t xml:space="preserve">characteristics of </w:t>
      </w:r>
      <w:r w:rsidRPr="006258C2">
        <w:rPr>
          <w:rFonts w:ascii="Times New Roman" w:hAnsi="Times New Roman" w:cs="Times New Roman"/>
          <w:sz w:val="22"/>
        </w:rPr>
        <w:t xml:space="preserve">cancer cell lines will </w:t>
      </w:r>
      <w:r w:rsidR="00300F1E" w:rsidRPr="006258C2">
        <w:rPr>
          <w:rFonts w:ascii="Times New Roman" w:hAnsi="Times New Roman" w:cs="Times New Roman"/>
          <w:sz w:val="22"/>
        </w:rPr>
        <w:t>be able to broadly identify</w:t>
      </w:r>
      <w:r w:rsidRPr="006258C2">
        <w:rPr>
          <w:rFonts w:ascii="Times New Roman" w:hAnsi="Times New Roman" w:cs="Times New Roman"/>
          <w:sz w:val="22"/>
        </w:rPr>
        <w:t xml:space="preserve"> synthetic lethal interactions in the genome</w:t>
      </w:r>
      <w:r w:rsidR="00597EA1" w:rsidRPr="006258C2">
        <w:rPr>
          <w:rFonts w:ascii="Times New Roman" w:hAnsi="Times New Roman" w:cs="Times New Roman"/>
          <w:sz w:val="22"/>
        </w:rPr>
        <w:t>,</w:t>
      </w:r>
      <w:r w:rsidRPr="006258C2">
        <w:rPr>
          <w:rFonts w:ascii="Times New Roman" w:hAnsi="Times New Roman" w:cs="Times New Roman"/>
          <w:sz w:val="22"/>
        </w:rPr>
        <w:t xml:space="preserve"> and facilitate </w:t>
      </w:r>
      <w:r w:rsidR="00271947" w:rsidRPr="006258C2">
        <w:rPr>
          <w:rFonts w:ascii="Times New Roman" w:hAnsi="Times New Roman" w:cs="Times New Roman"/>
          <w:sz w:val="22"/>
        </w:rPr>
        <w:t xml:space="preserve">the </w:t>
      </w:r>
      <w:r w:rsidRPr="006258C2">
        <w:rPr>
          <w:rFonts w:ascii="Times New Roman" w:hAnsi="Times New Roman" w:cs="Times New Roman"/>
          <w:sz w:val="22"/>
        </w:rPr>
        <w:t>discover</w:t>
      </w:r>
      <w:r w:rsidR="00300F1E" w:rsidRPr="006258C2">
        <w:rPr>
          <w:rFonts w:ascii="Times New Roman" w:hAnsi="Times New Roman" w:cs="Times New Roman"/>
          <w:sz w:val="22"/>
        </w:rPr>
        <w:t>y</w:t>
      </w:r>
      <w:r w:rsidRPr="006258C2">
        <w:rPr>
          <w:rFonts w:ascii="Times New Roman" w:hAnsi="Times New Roman" w:cs="Times New Roman"/>
          <w:sz w:val="22"/>
        </w:rPr>
        <w:t xml:space="preserve"> </w:t>
      </w:r>
      <w:r w:rsidR="00271947" w:rsidRPr="006258C2">
        <w:rPr>
          <w:rFonts w:ascii="Times New Roman" w:hAnsi="Times New Roman" w:cs="Times New Roman"/>
          <w:sz w:val="22"/>
        </w:rPr>
        <w:t xml:space="preserve">of </w:t>
      </w:r>
      <w:r w:rsidRPr="006258C2">
        <w:rPr>
          <w:rFonts w:ascii="Times New Roman" w:hAnsi="Times New Roman" w:cs="Times New Roman"/>
          <w:sz w:val="22"/>
        </w:rPr>
        <w:t>novel drug targets.</w:t>
      </w:r>
      <w:r w:rsidR="00271947" w:rsidRPr="006258C2">
        <w:rPr>
          <w:rFonts w:ascii="Times New Roman" w:hAnsi="Times New Roman" w:cs="Times New Roman" w:hint="eastAsia"/>
          <w:sz w:val="22"/>
        </w:rPr>
        <w:t xml:space="preserve"> </w:t>
      </w:r>
      <w:r w:rsidR="00271947" w:rsidRPr="006258C2">
        <w:rPr>
          <w:rFonts w:ascii="Times New Roman" w:hAnsi="Times New Roman" w:cs="Times New Roman"/>
          <w:sz w:val="22"/>
        </w:rPr>
        <w:t xml:space="preserve">The </w:t>
      </w:r>
      <w:r w:rsidR="008740E3" w:rsidRPr="006258C2">
        <w:rPr>
          <w:rFonts w:ascii="Times New Roman" w:hAnsi="Times New Roman" w:cs="Times New Roman"/>
          <w:sz w:val="22"/>
        </w:rPr>
        <w:t>CRISPR/Cas9</w:t>
      </w:r>
      <w:r w:rsidR="00271947" w:rsidRPr="006258C2">
        <w:rPr>
          <w:rFonts w:ascii="Times New Roman" w:hAnsi="Times New Roman" w:cs="Times New Roman"/>
          <w:sz w:val="22"/>
        </w:rPr>
        <w:t xml:space="preserve"> platform</w:t>
      </w:r>
      <w:r w:rsidR="008740E3" w:rsidRPr="006258C2">
        <w:rPr>
          <w:rFonts w:ascii="Times New Roman" w:hAnsi="Times New Roman" w:cs="Times New Roman"/>
          <w:sz w:val="22"/>
        </w:rPr>
        <w:t xml:space="preserve"> </w:t>
      </w:r>
      <w:r w:rsidR="00271947" w:rsidRPr="006258C2">
        <w:rPr>
          <w:rFonts w:ascii="Times New Roman" w:hAnsi="Times New Roman" w:cs="Times New Roman"/>
          <w:sz w:val="22"/>
        </w:rPr>
        <w:t xml:space="preserve">also </w:t>
      </w:r>
      <w:r w:rsidR="008740E3" w:rsidRPr="006258C2">
        <w:rPr>
          <w:rFonts w:ascii="Times New Roman" w:hAnsi="Times New Roman" w:cs="Times New Roman"/>
          <w:sz w:val="22"/>
        </w:rPr>
        <w:t>provides a new tool to manipulate non-coding regions of the cancer genome, accelerating the functional exploration of aspects that are hitherto poorly characterized.</w:t>
      </w:r>
      <w:r w:rsidR="008740E3" w:rsidRPr="006258C2">
        <w:rPr>
          <w:rFonts w:ascii="Times New Roman" w:hAnsi="Times New Roman" w:cs="Times New Roman" w:hint="eastAsia"/>
          <w:sz w:val="22"/>
        </w:rPr>
        <w:t xml:space="preserve"> </w:t>
      </w:r>
      <w:r w:rsidR="00E01C29" w:rsidRPr="006258C2">
        <w:rPr>
          <w:rFonts w:ascii="Times New Roman" w:hAnsi="Times New Roman" w:cs="Times New Roman"/>
          <w:sz w:val="22"/>
        </w:rPr>
        <w:t>The tremendous advances in the development of engineered nucleases (</w:t>
      </w:r>
      <w:r w:rsidR="00D15D2A" w:rsidRPr="006258C2">
        <w:rPr>
          <w:rFonts w:ascii="Times New Roman" w:hAnsi="Times New Roman" w:cs="Times New Roman"/>
          <w:sz w:val="22"/>
        </w:rPr>
        <w:t>especially</w:t>
      </w:r>
      <w:r w:rsidR="00E01C29" w:rsidRPr="006258C2">
        <w:rPr>
          <w:rFonts w:ascii="Times New Roman" w:hAnsi="Times New Roman" w:cs="Times New Roman"/>
          <w:sz w:val="22"/>
        </w:rPr>
        <w:t xml:space="preserve"> ZFN, TALEN, and CRISPR</w:t>
      </w:r>
      <w:r w:rsidR="008740E3" w:rsidRPr="006258C2">
        <w:rPr>
          <w:rFonts w:ascii="Times New Roman" w:hAnsi="Times New Roman" w:cs="Times New Roman"/>
          <w:sz w:val="22"/>
        </w:rPr>
        <w:t>/</w:t>
      </w:r>
      <w:r w:rsidR="00E01C29" w:rsidRPr="006258C2">
        <w:rPr>
          <w:rFonts w:ascii="Times New Roman" w:hAnsi="Times New Roman" w:cs="Times New Roman"/>
          <w:sz w:val="22"/>
        </w:rPr>
        <w:t>Cas9) paved the way for genome edit</w:t>
      </w:r>
      <w:r w:rsidR="001F4911" w:rsidRPr="006258C2">
        <w:rPr>
          <w:rFonts w:ascii="Times New Roman" w:hAnsi="Times New Roman" w:cs="Times New Roman"/>
          <w:sz w:val="22"/>
        </w:rPr>
        <w:t>ing</w:t>
      </w:r>
      <w:r w:rsidR="00E01C29" w:rsidRPr="006258C2">
        <w:rPr>
          <w:rFonts w:ascii="Times New Roman" w:hAnsi="Times New Roman" w:cs="Times New Roman"/>
          <w:sz w:val="22"/>
        </w:rPr>
        <w:t xml:space="preserve"> </w:t>
      </w:r>
      <w:r w:rsidR="00271947" w:rsidRPr="006258C2">
        <w:rPr>
          <w:rFonts w:ascii="Times New Roman" w:hAnsi="Times New Roman" w:cs="Times New Roman"/>
          <w:sz w:val="22"/>
        </w:rPr>
        <w:t>from theoretical concept in</w:t>
      </w:r>
      <w:r w:rsidR="00E01C29" w:rsidRPr="006258C2">
        <w:rPr>
          <w:rFonts w:ascii="Times New Roman" w:hAnsi="Times New Roman" w:cs="Times New Roman"/>
          <w:sz w:val="22"/>
        </w:rPr>
        <w:t xml:space="preserve">to clinical practice. </w:t>
      </w:r>
      <w:r w:rsidR="0071235B" w:rsidRPr="006258C2">
        <w:rPr>
          <w:rFonts w:ascii="Times New Roman" w:hAnsi="Times New Roman" w:cs="Times New Roman"/>
          <w:sz w:val="22"/>
        </w:rPr>
        <w:t xml:space="preserve">At the end of 2017, Brian </w:t>
      </w:r>
      <w:proofErr w:type="spellStart"/>
      <w:r w:rsidR="0071235B" w:rsidRPr="006258C2">
        <w:rPr>
          <w:rFonts w:ascii="Times New Roman" w:hAnsi="Times New Roman" w:cs="Times New Roman"/>
          <w:sz w:val="22"/>
        </w:rPr>
        <w:t>Madeux</w:t>
      </w:r>
      <w:proofErr w:type="spellEnd"/>
      <w:r w:rsidR="0071235B" w:rsidRPr="006258C2">
        <w:rPr>
          <w:rFonts w:ascii="Times New Roman" w:hAnsi="Times New Roman" w:cs="Times New Roman"/>
          <w:sz w:val="22"/>
        </w:rPr>
        <w:t xml:space="preserve">, an American man with Hunter's syndrome, received a bold treatment at the Benioff Children's Hospital at the University of California, San Francisco: </w:t>
      </w:r>
      <w:r w:rsidR="00A331F8" w:rsidRPr="006258C2">
        <w:rPr>
          <w:rFonts w:ascii="Times New Roman" w:hAnsi="Times New Roman" w:cs="Times New Roman"/>
          <w:sz w:val="22"/>
        </w:rPr>
        <w:t xml:space="preserve">delivering ZFN via AAV for in vivo genetic editing </w:t>
      </w:r>
      <w:r w:rsidR="0071235B" w:rsidRPr="006258C2">
        <w:rPr>
          <w:rFonts w:ascii="Times New Roman" w:hAnsi="Times New Roman" w:cs="Times New Roman"/>
          <w:sz w:val="22"/>
        </w:rPr>
        <w:t xml:space="preserve">to treat </w:t>
      </w:r>
      <w:r w:rsidR="000C0960" w:rsidRPr="006258C2">
        <w:rPr>
          <w:rFonts w:ascii="Times New Roman" w:hAnsi="Times New Roman" w:cs="Times New Roman"/>
          <w:sz w:val="22"/>
        </w:rPr>
        <w:t xml:space="preserve">his </w:t>
      </w:r>
      <w:r w:rsidR="0071235B" w:rsidRPr="006258C2">
        <w:rPr>
          <w:rFonts w:ascii="Times New Roman" w:hAnsi="Times New Roman" w:cs="Times New Roman"/>
          <w:sz w:val="22"/>
        </w:rPr>
        <w:t>disease</w:t>
      </w:r>
      <w:r w:rsidR="00A331F8" w:rsidRPr="006258C2">
        <w:rPr>
          <w:rFonts w:ascii="Times New Roman" w:hAnsi="Times New Roman" w:cs="Times New Roman"/>
          <w:sz w:val="22"/>
        </w:rPr>
        <w:t>.</w:t>
      </w:r>
      <w:r w:rsidR="0071235B" w:rsidRPr="006258C2">
        <w:rPr>
          <w:rFonts w:ascii="Times New Roman" w:hAnsi="Times New Roman" w:cs="Times New Roman"/>
          <w:sz w:val="22"/>
        </w:rPr>
        <w:t xml:space="preserve"> </w:t>
      </w:r>
      <w:r w:rsidR="00A331F8" w:rsidRPr="006258C2">
        <w:rPr>
          <w:rFonts w:ascii="Times New Roman" w:hAnsi="Times New Roman" w:cs="Times New Roman"/>
          <w:sz w:val="22"/>
        </w:rPr>
        <w:t>T</w:t>
      </w:r>
      <w:r w:rsidR="0071235B" w:rsidRPr="006258C2">
        <w:rPr>
          <w:rFonts w:ascii="Times New Roman" w:hAnsi="Times New Roman" w:cs="Times New Roman"/>
          <w:sz w:val="22"/>
        </w:rPr>
        <w:t>his is the first report in the world to treat genetic diseases through in vivo gene editing, which further demonstrates that gene editing has extremely important clinical application potential for the treatment of genetic diseases.</w:t>
      </w:r>
      <w:r w:rsidR="00A331F8" w:rsidRPr="006258C2">
        <w:rPr>
          <w:rFonts w:ascii="Times New Roman" w:hAnsi="Times New Roman" w:cs="Times New Roman"/>
          <w:sz w:val="22"/>
        </w:rPr>
        <w:t xml:space="preserve"> </w:t>
      </w:r>
      <w:r w:rsidR="00C51F01" w:rsidRPr="006258C2">
        <w:rPr>
          <w:rFonts w:ascii="Times New Roman" w:hAnsi="Times New Roman" w:cs="Times New Roman"/>
          <w:sz w:val="22"/>
        </w:rPr>
        <w:t>Gen</w:t>
      </w:r>
      <w:r w:rsidR="00241471" w:rsidRPr="006258C2">
        <w:rPr>
          <w:rFonts w:ascii="Times New Roman" w:hAnsi="Times New Roman" w:cs="Times New Roman"/>
          <w:sz w:val="22"/>
        </w:rPr>
        <w:t>ome</w:t>
      </w:r>
      <w:r w:rsidR="00C51F01" w:rsidRPr="006258C2">
        <w:rPr>
          <w:rFonts w:ascii="Times New Roman" w:hAnsi="Times New Roman" w:cs="Times New Roman"/>
          <w:sz w:val="22"/>
        </w:rPr>
        <w:t xml:space="preserve"> </w:t>
      </w:r>
      <w:r w:rsidR="00C51F01" w:rsidRPr="006258C2">
        <w:rPr>
          <w:rFonts w:ascii="Times New Roman" w:hAnsi="Times New Roman" w:cs="Times New Roman"/>
          <w:sz w:val="22"/>
        </w:rPr>
        <w:lastRenderedPageBreak/>
        <w:t xml:space="preserve">editing technology has also been combined with tumor immunotherapy to provide more updated options for human disease treatment. As one of the most innovative and successful </w:t>
      </w:r>
      <w:r w:rsidR="003F3BA2" w:rsidRPr="006258C2">
        <w:rPr>
          <w:rFonts w:ascii="Times New Roman" w:hAnsi="Times New Roman" w:cs="Times New Roman"/>
          <w:sz w:val="22"/>
        </w:rPr>
        <w:t>approaches</w:t>
      </w:r>
      <w:r w:rsidR="00C51F01" w:rsidRPr="006258C2">
        <w:rPr>
          <w:rFonts w:ascii="Times New Roman" w:hAnsi="Times New Roman" w:cs="Times New Roman"/>
          <w:sz w:val="22"/>
        </w:rPr>
        <w:t xml:space="preserve"> in </w:t>
      </w:r>
      <w:r w:rsidR="00586FA4" w:rsidRPr="006258C2">
        <w:rPr>
          <w:rFonts w:ascii="Times New Roman" w:hAnsi="Times New Roman" w:cs="Times New Roman"/>
          <w:sz w:val="22"/>
        </w:rPr>
        <w:t>tumor</w:t>
      </w:r>
      <w:r w:rsidR="00C51F01" w:rsidRPr="006258C2">
        <w:rPr>
          <w:rFonts w:ascii="Times New Roman" w:hAnsi="Times New Roman" w:cs="Times New Roman"/>
          <w:sz w:val="22"/>
        </w:rPr>
        <w:t xml:space="preserve"> immunotherapy, CAR-T cell therapy was officially approved into the clinic in 2017. </w:t>
      </w:r>
      <w:r w:rsidR="00586FA4" w:rsidRPr="006258C2">
        <w:rPr>
          <w:rFonts w:ascii="Times New Roman" w:hAnsi="Times New Roman" w:cs="Times New Roman"/>
          <w:sz w:val="22"/>
        </w:rPr>
        <w:t>R</w:t>
      </w:r>
      <w:r w:rsidR="00C51F01" w:rsidRPr="006258C2">
        <w:rPr>
          <w:rFonts w:ascii="Times New Roman" w:hAnsi="Times New Roman" w:cs="Times New Roman"/>
          <w:sz w:val="22"/>
        </w:rPr>
        <w:t>efractory ALL and CLL</w:t>
      </w:r>
      <w:r w:rsidR="00586FA4" w:rsidRPr="006258C2">
        <w:rPr>
          <w:rFonts w:ascii="Times New Roman" w:hAnsi="Times New Roman" w:cs="Times New Roman"/>
          <w:sz w:val="22"/>
        </w:rPr>
        <w:t xml:space="preserve"> patients responded completely to</w:t>
      </w:r>
      <w:r w:rsidR="00C51F01" w:rsidRPr="006258C2">
        <w:rPr>
          <w:rFonts w:ascii="Times New Roman" w:hAnsi="Times New Roman" w:cs="Times New Roman"/>
          <w:sz w:val="22"/>
        </w:rPr>
        <w:t xml:space="preserve"> CAR T cell product</w:t>
      </w:r>
      <w:r w:rsidR="00586FA4" w:rsidRPr="006258C2">
        <w:rPr>
          <w:rFonts w:ascii="Times New Roman" w:hAnsi="Times New Roman" w:cs="Times New Roman"/>
          <w:sz w:val="22"/>
        </w:rPr>
        <w:t>s</w:t>
      </w:r>
      <w:r w:rsidR="00241471" w:rsidRPr="006258C2">
        <w:rPr>
          <w:rFonts w:ascii="Times New Roman" w:hAnsi="Times New Roman" w:cs="Times New Roman"/>
          <w:sz w:val="22"/>
        </w:rPr>
        <w:t xml:space="preserve"> directly targeting CD19</w:t>
      </w:r>
      <w:r w:rsidR="0036105D" w:rsidRPr="006258C2">
        <w:rPr>
          <w:rFonts w:ascii="Times New Roman" w:hAnsi="Times New Roman" w:cs="Times New Roman"/>
          <w:sz w:val="22"/>
        </w:rPr>
        <w:t>,</w:t>
      </w:r>
      <w:r w:rsidR="00586FA4" w:rsidRPr="006258C2">
        <w:rPr>
          <w:rFonts w:ascii="Times New Roman" w:hAnsi="Times New Roman" w:cs="Times New Roman"/>
          <w:sz w:val="22"/>
        </w:rPr>
        <w:t xml:space="preserve"> </w:t>
      </w:r>
      <w:r w:rsidR="00241471" w:rsidRPr="006258C2">
        <w:rPr>
          <w:rFonts w:ascii="Times New Roman" w:hAnsi="Times New Roman" w:cs="Times New Roman"/>
          <w:sz w:val="22"/>
        </w:rPr>
        <w:t>so</w:t>
      </w:r>
      <w:r w:rsidR="00586FA4" w:rsidRPr="006258C2">
        <w:rPr>
          <w:rFonts w:ascii="Times New Roman" w:hAnsi="Times New Roman" w:cs="Times New Roman"/>
          <w:sz w:val="22"/>
        </w:rPr>
        <w:t xml:space="preserve"> the </w:t>
      </w:r>
      <w:r w:rsidR="00C51F01" w:rsidRPr="006258C2">
        <w:rPr>
          <w:rFonts w:ascii="Times New Roman" w:hAnsi="Times New Roman" w:cs="Times New Roman"/>
          <w:sz w:val="22"/>
        </w:rPr>
        <w:t>US Food and Drug Administration (FDA) recognized CAR-T cell therapy as a “breakthrough therapy” and approved its treatment for leukemia and lymphoma. The effective response of CAR T therapy in clinical trials of B-cell malignancies has evoked great enthusiasm for the ultimate</w:t>
      </w:r>
      <w:r w:rsidR="00AD769A" w:rsidRPr="006258C2">
        <w:rPr>
          <w:rFonts w:ascii="Times New Roman" w:hAnsi="Times New Roman" w:cs="Times New Roman"/>
          <w:sz w:val="22"/>
        </w:rPr>
        <w:t>ly</w:t>
      </w:r>
      <w:r w:rsidR="00C51F01" w:rsidRPr="006258C2">
        <w:rPr>
          <w:rFonts w:ascii="Times New Roman" w:hAnsi="Times New Roman" w:cs="Times New Roman"/>
          <w:sz w:val="22"/>
        </w:rPr>
        <w:t xml:space="preserve"> intelligent treatment</w:t>
      </w:r>
      <w:r w:rsidR="002C47EF" w:rsidRPr="006258C2">
        <w:rPr>
          <w:rFonts w:ascii="Times New Roman" w:hAnsi="Times New Roman" w:cs="Times New Roman"/>
          <w:sz w:val="22"/>
        </w:rPr>
        <w:t xml:space="preserve">, </w:t>
      </w:r>
      <w:r w:rsidR="00294DC1" w:rsidRPr="006258C2">
        <w:rPr>
          <w:rFonts w:ascii="Times New Roman" w:hAnsi="Times New Roman" w:cs="Times New Roman"/>
          <w:sz w:val="22"/>
        </w:rPr>
        <w:t xml:space="preserve">brought </w:t>
      </w:r>
      <w:r w:rsidR="00C51F01" w:rsidRPr="006258C2">
        <w:rPr>
          <w:rFonts w:ascii="Times New Roman" w:hAnsi="Times New Roman" w:cs="Times New Roman"/>
          <w:sz w:val="22"/>
        </w:rPr>
        <w:t xml:space="preserve">hope </w:t>
      </w:r>
      <w:r w:rsidR="00294DC1" w:rsidRPr="006258C2">
        <w:rPr>
          <w:rFonts w:ascii="Times New Roman" w:hAnsi="Times New Roman" w:cs="Times New Roman"/>
          <w:sz w:val="22"/>
        </w:rPr>
        <w:t>to</w:t>
      </w:r>
      <w:r w:rsidR="00C51F01" w:rsidRPr="006258C2">
        <w:rPr>
          <w:rFonts w:ascii="Times New Roman" w:hAnsi="Times New Roman" w:cs="Times New Roman"/>
          <w:sz w:val="22"/>
        </w:rPr>
        <w:t xml:space="preserve"> cancer patients</w:t>
      </w:r>
      <w:r w:rsidR="00294DC1" w:rsidRPr="006258C2">
        <w:rPr>
          <w:rFonts w:ascii="Times New Roman" w:hAnsi="Times New Roman" w:cs="Times New Roman"/>
          <w:sz w:val="22"/>
        </w:rPr>
        <w:t>,</w:t>
      </w:r>
      <w:r w:rsidR="00C51F01" w:rsidRPr="006258C2">
        <w:rPr>
          <w:rFonts w:ascii="Times New Roman" w:hAnsi="Times New Roman" w:cs="Times New Roman"/>
          <w:sz w:val="22"/>
        </w:rPr>
        <w:t xml:space="preserve"> </w:t>
      </w:r>
      <w:r w:rsidR="002C47EF" w:rsidRPr="006258C2">
        <w:rPr>
          <w:rFonts w:ascii="Times New Roman" w:hAnsi="Times New Roman" w:cs="Times New Roman"/>
          <w:sz w:val="22"/>
        </w:rPr>
        <w:t xml:space="preserve">and </w:t>
      </w:r>
      <w:r w:rsidR="00C51F01" w:rsidRPr="006258C2">
        <w:rPr>
          <w:rFonts w:ascii="Times New Roman" w:hAnsi="Times New Roman" w:cs="Times New Roman"/>
          <w:sz w:val="22"/>
        </w:rPr>
        <w:t xml:space="preserve">led to the commercialization of CAR-T cells by many pharmaceutical and biotechnology companies. However, the development of CAR T cell therapy is still in its infancy, and the high costs </w:t>
      </w:r>
      <w:r w:rsidR="008740E3" w:rsidRPr="006258C2">
        <w:rPr>
          <w:rFonts w:ascii="Times New Roman" w:hAnsi="Times New Roman" w:cs="Times New Roman"/>
          <w:sz w:val="22"/>
        </w:rPr>
        <w:t>of</w:t>
      </w:r>
      <w:r w:rsidR="00C51F01" w:rsidRPr="006258C2">
        <w:rPr>
          <w:rFonts w:ascii="Times New Roman" w:hAnsi="Times New Roman" w:cs="Times New Roman"/>
          <w:sz w:val="22"/>
        </w:rPr>
        <w:t xml:space="preserve"> CAR T</w:t>
      </w:r>
      <w:r w:rsidR="008740E3" w:rsidRPr="006258C2">
        <w:rPr>
          <w:rFonts w:ascii="Times New Roman" w:hAnsi="Times New Roman" w:cs="Times New Roman"/>
          <w:sz w:val="22"/>
        </w:rPr>
        <w:t xml:space="preserve"> </w:t>
      </w:r>
      <w:r w:rsidR="00C51F01" w:rsidRPr="006258C2">
        <w:rPr>
          <w:rFonts w:ascii="Times New Roman" w:hAnsi="Times New Roman" w:cs="Times New Roman"/>
          <w:sz w:val="22"/>
        </w:rPr>
        <w:t xml:space="preserve">cell therapy have made </w:t>
      </w:r>
      <w:r w:rsidR="008740E3" w:rsidRPr="006258C2">
        <w:rPr>
          <w:rFonts w:ascii="Times New Roman" w:hAnsi="Times New Roman" w:cs="Times New Roman"/>
          <w:sz w:val="22"/>
        </w:rPr>
        <w:t>it</w:t>
      </w:r>
      <w:r w:rsidR="00C51F01" w:rsidRPr="006258C2">
        <w:rPr>
          <w:rFonts w:ascii="Times New Roman" w:hAnsi="Times New Roman" w:cs="Times New Roman"/>
          <w:sz w:val="22"/>
        </w:rPr>
        <w:t xml:space="preserve"> </w:t>
      </w:r>
      <w:r w:rsidR="007C5343" w:rsidRPr="006258C2">
        <w:rPr>
          <w:rFonts w:ascii="Times New Roman" w:hAnsi="Times New Roman" w:cs="Times New Roman"/>
          <w:sz w:val="22"/>
        </w:rPr>
        <w:t>unaffordable for</w:t>
      </w:r>
      <w:r w:rsidR="00C51F01" w:rsidRPr="006258C2">
        <w:rPr>
          <w:rFonts w:ascii="Times New Roman" w:hAnsi="Times New Roman" w:cs="Times New Roman"/>
          <w:sz w:val="22"/>
        </w:rPr>
        <w:t xml:space="preserve"> a large </w:t>
      </w:r>
      <w:r w:rsidR="003A1882" w:rsidRPr="006258C2">
        <w:rPr>
          <w:rFonts w:ascii="Times New Roman" w:hAnsi="Times New Roman" w:cs="Times New Roman"/>
          <w:sz w:val="22"/>
        </w:rPr>
        <w:t>population in the</w:t>
      </w:r>
      <w:r w:rsidR="00C51F01" w:rsidRPr="006258C2">
        <w:rPr>
          <w:rFonts w:ascii="Times New Roman" w:hAnsi="Times New Roman" w:cs="Times New Roman"/>
          <w:sz w:val="22"/>
        </w:rPr>
        <w:t xml:space="preserve"> society. Moreover, the commercial potential of </w:t>
      </w:r>
      <w:r w:rsidR="001F6A72" w:rsidRPr="006258C2">
        <w:rPr>
          <w:rFonts w:ascii="Times New Roman" w:hAnsi="Times New Roman" w:cs="Times New Roman"/>
          <w:sz w:val="22"/>
        </w:rPr>
        <w:t>this therapy</w:t>
      </w:r>
      <w:r w:rsidR="00C51F01" w:rsidRPr="006258C2">
        <w:rPr>
          <w:rFonts w:ascii="Times New Roman" w:hAnsi="Times New Roman" w:cs="Times New Roman"/>
          <w:sz w:val="22"/>
        </w:rPr>
        <w:t xml:space="preserve">, especially </w:t>
      </w:r>
      <w:r w:rsidR="00791220" w:rsidRPr="006258C2">
        <w:rPr>
          <w:rFonts w:ascii="Times New Roman" w:hAnsi="Times New Roman" w:cs="Times New Roman"/>
          <w:sz w:val="22"/>
        </w:rPr>
        <w:t xml:space="preserve">the possibility of becoming an </w:t>
      </w:r>
      <w:r w:rsidR="00C51F01" w:rsidRPr="006258C2">
        <w:rPr>
          <w:rFonts w:ascii="Times New Roman" w:hAnsi="Times New Roman" w:cs="Times New Roman"/>
          <w:sz w:val="22"/>
        </w:rPr>
        <w:t>off-the-shelf therap</w:t>
      </w:r>
      <w:r w:rsidR="003032CE" w:rsidRPr="006258C2">
        <w:rPr>
          <w:rFonts w:ascii="Times New Roman" w:hAnsi="Times New Roman" w:cs="Times New Roman"/>
          <w:sz w:val="22"/>
        </w:rPr>
        <w:t>y</w:t>
      </w:r>
      <w:r w:rsidR="00791220" w:rsidRPr="006258C2">
        <w:rPr>
          <w:rFonts w:ascii="Times New Roman" w:hAnsi="Times New Roman" w:cs="Times New Roman"/>
          <w:sz w:val="22"/>
        </w:rPr>
        <w:t xml:space="preserve"> remains uncertain; </w:t>
      </w:r>
      <w:r w:rsidR="003032CE" w:rsidRPr="006258C2">
        <w:rPr>
          <w:rFonts w:ascii="Times New Roman" w:hAnsi="Times New Roman" w:cs="Times New Roman"/>
          <w:sz w:val="22"/>
        </w:rPr>
        <w:t>besides,</w:t>
      </w:r>
      <w:r w:rsidR="00C51F01" w:rsidRPr="006258C2">
        <w:rPr>
          <w:rFonts w:ascii="Times New Roman" w:hAnsi="Times New Roman" w:cs="Times New Roman"/>
          <w:sz w:val="22"/>
        </w:rPr>
        <w:t xml:space="preserve"> </w:t>
      </w:r>
      <w:r w:rsidR="003032CE" w:rsidRPr="006258C2">
        <w:rPr>
          <w:rFonts w:ascii="Times New Roman" w:hAnsi="Times New Roman" w:cs="Times New Roman"/>
          <w:sz w:val="22"/>
        </w:rPr>
        <w:t xml:space="preserve">its capacity to combat </w:t>
      </w:r>
      <w:r w:rsidR="00C51F01" w:rsidRPr="006258C2">
        <w:rPr>
          <w:rFonts w:ascii="Times New Roman" w:hAnsi="Times New Roman" w:cs="Times New Roman"/>
          <w:sz w:val="22"/>
        </w:rPr>
        <w:t>solid tumors remains</w:t>
      </w:r>
      <w:r w:rsidR="00413322" w:rsidRPr="006258C2">
        <w:rPr>
          <w:rFonts w:ascii="Times New Roman" w:hAnsi="Times New Roman" w:cs="Times New Roman"/>
          <w:sz w:val="22"/>
        </w:rPr>
        <w:t xml:space="preserve"> to be confirmed</w:t>
      </w:r>
      <w:r w:rsidR="00C51F01" w:rsidRPr="006258C2">
        <w:rPr>
          <w:rFonts w:ascii="Times New Roman" w:hAnsi="Times New Roman" w:cs="Times New Roman"/>
          <w:sz w:val="22"/>
        </w:rPr>
        <w:t xml:space="preserve">. </w:t>
      </w:r>
    </w:p>
    <w:p w14:paraId="382E290D" w14:textId="43ABEDB6" w:rsidR="00DB54AC" w:rsidRPr="006258C2" w:rsidRDefault="000A0606" w:rsidP="00586FA4">
      <w:pPr>
        <w:spacing w:line="480" w:lineRule="auto"/>
        <w:ind w:firstLine="420"/>
        <w:rPr>
          <w:rFonts w:ascii="Times New Roman" w:hAnsi="Times New Roman" w:cs="Times New Roman"/>
          <w:sz w:val="22"/>
        </w:rPr>
      </w:pPr>
      <w:r w:rsidRPr="006258C2">
        <w:rPr>
          <w:rFonts w:ascii="Times New Roman" w:hAnsi="Times New Roman" w:cs="Times New Roman"/>
          <w:sz w:val="22"/>
        </w:rPr>
        <w:t>At the same time, gene editing technology has also promoted the development of cell imaging, gene expression regulation, epigenetic modification, therapeutic drug development, functional gene screening, and gene diagnosis. Although the off-target effect in the implementation of gene editing technology still needs further optimization, i</w:t>
      </w:r>
      <w:r w:rsidR="00DB54AC" w:rsidRPr="006258C2">
        <w:rPr>
          <w:rFonts w:ascii="Times New Roman" w:hAnsi="Times New Roman" w:cs="Times New Roman"/>
          <w:sz w:val="22"/>
        </w:rPr>
        <w:t xml:space="preserve">nnovative genome-editing complexes </w:t>
      </w:r>
      <w:r w:rsidR="008D30C2" w:rsidRPr="006258C2">
        <w:rPr>
          <w:rFonts w:ascii="Times New Roman" w:hAnsi="Times New Roman" w:cs="Times New Roman"/>
          <w:sz w:val="22"/>
        </w:rPr>
        <w:t>and</w:t>
      </w:r>
      <w:r w:rsidR="00DB54AC" w:rsidRPr="006258C2">
        <w:rPr>
          <w:rFonts w:ascii="Times New Roman" w:hAnsi="Times New Roman" w:cs="Times New Roman"/>
          <w:sz w:val="22"/>
        </w:rPr>
        <w:t xml:space="preserve"> </w:t>
      </w:r>
      <w:r w:rsidR="007C5343" w:rsidRPr="006258C2">
        <w:rPr>
          <w:rFonts w:ascii="Times New Roman" w:hAnsi="Times New Roman" w:cs="Times New Roman"/>
          <w:sz w:val="22"/>
        </w:rPr>
        <w:t xml:space="preserve">more specific </w:t>
      </w:r>
      <w:r w:rsidR="00DB54AC" w:rsidRPr="006258C2">
        <w:rPr>
          <w:rFonts w:ascii="Times New Roman" w:hAnsi="Times New Roman" w:cs="Times New Roman"/>
          <w:sz w:val="22"/>
        </w:rPr>
        <w:t xml:space="preserve">nanostructured vehicles </w:t>
      </w:r>
      <w:r w:rsidR="008D30C2" w:rsidRPr="006258C2">
        <w:rPr>
          <w:rFonts w:ascii="Times New Roman" w:hAnsi="Times New Roman" w:cs="Times New Roman"/>
          <w:sz w:val="22"/>
        </w:rPr>
        <w:t xml:space="preserve">have </w:t>
      </w:r>
      <w:r w:rsidR="00586FA4" w:rsidRPr="006258C2">
        <w:rPr>
          <w:rFonts w:ascii="Times New Roman" w:hAnsi="Times New Roman" w:cs="Times New Roman"/>
          <w:sz w:val="22"/>
        </w:rPr>
        <w:t xml:space="preserve">improved </w:t>
      </w:r>
      <w:r w:rsidR="00DB54AC" w:rsidRPr="006258C2">
        <w:rPr>
          <w:rFonts w:ascii="Times New Roman" w:hAnsi="Times New Roman" w:cs="Times New Roman"/>
          <w:sz w:val="22"/>
        </w:rPr>
        <w:t xml:space="preserve">efficiency and </w:t>
      </w:r>
      <w:r w:rsidR="00586FA4" w:rsidRPr="006258C2">
        <w:rPr>
          <w:rFonts w:ascii="Times New Roman" w:hAnsi="Times New Roman" w:cs="Times New Roman"/>
          <w:sz w:val="22"/>
        </w:rPr>
        <w:t xml:space="preserve">reduced </w:t>
      </w:r>
      <w:r w:rsidR="00DB54AC" w:rsidRPr="006258C2">
        <w:rPr>
          <w:rFonts w:ascii="Times New Roman" w:hAnsi="Times New Roman" w:cs="Times New Roman"/>
          <w:sz w:val="22"/>
        </w:rPr>
        <w:t>toxicity</w:t>
      </w:r>
      <w:r w:rsidR="00586FA4" w:rsidRPr="006258C2">
        <w:t xml:space="preserve"> </w:t>
      </w:r>
      <w:r w:rsidR="00586FA4" w:rsidRPr="006258C2">
        <w:rPr>
          <w:rFonts w:ascii="Times New Roman" w:hAnsi="Times New Roman" w:cs="Times New Roman"/>
          <w:sz w:val="22"/>
        </w:rPr>
        <w:t>during the delivery process</w:t>
      </w:r>
      <w:r w:rsidR="0026205F" w:rsidRPr="006258C2">
        <w:rPr>
          <w:rFonts w:ascii="Times New Roman" w:hAnsi="Times New Roman" w:cs="Times New Roman"/>
          <w:sz w:val="22"/>
        </w:rPr>
        <w:t>,</w:t>
      </w:r>
      <w:r w:rsidR="00DB54AC" w:rsidRPr="006258C2">
        <w:rPr>
          <w:rFonts w:ascii="Times New Roman" w:hAnsi="Times New Roman" w:cs="Times New Roman"/>
          <w:sz w:val="22"/>
        </w:rPr>
        <w:t xml:space="preserve"> </w:t>
      </w:r>
      <w:r w:rsidR="0026205F" w:rsidRPr="006258C2">
        <w:rPr>
          <w:rFonts w:ascii="Times New Roman" w:hAnsi="Times New Roman" w:cs="Times New Roman"/>
          <w:sz w:val="22"/>
        </w:rPr>
        <w:t>bringing</w:t>
      </w:r>
      <w:r w:rsidR="00DB54AC" w:rsidRPr="006258C2">
        <w:rPr>
          <w:rFonts w:ascii="Times New Roman" w:hAnsi="Times New Roman" w:cs="Times New Roman"/>
          <w:sz w:val="22"/>
        </w:rPr>
        <w:t xml:space="preserve"> genome editing technolog</w:t>
      </w:r>
      <w:r w:rsidR="009E67F8" w:rsidRPr="006258C2">
        <w:rPr>
          <w:rFonts w:ascii="Times New Roman" w:hAnsi="Times New Roman" w:cs="Times New Roman"/>
          <w:sz w:val="22"/>
        </w:rPr>
        <w:t>y</w:t>
      </w:r>
      <w:r w:rsidR="00DB54AC" w:rsidRPr="006258C2">
        <w:rPr>
          <w:rFonts w:ascii="Times New Roman" w:hAnsi="Times New Roman" w:cs="Times New Roman"/>
          <w:sz w:val="22"/>
        </w:rPr>
        <w:t xml:space="preserve"> closer to the clinic. </w:t>
      </w:r>
      <w:r w:rsidRPr="006258C2">
        <w:rPr>
          <w:rFonts w:ascii="Times New Roman" w:hAnsi="Times New Roman" w:cs="Times New Roman"/>
          <w:sz w:val="22"/>
        </w:rPr>
        <w:t xml:space="preserve">With </w:t>
      </w:r>
      <w:r w:rsidR="00BB4C0C" w:rsidRPr="006258C2">
        <w:rPr>
          <w:rFonts w:ascii="Times New Roman" w:hAnsi="Times New Roman" w:cs="Times New Roman"/>
          <w:sz w:val="22"/>
        </w:rPr>
        <w:t>deeper exploration into this technology</w:t>
      </w:r>
      <w:r w:rsidRPr="006258C2">
        <w:rPr>
          <w:rFonts w:ascii="Times New Roman" w:hAnsi="Times New Roman" w:cs="Times New Roman"/>
          <w:sz w:val="22"/>
        </w:rPr>
        <w:t xml:space="preserve"> and cooperation of the world scientific community, </w:t>
      </w:r>
      <w:r w:rsidR="00E91136" w:rsidRPr="006258C2">
        <w:rPr>
          <w:rFonts w:ascii="Times New Roman" w:hAnsi="Times New Roman" w:cs="Times New Roman"/>
          <w:sz w:val="22"/>
        </w:rPr>
        <w:t xml:space="preserve">it is reasonable to believe that genome editing technology has the potential to </w:t>
      </w:r>
      <w:r w:rsidR="00E91136" w:rsidRPr="006258C2">
        <w:rPr>
          <w:rFonts w:ascii="Times New Roman" w:hAnsi="Times New Roman" w:cs="Times New Roman"/>
          <w:sz w:val="22"/>
        </w:rPr>
        <w:lastRenderedPageBreak/>
        <w:t>ultimately elucidate biological mechanisms behind disease development and progression</w:t>
      </w:r>
      <w:r w:rsidR="00946BC3" w:rsidRPr="006258C2">
        <w:rPr>
          <w:rFonts w:ascii="Times New Roman" w:hAnsi="Times New Roman" w:cs="Times New Roman"/>
          <w:sz w:val="22"/>
        </w:rPr>
        <w:t>,</w:t>
      </w:r>
      <w:r w:rsidR="00E91136" w:rsidRPr="006258C2">
        <w:rPr>
          <w:rFonts w:ascii="Times New Roman" w:hAnsi="Times New Roman" w:cs="Times New Roman"/>
          <w:sz w:val="22"/>
        </w:rPr>
        <w:t xml:space="preserve"> </w:t>
      </w:r>
      <w:r w:rsidR="007F629A" w:rsidRPr="006258C2">
        <w:rPr>
          <w:rFonts w:ascii="Times New Roman" w:hAnsi="Times New Roman" w:cs="Times New Roman"/>
          <w:sz w:val="22"/>
        </w:rPr>
        <w:t>thus</w:t>
      </w:r>
      <w:r w:rsidR="00E91136" w:rsidRPr="006258C2">
        <w:rPr>
          <w:rFonts w:ascii="Times New Roman" w:hAnsi="Times New Roman" w:cs="Times New Roman"/>
          <w:sz w:val="22"/>
        </w:rPr>
        <w:t xml:space="preserve"> provid</w:t>
      </w:r>
      <w:r w:rsidR="007F629A" w:rsidRPr="006258C2">
        <w:rPr>
          <w:rFonts w:ascii="Times New Roman" w:hAnsi="Times New Roman" w:cs="Times New Roman"/>
          <w:sz w:val="22"/>
        </w:rPr>
        <w:t>ing</w:t>
      </w:r>
      <w:r w:rsidR="00E91136" w:rsidRPr="006258C2">
        <w:rPr>
          <w:rFonts w:ascii="Times New Roman" w:hAnsi="Times New Roman" w:cs="Times New Roman"/>
          <w:sz w:val="22"/>
        </w:rPr>
        <w:t xml:space="preserve"> novel therapies </w:t>
      </w:r>
      <w:r w:rsidRPr="006258C2">
        <w:rPr>
          <w:rFonts w:ascii="Times New Roman" w:hAnsi="Times New Roman" w:cs="Times New Roman"/>
          <w:sz w:val="22"/>
        </w:rPr>
        <w:t xml:space="preserve">and </w:t>
      </w:r>
      <w:r w:rsidR="00F15E21" w:rsidRPr="006258C2">
        <w:rPr>
          <w:rFonts w:ascii="Times New Roman" w:hAnsi="Times New Roman" w:cs="Times New Roman"/>
          <w:sz w:val="22"/>
        </w:rPr>
        <w:t>finally</w:t>
      </w:r>
      <w:r w:rsidR="00946BC3" w:rsidRPr="006258C2">
        <w:rPr>
          <w:rFonts w:ascii="Times New Roman" w:hAnsi="Times New Roman" w:cs="Times New Roman"/>
          <w:sz w:val="22"/>
        </w:rPr>
        <w:t xml:space="preserve"> </w:t>
      </w:r>
      <w:r w:rsidRPr="006258C2">
        <w:rPr>
          <w:rFonts w:ascii="Times New Roman" w:hAnsi="Times New Roman" w:cs="Times New Roman"/>
          <w:sz w:val="22"/>
        </w:rPr>
        <w:t>promot</w:t>
      </w:r>
      <w:r w:rsidR="00F15E21" w:rsidRPr="006258C2">
        <w:rPr>
          <w:rFonts w:ascii="Times New Roman" w:hAnsi="Times New Roman" w:cs="Times New Roman"/>
          <w:sz w:val="22"/>
        </w:rPr>
        <w:t>ing</w:t>
      </w:r>
      <w:r w:rsidRPr="006258C2">
        <w:rPr>
          <w:rFonts w:ascii="Times New Roman" w:hAnsi="Times New Roman" w:cs="Times New Roman"/>
          <w:sz w:val="22"/>
        </w:rPr>
        <w:t xml:space="preserve"> the development of life sciences.</w:t>
      </w:r>
    </w:p>
    <w:p w14:paraId="5DE9B29C" w14:textId="77777777" w:rsidR="00B131B4" w:rsidRPr="006258C2" w:rsidRDefault="00B131B4" w:rsidP="008E4B03">
      <w:pPr>
        <w:spacing w:line="480" w:lineRule="auto"/>
        <w:rPr>
          <w:rFonts w:ascii="Times New Roman" w:hAnsi="Times New Roman" w:cs="Times New Roman"/>
          <w:b/>
          <w:sz w:val="22"/>
        </w:rPr>
      </w:pPr>
    </w:p>
    <w:p w14:paraId="6975F12C" w14:textId="77777777" w:rsidR="007B09BD" w:rsidRPr="006258C2" w:rsidRDefault="007B09BD" w:rsidP="008E4B03">
      <w:pPr>
        <w:spacing w:line="480" w:lineRule="auto"/>
        <w:rPr>
          <w:rFonts w:ascii="Times New Roman" w:hAnsi="Times New Roman" w:cs="Times New Roman"/>
          <w:b/>
          <w:sz w:val="22"/>
        </w:rPr>
      </w:pPr>
      <w:r w:rsidRPr="006258C2">
        <w:rPr>
          <w:rFonts w:ascii="Times New Roman" w:hAnsi="Times New Roman" w:cs="Times New Roman"/>
          <w:b/>
          <w:sz w:val="22"/>
        </w:rPr>
        <w:t>Acknowledgements</w:t>
      </w:r>
    </w:p>
    <w:p w14:paraId="6CB21167" w14:textId="77777777" w:rsidR="00693069" w:rsidRPr="006258C2" w:rsidRDefault="007B09BD" w:rsidP="008E4B03">
      <w:pPr>
        <w:spacing w:line="480" w:lineRule="auto"/>
        <w:rPr>
          <w:rFonts w:ascii="Times New Roman" w:hAnsi="Times New Roman" w:cs="Times New Roman"/>
          <w:sz w:val="22"/>
        </w:rPr>
      </w:pPr>
      <w:r w:rsidRPr="006258C2">
        <w:rPr>
          <w:rFonts w:ascii="Times New Roman" w:hAnsi="Times New Roman" w:cs="Times New Roman"/>
          <w:sz w:val="22"/>
        </w:rPr>
        <w:t>This work is supported by the National Natural Science Foundation of China (No. 81602492), the National Key Research and Development Program of China (No. 2016YFA0201402) and by the National Major Scientific and Technological Special Project for “Significant New Drugs Development” (No. 2018ZX09733001).</w:t>
      </w:r>
    </w:p>
    <w:p w14:paraId="06529641" w14:textId="77777777" w:rsidR="00693069" w:rsidRPr="006258C2" w:rsidRDefault="00693069" w:rsidP="008E4B03">
      <w:pPr>
        <w:spacing w:line="480" w:lineRule="auto"/>
        <w:rPr>
          <w:rFonts w:ascii="Times New Roman" w:hAnsi="Times New Roman" w:cs="Times New Roman"/>
          <w:b/>
          <w:sz w:val="22"/>
        </w:rPr>
      </w:pPr>
    </w:p>
    <w:p w14:paraId="295AFC94" w14:textId="77777777" w:rsidR="007B09BD" w:rsidRPr="006258C2" w:rsidRDefault="007B09BD" w:rsidP="008E4B03">
      <w:pPr>
        <w:spacing w:line="480" w:lineRule="auto"/>
        <w:rPr>
          <w:rFonts w:ascii="Times New Roman" w:hAnsi="Times New Roman" w:cs="Times New Roman"/>
          <w:b/>
          <w:sz w:val="22"/>
        </w:rPr>
      </w:pPr>
      <w:r w:rsidRPr="006258C2">
        <w:rPr>
          <w:rFonts w:ascii="Times New Roman" w:hAnsi="Times New Roman" w:cs="Times New Roman"/>
          <w:b/>
          <w:sz w:val="22"/>
        </w:rPr>
        <w:t>Competing interests</w:t>
      </w:r>
    </w:p>
    <w:p w14:paraId="22987FC0" w14:textId="77777777" w:rsidR="007B09BD" w:rsidRPr="006258C2" w:rsidRDefault="007B09BD" w:rsidP="008E4B03">
      <w:pPr>
        <w:spacing w:line="480" w:lineRule="auto"/>
        <w:rPr>
          <w:rFonts w:ascii="Times New Roman" w:hAnsi="Times New Roman" w:cs="Times New Roman"/>
          <w:sz w:val="22"/>
        </w:rPr>
      </w:pPr>
      <w:r w:rsidRPr="006258C2">
        <w:rPr>
          <w:rFonts w:ascii="Times New Roman" w:hAnsi="Times New Roman" w:cs="Times New Roman"/>
          <w:sz w:val="22"/>
        </w:rPr>
        <w:t>The authors declare that they have no competing interests.</w:t>
      </w:r>
    </w:p>
    <w:p w14:paraId="255B438D" w14:textId="77777777" w:rsidR="007B09BD" w:rsidRPr="006258C2" w:rsidRDefault="007B09BD" w:rsidP="002304A9">
      <w:pPr>
        <w:spacing w:line="360" w:lineRule="auto"/>
        <w:rPr>
          <w:rFonts w:ascii="Times New Roman" w:hAnsi="Times New Roman" w:cs="Times New Roman"/>
          <w:b/>
          <w:sz w:val="22"/>
        </w:rPr>
      </w:pPr>
    </w:p>
    <w:p w14:paraId="393B2FE5" w14:textId="77777777" w:rsidR="00B131B4" w:rsidRPr="006258C2" w:rsidRDefault="00D766FC" w:rsidP="002304A9">
      <w:pPr>
        <w:spacing w:line="360" w:lineRule="auto"/>
        <w:rPr>
          <w:rFonts w:ascii="Times New Roman" w:hAnsi="Times New Roman" w:cs="Times New Roman"/>
          <w:b/>
          <w:sz w:val="22"/>
        </w:rPr>
      </w:pPr>
      <w:r w:rsidRPr="006258C2">
        <w:rPr>
          <w:rFonts w:ascii="Times New Roman" w:hAnsi="Times New Roman" w:cs="Times New Roman" w:hint="eastAsia"/>
          <w:b/>
          <w:sz w:val="22"/>
        </w:rPr>
        <w:t>R</w:t>
      </w:r>
      <w:r w:rsidRPr="006258C2">
        <w:rPr>
          <w:rFonts w:ascii="Times New Roman" w:hAnsi="Times New Roman" w:cs="Times New Roman"/>
          <w:b/>
          <w:sz w:val="22"/>
        </w:rPr>
        <w:t>eferences</w:t>
      </w:r>
    </w:p>
    <w:p w14:paraId="6EB85DD0" w14:textId="77777777" w:rsidR="001F237D" w:rsidRPr="006258C2" w:rsidRDefault="00B131B4" w:rsidP="001F237D">
      <w:pPr>
        <w:pStyle w:val="EndNoteBibliography"/>
        <w:ind w:left="720" w:hanging="720"/>
      </w:pPr>
      <w:r w:rsidRPr="006258C2">
        <w:rPr>
          <w:rFonts w:ascii="Times New Roman" w:hAnsi="Times New Roman" w:cs="Times New Roman"/>
          <w:b/>
          <w:sz w:val="24"/>
          <w:szCs w:val="24"/>
        </w:rPr>
        <w:fldChar w:fldCharType="begin"/>
      </w:r>
      <w:r w:rsidRPr="006258C2">
        <w:rPr>
          <w:rFonts w:ascii="Times New Roman" w:hAnsi="Times New Roman" w:cs="Times New Roman"/>
          <w:b/>
          <w:sz w:val="24"/>
          <w:szCs w:val="24"/>
        </w:rPr>
        <w:instrText xml:space="preserve"> ADDIN EN.REFLIST </w:instrText>
      </w:r>
      <w:r w:rsidRPr="006258C2">
        <w:rPr>
          <w:rFonts w:ascii="Times New Roman" w:hAnsi="Times New Roman" w:cs="Times New Roman"/>
          <w:b/>
          <w:sz w:val="24"/>
          <w:szCs w:val="24"/>
        </w:rPr>
        <w:fldChar w:fldCharType="separate"/>
      </w:r>
      <w:r w:rsidR="001F237D" w:rsidRPr="006258C2">
        <w:t>1</w:t>
      </w:r>
      <w:r w:rsidR="001F237D" w:rsidRPr="006258C2">
        <w:tab/>
        <w:t xml:space="preserve">Rothstein, R. J. One-step gene disruption in yeast. </w:t>
      </w:r>
      <w:r w:rsidR="001F237D" w:rsidRPr="006258C2">
        <w:rPr>
          <w:i/>
        </w:rPr>
        <w:t>Meth. Enzymol.</w:t>
      </w:r>
      <w:r w:rsidR="001F237D" w:rsidRPr="006258C2">
        <w:t xml:space="preserve"> </w:t>
      </w:r>
      <w:r w:rsidR="001F237D" w:rsidRPr="006258C2">
        <w:rPr>
          <w:b/>
        </w:rPr>
        <w:t>101</w:t>
      </w:r>
      <w:r w:rsidR="001F237D" w:rsidRPr="006258C2">
        <w:t>, 202-211 (1983).</w:t>
      </w:r>
    </w:p>
    <w:p w14:paraId="76D996C2" w14:textId="77777777" w:rsidR="001F237D" w:rsidRPr="006258C2" w:rsidRDefault="001F237D" w:rsidP="001F237D">
      <w:pPr>
        <w:pStyle w:val="EndNoteBibliography"/>
        <w:ind w:left="720" w:hanging="720"/>
      </w:pPr>
      <w:r w:rsidRPr="006258C2">
        <w:t>2</w:t>
      </w:r>
      <w:r w:rsidRPr="006258C2">
        <w:tab/>
        <w:t xml:space="preserve">Cornu, T. I., Mussolino, C. &amp; Cathomen, T. Refining strategies to translate genome editing to the clinic. </w:t>
      </w:r>
      <w:r w:rsidRPr="006258C2">
        <w:rPr>
          <w:i/>
        </w:rPr>
        <w:t>Nat Med</w:t>
      </w:r>
      <w:r w:rsidRPr="006258C2">
        <w:t xml:space="preserve"> </w:t>
      </w:r>
      <w:r w:rsidRPr="006258C2">
        <w:rPr>
          <w:b/>
        </w:rPr>
        <w:t>23</w:t>
      </w:r>
      <w:r w:rsidRPr="006258C2">
        <w:t>, 415-423, doi:10.1038/nm.4313 (2017).</w:t>
      </w:r>
    </w:p>
    <w:p w14:paraId="10FA87C1" w14:textId="77777777" w:rsidR="001F237D" w:rsidRPr="006258C2" w:rsidRDefault="001F237D" w:rsidP="001F237D">
      <w:pPr>
        <w:pStyle w:val="EndNoteBibliography"/>
        <w:ind w:left="720" w:hanging="720"/>
      </w:pPr>
      <w:r w:rsidRPr="006258C2">
        <w:t>3</w:t>
      </w:r>
      <w:r w:rsidRPr="006258C2">
        <w:tab/>
        <w:t xml:space="preserve">Ghosh, D., Venkataramani, P., Nandi, S. &amp; Bhattacharjee, S. CRISPR-Cas9 a boon or bane: the bumpy road ahead to cancer therapeutics. </w:t>
      </w:r>
      <w:r w:rsidRPr="006258C2">
        <w:rPr>
          <w:i/>
        </w:rPr>
        <w:t>Cancer Cell Int</w:t>
      </w:r>
      <w:r w:rsidRPr="006258C2">
        <w:t xml:space="preserve"> </w:t>
      </w:r>
      <w:r w:rsidRPr="006258C2">
        <w:rPr>
          <w:b/>
        </w:rPr>
        <w:t>19</w:t>
      </w:r>
      <w:r w:rsidRPr="006258C2">
        <w:t>, 12, doi:10.1186/s12935-019-0726-0 (2019).</w:t>
      </w:r>
    </w:p>
    <w:p w14:paraId="61B508B7" w14:textId="77777777" w:rsidR="001F237D" w:rsidRPr="006258C2" w:rsidRDefault="001F237D" w:rsidP="001F237D">
      <w:pPr>
        <w:pStyle w:val="EndNoteBibliography"/>
        <w:ind w:left="720" w:hanging="720"/>
      </w:pPr>
      <w:r w:rsidRPr="006258C2">
        <w:t>4</w:t>
      </w:r>
      <w:r w:rsidRPr="006258C2">
        <w:tab/>
        <w:t xml:space="preserve">Gaj, T., Gersbach, C. A. &amp; Barbas, C. F., 3rd. ZFN, TALEN, and CRISPR/Cas-based methods for genome engineering. </w:t>
      </w:r>
      <w:r w:rsidRPr="006258C2">
        <w:rPr>
          <w:i/>
        </w:rPr>
        <w:t>Trends Biotechnol</w:t>
      </w:r>
      <w:r w:rsidRPr="006258C2">
        <w:t xml:space="preserve"> </w:t>
      </w:r>
      <w:r w:rsidRPr="006258C2">
        <w:rPr>
          <w:b/>
        </w:rPr>
        <w:t>31</w:t>
      </w:r>
      <w:r w:rsidRPr="006258C2">
        <w:t>, 397-405, doi:10.1016/j.tibtech.2013.04.004 (2013).</w:t>
      </w:r>
    </w:p>
    <w:p w14:paraId="5A75A9B1" w14:textId="77777777" w:rsidR="001F237D" w:rsidRPr="006258C2" w:rsidRDefault="001F237D" w:rsidP="001F237D">
      <w:pPr>
        <w:pStyle w:val="EndNoteBibliography"/>
        <w:ind w:left="720" w:hanging="720"/>
      </w:pPr>
      <w:r w:rsidRPr="006258C2">
        <w:t>5</w:t>
      </w:r>
      <w:r w:rsidRPr="006258C2">
        <w:tab/>
        <w:t xml:space="preserve">Rouet, P., Smih, F. &amp; Jasin, M. Expression of a site-specific endonuclease stimulates homologous recombination in mammalian cells. </w:t>
      </w:r>
      <w:r w:rsidRPr="006258C2">
        <w:rPr>
          <w:i/>
        </w:rPr>
        <w:t>Proc. Natl. Acad. Sci. U.S.A.</w:t>
      </w:r>
      <w:r w:rsidRPr="006258C2">
        <w:t xml:space="preserve"> </w:t>
      </w:r>
      <w:r w:rsidRPr="006258C2">
        <w:rPr>
          <w:b/>
        </w:rPr>
        <w:t>91</w:t>
      </w:r>
      <w:r w:rsidRPr="006258C2">
        <w:t>, 6064-6068 (1994).</w:t>
      </w:r>
    </w:p>
    <w:p w14:paraId="3D7D4ACB" w14:textId="77777777" w:rsidR="001F237D" w:rsidRPr="006258C2" w:rsidRDefault="001F237D" w:rsidP="001F237D">
      <w:pPr>
        <w:pStyle w:val="EndNoteBibliography"/>
        <w:ind w:left="720" w:hanging="720"/>
      </w:pPr>
      <w:r w:rsidRPr="006258C2">
        <w:t>6</w:t>
      </w:r>
      <w:r w:rsidRPr="006258C2">
        <w:tab/>
        <w:t xml:space="preserve">Kosicki, M., Tomberg, K. &amp; Bradley, A. Repair of double-strand breaks induced by CRISPR-Cas9 leads to large deletions and complex rearrangements. </w:t>
      </w:r>
      <w:r w:rsidRPr="006258C2">
        <w:rPr>
          <w:i/>
        </w:rPr>
        <w:t>Nat Biotechnol</w:t>
      </w:r>
      <w:r w:rsidRPr="006258C2">
        <w:t xml:space="preserve"> </w:t>
      </w:r>
      <w:r w:rsidRPr="006258C2">
        <w:rPr>
          <w:b/>
        </w:rPr>
        <w:t>36</w:t>
      </w:r>
      <w:r w:rsidRPr="006258C2">
        <w:t>, 765-771, doi:10.1038/nbt.4192 (2018).</w:t>
      </w:r>
    </w:p>
    <w:p w14:paraId="632316C6" w14:textId="77777777" w:rsidR="001F237D" w:rsidRPr="006258C2" w:rsidRDefault="001F237D" w:rsidP="001F237D">
      <w:pPr>
        <w:pStyle w:val="EndNoteBibliography"/>
        <w:ind w:left="720" w:hanging="720"/>
      </w:pPr>
      <w:r w:rsidRPr="006258C2">
        <w:t>7</w:t>
      </w:r>
      <w:r w:rsidRPr="006258C2">
        <w:tab/>
        <w:t xml:space="preserve">O'Driscoll, M. &amp; Jeggo, P. A. The role of double-strand break repair - insights from human genetics. </w:t>
      </w:r>
      <w:r w:rsidRPr="006258C2">
        <w:rPr>
          <w:i/>
        </w:rPr>
        <w:t>Nat. Rev. Genet.</w:t>
      </w:r>
      <w:r w:rsidRPr="006258C2">
        <w:t xml:space="preserve"> </w:t>
      </w:r>
      <w:r w:rsidRPr="006258C2">
        <w:rPr>
          <w:b/>
        </w:rPr>
        <w:t>7</w:t>
      </w:r>
      <w:r w:rsidRPr="006258C2">
        <w:t>, 45-54, doi:10.1038/nrg1746 (2006).</w:t>
      </w:r>
    </w:p>
    <w:p w14:paraId="149F8045" w14:textId="77777777" w:rsidR="001F237D" w:rsidRPr="006258C2" w:rsidRDefault="001F237D" w:rsidP="001F237D">
      <w:pPr>
        <w:pStyle w:val="EndNoteBibliography"/>
        <w:ind w:left="720" w:hanging="720"/>
      </w:pPr>
      <w:r w:rsidRPr="006258C2">
        <w:t>8</w:t>
      </w:r>
      <w:r w:rsidRPr="006258C2">
        <w:tab/>
        <w:t xml:space="preserve">Kaniecki, K., De Tullio, L. &amp; Greene, E. C. A change of view: homologous recombination at single-molecule resolution. </w:t>
      </w:r>
      <w:r w:rsidRPr="006258C2">
        <w:rPr>
          <w:i/>
        </w:rPr>
        <w:t>Nat. Rev. Genet.</w:t>
      </w:r>
      <w:r w:rsidRPr="006258C2">
        <w:t>, doi:10.1038/nrg.2017.92 (2017).</w:t>
      </w:r>
    </w:p>
    <w:p w14:paraId="50E5C619" w14:textId="77777777" w:rsidR="001F237D" w:rsidRPr="006258C2" w:rsidRDefault="001F237D" w:rsidP="001F237D">
      <w:pPr>
        <w:pStyle w:val="EndNoteBibliography"/>
        <w:ind w:left="720" w:hanging="720"/>
      </w:pPr>
      <w:r w:rsidRPr="006258C2">
        <w:lastRenderedPageBreak/>
        <w:t>9</w:t>
      </w:r>
      <w:r w:rsidRPr="006258C2">
        <w:tab/>
        <w:t xml:space="preserve">Kim, H. &amp; Kim, J. S. A guide to genome engineering with programmable nucleases. </w:t>
      </w:r>
      <w:r w:rsidRPr="006258C2">
        <w:rPr>
          <w:i/>
        </w:rPr>
        <w:t>Nat. Rev. Genet.</w:t>
      </w:r>
      <w:r w:rsidRPr="006258C2">
        <w:t xml:space="preserve"> </w:t>
      </w:r>
      <w:r w:rsidRPr="006258C2">
        <w:rPr>
          <w:b/>
        </w:rPr>
        <w:t>15</w:t>
      </w:r>
      <w:r w:rsidRPr="006258C2">
        <w:t>, 321-334, doi:10.1038/nrg3686 (2014).</w:t>
      </w:r>
    </w:p>
    <w:p w14:paraId="45F8CD15" w14:textId="77777777" w:rsidR="001F237D" w:rsidRPr="006258C2" w:rsidRDefault="001F237D" w:rsidP="001F237D">
      <w:pPr>
        <w:pStyle w:val="EndNoteBibliography"/>
        <w:ind w:left="720" w:hanging="720"/>
      </w:pPr>
      <w:r w:rsidRPr="006258C2">
        <w:t>10</w:t>
      </w:r>
      <w:r w:rsidRPr="006258C2">
        <w:tab/>
        <w:t xml:space="preserve">Verma, P. &amp; Greenberg, R. A. Noncanonical views of homology-directed DNA repair. </w:t>
      </w:r>
      <w:r w:rsidRPr="006258C2">
        <w:rPr>
          <w:i/>
        </w:rPr>
        <w:t>Genes Dev.</w:t>
      </w:r>
      <w:r w:rsidRPr="006258C2">
        <w:t xml:space="preserve"> </w:t>
      </w:r>
      <w:r w:rsidRPr="006258C2">
        <w:rPr>
          <w:b/>
        </w:rPr>
        <w:t>30</w:t>
      </w:r>
      <w:r w:rsidRPr="006258C2">
        <w:t>, 1138-1154, doi:10.1101/gad.280545.116 (2016).</w:t>
      </w:r>
    </w:p>
    <w:p w14:paraId="74DF3EA6" w14:textId="77777777" w:rsidR="001F237D" w:rsidRPr="006258C2" w:rsidRDefault="001F237D" w:rsidP="001F237D">
      <w:pPr>
        <w:pStyle w:val="EndNoteBibliography"/>
        <w:ind w:left="720" w:hanging="720"/>
      </w:pPr>
      <w:r w:rsidRPr="006258C2">
        <w:t>11</w:t>
      </w:r>
      <w:r w:rsidRPr="006258C2">
        <w:tab/>
        <w:t xml:space="preserve">Chang, H. H. Y., Pannunzio, N. R., Adachi, N. &amp; Lieber, M. R. Non-homologous DNA end joining and alternative pathways to double-strand break repair. </w:t>
      </w:r>
      <w:r w:rsidRPr="006258C2">
        <w:rPr>
          <w:i/>
        </w:rPr>
        <w:t>Nat. Rev. Mol. Cell Biol.</w:t>
      </w:r>
      <w:r w:rsidRPr="006258C2">
        <w:t>, doi:10.1038/nrm.2017.48 (2017).</w:t>
      </w:r>
    </w:p>
    <w:p w14:paraId="47AFEF26" w14:textId="77777777" w:rsidR="001F237D" w:rsidRPr="006258C2" w:rsidRDefault="001F237D" w:rsidP="001F237D">
      <w:pPr>
        <w:pStyle w:val="EndNoteBibliography"/>
        <w:ind w:left="720" w:hanging="720"/>
      </w:pPr>
      <w:r w:rsidRPr="006258C2">
        <w:t>12</w:t>
      </w:r>
      <w:r w:rsidRPr="006258C2">
        <w:tab/>
        <w:t xml:space="preserve">Lieber, M. R., Gu, J., Lu, H., Shimazaki, N. &amp; Tsai, A. G. Nonhomologous DNA end joining (NHEJ) and chromosomal translocations in humans. </w:t>
      </w:r>
      <w:r w:rsidRPr="006258C2">
        <w:rPr>
          <w:i/>
        </w:rPr>
        <w:t>Subcell. Biochem.</w:t>
      </w:r>
      <w:r w:rsidRPr="006258C2">
        <w:t xml:space="preserve"> </w:t>
      </w:r>
      <w:r w:rsidRPr="006258C2">
        <w:rPr>
          <w:b/>
        </w:rPr>
        <w:t>50</w:t>
      </w:r>
      <w:r w:rsidRPr="006258C2">
        <w:t>, 279-296, doi:10.1007/978-90-481-3471-7_14 (2010).</w:t>
      </w:r>
    </w:p>
    <w:p w14:paraId="305BA321" w14:textId="77777777" w:rsidR="001F237D" w:rsidRPr="006258C2" w:rsidRDefault="001F237D" w:rsidP="001F237D">
      <w:pPr>
        <w:pStyle w:val="EndNoteBibliography"/>
        <w:ind w:left="720" w:hanging="720"/>
      </w:pPr>
      <w:r w:rsidRPr="006258C2">
        <w:t>13</w:t>
      </w:r>
      <w:r w:rsidRPr="006258C2">
        <w:tab/>
        <w:t xml:space="preserve">Delacôte, F. &amp; Lopez, B. S. Importance of the cell cycle phase for the choice of the appropriate DSB repair pathway, for genome stability maintenance: the trans-S double-strand break repair model. </w:t>
      </w:r>
      <w:r w:rsidRPr="006258C2">
        <w:rPr>
          <w:i/>
        </w:rPr>
        <w:t>Cell Cycle</w:t>
      </w:r>
      <w:r w:rsidRPr="006258C2">
        <w:t xml:space="preserve"> </w:t>
      </w:r>
      <w:r w:rsidRPr="006258C2">
        <w:rPr>
          <w:b/>
        </w:rPr>
        <w:t>7</w:t>
      </w:r>
      <w:r w:rsidRPr="006258C2">
        <w:t>, 33-38 (2008).</w:t>
      </w:r>
    </w:p>
    <w:p w14:paraId="598A2FBB" w14:textId="77777777" w:rsidR="001F237D" w:rsidRPr="006258C2" w:rsidRDefault="001F237D" w:rsidP="001F237D">
      <w:pPr>
        <w:pStyle w:val="EndNoteBibliography"/>
        <w:ind w:left="720" w:hanging="720"/>
      </w:pPr>
      <w:r w:rsidRPr="006258C2">
        <w:t>14</w:t>
      </w:r>
      <w:r w:rsidRPr="006258C2">
        <w:tab/>
        <w:t xml:space="preserve">Urnov, F. D., Rebar, E. J., Holmes, M. C., Zhang, H. S. &amp; Gregory, P. D. Genome editing with engineered zinc finger nucleases. </w:t>
      </w:r>
      <w:r w:rsidRPr="006258C2">
        <w:rPr>
          <w:i/>
        </w:rPr>
        <w:t>Nat Rev Genet</w:t>
      </w:r>
      <w:r w:rsidRPr="006258C2">
        <w:t xml:space="preserve"> </w:t>
      </w:r>
      <w:r w:rsidRPr="006258C2">
        <w:rPr>
          <w:b/>
        </w:rPr>
        <w:t>11</w:t>
      </w:r>
      <w:r w:rsidRPr="006258C2">
        <w:t>, 636-646, doi:10.1038/nrg2842 (2010).</w:t>
      </w:r>
    </w:p>
    <w:p w14:paraId="00368355" w14:textId="77777777" w:rsidR="001F237D" w:rsidRPr="006258C2" w:rsidRDefault="001F237D" w:rsidP="001F237D">
      <w:pPr>
        <w:pStyle w:val="EndNoteBibliography"/>
        <w:ind w:left="720" w:hanging="720"/>
      </w:pPr>
      <w:r w:rsidRPr="006258C2">
        <w:t>15</w:t>
      </w:r>
      <w:r w:rsidRPr="006258C2">
        <w:tab/>
        <w:t>Silva, G.</w:t>
      </w:r>
      <w:r w:rsidRPr="006258C2">
        <w:rPr>
          <w:i/>
        </w:rPr>
        <w:t xml:space="preserve"> et al.</w:t>
      </w:r>
      <w:r w:rsidRPr="006258C2">
        <w:t xml:space="preserve"> Meganucleases and other tools for targeted genome engineering: perspectives and challenges for gene therapy. </w:t>
      </w:r>
      <w:r w:rsidRPr="006258C2">
        <w:rPr>
          <w:i/>
        </w:rPr>
        <w:t>Curr Gene Ther</w:t>
      </w:r>
      <w:r w:rsidRPr="006258C2">
        <w:t xml:space="preserve"> </w:t>
      </w:r>
      <w:r w:rsidRPr="006258C2">
        <w:rPr>
          <w:b/>
        </w:rPr>
        <w:t>11</w:t>
      </w:r>
      <w:r w:rsidRPr="006258C2">
        <w:t>, 11-27 (2011).</w:t>
      </w:r>
    </w:p>
    <w:p w14:paraId="611CF87D" w14:textId="77777777" w:rsidR="001F237D" w:rsidRPr="006258C2" w:rsidRDefault="001F237D" w:rsidP="001F237D">
      <w:pPr>
        <w:pStyle w:val="EndNoteBibliography"/>
        <w:ind w:left="720" w:hanging="720"/>
      </w:pPr>
      <w:r w:rsidRPr="006258C2">
        <w:t>16</w:t>
      </w:r>
      <w:r w:rsidRPr="006258C2">
        <w:tab/>
        <w:t xml:space="preserve">Cathomen, T. &amp; Keith Joung, J. Zinc-finger Nucleases: The Next Generation Emerges. </w:t>
      </w:r>
      <w:r w:rsidRPr="006258C2">
        <w:rPr>
          <w:i/>
        </w:rPr>
        <w:t>Molecular Therapy</w:t>
      </w:r>
      <w:r w:rsidRPr="006258C2">
        <w:t xml:space="preserve"> </w:t>
      </w:r>
      <w:r w:rsidRPr="006258C2">
        <w:rPr>
          <w:b/>
        </w:rPr>
        <w:t>16</w:t>
      </w:r>
      <w:r w:rsidRPr="006258C2">
        <w:t>, 1200-1207, doi:10.1038/mt.2008.114 (2008).</w:t>
      </w:r>
    </w:p>
    <w:p w14:paraId="29D774AA" w14:textId="77777777" w:rsidR="001F237D" w:rsidRPr="006258C2" w:rsidRDefault="001F237D" w:rsidP="001F237D">
      <w:pPr>
        <w:pStyle w:val="EndNoteBibliography"/>
        <w:ind w:left="720" w:hanging="720"/>
      </w:pPr>
      <w:r w:rsidRPr="006258C2">
        <w:t>17</w:t>
      </w:r>
      <w:r w:rsidRPr="006258C2">
        <w:tab/>
        <w:t>Boch, J.</w:t>
      </w:r>
      <w:r w:rsidRPr="006258C2">
        <w:rPr>
          <w:i/>
        </w:rPr>
        <w:t xml:space="preserve"> et al.</w:t>
      </w:r>
      <w:r w:rsidRPr="006258C2">
        <w:t xml:space="preserve"> Breaking the code of DNA binding specificity of TAL-type III effectors. </w:t>
      </w:r>
      <w:r w:rsidRPr="006258C2">
        <w:rPr>
          <w:i/>
        </w:rPr>
        <w:t>Science</w:t>
      </w:r>
      <w:r w:rsidRPr="006258C2">
        <w:t xml:space="preserve"> </w:t>
      </w:r>
      <w:r w:rsidRPr="006258C2">
        <w:rPr>
          <w:b/>
        </w:rPr>
        <w:t>326</w:t>
      </w:r>
      <w:r w:rsidRPr="006258C2">
        <w:t>, 1509-1512, doi:10.1126/science.1178811 (2009).</w:t>
      </w:r>
    </w:p>
    <w:p w14:paraId="1122DE9B" w14:textId="77777777" w:rsidR="001F237D" w:rsidRPr="006258C2" w:rsidRDefault="001F237D" w:rsidP="001F237D">
      <w:pPr>
        <w:pStyle w:val="EndNoteBibliography"/>
        <w:ind w:left="720" w:hanging="720"/>
      </w:pPr>
      <w:r w:rsidRPr="006258C2">
        <w:t>18</w:t>
      </w:r>
      <w:r w:rsidRPr="006258C2">
        <w:tab/>
        <w:t>Zhang, F.</w:t>
      </w:r>
      <w:r w:rsidRPr="006258C2">
        <w:rPr>
          <w:i/>
        </w:rPr>
        <w:t xml:space="preserve"> et al.</w:t>
      </w:r>
      <w:r w:rsidRPr="006258C2">
        <w:t xml:space="preserve"> Efficient construction of sequence-specific TAL effectors for modulating mammalian transcription. </w:t>
      </w:r>
      <w:r w:rsidRPr="006258C2">
        <w:rPr>
          <w:i/>
        </w:rPr>
        <w:t>Nat. Biotechnol.</w:t>
      </w:r>
      <w:r w:rsidRPr="006258C2">
        <w:t xml:space="preserve"> </w:t>
      </w:r>
      <w:r w:rsidRPr="006258C2">
        <w:rPr>
          <w:b/>
        </w:rPr>
        <w:t>29</w:t>
      </w:r>
      <w:r w:rsidRPr="006258C2">
        <w:t>, 149-153, doi:10.1038/nbt.1775 (2011).</w:t>
      </w:r>
    </w:p>
    <w:p w14:paraId="7D1281B0" w14:textId="77777777" w:rsidR="001F237D" w:rsidRPr="006258C2" w:rsidRDefault="001F237D" w:rsidP="001F237D">
      <w:pPr>
        <w:pStyle w:val="EndNoteBibliography"/>
        <w:ind w:left="720" w:hanging="720"/>
      </w:pPr>
      <w:r w:rsidRPr="006258C2">
        <w:t>19</w:t>
      </w:r>
      <w:r w:rsidRPr="006258C2">
        <w:tab/>
        <w:t xml:space="preserve">Al-Attar, S., Westra, E. R., van der Oost, J. &amp; Brouns, S. J. Clustered regularly interspaced short palindromic repeats (CRISPRs): the hallmark of an ingenious antiviral defense mechanism in prokaryotes. </w:t>
      </w:r>
      <w:r w:rsidRPr="006258C2">
        <w:rPr>
          <w:i/>
        </w:rPr>
        <w:t>Biol Chem</w:t>
      </w:r>
      <w:r w:rsidRPr="006258C2">
        <w:t xml:space="preserve"> </w:t>
      </w:r>
      <w:r w:rsidRPr="006258C2">
        <w:rPr>
          <w:b/>
        </w:rPr>
        <w:t>392</w:t>
      </w:r>
      <w:r w:rsidRPr="006258C2">
        <w:t>, 277-289, doi:10.1515/BC.2011.042 (2011).</w:t>
      </w:r>
    </w:p>
    <w:p w14:paraId="6A81758D" w14:textId="77777777" w:rsidR="001F237D" w:rsidRPr="006258C2" w:rsidRDefault="001F237D" w:rsidP="001F237D">
      <w:pPr>
        <w:pStyle w:val="EndNoteBibliography"/>
        <w:ind w:left="720" w:hanging="720"/>
      </w:pPr>
      <w:r w:rsidRPr="006258C2">
        <w:t>20</w:t>
      </w:r>
      <w:r w:rsidRPr="006258C2">
        <w:tab/>
        <w:t xml:space="preserve">Cox, D. B., Platt, R. J. &amp; Zhang, F. Therapeutic genome editing: prospects and challenges. </w:t>
      </w:r>
      <w:r w:rsidRPr="006258C2">
        <w:rPr>
          <w:i/>
        </w:rPr>
        <w:t>Nat Med</w:t>
      </w:r>
      <w:r w:rsidRPr="006258C2">
        <w:t xml:space="preserve"> </w:t>
      </w:r>
      <w:r w:rsidRPr="006258C2">
        <w:rPr>
          <w:b/>
        </w:rPr>
        <w:t>21</w:t>
      </w:r>
      <w:r w:rsidRPr="006258C2">
        <w:t>, 121-131, doi:10.1038/nm.3793 (2015).</w:t>
      </w:r>
    </w:p>
    <w:p w14:paraId="5244AF4D" w14:textId="77777777" w:rsidR="001F237D" w:rsidRPr="006258C2" w:rsidRDefault="001F237D" w:rsidP="001F237D">
      <w:pPr>
        <w:pStyle w:val="EndNoteBibliography"/>
        <w:ind w:left="720" w:hanging="720"/>
      </w:pPr>
      <w:r w:rsidRPr="006258C2">
        <w:t>21</w:t>
      </w:r>
      <w:r w:rsidRPr="006258C2">
        <w:tab/>
        <w:t>Cong, L.</w:t>
      </w:r>
      <w:r w:rsidRPr="006258C2">
        <w:rPr>
          <w:i/>
        </w:rPr>
        <w:t xml:space="preserve"> et al.</w:t>
      </w:r>
      <w:r w:rsidRPr="006258C2">
        <w:t xml:space="preserve"> Multiplex genome engineering using CRISPR/Cas systems. </w:t>
      </w:r>
      <w:r w:rsidRPr="006258C2">
        <w:rPr>
          <w:i/>
        </w:rPr>
        <w:t>Science</w:t>
      </w:r>
      <w:r w:rsidRPr="006258C2">
        <w:t xml:space="preserve"> </w:t>
      </w:r>
      <w:r w:rsidRPr="006258C2">
        <w:rPr>
          <w:b/>
        </w:rPr>
        <w:t>339</w:t>
      </w:r>
      <w:r w:rsidRPr="006258C2">
        <w:t>, 819-823, doi:10.1126/science.1231143 (2013).</w:t>
      </w:r>
    </w:p>
    <w:p w14:paraId="6E98752E" w14:textId="77777777" w:rsidR="001F237D" w:rsidRPr="006258C2" w:rsidRDefault="001F237D" w:rsidP="001F237D">
      <w:pPr>
        <w:pStyle w:val="EndNoteBibliography"/>
        <w:ind w:left="720" w:hanging="720"/>
      </w:pPr>
      <w:r w:rsidRPr="006258C2">
        <w:t>22</w:t>
      </w:r>
      <w:r w:rsidRPr="006258C2">
        <w:tab/>
        <w:t>Mali, P.</w:t>
      </w:r>
      <w:r w:rsidRPr="006258C2">
        <w:rPr>
          <w:i/>
        </w:rPr>
        <w:t xml:space="preserve"> et al.</w:t>
      </w:r>
      <w:r w:rsidRPr="006258C2">
        <w:t xml:space="preserve"> RNA-guided human genome engineering via Cas9. </w:t>
      </w:r>
      <w:r w:rsidRPr="006258C2">
        <w:rPr>
          <w:i/>
        </w:rPr>
        <w:t>Science</w:t>
      </w:r>
      <w:r w:rsidRPr="006258C2">
        <w:t xml:space="preserve"> </w:t>
      </w:r>
      <w:r w:rsidRPr="006258C2">
        <w:rPr>
          <w:b/>
        </w:rPr>
        <w:t>339</w:t>
      </w:r>
      <w:r w:rsidRPr="006258C2">
        <w:t>, 823-826, doi:10.1126/science.1232033 (2013).</w:t>
      </w:r>
    </w:p>
    <w:p w14:paraId="0FC3F3F3" w14:textId="77777777" w:rsidR="001F237D" w:rsidRPr="006258C2" w:rsidRDefault="001F237D" w:rsidP="001F237D">
      <w:pPr>
        <w:pStyle w:val="EndNoteBibliography"/>
        <w:ind w:left="720" w:hanging="720"/>
      </w:pPr>
      <w:r w:rsidRPr="006258C2">
        <w:t>23</w:t>
      </w:r>
      <w:r w:rsidRPr="006258C2">
        <w:tab/>
        <w:t xml:space="preserve">Kim, Y. G., Cha, J. &amp; Chandrasegaran, S. Hybrid restriction enzymes: zinc finger fusions to Fok I cleavage domain. </w:t>
      </w:r>
      <w:r w:rsidRPr="006258C2">
        <w:rPr>
          <w:i/>
        </w:rPr>
        <w:t>Proc. Natl. Acad. Sci. U.S.A.</w:t>
      </w:r>
      <w:r w:rsidRPr="006258C2">
        <w:t xml:space="preserve"> </w:t>
      </w:r>
      <w:r w:rsidRPr="006258C2">
        <w:rPr>
          <w:b/>
        </w:rPr>
        <w:t>93</w:t>
      </w:r>
      <w:r w:rsidRPr="006258C2">
        <w:t>, 1156-1160 (1996).</w:t>
      </w:r>
    </w:p>
    <w:p w14:paraId="1F647B74" w14:textId="77777777" w:rsidR="001F237D" w:rsidRPr="006258C2" w:rsidRDefault="001F237D" w:rsidP="001F237D">
      <w:pPr>
        <w:pStyle w:val="EndNoteBibliography"/>
        <w:ind w:left="720" w:hanging="720"/>
      </w:pPr>
      <w:r w:rsidRPr="006258C2">
        <w:t>24</w:t>
      </w:r>
      <w:r w:rsidRPr="006258C2">
        <w:tab/>
        <w:t xml:space="preserve">Diakun, G. P., Fairall, L. &amp; Klug, A. EXAFS study of the zinc-binding sites in the protein transcription factor IIIA. </w:t>
      </w:r>
      <w:r w:rsidRPr="006258C2">
        <w:rPr>
          <w:i/>
        </w:rPr>
        <w:t>Nature</w:t>
      </w:r>
      <w:r w:rsidRPr="006258C2">
        <w:t xml:space="preserve"> </w:t>
      </w:r>
      <w:r w:rsidRPr="006258C2">
        <w:rPr>
          <w:b/>
        </w:rPr>
        <w:t>324</w:t>
      </w:r>
      <w:r w:rsidRPr="006258C2">
        <w:t>, 698-699, doi:10.1038/324698a0 (1986).</w:t>
      </w:r>
    </w:p>
    <w:p w14:paraId="0808BA5F" w14:textId="77777777" w:rsidR="001F237D" w:rsidRPr="006258C2" w:rsidRDefault="001F237D" w:rsidP="001F237D">
      <w:pPr>
        <w:pStyle w:val="EndNoteBibliography"/>
        <w:ind w:left="720" w:hanging="720"/>
      </w:pPr>
      <w:r w:rsidRPr="006258C2">
        <w:t>25</w:t>
      </w:r>
      <w:r w:rsidRPr="006258C2">
        <w:tab/>
        <w:t xml:space="preserve">Beerli, R. R. &amp; Barbas, C. F. Engineering polydactyl zinc-finger transcription factors. </w:t>
      </w:r>
      <w:r w:rsidRPr="006258C2">
        <w:rPr>
          <w:i/>
        </w:rPr>
        <w:t>Nat. Biotechnol.</w:t>
      </w:r>
      <w:r w:rsidRPr="006258C2">
        <w:t xml:space="preserve"> </w:t>
      </w:r>
      <w:r w:rsidRPr="006258C2">
        <w:rPr>
          <w:b/>
        </w:rPr>
        <w:t>20</w:t>
      </w:r>
      <w:r w:rsidRPr="006258C2">
        <w:t>, 135-141, doi:10.1038/nbt0202-135 (2002).</w:t>
      </w:r>
    </w:p>
    <w:p w14:paraId="05F77F10" w14:textId="77777777" w:rsidR="001F237D" w:rsidRPr="006258C2" w:rsidRDefault="001F237D" w:rsidP="001F237D">
      <w:pPr>
        <w:pStyle w:val="EndNoteBibliography"/>
        <w:ind w:left="720" w:hanging="720"/>
      </w:pPr>
      <w:r w:rsidRPr="006258C2">
        <w:t>26</w:t>
      </w:r>
      <w:r w:rsidRPr="006258C2">
        <w:tab/>
        <w:t xml:space="preserve">Beerli, R. R., Schopfer, U., Dreier, B. &amp; Barbas, C. F. Chemically regulated zinc finger transcription factors. </w:t>
      </w:r>
      <w:r w:rsidRPr="006258C2">
        <w:rPr>
          <w:i/>
        </w:rPr>
        <w:t>J. Biol. Chem.</w:t>
      </w:r>
      <w:r w:rsidRPr="006258C2">
        <w:t xml:space="preserve"> </w:t>
      </w:r>
      <w:r w:rsidRPr="006258C2">
        <w:rPr>
          <w:b/>
        </w:rPr>
        <w:t>275</w:t>
      </w:r>
      <w:r w:rsidRPr="006258C2">
        <w:t>, 32617-32627, doi:10.1074/jbc.M005108200 (2000).</w:t>
      </w:r>
    </w:p>
    <w:p w14:paraId="796BC17A" w14:textId="77777777" w:rsidR="001F237D" w:rsidRPr="006258C2" w:rsidRDefault="001F237D" w:rsidP="001F237D">
      <w:pPr>
        <w:pStyle w:val="EndNoteBibliography"/>
        <w:ind w:left="720" w:hanging="720"/>
      </w:pPr>
      <w:r w:rsidRPr="006258C2">
        <w:t>27</w:t>
      </w:r>
      <w:r w:rsidRPr="006258C2">
        <w:tab/>
        <w:t>Buck-Koehntop, B. A.</w:t>
      </w:r>
      <w:r w:rsidRPr="006258C2">
        <w:rPr>
          <w:i/>
        </w:rPr>
        <w:t xml:space="preserve"> et al.</w:t>
      </w:r>
      <w:r w:rsidRPr="006258C2">
        <w:t xml:space="preserve"> Molecular basis for recognition of methylated and specific DNA sequences by the zinc finger protein Kaiso. </w:t>
      </w:r>
      <w:r w:rsidRPr="006258C2">
        <w:rPr>
          <w:i/>
        </w:rPr>
        <w:t>Proc. Natl. Acad. Sci. U.S.A.</w:t>
      </w:r>
      <w:r w:rsidRPr="006258C2">
        <w:t xml:space="preserve"> </w:t>
      </w:r>
      <w:r w:rsidRPr="006258C2">
        <w:rPr>
          <w:b/>
        </w:rPr>
        <w:t>109</w:t>
      </w:r>
      <w:r w:rsidRPr="006258C2">
        <w:t>, 15229-</w:t>
      </w:r>
      <w:r w:rsidRPr="006258C2">
        <w:lastRenderedPageBreak/>
        <w:t>15234, doi:10.1073/pnas.1213726109 (2012).</w:t>
      </w:r>
    </w:p>
    <w:p w14:paraId="6DCC56D2" w14:textId="77777777" w:rsidR="001F237D" w:rsidRPr="006258C2" w:rsidRDefault="001F237D" w:rsidP="001F237D">
      <w:pPr>
        <w:pStyle w:val="EndNoteBibliography"/>
        <w:ind w:left="720" w:hanging="720"/>
      </w:pPr>
      <w:r w:rsidRPr="006258C2">
        <w:t>28</w:t>
      </w:r>
      <w:r w:rsidRPr="006258C2">
        <w:tab/>
        <w:t xml:space="preserve">Fairall, L., Schwabe, J. W., Chapman, L., Finch, J. T. &amp; Rhodes, D. The crystal structure of a two zinc-finger peptide reveals an extension to the rules for zinc-finger/DNA recognition. </w:t>
      </w:r>
      <w:r w:rsidRPr="006258C2">
        <w:rPr>
          <w:i/>
        </w:rPr>
        <w:t>Nature</w:t>
      </w:r>
      <w:r w:rsidRPr="006258C2">
        <w:t xml:space="preserve"> </w:t>
      </w:r>
      <w:r w:rsidRPr="006258C2">
        <w:rPr>
          <w:b/>
        </w:rPr>
        <w:t>366</w:t>
      </w:r>
      <w:r w:rsidRPr="006258C2">
        <w:t>, 483-487, doi:10.1038/366483a0 (1993).</w:t>
      </w:r>
    </w:p>
    <w:p w14:paraId="444A9FCB" w14:textId="77777777" w:rsidR="001F237D" w:rsidRPr="006258C2" w:rsidRDefault="001F237D" w:rsidP="001F237D">
      <w:pPr>
        <w:pStyle w:val="EndNoteBibliography"/>
        <w:ind w:left="720" w:hanging="720"/>
      </w:pPr>
      <w:r w:rsidRPr="006258C2">
        <w:t>29</w:t>
      </w:r>
      <w:r w:rsidRPr="006258C2">
        <w:tab/>
        <w:t xml:space="preserve">Guo, J., Gaj, T. &amp; Barbas, C. F. Directed evolution of an enhanced and highly efficient FokI cleavage domain for zinc finger nucleases. </w:t>
      </w:r>
      <w:r w:rsidRPr="006258C2">
        <w:rPr>
          <w:i/>
        </w:rPr>
        <w:t>J. Mol. Biol.</w:t>
      </w:r>
      <w:r w:rsidRPr="006258C2">
        <w:t xml:space="preserve"> </w:t>
      </w:r>
      <w:r w:rsidRPr="006258C2">
        <w:rPr>
          <w:b/>
        </w:rPr>
        <w:t>400</w:t>
      </w:r>
      <w:r w:rsidRPr="006258C2">
        <w:t>, 96-107, doi:10.1016/j.jmb.2010.04.060 (2010).</w:t>
      </w:r>
    </w:p>
    <w:p w14:paraId="3BE281E0" w14:textId="77777777" w:rsidR="001F237D" w:rsidRPr="006258C2" w:rsidRDefault="001F237D" w:rsidP="001F237D">
      <w:pPr>
        <w:pStyle w:val="EndNoteBibliography"/>
        <w:ind w:left="720" w:hanging="720"/>
      </w:pPr>
      <w:r w:rsidRPr="006258C2">
        <w:t>30</w:t>
      </w:r>
      <w:r w:rsidRPr="006258C2">
        <w:tab/>
        <w:t>Smith, J.</w:t>
      </w:r>
      <w:r w:rsidRPr="006258C2">
        <w:rPr>
          <w:i/>
        </w:rPr>
        <w:t xml:space="preserve"> et al.</w:t>
      </w:r>
      <w:r w:rsidRPr="006258C2">
        <w:t xml:space="preserve"> Requirements for double-strand cleavage by chimeric restriction enzymes with zinc finger DNA-recognition domains. </w:t>
      </w:r>
      <w:r w:rsidRPr="006258C2">
        <w:rPr>
          <w:i/>
        </w:rPr>
        <w:t>Nucleic Acids Res.</w:t>
      </w:r>
      <w:r w:rsidRPr="006258C2">
        <w:t xml:space="preserve"> </w:t>
      </w:r>
      <w:r w:rsidRPr="006258C2">
        <w:rPr>
          <w:b/>
        </w:rPr>
        <w:t>28</w:t>
      </w:r>
      <w:r w:rsidRPr="006258C2">
        <w:t>, 3361-3369 (2000).</w:t>
      </w:r>
    </w:p>
    <w:p w14:paraId="1EA77E33" w14:textId="77777777" w:rsidR="001F237D" w:rsidRPr="006258C2" w:rsidRDefault="001F237D" w:rsidP="001F237D">
      <w:pPr>
        <w:pStyle w:val="EndNoteBibliography"/>
        <w:ind w:left="720" w:hanging="720"/>
      </w:pPr>
      <w:r w:rsidRPr="006258C2">
        <w:t>31</w:t>
      </w:r>
      <w:r w:rsidRPr="006258C2">
        <w:tab/>
        <w:t>Beumer, K. J.</w:t>
      </w:r>
      <w:r w:rsidRPr="006258C2">
        <w:rPr>
          <w:i/>
        </w:rPr>
        <w:t xml:space="preserve"> et al.</w:t>
      </w:r>
      <w:r w:rsidRPr="006258C2">
        <w:t xml:space="preserve"> Efficient gene targeting in Drosophila by direct embryo injection with zinc-finger nucleases. </w:t>
      </w:r>
      <w:r w:rsidRPr="006258C2">
        <w:rPr>
          <w:i/>
        </w:rPr>
        <w:t>Proc. Natl. Acad. Sci. U.S.A.</w:t>
      </w:r>
      <w:r w:rsidRPr="006258C2">
        <w:t xml:space="preserve"> </w:t>
      </w:r>
      <w:r w:rsidRPr="006258C2">
        <w:rPr>
          <w:b/>
        </w:rPr>
        <w:t>105</w:t>
      </w:r>
      <w:r w:rsidRPr="006258C2">
        <w:t>, 19821-19826, doi:10.1073/pnas.0810475105 (2008).</w:t>
      </w:r>
    </w:p>
    <w:p w14:paraId="62273244" w14:textId="77777777" w:rsidR="001F237D" w:rsidRPr="006258C2" w:rsidRDefault="001F237D" w:rsidP="001F237D">
      <w:pPr>
        <w:pStyle w:val="EndNoteBibliography"/>
        <w:ind w:left="720" w:hanging="720"/>
      </w:pPr>
      <w:r w:rsidRPr="006258C2">
        <w:t>32</w:t>
      </w:r>
      <w:r w:rsidRPr="006258C2">
        <w:tab/>
        <w:t>Paschon, D. E.</w:t>
      </w:r>
      <w:r w:rsidRPr="006258C2">
        <w:rPr>
          <w:i/>
        </w:rPr>
        <w:t xml:space="preserve"> et al.</w:t>
      </w:r>
      <w:r w:rsidRPr="006258C2">
        <w:t xml:space="preserve"> Diversifying the structure of zinc finger nucleases for high-precision genome editing. </w:t>
      </w:r>
      <w:r w:rsidRPr="006258C2">
        <w:rPr>
          <w:i/>
        </w:rPr>
        <w:t>Nat Commun</w:t>
      </w:r>
      <w:r w:rsidRPr="006258C2">
        <w:t xml:space="preserve"> </w:t>
      </w:r>
      <w:r w:rsidRPr="006258C2">
        <w:rPr>
          <w:b/>
        </w:rPr>
        <w:t>10</w:t>
      </w:r>
      <w:r w:rsidRPr="006258C2">
        <w:t>, 1133, doi:10.1038/s41467-019-08867-x (2019).</w:t>
      </w:r>
    </w:p>
    <w:p w14:paraId="2ED47157" w14:textId="77777777" w:rsidR="001F237D" w:rsidRPr="006258C2" w:rsidRDefault="001F237D" w:rsidP="001F237D">
      <w:pPr>
        <w:pStyle w:val="EndNoteBibliography"/>
        <w:ind w:left="720" w:hanging="720"/>
      </w:pPr>
      <w:r w:rsidRPr="006258C2">
        <w:t>33</w:t>
      </w:r>
      <w:r w:rsidRPr="006258C2">
        <w:tab/>
        <w:t xml:space="preserve">Bogdanove, A. J., Schornack, S. &amp; Lahaye, T. TAL effectors: finding plant genes for disease and defense. </w:t>
      </w:r>
      <w:r w:rsidRPr="006258C2">
        <w:rPr>
          <w:i/>
        </w:rPr>
        <w:t>Curr. Opin. Plant Biol.</w:t>
      </w:r>
      <w:r w:rsidRPr="006258C2">
        <w:t xml:space="preserve"> </w:t>
      </w:r>
      <w:r w:rsidRPr="006258C2">
        <w:rPr>
          <w:b/>
        </w:rPr>
        <w:t>13</w:t>
      </w:r>
      <w:r w:rsidRPr="006258C2">
        <w:t>, 394-401, doi:10.1016/j.pbi.2010.04.010 (2010).</w:t>
      </w:r>
    </w:p>
    <w:p w14:paraId="3DE4A807" w14:textId="77777777" w:rsidR="001F237D" w:rsidRPr="006258C2" w:rsidRDefault="001F237D" w:rsidP="001F237D">
      <w:pPr>
        <w:pStyle w:val="EndNoteBibliography"/>
        <w:ind w:left="720" w:hanging="720"/>
      </w:pPr>
      <w:r w:rsidRPr="006258C2">
        <w:t>34</w:t>
      </w:r>
      <w:r w:rsidRPr="006258C2">
        <w:tab/>
        <w:t xml:space="preserve">Bogdanove, A. J. &amp; Voytas, D. F. TAL effectors: customizable proteins for DNA targeting. </w:t>
      </w:r>
      <w:r w:rsidRPr="006258C2">
        <w:rPr>
          <w:i/>
        </w:rPr>
        <w:t>Science</w:t>
      </w:r>
      <w:r w:rsidRPr="006258C2">
        <w:t xml:space="preserve"> </w:t>
      </w:r>
      <w:r w:rsidRPr="006258C2">
        <w:rPr>
          <w:b/>
        </w:rPr>
        <w:t>333</w:t>
      </w:r>
      <w:r w:rsidRPr="006258C2">
        <w:t>, 1843-1846, doi:10.1126/science.1204094 (2011).</w:t>
      </w:r>
    </w:p>
    <w:p w14:paraId="322D130C" w14:textId="77777777" w:rsidR="001F237D" w:rsidRPr="006258C2" w:rsidRDefault="001F237D" w:rsidP="001F237D">
      <w:pPr>
        <w:pStyle w:val="EndNoteBibliography"/>
        <w:ind w:left="720" w:hanging="720"/>
      </w:pPr>
      <w:r w:rsidRPr="006258C2">
        <w:t>35</w:t>
      </w:r>
      <w:r w:rsidRPr="006258C2">
        <w:tab/>
        <w:t xml:space="preserve">Moscou, M. J. &amp; Bogdanove, A. J. A simple cipher governs DNA recognition by TAL effectors. </w:t>
      </w:r>
      <w:r w:rsidRPr="006258C2">
        <w:rPr>
          <w:i/>
        </w:rPr>
        <w:t>Science</w:t>
      </w:r>
      <w:r w:rsidRPr="006258C2">
        <w:t xml:space="preserve"> </w:t>
      </w:r>
      <w:r w:rsidRPr="006258C2">
        <w:rPr>
          <w:b/>
        </w:rPr>
        <w:t>326</w:t>
      </w:r>
      <w:r w:rsidRPr="006258C2">
        <w:t>, 1501, doi:10.1126/science.1178817 (2009).</w:t>
      </w:r>
    </w:p>
    <w:p w14:paraId="713CDFD3" w14:textId="77777777" w:rsidR="001F237D" w:rsidRPr="006258C2" w:rsidRDefault="001F237D" w:rsidP="001F237D">
      <w:pPr>
        <w:pStyle w:val="EndNoteBibliography"/>
        <w:ind w:left="720" w:hanging="720"/>
      </w:pPr>
      <w:r w:rsidRPr="006258C2">
        <w:t>36</w:t>
      </w:r>
      <w:r w:rsidRPr="006258C2">
        <w:tab/>
        <w:t>Li, T.</w:t>
      </w:r>
      <w:r w:rsidRPr="006258C2">
        <w:rPr>
          <w:i/>
        </w:rPr>
        <w:t xml:space="preserve"> et al.</w:t>
      </w:r>
      <w:r w:rsidRPr="006258C2">
        <w:t xml:space="preserve"> TAL nucleases (TALNs): hybrid proteins composed of TAL effectors and FokI DNA-cleavage domain. </w:t>
      </w:r>
      <w:r w:rsidRPr="006258C2">
        <w:rPr>
          <w:i/>
        </w:rPr>
        <w:t>Nucleic Acids Res.</w:t>
      </w:r>
      <w:r w:rsidRPr="006258C2">
        <w:t xml:space="preserve"> </w:t>
      </w:r>
      <w:r w:rsidRPr="006258C2">
        <w:rPr>
          <w:b/>
        </w:rPr>
        <w:t>39</w:t>
      </w:r>
      <w:r w:rsidRPr="006258C2">
        <w:t>, 359-372, doi:10.1093/nar/gkq704 (2011).</w:t>
      </w:r>
    </w:p>
    <w:p w14:paraId="7F7DA776" w14:textId="77777777" w:rsidR="001F237D" w:rsidRPr="006258C2" w:rsidRDefault="001F237D" w:rsidP="001F237D">
      <w:pPr>
        <w:pStyle w:val="EndNoteBibliography"/>
        <w:ind w:left="720" w:hanging="720"/>
      </w:pPr>
      <w:r w:rsidRPr="006258C2">
        <w:t>37</w:t>
      </w:r>
      <w:r w:rsidRPr="006258C2">
        <w:tab/>
        <w:t>Mussolino, C.</w:t>
      </w:r>
      <w:r w:rsidRPr="006258C2">
        <w:rPr>
          <w:i/>
        </w:rPr>
        <w:t xml:space="preserve"> et al.</w:t>
      </w:r>
      <w:r w:rsidRPr="006258C2">
        <w:t xml:space="preserve"> A novel TALE nuclease scaffold enables high genome editing activity in combination with low toxicity. </w:t>
      </w:r>
      <w:r w:rsidRPr="006258C2">
        <w:rPr>
          <w:i/>
        </w:rPr>
        <w:t>Nucleic Acids Res.</w:t>
      </w:r>
      <w:r w:rsidRPr="006258C2">
        <w:t xml:space="preserve"> </w:t>
      </w:r>
      <w:r w:rsidRPr="006258C2">
        <w:rPr>
          <w:b/>
        </w:rPr>
        <w:t>39</w:t>
      </w:r>
      <w:r w:rsidRPr="006258C2">
        <w:t>, 9283-9293, doi:10.1093/nar/gkr597 (2011).</w:t>
      </w:r>
    </w:p>
    <w:p w14:paraId="54EC3BBE" w14:textId="77777777" w:rsidR="001F237D" w:rsidRPr="006258C2" w:rsidRDefault="001F237D" w:rsidP="001F237D">
      <w:pPr>
        <w:pStyle w:val="EndNoteBibliography"/>
        <w:ind w:left="720" w:hanging="720"/>
      </w:pPr>
      <w:r w:rsidRPr="006258C2">
        <w:t>38</w:t>
      </w:r>
      <w:r w:rsidRPr="006258C2">
        <w:tab/>
        <w:t xml:space="preserve">Mercer, A. C., Gaj, T., Fuller, R. P. &amp; Barbas, C. F. Chimeric TALE recombinases with programmable DNA sequence specificity. </w:t>
      </w:r>
      <w:r w:rsidRPr="006258C2">
        <w:rPr>
          <w:i/>
        </w:rPr>
        <w:t>Nucleic Acids Res.</w:t>
      </w:r>
      <w:r w:rsidRPr="006258C2">
        <w:t xml:space="preserve"> </w:t>
      </w:r>
      <w:r w:rsidRPr="006258C2">
        <w:rPr>
          <w:b/>
        </w:rPr>
        <w:t>40</w:t>
      </w:r>
      <w:r w:rsidRPr="006258C2">
        <w:t>, 11163-11172, doi:10.1093/nar/gks875 (2012).</w:t>
      </w:r>
    </w:p>
    <w:p w14:paraId="193F3B85" w14:textId="77777777" w:rsidR="001F237D" w:rsidRPr="006258C2" w:rsidRDefault="001F237D" w:rsidP="001F237D">
      <w:pPr>
        <w:pStyle w:val="EndNoteBibliography"/>
        <w:ind w:left="720" w:hanging="720"/>
      </w:pPr>
      <w:r w:rsidRPr="006258C2">
        <w:t>39</w:t>
      </w:r>
      <w:r w:rsidRPr="006258C2">
        <w:tab/>
        <w:t>Cermak, T.</w:t>
      </w:r>
      <w:r w:rsidRPr="006258C2">
        <w:rPr>
          <w:i/>
        </w:rPr>
        <w:t xml:space="preserve"> et al.</w:t>
      </w:r>
      <w:r w:rsidRPr="006258C2">
        <w:t xml:space="preserve"> Efficient design and assembly of custom TALEN and other TAL effector-based constructs for DNA targeting. </w:t>
      </w:r>
      <w:r w:rsidRPr="006258C2">
        <w:rPr>
          <w:i/>
        </w:rPr>
        <w:t>Nucleic Acids Res.</w:t>
      </w:r>
      <w:r w:rsidRPr="006258C2">
        <w:t xml:space="preserve"> </w:t>
      </w:r>
      <w:r w:rsidRPr="006258C2">
        <w:rPr>
          <w:b/>
        </w:rPr>
        <w:t>39</w:t>
      </w:r>
      <w:r w:rsidRPr="006258C2">
        <w:t>, e82, doi:10.1093/nar/gkr218 (2011).</w:t>
      </w:r>
    </w:p>
    <w:p w14:paraId="58953A13" w14:textId="77777777" w:rsidR="001F237D" w:rsidRPr="006258C2" w:rsidRDefault="001F237D" w:rsidP="001F237D">
      <w:pPr>
        <w:pStyle w:val="EndNoteBibliography"/>
        <w:ind w:left="720" w:hanging="720"/>
      </w:pPr>
      <w:r w:rsidRPr="006258C2">
        <w:t>40</w:t>
      </w:r>
      <w:r w:rsidRPr="006258C2">
        <w:tab/>
        <w:t>Reyon, D.</w:t>
      </w:r>
      <w:r w:rsidRPr="006258C2">
        <w:rPr>
          <w:i/>
        </w:rPr>
        <w:t xml:space="preserve"> et al.</w:t>
      </w:r>
      <w:r w:rsidRPr="006258C2">
        <w:t xml:space="preserve"> FLASH assembly of TALENs for high-throughput genome editing. </w:t>
      </w:r>
      <w:r w:rsidRPr="006258C2">
        <w:rPr>
          <w:i/>
        </w:rPr>
        <w:t>Nat. Biotechnol.</w:t>
      </w:r>
      <w:r w:rsidRPr="006258C2">
        <w:t xml:space="preserve"> </w:t>
      </w:r>
      <w:r w:rsidRPr="006258C2">
        <w:rPr>
          <w:b/>
        </w:rPr>
        <w:t>30</w:t>
      </w:r>
      <w:r w:rsidRPr="006258C2">
        <w:t>, 460-465, doi:10.1038/nbt.2170 (2012).</w:t>
      </w:r>
    </w:p>
    <w:p w14:paraId="3E3CAEFF" w14:textId="77777777" w:rsidR="001F237D" w:rsidRPr="006258C2" w:rsidRDefault="001F237D" w:rsidP="001F237D">
      <w:pPr>
        <w:pStyle w:val="EndNoteBibliography"/>
        <w:ind w:left="720" w:hanging="720"/>
      </w:pPr>
      <w:r w:rsidRPr="006258C2">
        <w:t>41</w:t>
      </w:r>
      <w:r w:rsidRPr="006258C2">
        <w:tab/>
        <w:t>Briggs, A. W.</w:t>
      </w:r>
      <w:r w:rsidRPr="006258C2">
        <w:rPr>
          <w:i/>
        </w:rPr>
        <w:t xml:space="preserve"> et al.</w:t>
      </w:r>
      <w:r w:rsidRPr="006258C2">
        <w:t xml:space="preserve"> Iterative capped assembly: rapid and scalable synthesis of repeat-module DNA such as TAL effectors from individual monomers. </w:t>
      </w:r>
      <w:r w:rsidRPr="006258C2">
        <w:rPr>
          <w:i/>
        </w:rPr>
        <w:t>Nucleic Acids Res.</w:t>
      </w:r>
      <w:r w:rsidRPr="006258C2">
        <w:t xml:space="preserve"> </w:t>
      </w:r>
      <w:r w:rsidRPr="006258C2">
        <w:rPr>
          <w:b/>
        </w:rPr>
        <w:t>40</w:t>
      </w:r>
      <w:r w:rsidRPr="006258C2">
        <w:t>, e117, doi:10.1093/nar/gks624 (2012).</w:t>
      </w:r>
    </w:p>
    <w:p w14:paraId="3632ADBC" w14:textId="77777777" w:rsidR="001F237D" w:rsidRPr="006258C2" w:rsidRDefault="001F237D" w:rsidP="001F237D">
      <w:pPr>
        <w:pStyle w:val="EndNoteBibliography"/>
        <w:ind w:left="720" w:hanging="720"/>
      </w:pPr>
      <w:r w:rsidRPr="006258C2">
        <w:t>42</w:t>
      </w:r>
      <w:r w:rsidRPr="006258C2">
        <w:tab/>
        <w:t xml:space="preserve">Schmid-Burgk, J. L., Schmidt, T., Kaiser, V., Höning, K. &amp; Hornung, V. A ligation-independent cloning technique for high-throughput assembly of transcription activator–like effector genes. </w:t>
      </w:r>
      <w:r w:rsidRPr="006258C2">
        <w:rPr>
          <w:i/>
        </w:rPr>
        <w:t>Nat. Biotechnol.</w:t>
      </w:r>
      <w:r w:rsidRPr="006258C2">
        <w:t xml:space="preserve"> </w:t>
      </w:r>
      <w:r w:rsidRPr="006258C2">
        <w:rPr>
          <w:b/>
        </w:rPr>
        <w:t>31</w:t>
      </w:r>
      <w:r w:rsidRPr="006258C2">
        <w:t>, 76-81, doi:10.1038/nbt.2460 (2013).</w:t>
      </w:r>
    </w:p>
    <w:p w14:paraId="53ABA6B1" w14:textId="77777777" w:rsidR="001F237D" w:rsidRPr="006258C2" w:rsidRDefault="001F237D" w:rsidP="001F237D">
      <w:pPr>
        <w:pStyle w:val="EndNoteBibliography"/>
        <w:ind w:left="720" w:hanging="720"/>
      </w:pPr>
      <w:r w:rsidRPr="006258C2">
        <w:t>43</w:t>
      </w:r>
      <w:r w:rsidRPr="006258C2">
        <w:tab/>
        <w:t xml:space="preserve">Ishino, Y., Shinagawa, H., Makino, K., Amemura, M. &amp; Nakata, A. Nucleotide sequence of the iap gene, responsible for alkaline phosphatase isozyme conversion in Escherichia coli, and identification of the gene product. </w:t>
      </w:r>
      <w:r w:rsidRPr="006258C2">
        <w:rPr>
          <w:i/>
        </w:rPr>
        <w:t>J. Bacteriol.</w:t>
      </w:r>
      <w:r w:rsidRPr="006258C2">
        <w:t xml:space="preserve"> </w:t>
      </w:r>
      <w:r w:rsidRPr="006258C2">
        <w:rPr>
          <w:b/>
        </w:rPr>
        <w:t>169</w:t>
      </w:r>
      <w:r w:rsidRPr="006258C2">
        <w:t>, 5429-5433 (1987).</w:t>
      </w:r>
    </w:p>
    <w:p w14:paraId="6FD89FE2" w14:textId="77777777" w:rsidR="001F237D" w:rsidRPr="006258C2" w:rsidRDefault="001F237D" w:rsidP="001F237D">
      <w:pPr>
        <w:pStyle w:val="EndNoteBibliography"/>
        <w:ind w:left="720" w:hanging="720"/>
      </w:pPr>
      <w:r w:rsidRPr="006258C2">
        <w:t>44</w:t>
      </w:r>
      <w:r w:rsidRPr="006258C2">
        <w:tab/>
        <w:t>Jinek, M.</w:t>
      </w:r>
      <w:r w:rsidRPr="006258C2">
        <w:rPr>
          <w:i/>
        </w:rPr>
        <w:t xml:space="preserve"> et al.</w:t>
      </w:r>
      <w:r w:rsidRPr="006258C2">
        <w:t xml:space="preserve"> A programmable dual-RNA-guided DNA endonuclease in adaptive bacterial immunity. </w:t>
      </w:r>
      <w:r w:rsidRPr="006258C2">
        <w:rPr>
          <w:i/>
        </w:rPr>
        <w:t>Science</w:t>
      </w:r>
      <w:r w:rsidRPr="006258C2">
        <w:t xml:space="preserve"> </w:t>
      </w:r>
      <w:r w:rsidRPr="006258C2">
        <w:rPr>
          <w:b/>
        </w:rPr>
        <w:t>337</w:t>
      </w:r>
      <w:r w:rsidRPr="006258C2">
        <w:t>, 816-821, doi:10.1126/science.1225829 (2012).</w:t>
      </w:r>
    </w:p>
    <w:p w14:paraId="4B6C0E78" w14:textId="77777777" w:rsidR="001F237D" w:rsidRPr="006258C2" w:rsidRDefault="001F237D" w:rsidP="001F237D">
      <w:pPr>
        <w:pStyle w:val="EndNoteBibliography"/>
        <w:ind w:left="720" w:hanging="720"/>
      </w:pPr>
      <w:r w:rsidRPr="006258C2">
        <w:lastRenderedPageBreak/>
        <w:t>45</w:t>
      </w:r>
      <w:r w:rsidRPr="006258C2">
        <w:tab/>
        <w:t xml:space="preserve">Bolotin, A., Quinquis, B., Sorokin, A. &amp; Ehrlich, S. D. Clustered regularly interspaced short palindrome repeats (CRISPRs) have spacers of extrachromosomal origin. </w:t>
      </w:r>
      <w:r w:rsidRPr="006258C2">
        <w:rPr>
          <w:i/>
        </w:rPr>
        <w:t>Microbiology (Reading, Engl.)</w:t>
      </w:r>
      <w:r w:rsidRPr="006258C2">
        <w:t xml:space="preserve"> </w:t>
      </w:r>
      <w:r w:rsidRPr="006258C2">
        <w:rPr>
          <w:b/>
        </w:rPr>
        <w:t>151</w:t>
      </w:r>
      <w:r w:rsidRPr="006258C2">
        <w:t>, 2551-2561, doi:10.1099/mic.0.28048-0 (2005).</w:t>
      </w:r>
    </w:p>
    <w:p w14:paraId="17C2A78E" w14:textId="77777777" w:rsidR="001F237D" w:rsidRPr="006258C2" w:rsidRDefault="001F237D" w:rsidP="001F237D">
      <w:pPr>
        <w:pStyle w:val="EndNoteBibliography"/>
        <w:ind w:left="720" w:hanging="720"/>
      </w:pPr>
      <w:r w:rsidRPr="006258C2">
        <w:t>46</w:t>
      </w:r>
      <w:r w:rsidRPr="006258C2">
        <w:tab/>
        <w:t xml:space="preserve">Pourcel, C., Salvignol, G. &amp; Vergnaud, G. CRISPR elements in Yersinia pestis acquire new repeats by preferential uptake of bacteriophage DNA, and provide additional tools for evolutionary studies. </w:t>
      </w:r>
      <w:r w:rsidRPr="006258C2">
        <w:rPr>
          <w:i/>
        </w:rPr>
        <w:t>Microbiology (Reading, Engl.)</w:t>
      </w:r>
      <w:r w:rsidRPr="006258C2">
        <w:t xml:space="preserve"> </w:t>
      </w:r>
      <w:r w:rsidRPr="006258C2">
        <w:rPr>
          <w:b/>
        </w:rPr>
        <w:t>151</w:t>
      </w:r>
      <w:r w:rsidRPr="006258C2">
        <w:t>, 653-663, doi:10.1099/mic.0.27437-0 (2005).</w:t>
      </w:r>
    </w:p>
    <w:p w14:paraId="794D9406" w14:textId="77777777" w:rsidR="001F237D" w:rsidRPr="006258C2" w:rsidRDefault="001F237D" w:rsidP="001F237D">
      <w:pPr>
        <w:pStyle w:val="EndNoteBibliography"/>
        <w:ind w:left="720" w:hanging="720"/>
      </w:pPr>
      <w:r w:rsidRPr="006258C2">
        <w:t>47</w:t>
      </w:r>
      <w:r w:rsidRPr="006258C2">
        <w:tab/>
        <w:t>Makarova, K. S.</w:t>
      </w:r>
      <w:r w:rsidRPr="006258C2">
        <w:rPr>
          <w:i/>
        </w:rPr>
        <w:t xml:space="preserve"> et al.</w:t>
      </w:r>
      <w:r w:rsidRPr="006258C2">
        <w:t xml:space="preserve"> An updated evolutionary classification of CRISPR-Cas systems. </w:t>
      </w:r>
      <w:r w:rsidRPr="006258C2">
        <w:rPr>
          <w:i/>
        </w:rPr>
        <w:t>Nat. Rev. Microbiol.</w:t>
      </w:r>
      <w:r w:rsidRPr="006258C2">
        <w:t xml:space="preserve"> </w:t>
      </w:r>
      <w:r w:rsidRPr="006258C2">
        <w:rPr>
          <w:b/>
        </w:rPr>
        <w:t>13</w:t>
      </w:r>
      <w:r w:rsidRPr="006258C2">
        <w:t>, 722-736, doi:10.1038/nrmicro3569 (2015).</w:t>
      </w:r>
    </w:p>
    <w:p w14:paraId="4FBFE493" w14:textId="77777777" w:rsidR="001F237D" w:rsidRPr="006258C2" w:rsidRDefault="001F237D" w:rsidP="001F237D">
      <w:pPr>
        <w:pStyle w:val="EndNoteBibliography"/>
        <w:ind w:left="720" w:hanging="720"/>
      </w:pPr>
      <w:r w:rsidRPr="006258C2">
        <w:t>48</w:t>
      </w:r>
      <w:r w:rsidRPr="006258C2">
        <w:tab/>
        <w:t>Makarova, K. S.</w:t>
      </w:r>
      <w:r w:rsidRPr="006258C2">
        <w:rPr>
          <w:i/>
        </w:rPr>
        <w:t xml:space="preserve"> et al.</w:t>
      </w:r>
      <w:r w:rsidRPr="006258C2">
        <w:t xml:space="preserve"> Evolution and classification of the CRISPR-Cas systems. </w:t>
      </w:r>
      <w:r w:rsidRPr="006258C2">
        <w:rPr>
          <w:i/>
        </w:rPr>
        <w:t>Nat. Rev. Microbiol.</w:t>
      </w:r>
      <w:r w:rsidRPr="006258C2">
        <w:t xml:space="preserve"> </w:t>
      </w:r>
      <w:r w:rsidRPr="006258C2">
        <w:rPr>
          <w:b/>
        </w:rPr>
        <w:t>9</w:t>
      </w:r>
      <w:r w:rsidRPr="006258C2">
        <w:t>, 467-477, doi:10.1038/nrmicro2577 (2011).</w:t>
      </w:r>
    </w:p>
    <w:p w14:paraId="09E95468" w14:textId="77777777" w:rsidR="001F237D" w:rsidRPr="006258C2" w:rsidRDefault="001F237D" w:rsidP="001F237D">
      <w:pPr>
        <w:pStyle w:val="EndNoteBibliography"/>
        <w:ind w:left="720" w:hanging="720"/>
      </w:pPr>
      <w:r w:rsidRPr="006258C2">
        <w:t>49</w:t>
      </w:r>
      <w:r w:rsidRPr="006258C2">
        <w:tab/>
        <w:t xml:space="preserve">Jiang, W., Bikard, D., Cox, D., Zhang, F. &amp; Marraffini, L. A. RNA-guided editing of bacterial genomes using CRISPR-Cas systems. </w:t>
      </w:r>
      <w:r w:rsidRPr="006258C2">
        <w:rPr>
          <w:i/>
        </w:rPr>
        <w:t>Nat. Biotechnol.</w:t>
      </w:r>
      <w:r w:rsidRPr="006258C2">
        <w:t xml:space="preserve"> </w:t>
      </w:r>
      <w:r w:rsidRPr="006258C2">
        <w:rPr>
          <w:b/>
        </w:rPr>
        <w:t>31</w:t>
      </w:r>
      <w:r w:rsidRPr="006258C2">
        <w:t>, 233-239, doi:10.1038/nbt.2508 (2013).</w:t>
      </w:r>
    </w:p>
    <w:p w14:paraId="61FD6D68" w14:textId="77777777" w:rsidR="001F237D" w:rsidRPr="006258C2" w:rsidRDefault="001F237D" w:rsidP="001F237D">
      <w:pPr>
        <w:pStyle w:val="EndNoteBibliography"/>
        <w:ind w:left="720" w:hanging="720"/>
      </w:pPr>
      <w:r w:rsidRPr="006258C2">
        <w:t>50</w:t>
      </w:r>
      <w:r w:rsidRPr="006258C2">
        <w:tab/>
        <w:t xml:space="preserve">Sternberg, S. H., Redding, S., Jinek, M., Greene, E. C. &amp; Doudna, J. A. DNA interrogation by the CRISPR RNA-guided endonuclease Cas9. </w:t>
      </w:r>
      <w:r w:rsidRPr="006258C2">
        <w:rPr>
          <w:i/>
        </w:rPr>
        <w:t>Nature</w:t>
      </w:r>
      <w:r w:rsidRPr="006258C2">
        <w:t xml:space="preserve"> </w:t>
      </w:r>
      <w:r w:rsidRPr="006258C2">
        <w:rPr>
          <w:b/>
        </w:rPr>
        <w:t>507</w:t>
      </w:r>
      <w:r w:rsidRPr="006258C2">
        <w:t>, 62-67, doi:10.1038/nature13011 (2014).</w:t>
      </w:r>
    </w:p>
    <w:p w14:paraId="28871C44" w14:textId="77777777" w:rsidR="001F237D" w:rsidRPr="006258C2" w:rsidRDefault="001F237D" w:rsidP="001F237D">
      <w:pPr>
        <w:pStyle w:val="EndNoteBibliography"/>
        <w:ind w:left="720" w:hanging="720"/>
      </w:pPr>
      <w:r w:rsidRPr="006258C2">
        <w:t>51</w:t>
      </w:r>
      <w:r w:rsidRPr="006258C2">
        <w:tab/>
        <w:t>Deveau, H.</w:t>
      </w:r>
      <w:r w:rsidRPr="006258C2">
        <w:rPr>
          <w:i/>
        </w:rPr>
        <w:t xml:space="preserve"> et al.</w:t>
      </w:r>
      <w:r w:rsidRPr="006258C2">
        <w:t xml:space="preserve"> Phage response to CRISPR-encoded resistance in Streptococcus thermophilus. </w:t>
      </w:r>
      <w:r w:rsidRPr="006258C2">
        <w:rPr>
          <w:i/>
        </w:rPr>
        <w:t>J. Bacteriol.</w:t>
      </w:r>
      <w:r w:rsidRPr="006258C2">
        <w:t xml:space="preserve"> </w:t>
      </w:r>
      <w:r w:rsidRPr="006258C2">
        <w:rPr>
          <w:b/>
        </w:rPr>
        <w:t>190</w:t>
      </w:r>
      <w:r w:rsidRPr="006258C2">
        <w:t>, 1390-1400, doi:10.1128/jb.01412-07 (2008).</w:t>
      </w:r>
    </w:p>
    <w:p w14:paraId="609B1FAF" w14:textId="77777777" w:rsidR="001F237D" w:rsidRPr="006258C2" w:rsidRDefault="001F237D" w:rsidP="001F237D">
      <w:pPr>
        <w:pStyle w:val="EndNoteBibliography"/>
        <w:ind w:left="720" w:hanging="720"/>
      </w:pPr>
      <w:r w:rsidRPr="006258C2">
        <w:t>52</w:t>
      </w:r>
      <w:r w:rsidRPr="006258C2">
        <w:tab/>
        <w:t xml:space="preserve">Gasiunas, G., Barrangou, R., Horvath, P. &amp; Siksnys, V. Cas9-crRNA ribonucleoprotein complex mediates specific DNA cleavage for adaptive immunity in bacteria. </w:t>
      </w:r>
      <w:r w:rsidRPr="006258C2">
        <w:rPr>
          <w:i/>
        </w:rPr>
        <w:t>Proc. Natl. Acad. Sci. U.S.A.</w:t>
      </w:r>
      <w:r w:rsidRPr="006258C2">
        <w:t xml:space="preserve"> </w:t>
      </w:r>
      <w:r w:rsidRPr="006258C2">
        <w:rPr>
          <w:b/>
        </w:rPr>
        <w:t>109</w:t>
      </w:r>
      <w:r w:rsidRPr="006258C2">
        <w:t>, E2579-2586, doi:10.1073/pnas.1208507109 (2012).</w:t>
      </w:r>
    </w:p>
    <w:p w14:paraId="462DCDE9" w14:textId="77777777" w:rsidR="001F237D" w:rsidRPr="006258C2" w:rsidRDefault="001F237D" w:rsidP="001F237D">
      <w:pPr>
        <w:pStyle w:val="EndNoteBibliography"/>
        <w:ind w:left="720" w:hanging="720"/>
      </w:pPr>
      <w:r w:rsidRPr="006258C2">
        <w:t>53</w:t>
      </w:r>
      <w:r w:rsidRPr="006258C2">
        <w:tab/>
        <w:t>Ran, F. A.</w:t>
      </w:r>
      <w:r w:rsidRPr="006258C2">
        <w:rPr>
          <w:i/>
        </w:rPr>
        <w:t xml:space="preserve"> et al.</w:t>
      </w:r>
      <w:r w:rsidRPr="006258C2">
        <w:t xml:space="preserve"> Genome engineering using the CRISPR-Cas9 system. </w:t>
      </w:r>
      <w:r w:rsidRPr="006258C2">
        <w:rPr>
          <w:i/>
        </w:rPr>
        <w:t>Nat Protoc</w:t>
      </w:r>
      <w:r w:rsidRPr="006258C2">
        <w:t xml:space="preserve"> </w:t>
      </w:r>
      <w:r w:rsidRPr="006258C2">
        <w:rPr>
          <w:b/>
        </w:rPr>
        <w:t>8</w:t>
      </w:r>
      <w:r w:rsidRPr="006258C2">
        <w:t>, 2281-2308, doi:10.1038/nprot.2013.143 (2013).</w:t>
      </w:r>
    </w:p>
    <w:p w14:paraId="5D66446A" w14:textId="77777777" w:rsidR="001F237D" w:rsidRPr="006258C2" w:rsidRDefault="001F237D" w:rsidP="001F237D">
      <w:pPr>
        <w:pStyle w:val="EndNoteBibliography"/>
        <w:ind w:left="720" w:hanging="720"/>
      </w:pPr>
      <w:r w:rsidRPr="006258C2">
        <w:t>54</w:t>
      </w:r>
      <w:r w:rsidRPr="006258C2">
        <w:tab/>
        <w:t xml:space="preserve">Doudna, J. A. &amp; Charpentier, E. Genome editing. The new frontier of genome engineering with CRISPR-Cas9. </w:t>
      </w:r>
      <w:r w:rsidRPr="006258C2">
        <w:rPr>
          <w:i/>
        </w:rPr>
        <w:t>Science</w:t>
      </w:r>
      <w:r w:rsidRPr="006258C2">
        <w:t xml:space="preserve"> </w:t>
      </w:r>
      <w:r w:rsidRPr="006258C2">
        <w:rPr>
          <w:b/>
        </w:rPr>
        <w:t>346</w:t>
      </w:r>
      <w:r w:rsidRPr="006258C2">
        <w:t>, 1258096, doi:10.1126/science.1258096 (2014).</w:t>
      </w:r>
    </w:p>
    <w:p w14:paraId="69DE4490" w14:textId="77777777" w:rsidR="001F237D" w:rsidRPr="006258C2" w:rsidRDefault="001F237D" w:rsidP="001F237D">
      <w:pPr>
        <w:pStyle w:val="EndNoteBibliography"/>
        <w:ind w:left="720" w:hanging="720"/>
      </w:pPr>
      <w:r w:rsidRPr="006258C2">
        <w:t>55</w:t>
      </w:r>
      <w:r w:rsidRPr="006258C2">
        <w:tab/>
        <w:t xml:space="preserve">Liu, C., Zhang, L., Liu, H. &amp; Cheng, K. Delivery strategies of the CRISPR-Cas9 gene-editing system for therapeutic applications. </w:t>
      </w:r>
      <w:r w:rsidRPr="006258C2">
        <w:rPr>
          <w:i/>
        </w:rPr>
        <w:t>J Control Release</w:t>
      </w:r>
      <w:r w:rsidRPr="006258C2">
        <w:t>, doi:10.1016/j.jconrel.2017.09.012 (2017).</w:t>
      </w:r>
    </w:p>
    <w:p w14:paraId="0829D220" w14:textId="77777777" w:rsidR="001F237D" w:rsidRPr="006258C2" w:rsidRDefault="001F237D" w:rsidP="001F237D">
      <w:pPr>
        <w:pStyle w:val="EndNoteBibliography"/>
        <w:ind w:left="720" w:hanging="720"/>
      </w:pPr>
      <w:r w:rsidRPr="006258C2">
        <w:t>56</w:t>
      </w:r>
      <w:r w:rsidRPr="006258C2">
        <w:tab/>
        <w:t>Biagioni, A.</w:t>
      </w:r>
      <w:r w:rsidRPr="006258C2">
        <w:rPr>
          <w:i/>
        </w:rPr>
        <w:t xml:space="preserve"> et al.</w:t>
      </w:r>
      <w:r w:rsidRPr="006258C2">
        <w:t xml:space="preserve"> Delivery systems of CRISPR/Cas9-based cancer gene therapy. </w:t>
      </w:r>
      <w:r w:rsidRPr="006258C2">
        <w:rPr>
          <w:i/>
        </w:rPr>
        <w:t>J Biol Eng</w:t>
      </w:r>
      <w:r w:rsidRPr="006258C2">
        <w:t xml:space="preserve"> </w:t>
      </w:r>
      <w:r w:rsidRPr="006258C2">
        <w:rPr>
          <w:b/>
        </w:rPr>
        <w:t>12</w:t>
      </w:r>
      <w:r w:rsidRPr="006258C2">
        <w:t>, 33, doi:10.1186/s13036-018-0127-2 (2018).</w:t>
      </w:r>
    </w:p>
    <w:p w14:paraId="22EA2318" w14:textId="77777777" w:rsidR="001F237D" w:rsidRPr="006258C2" w:rsidRDefault="001F237D" w:rsidP="001F237D">
      <w:pPr>
        <w:pStyle w:val="EndNoteBibliography"/>
        <w:ind w:left="720" w:hanging="720"/>
      </w:pPr>
      <w:r w:rsidRPr="006258C2">
        <w:t>57</w:t>
      </w:r>
      <w:r w:rsidRPr="006258C2">
        <w:tab/>
        <w:t>Abudayyeh, O. O.</w:t>
      </w:r>
      <w:r w:rsidRPr="006258C2">
        <w:rPr>
          <w:i/>
        </w:rPr>
        <w:t xml:space="preserve"> et al.</w:t>
      </w:r>
      <w:r w:rsidRPr="006258C2">
        <w:t xml:space="preserve"> RNA targeting with CRISPR-Cas13. </w:t>
      </w:r>
      <w:r w:rsidRPr="006258C2">
        <w:rPr>
          <w:i/>
        </w:rPr>
        <w:t>Nature</w:t>
      </w:r>
      <w:r w:rsidRPr="006258C2">
        <w:t>, doi:10.1038/nature24049 (2017).</w:t>
      </w:r>
    </w:p>
    <w:p w14:paraId="3E44FA38" w14:textId="77777777" w:rsidR="001F237D" w:rsidRPr="006258C2" w:rsidRDefault="001F237D" w:rsidP="001F237D">
      <w:pPr>
        <w:pStyle w:val="EndNoteBibliography"/>
        <w:ind w:left="720" w:hanging="720"/>
      </w:pPr>
      <w:r w:rsidRPr="006258C2">
        <w:t>58</w:t>
      </w:r>
      <w:r w:rsidRPr="006258C2">
        <w:tab/>
        <w:t>Merkle, T.</w:t>
      </w:r>
      <w:r w:rsidRPr="006258C2">
        <w:rPr>
          <w:i/>
        </w:rPr>
        <w:t xml:space="preserve"> et al.</w:t>
      </w:r>
      <w:r w:rsidRPr="006258C2">
        <w:t xml:space="preserve"> Precise RNA editing by recruiting endogenous ADARs with antisense oligonucleotides. </w:t>
      </w:r>
      <w:r w:rsidRPr="006258C2">
        <w:rPr>
          <w:i/>
        </w:rPr>
        <w:t>Nat. Biotechnol.</w:t>
      </w:r>
      <w:r w:rsidRPr="006258C2">
        <w:t>, doi:10.1038/s41587-019-0013-6 (2019).</w:t>
      </w:r>
    </w:p>
    <w:p w14:paraId="531CC52C" w14:textId="77777777" w:rsidR="001F237D" w:rsidRPr="006258C2" w:rsidRDefault="001F237D" w:rsidP="001F237D">
      <w:pPr>
        <w:pStyle w:val="EndNoteBibliography"/>
        <w:ind w:left="720" w:hanging="720"/>
      </w:pPr>
      <w:r w:rsidRPr="006258C2">
        <w:t>59</w:t>
      </w:r>
      <w:r w:rsidRPr="006258C2">
        <w:tab/>
        <w:t>Tucker, B. A.</w:t>
      </w:r>
      <w:r w:rsidRPr="006258C2">
        <w:rPr>
          <w:i/>
        </w:rPr>
        <w:t xml:space="preserve"> et al.</w:t>
      </w:r>
      <w:r w:rsidRPr="006258C2">
        <w:t xml:space="preserve"> Transplantation of adult mouse iPS cell-derived photoreceptor precursors restores retinal structure and function in degenerative mice. </w:t>
      </w:r>
      <w:r w:rsidRPr="006258C2">
        <w:rPr>
          <w:i/>
        </w:rPr>
        <w:t>PloS one</w:t>
      </w:r>
      <w:r w:rsidRPr="006258C2">
        <w:t xml:space="preserve"> </w:t>
      </w:r>
      <w:r w:rsidRPr="006258C2">
        <w:rPr>
          <w:b/>
        </w:rPr>
        <w:t>6</w:t>
      </w:r>
      <w:r w:rsidRPr="006258C2">
        <w:t>, e18992, doi:10.1371/journal.pone.0018992 (2011).</w:t>
      </w:r>
    </w:p>
    <w:p w14:paraId="23BDF1DE" w14:textId="77777777" w:rsidR="001F237D" w:rsidRPr="006258C2" w:rsidRDefault="001F237D" w:rsidP="001F237D">
      <w:pPr>
        <w:pStyle w:val="EndNoteBibliography"/>
        <w:ind w:left="720" w:hanging="720"/>
      </w:pPr>
      <w:r w:rsidRPr="006258C2">
        <w:t>60</w:t>
      </w:r>
      <w:r w:rsidRPr="006258C2">
        <w:tab/>
        <w:t>Homma, K.</w:t>
      </w:r>
      <w:r w:rsidRPr="006258C2">
        <w:rPr>
          <w:i/>
        </w:rPr>
        <w:t xml:space="preserve"> et al.</w:t>
      </w:r>
      <w:r w:rsidRPr="006258C2">
        <w:t xml:space="preserve"> Developing rods transplanted into the degenerating retina of Crx-knockout mice exhibit neural activity similar to native photoreceptors. </w:t>
      </w:r>
      <w:r w:rsidRPr="006258C2">
        <w:rPr>
          <w:i/>
        </w:rPr>
        <w:t>Stem cells (Dayton, Ohio)</w:t>
      </w:r>
      <w:r w:rsidRPr="006258C2">
        <w:t xml:space="preserve"> </w:t>
      </w:r>
      <w:r w:rsidRPr="006258C2">
        <w:rPr>
          <w:b/>
        </w:rPr>
        <w:t>31</w:t>
      </w:r>
      <w:r w:rsidRPr="006258C2">
        <w:t>, 1149-1159, doi:10.1002/stem.1372 (2013).</w:t>
      </w:r>
    </w:p>
    <w:p w14:paraId="18450588" w14:textId="77777777" w:rsidR="001F237D" w:rsidRPr="006258C2" w:rsidRDefault="001F237D" w:rsidP="001F237D">
      <w:pPr>
        <w:pStyle w:val="EndNoteBibliography"/>
        <w:ind w:left="720" w:hanging="720"/>
      </w:pPr>
      <w:r w:rsidRPr="006258C2">
        <w:t>61</w:t>
      </w:r>
      <w:r w:rsidRPr="006258C2">
        <w:tab/>
        <w:t>Cai, B.</w:t>
      </w:r>
      <w:r w:rsidRPr="006258C2">
        <w:rPr>
          <w:i/>
        </w:rPr>
        <w:t xml:space="preserve"> et al.</w:t>
      </w:r>
      <w:r w:rsidRPr="006258C2">
        <w:t xml:space="preserve"> Application of CRISPR/Cas9 technologies combined with iPSCs in the study and treatment of retinal degenerative diseases. </w:t>
      </w:r>
      <w:r w:rsidRPr="006258C2">
        <w:rPr>
          <w:i/>
        </w:rPr>
        <w:t>Hum Genet</w:t>
      </w:r>
      <w:r w:rsidRPr="006258C2">
        <w:t xml:space="preserve"> </w:t>
      </w:r>
      <w:r w:rsidRPr="006258C2">
        <w:rPr>
          <w:b/>
        </w:rPr>
        <w:t>137</w:t>
      </w:r>
      <w:r w:rsidRPr="006258C2">
        <w:t>, 679-688, doi:10.1007/s00439-018-1933-9 (2018).</w:t>
      </w:r>
    </w:p>
    <w:p w14:paraId="1E5A51C6" w14:textId="77777777" w:rsidR="001F237D" w:rsidRPr="006258C2" w:rsidRDefault="001F237D" w:rsidP="001F237D">
      <w:pPr>
        <w:pStyle w:val="EndNoteBibliography"/>
        <w:ind w:left="720" w:hanging="720"/>
      </w:pPr>
      <w:r w:rsidRPr="006258C2">
        <w:lastRenderedPageBreak/>
        <w:t>62</w:t>
      </w:r>
      <w:r w:rsidRPr="006258C2">
        <w:tab/>
        <w:t>Vogelstein, B.</w:t>
      </w:r>
      <w:r w:rsidRPr="006258C2">
        <w:rPr>
          <w:i/>
        </w:rPr>
        <w:t xml:space="preserve"> et al.</w:t>
      </w:r>
      <w:r w:rsidRPr="006258C2">
        <w:t xml:space="preserve"> Cancer genome landscapes. </w:t>
      </w:r>
      <w:r w:rsidRPr="006258C2">
        <w:rPr>
          <w:i/>
        </w:rPr>
        <w:t>Science</w:t>
      </w:r>
      <w:r w:rsidRPr="006258C2">
        <w:t xml:space="preserve"> </w:t>
      </w:r>
      <w:r w:rsidRPr="006258C2">
        <w:rPr>
          <w:b/>
        </w:rPr>
        <w:t>339</w:t>
      </w:r>
      <w:r w:rsidRPr="006258C2">
        <w:t>, 1546-1558, doi:10.1126/science.1235122 (2013).</w:t>
      </w:r>
    </w:p>
    <w:p w14:paraId="61708102" w14:textId="77777777" w:rsidR="001F237D" w:rsidRPr="006258C2" w:rsidRDefault="001F237D" w:rsidP="001F237D">
      <w:pPr>
        <w:pStyle w:val="EndNoteBibliography"/>
        <w:ind w:left="720" w:hanging="720"/>
      </w:pPr>
      <w:r w:rsidRPr="006258C2">
        <w:t>63</w:t>
      </w:r>
      <w:r w:rsidRPr="006258C2">
        <w:tab/>
        <w:t xml:space="preserve">Choo, Y., Sánchez-García, I. &amp; Klug, A. In vivo repression by a site-specific DNA-binding protein designed against an oncogenic sequence. </w:t>
      </w:r>
      <w:r w:rsidRPr="006258C2">
        <w:rPr>
          <w:i/>
        </w:rPr>
        <w:t>Nature</w:t>
      </w:r>
      <w:r w:rsidRPr="006258C2">
        <w:t xml:space="preserve"> </w:t>
      </w:r>
      <w:r w:rsidRPr="006258C2">
        <w:rPr>
          <w:b/>
        </w:rPr>
        <w:t>372</w:t>
      </w:r>
      <w:r w:rsidRPr="006258C2">
        <w:t>, 642-645, doi:10.1038/372642a0 (1994).</w:t>
      </w:r>
    </w:p>
    <w:p w14:paraId="2BD32207" w14:textId="77777777" w:rsidR="001F237D" w:rsidRPr="006258C2" w:rsidRDefault="001F237D" w:rsidP="001F237D">
      <w:pPr>
        <w:pStyle w:val="EndNoteBibliography"/>
        <w:ind w:left="720" w:hanging="720"/>
      </w:pPr>
      <w:r w:rsidRPr="006258C2">
        <w:t>64</w:t>
      </w:r>
      <w:r w:rsidRPr="006258C2">
        <w:tab/>
        <w:t xml:space="preserve">Do, T. U., Ho, B., Shih, S. J. &amp; Vaughan, A. Zinc Finger Nuclease induced DNA double stranded breaks and rearrangements in MLL. </w:t>
      </w:r>
      <w:r w:rsidRPr="006258C2">
        <w:rPr>
          <w:i/>
        </w:rPr>
        <w:t>Mutat Res</w:t>
      </w:r>
      <w:r w:rsidRPr="006258C2">
        <w:t xml:space="preserve"> </w:t>
      </w:r>
      <w:r w:rsidRPr="006258C2">
        <w:rPr>
          <w:b/>
        </w:rPr>
        <w:t>740</w:t>
      </w:r>
      <w:r w:rsidRPr="006258C2">
        <w:t>, 34-42, doi:10.1016/j.mrfmmm.2012.12.006 (2012).</w:t>
      </w:r>
    </w:p>
    <w:p w14:paraId="22886B2D" w14:textId="77777777" w:rsidR="001F237D" w:rsidRPr="006258C2" w:rsidRDefault="001F237D" w:rsidP="001F237D">
      <w:pPr>
        <w:pStyle w:val="EndNoteBibliography"/>
        <w:ind w:left="720" w:hanging="720"/>
      </w:pPr>
      <w:r w:rsidRPr="006258C2">
        <w:t>65</w:t>
      </w:r>
      <w:r w:rsidRPr="006258C2">
        <w:tab/>
        <w:t>Provasi, E.</w:t>
      </w:r>
      <w:r w:rsidRPr="006258C2">
        <w:rPr>
          <w:i/>
        </w:rPr>
        <w:t xml:space="preserve"> et al.</w:t>
      </w:r>
      <w:r w:rsidRPr="006258C2">
        <w:t xml:space="preserve"> Editing T cell specificity towards leukemia by zinc finger nucleases and lentiviral gene transfer. </w:t>
      </w:r>
      <w:r w:rsidRPr="006258C2">
        <w:rPr>
          <w:i/>
        </w:rPr>
        <w:t>Nat Med</w:t>
      </w:r>
      <w:r w:rsidRPr="006258C2">
        <w:t xml:space="preserve"> </w:t>
      </w:r>
      <w:r w:rsidRPr="006258C2">
        <w:rPr>
          <w:b/>
        </w:rPr>
        <w:t>18</w:t>
      </w:r>
      <w:r w:rsidRPr="006258C2">
        <w:t>, 807-815, doi:10.1038/nm.2700 (2012).</w:t>
      </w:r>
    </w:p>
    <w:p w14:paraId="537CB926" w14:textId="77777777" w:rsidR="001F237D" w:rsidRPr="006258C2" w:rsidRDefault="001F237D" w:rsidP="001F237D">
      <w:pPr>
        <w:pStyle w:val="EndNoteBibliography"/>
        <w:ind w:left="720" w:hanging="720"/>
      </w:pPr>
      <w:r w:rsidRPr="006258C2">
        <w:t>66</w:t>
      </w:r>
      <w:r w:rsidRPr="006258C2">
        <w:tab/>
        <w:t>Tanaka, A.</w:t>
      </w:r>
      <w:r w:rsidRPr="006258C2">
        <w:rPr>
          <w:i/>
        </w:rPr>
        <w:t xml:space="preserve"> et al.</w:t>
      </w:r>
      <w:r w:rsidRPr="006258C2">
        <w:t xml:space="preserve"> A novel therapeutic molecule against HTLV-1 infection targeting provirus. </w:t>
      </w:r>
      <w:r w:rsidRPr="006258C2">
        <w:rPr>
          <w:i/>
        </w:rPr>
        <w:t>Leukemia</w:t>
      </w:r>
      <w:r w:rsidRPr="006258C2">
        <w:t xml:space="preserve"> </w:t>
      </w:r>
      <w:r w:rsidRPr="006258C2">
        <w:rPr>
          <w:b/>
        </w:rPr>
        <w:t>27</w:t>
      </w:r>
      <w:r w:rsidRPr="006258C2">
        <w:t>, 1621-1627, doi:10.1038/leu.2013.46 (2013).</w:t>
      </w:r>
    </w:p>
    <w:p w14:paraId="494050A8" w14:textId="77777777" w:rsidR="001F237D" w:rsidRPr="006258C2" w:rsidRDefault="001F237D" w:rsidP="001F237D">
      <w:pPr>
        <w:pStyle w:val="EndNoteBibliography"/>
        <w:ind w:left="720" w:hanging="720"/>
      </w:pPr>
      <w:r w:rsidRPr="006258C2">
        <w:t>67</w:t>
      </w:r>
      <w:r w:rsidRPr="006258C2">
        <w:tab/>
        <w:t>Huang, N.</w:t>
      </w:r>
      <w:r w:rsidRPr="006258C2">
        <w:rPr>
          <w:i/>
        </w:rPr>
        <w:t xml:space="preserve"> et al.</w:t>
      </w:r>
      <w:r w:rsidRPr="006258C2">
        <w:t xml:space="preserve"> Induction of apoptosis in imatinib sensitive and resistant chronic myeloid leukemia cells by efficient disruption of bcr-abl oncogene with zinc finger nucleases. </w:t>
      </w:r>
      <w:r w:rsidRPr="006258C2">
        <w:rPr>
          <w:i/>
        </w:rPr>
        <w:t>J. Exp. Clin. Cancer Res.</w:t>
      </w:r>
      <w:r w:rsidRPr="006258C2">
        <w:t xml:space="preserve"> </w:t>
      </w:r>
      <w:r w:rsidRPr="006258C2">
        <w:rPr>
          <w:b/>
        </w:rPr>
        <w:t>37</w:t>
      </w:r>
      <w:r w:rsidRPr="006258C2">
        <w:t>, 62, doi:10.1186/s13046-018-0732-4 (2018).</w:t>
      </w:r>
    </w:p>
    <w:p w14:paraId="48055953" w14:textId="77777777" w:rsidR="001F237D" w:rsidRPr="006258C2" w:rsidRDefault="001F237D" w:rsidP="001F237D">
      <w:pPr>
        <w:pStyle w:val="EndNoteBibliography"/>
        <w:ind w:left="720" w:hanging="720"/>
      </w:pPr>
      <w:r w:rsidRPr="006258C2">
        <w:t>68</w:t>
      </w:r>
      <w:r w:rsidRPr="006258C2">
        <w:tab/>
        <w:t>Piganeau, M.</w:t>
      </w:r>
      <w:r w:rsidRPr="006258C2">
        <w:rPr>
          <w:i/>
        </w:rPr>
        <w:t xml:space="preserve"> et al.</w:t>
      </w:r>
      <w:r w:rsidRPr="006258C2">
        <w:t xml:space="preserve"> Cancer translocations in human cells induced by zinc finger and TALE nucleases. </w:t>
      </w:r>
      <w:r w:rsidRPr="006258C2">
        <w:rPr>
          <w:i/>
        </w:rPr>
        <w:t>Genome Res</w:t>
      </w:r>
      <w:r w:rsidRPr="006258C2">
        <w:t xml:space="preserve"> </w:t>
      </w:r>
      <w:r w:rsidRPr="006258C2">
        <w:rPr>
          <w:b/>
        </w:rPr>
        <w:t>23</w:t>
      </w:r>
      <w:r w:rsidRPr="006258C2">
        <w:t>, 1182-1193, doi:10.1101/gr.147314.112 (2013).</w:t>
      </w:r>
    </w:p>
    <w:p w14:paraId="193A524B" w14:textId="77777777" w:rsidR="001F237D" w:rsidRPr="006258C2" w:rsidRDefault="001F237D" w:rsidP="001F237D">
      <w:pPr>
        <w:pStyle w:val="EndNoteBibliography"/>
        <w:ind w:left="720" w:hanging="720"/>
      </w:pPr>
      <w:r w:rsidRPr="006258C2">
        <w:t>69</w:t>
      </w:r>
      <w:r w:rsidRPr="006258C2">
        <w:tab/>
        <w:t xml:space="preserve">Puria, R., Sahi, S. &amp; Nain, V. HER2+ breast cancer therapy: by CPP-ZFN mediated targeting of mTOR? </w:t>
      </w:r>
      <w:r w:rsidRPr="006258C2">
        <w:rPr>
          <w:i/>
        </w:rPr>
        <w:t>Technol. Cancer Res. Treat.</w:t>
      </w:r>
      <w:r w:rsidRPr="006258C2">
        <w:t xml:space="preserve"> </w:t>
      </w:r>
      <w:r w:rsidRPr="006258C2">
        <w:rPr>
          <w:b/>
        </w:rPr>
        <w:t>11</w:t>
      </w:r>
      <w:r w:rsidRPr="006258C2">
        <w:t>, 175-180 (2012).</w:t>
      </w:r>
    </w:p>
    <w:p w14:paraId="018B008D" w14:textId="77777777" w:rsidR="001F237D" w:rsidRPr="006258C2" w:rsidRDefault="001F237D" w:rsidP="001F237D">
      <w:pPr>
        <w:pStyle w:val="EndNoteBibliography"/>
        <w:ind w:left="720" w:hanging="720"/>
      </w:pPr>
      <w:r w:rsidRPr="006258C2">
        <w:t>70</w:t>
      </w:r>
      <w:r w:rsidRPr="006258C2">
        <w:tab/>
        <w:t>Herrmann, F.</w:t>
      </w:r>
      <w:r w:rsidRPr="006258C2">
        <w:rPr>
          <w:i/>
        </w:rPr>
        <w:t xml:space="preserve"> et al.</w:t>
      </w:r>
      <w:r w:rsidRPr="006258C2">
        <w:t xml:space="preserve"> p53 Gene repair with zinc finger nucleases optimised by yeast 1-hybrid and validated by Solexa sequencing. </w:t>
      </w:r>
      <w:r w:rsidRPr="006258C2">
        <w:rPr>
          <w:i/>
        </w:rPr>
        <w:t>PLoS One</w:t>
      </w:r>
      <w:r w:rsidRPr="006258C2">
        <w:t xml:space="preserve"> </w:t>
      </w:r>
      <w:r w:rsidRPr="006258C2">
        <w:rPr>
          <w:b/>
        </w:rPr>
        <w:t>6</w:t>
      </w:r>
      <w:r w:rsidRPr="006258C2">
        <w:t>, e20913, doi:10.1371/journal.pone.0020913 (2011).</w:t>
      </w:r>
    </w:p>
    <w:p w14:paraId="58679BDB" w14:textId="77777777" w:rsidR="001F237D" w:rsidRPr="006258C2" w:rsidRDefault="001F237D" w:rsidP="001F237D">
      <w:pPr>
        <w:pStyle w:val="EndNoteBibliography"/>
        <w:ind w:left="720" w:hanging="720"/>
      </w:pPr>
      <w:r w:rsidRPr="006258C2">
        <w:t>71</w:t>
      </w:r>
      <w:r w:rsidRPr="006258C2">
        <w:tab/>
        <w:t xml:space="preserve">Reik, A., Yuanyue Zhou, Matthew C. Mendel, D. E. P., 1 DiGiusto,2 &amp; Jensen. Zinc Finger Nucleases Targeting the Glucocorticoid Receptor Allow IL-13 Zetakine Transgenic CTLs To Kill Glioblastoma Cells In Vivo in the Presence of Immunosuppressing Glucocorticoids. </w:t>
      </w:r>
      <w:r w:rsidRPr="006258C2">
        <w:rPr>
          <w:i/>
        </w:rPr>
        <w:t>Molecular Therapy</w:t>
      </w:r>
      <w:r w:rsidRPr="006258C2">
        <w:t xml:space="preserve"> </w:t>
      </w:r>
      <w:r w:rsidRPr="006258C2">
        <w:rPr>
          <w:b/>
        </w:rPr>
        <w:t>16</w:t>
      </w:r>
      <w:r w:rsidRPr="006258C2">
        <w:t>, S13-S14, doi:10.1016/s1525-0016(16)39437-0 (2008).</w:t>
      </w:r>
    </w:p>
    <w:p w14:paraId="0F6FB98D" w14:textId="77777777" w:rsidR="001F237D" w:rsidRPr="006258C2" w:rsidRDefault="001F237D" w:rsidP="001F237D">
      <w:pPr>
        <w:pStyle w:val="EndNoteBibliography"/>
        <w:ind w:left="720" w:hanging="720"/>
      </w:pPr>
      <w:r w:rsidRPr="006258C2">
        <w:t>72</w:t>
      </w:r>
      <w:r w:rsidRPr="006258C2">
        <w:tab/>
        <w:t xml:space="preserve">Marchiq, I., Le Floch, R., Roux, D., Simon, M. P. &amp; Pouyssegur, J. Genetic disruption of lactate/H+ symporters (MCTs) and their subunit CD147/BASIGIN sensitizes glycolytic tumor cells to phenformin. </w:t>
      </w:r>
      <w:r w:rsidRPr="006258C2">
        <w:rPr>
          <w:i/>
        </w:rPr>
        <w:t>Cancer Res</w:t>
      </w:r>
      <w:r w:rsidRPr="006258C2">
        <w:t xml:space="preserve"> </w:t>
      </w:r>
      <w:r w:rsidRPr="006258C2">
        <w:rPr>
          <w:b/>
        </w:rPr>
        <w:t>75</w:t>
      </w:r>
      <w:r w:rsidRPr="006258C2">
        <w:t>, 171-180, doi:10.1158/0008-5472.CAN-14-2260 (2015).</w:t>
      </w:r>
    </w:p>
    <w:p w14:paraId="6058FB44" w14:textId="77777777" w:rsidR="001F237D" w:rsidRPr="006258C2" w:rsidRDefault="001F237D" w:rsidP="001F237D">
      <w:pPr>
        <w:pStyle w:val="EndNoteBibliography"/>
        <w:ind w:left="720" w:hanging="720"/>
      </w:pPr>
      <w:r w:rsidRPr="006258C2">
        <w:t>73</w:t>
      </w:r>
      <w:r w:rsidRPr="006258C2">
        <w:tab/>
        <w:t>Miller, J. C.</w:t>
      </w:r>
      <w:r w:rsidRPr="006258C2">
        <w:rPr>
          <w:i/>
        </w:rPr>
        <w:t xml:space="preserve"> et al.</w:t>
      </w:r>
      <w:r w:rsidRPr="006258C2">
        <w:t xml:space="preserve"> A TALE nuclease architecture for efficient genome editing. </w:t>
      </w:r>
      <w:r w:rsidRPr="006258C2">
        <w:rPr>
          <w:i/>
        </w:rPr>
        <w:t>Nat Biotechnol</w:t>
      </w:r>
      <w:r w:rsidRPr="006258C2">
        <w:t xml:space="preserve"> </w:t>
      </w:r>
      <w:r w:rsidRPr="006258C2">
        <w:rPr>
          <w:b/>
        </w:rPr>
        <w:t>29</w:t>
      </w:r>
      <w:r w:rsidRPr="006258C2">
        <w:t>, 143-148, doi:10.1038/nbt.1755 (2011).</w:t>
      </w:r>
    </w:p>
    <w:p w14:paraId="3013C631" w14:textId="77777777" w:rsidR="001F237D" w:rsidRPr="006258C2" w:rsidRDefault="001F237D" w:rsidP="001F237D">
      <w:pPr>
        <w:pStyle w:val="EndNoteBibliography"/>
        <w:ind w:left="720" w:hanging="720"/>
      </w:pPr>
      <w:r w:rsidRPr="006258C2">
        <w:t>74</w:t>
      </w:r>
      <w:r w:rsidRPr="006258C2">
        <w:tab/>
        <w:t>Poirot, L.</w:t>
      </w:r>
      <w:r w:rsidRPr="006258C2">
        <w:rPr>
          <w:i/>
        </w:rPr>
        <w:t xml:space="preserve"> et al.</w:t>
      </w:r>
      <w:r w:rsidRPr="006258C2">
        <w:t xml:space="preserve"> Multiplex genome edited T-cell manufacturing platform for "off-the-shelf" adoptive T-cell immunotherapies. </w:t>
      </w:r>
      <w:r w:rsidRPr="006258C2">
        <w:rPr>
          <w:i/>
        </w:rPr>
        <w:t>Cancer Res.</w:t>
      </w:r>
      <w:r w:rsidRPr="006258C2">
        <w:t>, doi:10.1158/0008-5472.Can-14-3321 (2015).</w:t>
      </w:r>
    </w:p>
    <w:p w14:paraId="7F5F5752" w14:textId="77777777" w:rsidR="001F237D" w:rsidRPr="006258C2" w:rsidRDefault="001F237D" w:rsidP="001F237D">
      <w:pPr>
        <w:pStyle w:val="EndNoteBibliography"/>
        <w:ind w:left="720" w:hanging="720"/>
      </w:pPr>
      <w:r w:rsidRPr="006258C2">
        <w:t>75</w:t>
      </w:r>
      <w:r w:rsidRPr="006258C2">
        <w:tab/>
        <w:t>Wang, J.</w:t>
      </w:r>
      <w:r w:rsidRPr="006258C2">
        <w:rPr>
          <w:i/>
        </w:rPr>
        <w:t xml:space="preserve"> et al.</w:t>
      </w:r>
      <w:r w:rsidRPr="006258C2">
        <w:t xml:space="preserve"> TALENs-mediated gene disruption of FLT3 in leukemia cells: Using genome-editing approach for exploring the molecular basis of gene abnormality. </w:t>
      </w:r>
      <w:r w:rsidRPr="006258C2">
        <w:rPr>
          <w:i/>
        </w:rPr>
        <w:t>Sci Rep</w:t>
      </w:r>
      <w:r w:rsidRPr="006258C2">
        <w:t xml:space="preserve"> </w:t>
      </w:r>
      <w:r w:rsidRPr="006258C2">
        <w:rPr>
          <w:b/>
        </w:rPr>
        <w:t>5</w:t>
      </w:r>
      <w:r w:rsidRPr="006258C2">
        <w:t>, 18454, doi:10.1038/srep18454 (2015).</w:t>
      </w:r>
    </w:p>
    <w:p w14:paraId="730B713A" w14:textId="77777777" w:rsidR="001F237D" w:rsidRPr="006258C2" w:rsidRDefault="001F237D" w:rsidP="001F237D">
      <w:pPr>
        <w:pStyle w:val="EndNoteBibliography"/>
        <w:ind w:left="720" w:hanging="720"/>
      </w:pPr>
      <w:r w:rsidRPr="006258C2">
        <w:t>76</w:t>
      </w:r>
      <w:r w:rsidRPr="006258C2">
        <w:tab/>
        <w:t>Nyquist, M. D.</w:t>
      </w:r>
      <w:r w:rsidRPr="006258C2">
        <w:rPr>
          <w:i/>
        </w:rPr>
        <w:t xml:space="preserve"> et al.</w:t>
      </w:r>
      <w:r w:rsidRPr="006258C2">
        <w:t xml:space="preserve"> TALEN-engineered AR gene rearrangements reveal endocrine uncoupling of androgen receptor in prostate cancer. </w:t>
      </w:r>
      <w:r w:rsidRPr="006258C2">
        <w:rPr>
          <w:i/>
        </w:rPr>
        <w:t>Proc. Natl. Acad. Sci. U.S.A.</w:t>
      </w:r>
      <w:r w:rsidRPr="006258C2">
        <w:t xml:space="preserve"> </w:t>
      </w:r>
      <w:r w:rsidRPr="006258C2">
        <w:rPr>
          <w:b/>
        </w:rPr>
        <w:t>110</w:t>
      </w:r>
      <w:r w:rsidRPr="006258C2">
        <w:t>, 17492-17497, doi:10.1073/pnas.1308587110 (2013).</w:t>
      </w:r>
    </w:p>
    <w:p w14:paraId="71F46057" w14:textId="77777777" w:rsidR="001F237D" w:rsidRPr="006258C2" w:rsidRDefault="001F237D" w:rsidP="001F237D">
      <w:pPr>
        <w:pStyle w:val="EndNoteBibliography"/>
        <w:ind w:left="720" w:hanging="720"/>
      </w:pPr>
      <w:r w:rsidRPr="006258C2">
        <w:t>77</w:t>
      </w:r>
      <w:r w:rsidRPr="006258C2">
        <w:tab/>
        <w:t>Cai, Y.</w:t>
      </w:r>
      <w:r w:rsidRPr="006258C2">
        <w:rPr>
          <w:i/>
        </w:rPr>
        <w:t xml:space="preserve"> et al.</w:t>
      </w:r>
      <w:r w:rsidRPr="006258C2">
        <w:t xml:space="preserve"> Loss of Chromosome 8p Governs Tumor Progression and Drug Response by Altering Lipid Metabolism. </w:t>
      </w:r>
      <w:r w:rsidRPr="006258C2">
        <w:rPr>
          <w:i/>
        </w:rPr>
        <w:t>Cancer Cell</w:t>
      </w:r>
      <w:r w:rsidRPr="006258C2">
        <w:t xml:space="preserve"> </w:t>
      </w:r>
      <w:r w:rsidRPr="006258C2">
        <w:rPr>
          <w:b/>
        </w:rPr>
        <w:t>29</w:t>
      </w:r>
      <w:r w:rsidRPr="006258C2">
        <w:t>, 751-766, doi:10.1016/j.ccell.2016.04.003 (2016).</w:t>
      </w:r>
    </w:p>
    <w:p w14:paraId="5AF83C19" w14:textId="77777777" w:rsidR="001F237D" w:rsidRPr="006258C2" w:rsidRDefault="001F237D" w:rsidP="001F237D">
      <w:pPr>
        <w:pStyle w:val="EndNoteBibliography"/>
        <w:ind w:left="720" w:hanging="720"/>
      </w:pPr>
      <w:r w:rsidRPr="006258C2">
        <w:t>78</w:t>
      </w:r>
      <w:r w:rsidRPr="006258C2">
        <w:tab/>
        <w:t>Xiao, L.</w:t>
      </w:r>
      <w:r w:rsidRPr="006258C2">
        <w:rPr>
          <w:i/>
        </w:rPr>
        <w:t xml:space="preserve"> et al.</w:t>
      </w:r>
      <w:r w:rsidRPr="006258C2">
        <w:t xml:space="preserve"> LRH-1 drives hepatocellular carcinoma partially through induction of c-myc </w:t>
      </w:r>
      <w:r w:rsidRPr="006258C2">
        <w:lastRenderedPageBreak/>
        <w:t xml:space="preserve">and cyclin E1, and suppression of p21. </w:t>
      </w:r>
      <w:r w:rsidRPr="006258C2">
        <w:rPr>
          <w:i/>
        </w:rPr>
        <w:t>Cancer Manag Res</w:t>
      </w:r>
      <w:r w:rsidRPr="006258C2">
        <w:t xml:space="preserve"> </w:t>
      </w:r>
      <w:r w:rsidRPr="006258C2">
        <w:rPr>
          <w:b/>
        </w:rPr>
        <w:t>10</w:t>
      </w:r>
      <w:r w:rsidRPr="006258C2">
        <w:t>, 2389-2400, doi:10.2147/CMAR.S162887 (2018).</w:t>
      </w:r>
    </w:p>
    <w:p w14:paraId="6F141D5E" w14:textId="77777777" w:rsidR="001F237D" w:rsidRPr="006258C2" w:rsidRDefault="001F237D" w:rsidP="001F237D">
      <w:pPr>
        <w:pStyle w:val="EndNoteBibliography"/>
        <w:ind w:left="720" w:hanging="720"/>
      </w:pPr>
      <w:r w:rsidRPr="006258C2">
        <w:t>79</w:t>
      </w:r>
      <w:r w:rsidRPr="006258C2">
        <w:tab/>
        <w:t xml:space="preserve">Zhan, T., Rindtorff, N., Betge, J., Ebert, M. P. &amp; Boutros, M. CRISPR/Cas9 for cancer research and therapy. </w:t>
      </w:r>
      <w:r w:rsidRPr="006258C2">
        <w:rPr>
          <w:i/>
        </w:rPr>
        <w:t>Semin Cancer Biol</w:t>
      </w:r>
      <w:r w:rsidRPr="006258C2">
        <w:t xml:space="preserve"> </w:t>
      </w:r>
      <w:r w:rsidRPr="006258C2">
        <w:rPr>
          <w:b/>
        </w:rPr>
        <w:t>55</w:t>
      </w:r>
      <w:r w:rsidRPr="006258C2">
        <w:t>, 106-119, doi:10.1016/j.semcancer.2018.04.001 (2019).</w:t>
      </w:r>
    </w:p>
    <w:p w14:paraId="2C6BF13D" w14:textId="77777777" w:rsidR="001F237D" w:rsidRPr="006258C2" w:rsidRDefault="001F237D" w:rsidP="001F237D">
      <w:pPr>
        <w:pStyle w:val="EndNoteBibliography"/>
        <w:ind w:left="720" w:hanging="720"/>
      </w:pPr>
      <w:r w:rsidRPr="006258C2">
        <w:t>80</w:t>
      </w:r>
      <w:r w:rsidRPr="006258C2">
        <w:tab/>
        <w:t>Heckl, D.</w:t>
      </w:r>
      <w:r w:rsidRPr="006258C2">
        <w:rPr>
          <w:i/>
        </w:rPr>
        <w:t xml:space="preserve"> et al.</w:t>
      </w:r>
      <w:r w:rsidRPr="006258C2">
        <w:t xml:space="preserve"> Generation of mouse models of myeloid malignancy with combinatorial genetic lesions using CRISPR-Cas9 genome editing. </w:t>
      </w:r>
      <w:r w:rsidRPr="006258C2">
        <w:rPr>
          <w:i/>
        </w:rPr>
        <w:t>Nat. Biotechnol.</w:t>
      </w:r>
      <w:r w:rsidRPr="006258C2">
        <w:t>, doi:10.1038/nbt.2951 (2014).</w:t>
      </w:r>
    </w:p>
    <w:p w14:paraId="5581DE6F" w14:textId="77777777" w:rsidR="001F237D" w:rsidRPr="006258C2" w:rsidRDefault="001F237D" w:rsidP="001F237D">
      <w:pPr>
        <w:pStyle w:val="EndNoteBibliography"/>
        <w:ind w:left="720" w:hanging="720"/>
      </w:pPr>
      <w:r w:rsidRPr="006258C2">
        <w:t>81</w:t>
      </w:r>
      <w:r w:rsidRPr="006258C2">
        <w:tab/>
        <w:t xml:space="preserve">Sánchez-Rivera, F. J. &amp; Jacks, T. Applications of the CRISPR-Cas9 system in cancer biology. </w:t>
      </w:r>
      <w:r w:rsidRPr="006258C2">
        <w:rPr>
          <w:i/>
        </w:rPr>
        <w:t>Nat. Rev. Cancer</w:t>
      </w:r>
      <w:r w:rsidRPr="006258C2">
        <w:t xml:space="preserve"> </w:t>
      </w:r>
      <w:r w:rsidRPr="006258C2">
        <w:rPr>
          <w:b/>
        </w:rPr>
        <w:t>15</w:t>
      </w:r>
      <w:r w:rsidRPr="006258C2">
        <w:t>, 387-395, doi:10.1038/nrc3950 (2015).</w:t>
      </w:r>
    </w:p>
    <w:p w14:paraId="02A2F5B2" w14:textId="77777777" w:rsidR="001F237D" w:rsidRPr="006258C2" w:rsidRDefault="001F237D" w:rsidP="001F237D">
      <w:pPr>
        <w:pStyle w:val="EndNoteBibliography"/>
        <w:ind w:left="720" w:hanging="720"/>
      </w:pPr>
      <w:r w:rsidRPr="006258C2">
        <w:t>82</w:t>
      </w:r>
      <w:r w:rsidRPr="006258C2">
        <w:tab/>
        <w:t xml:space="preserve">Sayin, V. I. &amp; Papagiannakopoulos, T. Application of CRISPR-mediated genome engineering in cancer research. </w:t>
      </w:r>
      <w:r w:rsidRPr="006258C2">
        <w:rPr>
          <w:i/>
        </w:rPr>
        <w:t>Cancer Lett.</w:t>
      </w:r>
      <w:r w:rsidRPr="006258C2">
        <w:t>, doi:10.1016/j.canlet.2016.03.029 (2016).</w:t>
      </w:r>
    </w:p>
    <w:p w14:paraId="7EF756C8" w14:textId="77777777" w:rsidR="001F237D" w:rsidRPr="006258C2" w:rsidRDefault="001F237D" w:rsidP="001F237D">
      <w:pPr>
        <w:pStyle w:val="EndNoteBibliography"/>
        <w:ind w:left="720" w:hanging="720"/>
      </w:pPr>
      <w:r w:rsidRPr="006258C2">
        <w:t>83</w:t>
      </w:r>
      <w:r w:rsidRPr="006258C2">
        <w:tab/>
        <w:t>Matano, M.</w:t>
      </w:r>
      <w:r w:rsidRPr="006258C2">
        <w:rPr>
          <w:i/>
        </w:rPr>
        <w:t xml:space="preserve"> et al.</w:t>
      </w:r>
      <w:r w:rsidRPr="006258C2">
        <w:t xml:space="preserve"> Modeling colorectal cancer using CRISPR-Cas9-mediated engineering of human intestinal organoids. </w:t>
      </w:r>
      <w:r w:rsidRPr="006258C2">
        <w:rPr>
          <w:i/>
        </w:rPr>
        <w:t>Nat. Med.</w:t>
      </w:r>
      <w:r w:rsidRPr="006258C2">
        <w:t xml:space="preserve"> </w:t>
      </w:r>
      <w:r w:rsidRPr="006258C2">
        <w:rPr>
          <w:b/>
        </w:rPr>
        <w:t>21</w:t>
      </w:r>
      <w:r w:rsidRPr="006258C2">
        <w:t>, 256-262, doi:10.1038/nm.3802 (2015).</w:t>
      </w:r>
    </w:p>
    <w:p w14:paraId="479E8840" w14:textId="77777777" w:rsidR="001F237D" w:rsidRPr="006258C2" w:rsidRDefault="001F237D" w:rsidP="001F237D">
      <w:pPr>
        <w:pStyle w:val="EndNoteBibliography"/>
        <w:ind w:left="720" w:hanging="720"/>
      </w:pPr>
      <w:r w:rsidRPr="006258C2">
        <w:t>84</w:t>
      </w:r>
      <w:r w:rsidRPr="006258C2">
        <w:tab/>
        <w:t>Roper, J.</w:t>
      </w:r>
      <w:r w:rsidRPr="006258C2">
        <w:rPr>
          <w:i/>
        </w:rPr>
        <w:t xml:space="preserve"> et al.</w:t>
      </w:r>
      <w:r w:rsidRPr="006258C2">
        <w:t xml:space="preserve"> Colonoscopy-based colorectal cancer modeling in mice with CRISPR-Cas9 genome editing and organoid transplantation. </w:t>
      </w:r>
      <w:r w:rsidRPr="006258C2">
        <w:rPr>
          <w:i/>
        </w:rPr>
        <w:t>Nat Protoc</w:t>
      </w:r>
      <w:r w:rsidRPr="006258C2">
        <w:t xml:space="preserve"> </w:t>
      </w:r>
      <w:r w:rsidRPr="006258C2">
        <w:rPr>
          <w:b/>
        </w:rPr>
        <w:t>13</w:t>
      </w:r>
      <w:r w:rsidRPr="006258C2">
        <w:t>, 217-234, doi:10.1038/nprot.2017.136 (2018).</w:t>
      </w:r>
    </w:p>
    <w:p w14:paraId="68B01C9D" w14:textId="77777777" w:rsidR="001F237D" w:rsidRPr="006258C2" w:rsidRDefault="001F237D" w:rsidP="001F237D">
      <w:pPr>
        <w:pStyle w:val="EndNoteBibliography"/>
        <w:ind w:left="720" w:hanging="720"/>
      </w:pPr>
      <w:r w:rsidRPr="006258C2">
        <w:t>85</w:t>
      </w:r>
      <w:r w:rsidRPr="006258C2">
        <w:tab/>
        <w:t>Li, A. H.</w:t>
      </w:r>
      <w:r w:rsidRPr="006258C2">
        <w:rPr>
          <w:i/>
        </w:rPr>
        <w:t xml:space="preserve"> et al.</w:t>
      </w:r>
      <w:r w:rsidRPr="006258C2">
        <w:t xml:space="preserve"> Analysis of loss-of-function variants and 20 risk factor phenotypes in 8,554 individuals identifies loci influencing chronic disease. </w:t>
      </w:r>
      <w:r w:rsidRPr="006258C2">
        <w:rPr>
          <w:i/>
        </w:rPr>
        <w:t>Nat. Genet.</w:t>
      </w:r>
      <w:r w:rsidRPr="006258C2">
        <w:t xml:space="preserve"> </w:t>
      </w:r>
      <w:r w:rsidRPr="006258C2">
        <w:rPr>
          <w:b/>
        </w:rPr>
        <w:t>47</w:t>
      </w:r>
      <w:r w:rsidRPr="006258C2">
        <w:t>, 640-642, doi:10.1038/ng.3270 (2015).</w:t>
      </w:r>
    </w:p>
    <w:p w14:paraId="79E4B00B" w14:textId="77777777" w:rsidR="001F237D" w:rsidRPr="006258C2" w:rsidRDefault="001F237D" w:rsidP="001F237D">
      <w:pPr>
        <w:pStyle w:val="EndNoteBibliography"/>
        <w:ind w:left="720" w:hanging="720"/>
      </w:pPr>
      <w:r w:rsidRPr="006258C2">
        <w:t>86</w:t>
      </w:r>
      <w:r w:rsidRPr="006258C2">
        <w:tab/>
        <w:t>Abrahimi, P.</w:t>
      </w:r>
      <w:r w:rsidRPr="006258C2">
        <w:rPr>
          <w:i/>
        </w:rPr>
        <w:t xml:space="preserve"> et al.</w:t>
      </w:r>
      <w:r w:rsidRPr="006258C2">
        <w:t xml:space="preserve"> Efficient Gene Disruption in Cultured Primary Human Endothelial Cells by CRISPR/Cas9. </w:t>
      </w:r>
      <w:r w:rsidRPr="006258C2">
        <w:rPr>
          <w:i/>
        </w:rPr>
        <w:t>Circ. Res.</w:t>
      </w:r>
      <w:r w:rsidRPr="006258C2">
        <w:t>, doi:10.1161/circresaha.117.306290 (2015).</w:t>
      </w:r>
    </w:p>
    <w:p w14:paraId="407FE83F" w14:textId="77777777" w:rsidR="001F237D" w:rsidRPr="006258C2" w:rsidRDefault="001F237D" w:rsidP="001F237D">
      <w:pPr>
        <w:pStyle w:val="EndNoteBibliography"/>
        <w:ind w:left="720" w:hanging="720"/>
      </w:pPr>
      <w:r w:rsidRPr="006258C2">
        <w:t>87</w:t>
      </w:r>
      <w:r w:rsidRPr="006258C2">
        <w:tab/>
        <w:t>Carroll, K. J.</w:t>
      </w:r>
      <w:r w:rsidRPr="006258C2">
        <w:rPr>
          <w:i/>
        </w:rPr>
        <w:t xml:space="preserve"> et al.</w:t>
      </w:r>
      <w:r w:rsidRPr="006258C2">
        <w:t xml:space="preserve"> A mouse model for adult cardiac-specific gene deletion with CRISPR/Cas9. </w:t>
      </w:r>
      <w:r w:rsidRPr="006258C2">
        <w:rPr>
          <w:i/>
        </w:rPr>
        <w:t>Proc. Natl. Acad. Sci. U.S.A.</w:t>
      </w:r>
      <w:r w:rsidRPr="006258C2">
        <w:t xml:space="preserve"> </w:t>
      </w:r>
      <w:r w:rsidRPr="006258C2">
        <w:rPr>
          <w:b/>
        </w:rPr>
        <w:t>113</w:t>
      </w:r>
      <w:r w:rsidRPr="006258C2">
        <w:t>, 338-343, doi:10.1073/pnas.1523918113 (2016).</w:t>
      </w:r>
    </w:p>
    <w:p w14:paraId="51EE0E3B" w14:textId="77777777" w:rsidR="001F237D" w:rsidRPr="006258C2" w:rsidRDefault="001F237D" w:rsidP="001F237D">
      <w:pPr>
        <w:pStyle w:val="EndNoteBibliography"/>
        <w:ind w:left="720" w:hanging="720"/>
      </w:pPr>
      <w:r w:rsidRPr="006258C2">
        <w:t>88</w:t>
      </w:r>
      <w:r w:rsidRPr="006258C2">
        <w:tab/>
        <w:t>Willer, C. J.</w:t>
      </w:r>
      <w:r w:rsidRPr="006258C2">
        <w:rPr>
          <w:i/>
        </w:rPr>
        <w:t xml:space="preserve"> et al.</w:t>
      </w:r>
      <w:r w:rsidRPr="006258C2">
        <w:t xml:space="preserve"> Newly identified loci that influence lipid concentrations and risk of coronary artery disease. </w:t>
      </w:r>
      <w:r w:rsidRPr="006258C2">
        <w:rPr>
          <w:i/>
        </w:rPr>
        <w:t>Nat. Genet.</w:t>
      </w:r>
      <w:r w:rsidRPr="006258C2">
        <w:t xml:space="preserve"> </w:t>
      </w:r>
      <w:r w:rsidRPr="006258C2">
        <w:rPr>
          <w:b/>
        </w:rPr>
        <w:t>40</w:t>
      </w:r>
      <w:r w:rsidRPr="006258C2">
        <w:t>, 161-169, doi:10.1038/ng.76 (2008).</w:t>
      </w:r>
    </w:p>
    <w:p w14:paraId="2F86653A" w14:textId="77777777" w:rsidR="001F237D" w:rsidRPr="006258C2" w:rsidRDefault="001F237D" w:rsidP="001F237D">
      <w:pPr>
        <w:pStyle w:val="EndNoteBibliography"/>
        <w:ind w:left="720" w:hanging="720"/>
      </w:pPr>
      <w:r w:rsidRPr="006258C2">
        <w:t>89</w:t>
      </w:r>
      <w:r w:rsidRPr="006258C2">
        <w:tab/>
        <w:t>Gifford, C. A.</w:t>
      </w:r>
      <w:r w:rsidRPr="006258C2">
        <w:rPr>
          <w:i/>
        </w:rPr>
        <w:t xml:space="preserve"> et al.</w:t>
      </w:r>
      <w:r w:rsidRPr="006258C2">
        <w:t xml:space="preserve"> Oligogenic inheritance of a human heart disease involving a genetic modifier. </w:t>
      </w:r>
      <w:r w:rsidRPr="006258C2">
        <w:rPr>
          <w:i/>
        </w:rPr>
        <w:t>Science</w:t>
      </w:r>
      <w:r w:rsidRPr="006258C2">
        <w:t xml:space="preserve"> </w:t>
      </w:r>
      <w:r w:rsidRPr="006258C2">
        <w:rPr>
          <w:b/>
        </w:rPr>
        <w:t>364</w:t>
      </w:r>
      <w:r w:rsidRPr="006258C2">
        <w:t>, 865-870, doi:10.1126/science.aat5056 (2019).</w:t>
      </w:r>
    </w:p>
    <w:p w14:paraId="48BFCF1D" w14:textId="77777777" w:rsidR="001F237D" w:rsidRPr="006258C2" w:rsidRDefault="001F237D" w:rsidP="001F237D">
      <w:pPr>
        <w:pStyle w:val="EndNoteBibliography"/>
        <w:ind w:left="720" w:hanging="720"/>
      </w:pPr>
      <w:r w:rsidRPr="006258C2">
        <w:t>90</w:t>
      </w:r>
      <w:r w:rsidRPr="006258C2">
        <w:tab/>
        <w:t>Yang, D.</w:t>
      </w:r>
      <w:r w:rsidRPr="006258C2">
        <w:rPr>
          <w:i/>
        </w:rPr>
        <w:t xml:space="preserve"> et al.</w:t>
      </w:r>
      <w:r w:rsidRPr="006258C2">
        <w:t xml:space="preserve"> Generation of PPARγ mono-allelic knockout pigs via zinc-finger nucleases and nuclear transfer cloning. </w:t>
      </w:r>
      <w:r w:rsidRPr="006258C2">
        <w:rPr>
          <w:i/>
        </w:rPr>
        <w:t>Cell Res.</w:t>
      </w:r>
      <w:r w:rsidRPr="006258C2">
        <w:t xml:space="preserve"> </w:t>
      </w:r>
      <w:r w:rsidRPr="006258C2">
        <w:rPr>
          <w:b/>
        </w:rPr>
        <w:t>21</w:t>
      </w:r>
      <w:r w:rsidRPr="006258C2">
        <w:t>, 979-982, doi:10.1038/cr.2011.70 (2011).</w:t>
      </w:r>
    </w:p>
    <w:p w14:paraId="26AF08C4" w14:textId="77777777" w:rsidR="001F237D" w:rsidRPr="006258C2" w:rsidRDefault="001F237D" w:rsidP="001F237D">
      <w:pPr>
        <w:pStyle w:val="EndNoteBibliography"/>
        <w:ind w:left="720" w:hanging="720"/>
      </w:pPr>
      <w:r w:rsidRPr="006258C2">
        <w:t>91</w:t>
      </w:r>
      <w:r w:rsidRPr="006258C2">
        <w:tab/>
        <w:t>Umeyama, K.</w:t>
      </w:r>
      <w:r w:rsidRPr="006258C2">
        <w:rPr>
          <w:i/>
        </w:rPr>
        <w:t xml:space="preserve"> et al.</w:t>
      </w:r>
      <w:r w:rsidRPr="006258C2">
        <w:t xml:space="preserve"> Generation of heterozygous fibrillin-1 mutant cloned pigs from genome-edited foetal fibroblasts. </w:t>
      </w:r>
      <w:r w:rsidRPr="006258C2">
        <w:rPr>
          <w:i/>
        </w:rPr>
        <w:t>Sci Rep</w:t>
      </w:r>
      <w:r w:rsidRPr="006258C2">
        <w:t xml:space="preserve"> </w:t>
      </w:r>
      <w:r w:rsidRPr="006258C2">
        <w:rPr>
          <w:b/>
        </w:rPr>
        <w:t>6</w:t>
      </w:r>
      <w:r w:rsidRPr="006258C2">
        <w:t>, 24413, doi:10.1038/srep24413 (2016).</w:t>
      </w:r>
    </w:p>
    <w:p w14:paraId="4949BD1E" w14:textId="77777777" w:rsidR="001F237D" w:rsidRPr="006258C2" w:rsidRDefault="001F237D" w:rsidP="001F237D">
      <w:pPr>
        <w:pStyle w:val="EndNoteBibliography"/>
        <w:ind w:left="720" w:hanging="720"/>
      </w:pPr>
      <w:r w:rsidRPr="006258C2">
        <w:t>92</w:t>
      </w:r>
      <w:r w:rsidRPr="006258C2">
        <w:tab/>
        <w:t>Ang, Y. S.</w:t>
      </w:r>
      <w:r w:rsidRPr="006258C2">
        <w:rPr>
          <w:i/>
        </w:rPr>
        <w:t xml:space="preserve"> et al.</w:t>
      </w:r>
      <w:r w:rsidRPr="006258C2">
        <w:t xml:space="preserve"> Disease Model of GATA4 Mutation Reveals Transcription Factor Cooperativity in Human Cardiogenesis. </w:t>
      </w:r>
      <w:r w:rsidRPr="006258C2">
        <w:rPr>
          <w:i/>
        </w:rPr>
        <w:t>Cell</w:t>
      </w:r>
      <w:r w:rsidRPr="006258C2">
        <w:t xml:space="preserve"> </w:t>
      </w:r>
      <w:r w:rsidRPr="006258C2">
        <w:rPr>
          <w:b/>
        </w:rPr>
        <w:t>167</w:t>
      </w:r>
      <w:r w:rsidRPr="006258C2">
        <w:t>, 1734-1749.e1722, doi:10.1016/j.cell.2016.11.033 (2016).</w:t>
      </w:r>
    </w:p>
    <w:p w14:paraId="764CED0B" w14:textId="77777777" w:rsidR="001F237D" w:rsidRPr="006258C2" w:rsidRDefault="001F237D" w:rsidP="001F237D">
      <w:pPr>
        <w:pStyle w:val="EndNoteBibliography"/>
        <w:ind w:left="720" w:hanging="720"/>
      </w:pPr>
      <w:r w:rsidRPr="006258C2">
        <w:t>93</w:t>
      </w:r>
      <w:r w:rsidRPr="006258C2">
        <w:tab/>
        <w:t>Wang, G.</w:t>
      </w:r>
      <w:r w:rsidRPr="006258C2">
        <w:rPr>
          <w:i/>
        </w:rPr>
        <w:t xml:space="preserve"> et al.</w:t>
      </w:r>
      <w:r w:rsidRPr="006258C2">
        <w:t xml:space="preserve"> Modeling the mitochondrial cardiomyopathy of Barth syndrome with induced pluripotent stem cell and heart-on-chip technologies. </w:t>
      </w:r>
      <w:r w:rsidRPr="006258C2">
        <w:rPr>
          <w:i/>
        </w:rPr>
        <w:t>Nat. Med.</w:t>
      </w:r>
      <w:r w:rsidRPr="006258C2">
        <w:t xml:space="preserve"> </w:t>
      </w:r>
      <w:r w:rsidRPr="006258C2">
        <w:rPr>
          <w:b/>
        </w:rPr>
        <w:t>20</w:t>
      </w:r>
      <w:r w:rsidRPr="006258C2">
        <w:t>, 616-623, doi:10.1038/nm.3545 (2014).</w:t>
      </w:r>
    </w:p>
    <w:p w14:paraId="766B5B0E" w14:textId="77777777" w:rsidR="001F237D" w:rsidRPr="006258C2" w:rsidRDefault="001F237D" w:rsidP="001F237D">
      <w:pPr>
        <w:pStyle w:val="EndNoteBibliography"/>
        <w:ind w:left="720" w:hanging="720"/>
      </w:pPr>
      <w:r w:rsidRPr="006258C2">
        <w:t>94</w:t>
      </w:r>
      <w:r w:rsidRPr="006258C2">
        <w:tab/>
        <w:t>Wallace, E.</w:t>
      </w:r>
      <w:r w:rsidRPr="006258C2">
        <w:rPr>
          <w:i/>
        </w:rPr>
        <w:t xml:space="preserve"> et al.</w:t>
      </w:r>
      <w:r w:rsidRPr="006258C2">
        <w:t xml:space="preserve"> Long QT Syndrome: Genetics and Future Perspective. </w:t>
      </w:r>
      <w:r w:rsidRPr="006258C2">
        <w:rPr>
          <w:i/>
        </w:rPr>
        <w:t>Pediatr Cardiol</w:t>
      </w:r>
      <w:r w:rsidRPr="006258C2">
        <w:t>, doi:10.1007/s00246-019-02151-x (2019).</w:t>
      </w:r>
    </w:p>
    <w:p w14:paraId="502220DA" w14:textId="77777777" w:rsidR="001F237D" w:rsidRPr="006258C2" w:rsidRDefault="001F237D" w:rsidP="001F237D">
      <w:pPr>
        <w:pStyle w:val="EndNoteBibliography"/>
        <w:ind w:left="720" w:hanging="720"/>
      </w:pPr>
      <w:r w:rsidRPr="006258C2">
        <w:t>95</w:t>
      </w:r>
      <w:r w:rsidRPr="006258C2">
        <w:tab/>
        <w:t xml:space="preserve">Burnett, J. R. &amp; Hooper, A. J. PCSK9 - A Journey to Cardiovascular Outcomes. </w:t>
      </w:r>
      <w:r w:rsidRPr="006258C2">
        <w:rPr>
          <w:i/>
        </w:rPr>
        <w:t>N. Engl. J. Med.</w:t>
      </w:r>
      <w:r w:rsidRPr="006258C2">
        <w:t xml:space="preserve"> </w:t>
      </w:r>
      <w:r w:rsidRPr="006258C2">
        <w:rPr>
          <w:b/>
        </w:rPr>
        <w:t>379</w:t>
      </w:r>
      <w:r w:rsidRPr="006258C2">
        <w:t>, 2161-2162, doi:10.1056/NEJMe1813758 (2018).</w:t>
      </w:r>
    </w:p>
    <w:p w14:paraId="073EEC56" w14:textId="77777777" w:rsidR="001F237D" w:rsidRPr="006258C2" w:rsidRDefault="001F237D" w:rsidP="001F237D">
      <w:pPr>
        <w:pStyle w:val="EndNoteBibliography"/>
        <w:ind w:left="720" w:hanging="720"/>
      </w:pPr>
      <w:r w:rsidRPr="006258C2">
        <w:t>96</w:t>
      </w:r>
      <w:r w:rsidRPr="006258C2">
        <w:tab/>
        <w:t>Pollin, T. I.</w:t>
      </w:r>
      <w:r w:rsidRPr="006258C2">
        <w:rPr>
          <w:i/>
        </w:rPr>
        <w:t xml:space="preserve"> et al.</w:t>
      </w:r>
      <w:r w:rsidRPr="006258C2">
        <w:t xml:space="preserve"> A null mutation in human APOC3 confers a favorable plasma lipid profile and apparent cardioprotection. </w:t>
      </w:r>
      <w:r w:rsidRPr="006258C2">
        <w:rPr>
          <w:i/>
        </w:rPr>
        <w:t>Science</w:t>
      </w:r>
      <w:r w:rsidRPr="006258C2">
        <w:t xml:space="preserve"> </w:t>
      </w:r>
      <w:r w:rsidRPr="006258C2">
        <w:rPr>
          <w:b/>
        </w:rPr>
        <w:t>322</w:t>
      </w:r>
      <w:r w:rsidRPr="006258C2">
        <w:t xml:space="preserve">, 1702-1705, doi:10.1126/science.1161524 </w:t>
      </w:r>
      <w:r w:rsidRPr="006258C2">
        <w:lastRenderedPageBreak/>
        <w:t>(2008).</w:t>
      </w:r>
    </w:p>
    <w:p w14:paraId="2BD47A40" w14:textId="77777777" w:rsidR="001F237D" w:rsidRPr="006258C2" w:rsidRDefault="001F237D" w:rsidP="001F237D">
      <w:pPr>
        <w:pStyle w:val="EndNoteBibliography"/>
        <w:ind w:left="720" w:hanging="720"/>
      </w:pPr>
      <w:r w:rsidRPr="006258C2">
        <w:t>97</w:t>
      </w:r>
      <w:r w:rsidRPr="006258C2">
        <w:tab/>
        <w:t>Ding, Q.</w:t>
      </w:r>
      <w:r w:rsidRPr="006258C2">
        <w:rPr>
          <w:i/>
        </w:rPr>
        <w:t xml:space="preserve"> et al.</w:t>
      </w:r>
      <w:r w:rsidRPr="006258C2">
        <w:t xml:space="preserve"> Permanent alteration of PCSK9 with in vivo CRISPR-Cas9 genome editing. </w:t>
      </w:r>
      <w:r w:rsidRPr="006258C2">
        <w:rPr>
          <w:i/>
        </w:rPr>
        <w:t>Circ. Res.</w:t>
      </w:r>
      <w:r w:rsidRPr="006258C2">
        <w:t xml:space="preserve"> </w:t>
      </w:r>
      <w:r w:rsidRPr="006258C2">
        <w:rPr>
          <w:b/>
        </w:rPr>
        <w:t>115</w:t>
      </w:r>
      <w:r w:rsidRPr="006258C2">
        <w:t>, 488-492, doi:10.1161/circresaha.115.304351 (2014).</w:t>
      </w:r>
    </w:p>
    <w:p w14:paraId="13B8287B" w14:textId="77777777" w:rsidR="001F237D" w:rsidRPr="006258C2" w:rsidRDefault="001F237D" w:rsidP="001F237D">
      <w:pPr>
        <w:pStyle w:val="EndNoteBibliography"/>
        <w:ind w:left="720" w:hanging="720"/>
      </w:pPr>
      <w:r w:rsidRPr="006258C2">
        <w:t>98</w:t>
      </w:r>
      <w:r w:rsidRPr="006258C2">
        <w:tab/>
        <w:t>Crosby, J.</w:t>
      </w:r>
      <w:r w:rsidRPr="006258C2">
        <w:rPr>
          <w:i/>
        </w:rPr>
        <w:t xml:space="preserve"> et al.</w:t>
      </w:r>
      <w:r w:rsidRPr="006258C2">
        <w:t xml:space="preserve"> Loss-of-function mutations in APOC3, triglycerides, and coronary disease. </w:t>
      </w:r>
      <w:r w:rsidRPr="006258C2">
        <w:rPr>
          <w:i/>
        </w:rPr>
        <w:t>N. Engl. J. Med.</w:t>
      </w:r>
      <w:r w:rsidRPr="006258C2">
        <w:t xml:space="preserve"> </w:t>
      </w:r>
      <w:r w:rsidRPr="006258C2">
        <w:rPr>
          <w:b/>
        </w:rPr>
        <w:t>371</w:t>
      </w:r>
      <w:r w:rsidRPr="006258C2">
        <w:t>, 22-31, doi:10.1056/NEJMoa1307095 (2014).</w:t>
      </w:r>
    </w:p>
    <w:p w14:paraId="737C5719" w14:textId="77777777" w:rsidR="001F237D" w:rsidRPr="006258C2" w:rsidRDefault="001F237D" w:rsidP="001F237D">
      <w:pPr>
        <w:pStyle w:val="EndNoteBibliography"/>
        <w:ind w:left="720" w:hanging="720"/>
      </w:pPr>
      <w:r w:rsidRPr="006258C2">
        <w:t>99</w:t>
      </w:r>
      <w:r w:rsidRPr="006258C2">
        <w:tab/>
        <w:t>Zhan, Y.</w:t>
      </w:r>
      <w:r w:rsidRPr="006258C2">
        <w:rPr>
          <w:i/>
        </w:rPr>
        <w:t xml:space="preserve"> et al.</w:t>
      </w:r>
      <w:r w:rsidRPr="006258C2">
        <w:t xml:space="preserve"> Establishment of a PRKAG2 cardiac syndrome disease model and mechanism study using human induced pluripotent stem cells. </w:t>
      </w:r>
      <w:r w:rsidRPr="006258C2">
        <w:rPr>
          <w:i/>
        </w:rPr>
        <w:t>J. Mol. Cell. Cardiol.</w:t>
      </w:r>
      <w:r w:rsidRPr="006258C2">
        <w:t>, doi:10.1016/j.yjmcc.2018.02.007 (2018).</w:t>
      </w:r>
    </w:p>
    <w:p w14:paraId="7D65C707" w14:textId="77777777" w:rsidR="001F237D" w:rsidRPr="006258C2" w:rsidRDefault="001F237D" w:rsidP="001F237D">
      <w:pPr>
        <w:pStyle w:val="EndNoteBibliography"/>
        <w:ind w:left="720" w:hanging="720"/>
      </w:pPr>
      <w:r w:rsidRPr="006258C2">
        <w:t>100</w:t>
      </w:r>
      <w:r w:rsidRPr="006258C2">
        <w:tab/>
        <w:t xml:space="preserve">O'Rahilly, S. Human genetics illuminates the paths to metabolic disease. </w:t>
      </w:r>
      <w:r w:rsidRPr="006258C2">
        <w:rPr>
          <w:i/>
        </w:rPr>
        <w:t>Nature</w:t>
      </w:r>
      <w:r w:rsidRPr="006258C2">
        <w:t xml:space="preserve"> </w:t>
      </w:r>
      <w:r w:rsidRPr="006258C2">
        <w:rPr>
          <w:b/>
        </w:rPr>
        <w:t>462</w:t>
      </w:r>
      <w:r w:rsidRPr="006258C2">
        <w:t>, 307-314, doi:10.1038/nature08532 (2009).</w:t>
      </w:r>
    </w:p>
    <w:p w14:paraId="16B7CDF2" w14:textId="77777777" w:rsidR="001F237D" w:rsidRPr="006258C2" w:rsidRDefault="001F237D" w:rsidP="001F237D">
      <w:pPr>
        <w:pStyle w:val="EndNoteBibliography"/>
        <w:ind w:left="720" w:hanging="720"/>
      </w:pPr>
      <w:r w:rsidRPr="006258C2">
        <w:t>101</w:t>
      </w:r>
      <w:r w:rsidRPr="006258C2">
        <w:tab/>
        <w:t xml:space="preserve">Coppari, R. &amp; Bjørbæk, C. Leptin revisited: its mechanism of action and potential for treating diabetes. </w:t>
      </w:r>
      <w:r w:rsidRPr="006258C2">
        <w:rPr>
          <w:i/>
        </w:rPr>
        <w:t>Nat Rev Drug Discov</w:t>
      </w:r>
      <w:r w:rsidRPr="006258C2">
        <w:t xml:space="preserve"> </w:t>
      </w:r>
      <w:r w:rsidRPr="006258C2">
        <w:rPr>
          <w:b/>
        </w:rPr>
        <w:t>11</w:t>
      </w:r>
      <w:r w:rsidRPr="006258C2">
        <w:t>, 692-708, doi:10.1038/nrd3757 (2012).</w:t>
      </w:r>
    </w:p>
    <w:p w14:paraId="7B2B53AA" w14:textId="77777777" w:rsidR="001F237D" w:rsidRPr="006258C2" w:rsidRDefault="001F237D" w:rsidP="001F237D">
      <w:pPr>
        <w:pStyle w:val="EndNoteBibliography"/>
        <w:ind w:left="720" w:hanging="720"/>
      </w:pPr>
      <w:r w:rsidRPr="006258C2">
        <w:t>102</w:t>
      </w:r>
      <w:r w:rsidRPr="006258C2">
        <w:tab/>
        <w:t>Giesbertz, P.</w:t>
      </w:r>
      <w:r w:rsidRPr="006258C2">
        <w:rPr>
          <w:i/>
        </w:rPr>
        <w:t xml:space="preserve"> et al.</w:t>
      </w:r>
      <w:r w:rsidRPr="006258C2">
        <w:t xml:space="preserve"> Metabolite profiling in plasma and tissues of ob/ob and db/db mice identifies novel markers of obesity and type 2 diabetes. </w:t>
      </w:r>
      <w:r w:rsidRPr="006258C2">
        <w:rPr>
          <w:i/>
        </w:rPr>
        <w:t>Diabetologia</w:t>
      </w:r>
      <w:r w:rsidRPr="006258C2">
        <w:t xml:space="preserve"> </w:t>
      </w:r>
      <w:r w:rsidRPr="006258C2">
        <w:rPr>
          <w:b/>
        </w:rPr>
        <w:t>58</w:t>
      </w:r>
      <w:r w:rsidRPr="006258C2">
        <w:t>, 2133-2143, doi:10.1007/s00125-015-3656-y (2015).</w:t>
      </w:r>
    </w:p>
    <w:p w14:paraId="2AAC7C2D" w14:textId="77777777" w:rsidR="001F237D" w:rsidRPr="006258C2" w:rsidRDefault="001F237D" w:rsidP="001F237D">
      <w:pPr>
        <w:pStyle w:val="EndNoteBibliography"/>
        <w:ind w:left="720" w:hanging="720"/>
      </w:pPr>
      <w:r w:rsidRPr="006258C2">
        <w:t>103</w:t>
      </w:r>
      <w:r w:rsidRPr="006258C2">
        <w:tab/>
        <w:t>Chen, Y.</w:t>
      </w:r>
      <w:r w:rsidRPr="006258C2">
        <w:rPr>
          <w:i/>
        </w:rPr>
        <w:t xml:space="preserve"> et al.</w:t>
      </w:r>
      <w:r w:rsidRPr="006258C2">
        <w:t xml:space="preserve"> Generation of obese rat model by transcription activator-like effector nucleases targeting the leptin receptor gene. </w:t>
      </w:r>
      <w:r w:rsidRPr="006258C2">
        <w:rPr>
          <w:i/>
        </w:rPr>
        <w:t>Sci China Life Sci</w:t>
      </w:r>
      <w:r w:rsidRPr="006258C2">
        <w:t>, doi:10.1007/s11427-016-5049-y (2016).</w:t>
      </w:r>
    </w:p>
    <w:p w14:paraId="1AA05AF0" w14:textId="77777777" w:rsidR="001F237D" w:rsidRPr="006258C2" w:rsidRDefault="001F237D" w:rsidP="001F237D">
      <w:pPr>
        <w:pStyle w:val="EndNoteBibliography"/>
        <w:ind w:left="720" w:hanging="720"/>
      </w:pPr>
      <w:r w:rsidRPr="006258C2">
        <w:t>104</w:t>
      </w:r>
      <w:r w:rsidRPr="006258C2">
        <w:tab/>
        <w:t>Bao, D.</w:t>
      </w:r>
      <w:r w:rsidRPr="006258C2">
        <w:rPr>
          <w:i/>
        </w:rPr>
        <w:t xml:space="preserve"> et al.</w:t>
      </w:r>
      <w:r w:rsidRPr="006258C2">
        <w:t xml:space="preserve"> Preliminary Characterization of a Leptin Receptor Knockout Rat Created by CRISPR/Cas9 System. </w:t>
      </w:r>
      <w:r w:rsidRPr="006258C2">
        <w:rPr>
          <w:i/>
        </w:rPr>
        <w:t>Sci Rep</w:t>
      </w:r>
      <w:r w:rsidRPr="006258C2">
        <w:t xml:space="preserve"> </w:t>
      </w:r>
      <w:r w:rsidRPr="006258C2">
        <w:rPr>
          <w:b/>
        </w:rPr>
        <w:t>5</w:t>
      </w:r>
      <w:r w:rsidRPr="006258C2">
        <w:t>, 15942, doi:10.1038/srep15942 (2015).</w:t>
      </w:r>
    </w:p>
    <w:p w14:paraId="272C0321" w14:textId="77777777" w:rsidR="001F237D" w:rsidRPr="006258C2" w:rsidRDefault="001F237D" w:rsidP="001F237D">
      <w:pPr>
        <w:pStyle w:val="EndNoteBibliography"/>
        <w:ind w:left="720" w:hanging="720"/>
      </w:pPr>
      <w:r w:rsidRPr="006258C2">
        <w:t>105</w:t>
      </w:r>
      <w:r w:rsidRPr="006258C2">
        <w:tab/>
        <w:t>Wang, X.</w:t>
      </w:r>
      <w:r w:rsidRPr="006258C2">
        <w:rPr>
          <w:i/>
        </w:rPr>
        <w:t xml:space="preserve"> et al.</w:t>
      </w:r>
      <w:r w:rsidRPr="006258C2">
        <w:t xml:space="preserve"> Characterization of novel cytochrome P450 2E1 knockout rat model generated by CRISPR/Cas9. </w:t>
      </w:r>
      <w:r w:rsidRPr="006258C2">
        <w:rPr>
          <w:i/>
        </w:rPr>
        <w:t>Biochem. Pharmacol.</w:t>
      </w:r>
      <w:r w:rsidRPr="006258C2">
        <w:t xml:space="preserve"> </w:t>
      </w:r>
      <w:r w:rsidRPr="006258C2">
        <w:rPr>
          <w:b/>
        </w:rPr>
        <w:t>105</w:t>
      </w:r>
      <w:r w:rsidRPr="006258C2">
        <w:t>, 80-90, doi:10.1016/j.bcp.2016.03.001 (2016).</w:t>
      </w:r>
    </w:p>
    <w:p w14:paraId="2729706C" w14:textId="77777777" w:rsidR="001F237D" w:rsidRPr="006258C2" w:rsidRDefault="001F237D" w:rsidP="001F237D">
      <w:pPr>
        <w:pStyle w:val="EndNoteBibliography"/>
        <w:ind w:left="720" w:hanging="720"/>
      </w:pPr>
      <w:r w:rsidRPr="006258C2">
        <w:t>106</w:t>
      </w:r>
      <w:r w:rsidRPr="006258C2">
        <w:tab/>
        <w:t>Claussnitzer, M.</w:t>
      </w:r>
      <w:r w:rsidRPr="006258C2">
        <w:rPr>
          <w:i/>
        </w:rPr>
        <w:t xml:space="preserve"> et al.</w:t>
      </w:r>
      <w:r w:rsidRPr="006258C2">
        <w:t xml:space="preserve"> FTO Obesity Variant Circuitry and Adipocyte Browning in Humans. </w:t>
      </w:r>
      <w:r w:rsidRPr="006258C2">
        <w:rPr>
          <w:i/>
        </w:rPr>
        <w:t>N. Engl. J. Med.</w:t>
      </w:r>
      <w:r w:rsidRPr="006258C2">
        <w:t>, doi:10.1056/NEJMoa1502214 (2015).</w:t>
      </w:r>
    </w:p>
    <w:p w14:paraId="27370D19" w14:textId="77777777" w:rsidR="001F237D" w:rsidRPr="006258C2" w:rsidRDefault="001F237D" w:rsidP="001F237D">
      <w:pPr>
        <w:pStyle w:val="EndNoteBibliography"/>
        <w:ind w:left="720" w:hanging="720"/>
      </w:pPr>
      <w:r w:rsidRPr="006258C2">
        <w:t>107</w:t>
      </w:r>
      <w:r w:rsidRPr="006258C2">
        <w:tab/>
        <w:t>Naylor, J.</w:t>
      </w:r>
      <w:r w:rsidRPr="006258C2">
        <w:rPr>
          <w:i/>
        </w:rPr>
        <w:t xml:space="preserve"> et al.</w:t>
      </w:r>
      <w:r w:rsidRPr="006258C2">
        <w:t xml:space="preserve"> Use of CRISPR/Cas-9 engineered INS-1 pancreatic beta cells to define the pharmacology of dual GIPR/GLP-1R agonists. </w:t>
      </w:r>
      <w:r w:rsidRPr="006258C2">
        <w:rPr>
          <w:i/>
        </w:rPr>
        <w:t>Biochem. J.</w:t>
      </w:r>
      <w:r w:rsidRPr="006258C2">
        <w:t>, doi:10.1042/bcj20160476 (2016).</w:t>
      </w:r>
    </w:p>
    <w:p w14:paraId="077A2958" w14:textId="77777777" w:rsidR="001F237D" w:rsidRPr="006258C2" w:rsidRDefault="001F237D" w:rsidP="001F237D">
      <w:pPr>
        <w:pStyle w:val="EndNoteBibliography"/>
        <w:ind w:left="720" w:hanging="720"/>
      </w:pPr>
      <w:r w:rsidRPr="006258C2">
        <w:t>108</w:t>
      </w:r>
      <w:r w:rsidRPr="006258C2">
        <w:tab/>
        <w:t>Vethe, H.</w:t>
      </w:r>
      <w:r w:rsidRPr="006258C2">
        <w:rPr>
          <w:i/>
        </w:rPr>
        <w:t xml:space="preserve"> et al.</w:t>
      </w:r>
      <w:r w:rsidRPr="006258C2">
        <w:t xml:space="preserve"> Probing the missing mature β-cell proteomic landscape in differentiating patient iPSC-derived cells. </w:t>
      </w:r>
      <w:r w:rsidRPr="006258C2">
        <w:rPr>
          <w:i/>
        </w:rPr>
        <w:t>Sci Rep</w:t>
      </w:r>
      <w:r w:rsidRPr="006258C2">
        <w:t xml:space="preserve"> </w:t>
      </w:r>
      <w:r w:rsidRPr="006258C2">
        <w:rPr>
          <w:b/>
        </w:rPr>
        <w:t>7</w:t>
      </w:r>
      <w:r w:rsidRPr="006258C2">
        <w:t>, 4780, doi:10.1038/s41598-017-04979-w (2017).</w:t>
      </w:r>
    </w:p>
    <w:p w14:paraId="14970379" w14:textId="77777777" w:rsidR="001F237D" w:rsidRPr="006258C2" w:rsidRDefault="001F237D" w:rsidP="001F237D">
      <w:pPr>
        <w:pStyle w:val="EndNoteBibliography"/>
        <w:ind w:left="720" w:hanging="720"/>
      </w:pPr>
      <w:r w:rsidRPr="006258C2">
        <w:t>109</w:t>
      </w:r>
      <w:r w:rsidRPr="006258C2">
        <w:tab/>
        <w:t>Liao, H. K.</w:t>
      </w:r>
      <w:r w:rsidRPr="006258C2">
        <w:rPr>
          <w:i/>
        </w:rPr>
        <w:t xml:space="preserve"> et al.</w:t>
      </w:r>
      <w:r w:rsidRPr="006258C2">
        <w:t xml:space="preserve"> In Vivo Target Gene Activation via CRISPR/Cas9-Mediated Trans-epigenetic Modulation. </w:t>
      </w:r>
      <w:r w:rsidRPr="006258C2">
        <w:rPr>
          <w:i/>
        </w:rPr>
        <w:t>Cell</w:t>
      </w:r>
      <w:r w:rsidRPr="006258C2">
        <w:t>, doi:10.1016/j.cell.2017.10.025 (2017).</w:t>
      </w:r>
    </w:p>
    <w:p w14:paraId="6FBC98B7" w14:textId="77777777" w:rsidR="001F237D" w:rsidRPr="006258C2" w:rsidRDefault="001F237D" w:rsidP="001F237D">
      <w:pPr>
        <w:pStyle w:val="EndNoteBibliography"/>
        <w:ind w:left="720" w:hanging="720"/>
      </w:pPr>
      <w:r w:rsidRPr="006258C2">
        <w:t>110</w:t>
      </w:r>
      <w:r w:rsidRPr="006258C2">
        <w:tab/>
        <w:t xml:space="preserve">Tirronen, A., Hokkanen, K., Vuorio, T. &amp; Ylä-Herttuala, S. Recent advances in novel therapies for lipid disorders. </w:t>
      </w:r>
      <w:r w:rsidRPr="006258C2">
        <w:rPr>
          <w:i/>
        </w:rPr>
        <w:t>Hum. Mol. Genet.</w:t>
      </w:r>
      <w:r w:rsidRPr="006258C2">
        <w:t>, doi:10.1093/hmg/ddz132 (2019).</w:t>
      </w:r>
    </w:p>
    <w:p w14:paraId="2496F8B2" w14:textId="77777777" w:rsidR="001F237D" w:rsidRPr="006258C2" w:rsidRDefault="001F237D" w:rsidP="001F237D">
      <w:pPr>
        <w:pStyle w:val="EndNoteBibliography"/>
        <w:ind w:left="720" w:hanging="720"/>
      </w:pPr>
      <w:r w:rsidRPr="006258C2">
        <w:t>111</w:t>
      </w:r>
      <w:r w:rsidRPr="006258C2">
        <w:tab/>
        <w:t>Nakagawa, Y.</w:t>
      </w:r>
      <w:r w:rsidRPr="006258C2">
        <w:rPr>
          <w:i/>
        </w:rPr>
        <w:t xml:space="preserve"> et al.</w:t>
      </w:r>
      <w:r w:rsidRPr="006258C2">
        <w:t xml:space="preserve"> Hyperlipidemia and hepatitis in liver-specific CREB3L3 knockout mice generated using a one-step CRISPR/Cas9 system. </w:t>
      </w:r>
      <w:r w:rsidRPr="006258C2">
        <w:rPr>
          <w:i/>
        </w:rPr>
        <w:t>Sci Rep</w:t>
      </w:r>
      <w:r w:rsidRPr="006258C2">
        <w:t xml:space="preserve"> </w:t>
      </w:r>
      <w:r w:rsidRPr="006258C2">
        <w:rPr>
          <w:b/>
        </w:rPr>
        <w:t>6</w:t>
      </w:r>
      <w:r w:rsidRPr="006258C2">
        <w:t>, 27857, doi:10.1038/srep27857 (2016).</w:t>
      </w:r>
    </w:p>
    <w:p w14:paraId="48BDCFDD" w14:textId="77777777" w:rsidR="001F237D" w:rsidRPr="006258C2" w:rsidRDefault="001F237D" w:rsidP="001F237D">
      <w:pPr>
        <w:pStyle w:val="EndNoteBibliography"/>
        <w:ind w:left="720" w:hanging="720"/>
      </w:pPr>
      <w:r w:rsidRPr="006258C2">
        <w:t>112</w:t>
      </w:r>
      <w:r w:rsidRPr="006258C2">
        <w:tab/>
        <w:t>Carlson, D. F.</w:t>
      </w:r>
      <w:r w:rsidRPr="006258C2">
        <w:rPr>
          <w:i/>
        </w:rPr>
        <w:t xml:space="preserve"> et al.</w:t>
      </w:r>
      <w:r w:rsidRPr="006258C2">
        <w:t xml:space="preserve"> Efficient TALEN-mediated gene knockout in livestock. </w:t>
      </w:r>
      <w:r w:rsidRPr="006258C2">
        <w:rPr>
          <w:i/>
        </w:rPr>
        <w:t>Proc. Natl. Acad. Sci. U.S.A.</w:t>
      </w:r>
      <w:r w:rsidRPr="006258C2">
        <w:t xml:space="preserve"> </w:t>
      </w:r>
      <w:r w:rsidRPr="006258C2">
        <w:rPr>
          <w:b/>
        </w:rPr>
        <w:t>109</w:t>
      </w:r>
      <w:r w:rsidRPr="006258C2">
        <w:t>, 17382-17387, doi:10.1073/pnas.1211446109 (2012).</w:t>
      </w:r>
    </w:p>
    <w:p w14:paraId="2B3DE98D" w14:textId="77777777" w:rsidR="001F237D" w:rsidRPr="006258C2" w:rsidRDefault="001F237D" w:rsidP="001F237D">
      <w:pPr>
        <w:pStyle w:val="EndNoteBibliography"/>
        <w:ind w:left="720" w:hanging="720"/>
      </w:pPr>
      <w:r w:rsidRPr="006258C2">
        <w:t>113</w:t>
      </w:r>
      <w:r w:rsidRPr="006258C2">
        <w:tab/>
        <w:t>Burkhardt, R.</w:t>
      </w:r>
      <w:r w:rsidRPr="006258C2">
        <w:rPr>
          <w:i/>
        </w:rPr>
        <w:t xml:space="preserve"> et al.</w:t>
      </w:r>
      <w:r w:rsidRPr="006258C2">
        <w:t xml:space="preserve"> Trib1 is a lipid- and myocardial infarction-associated gene that regulates hepatic lipogenesis and VLDL production in mice. </w:t>
      </w:r>
      <w:r w:rsidRPr="006258C2">
        <w:rPr>
          <w:i/>
        </w:rPr>
        <w:t>J. Clin. Invest.</w:t>
      </w:r>
      <w:r w:rsidRPr="006258C2">
        <w:t xml:space="preserve"> </w:t>
      </w:r>
      <w:r w:rsidRPr="006258C2">
        <w:rPr>
          <w:b/>
        </w:rPr>
        <w:t>120</w:t>
      </w:r>
      <w:r w:rsidRPr="006258C2">
        <w:t>, 4410-4414, doi:10.1172/jci44213 (2010).</w:t>
      </w:r>
    </w:p>
    <w:p w14:paraId="35BD8720" w14:textId="77777777" w:rsidR="001F237D" w:rsidRPr="006258C2" w:rsidRDefault="001F237D" w:rsidP="001F237D">
      <w:pPr>
        <w:pStyle w:val="EndNoteBibliography"/>
        <w:ind w:left="720" w:hanging="720"/>
      </w:pPr>
      <w:r w:rsidRPr="006258C2">
        <w:t>114</w:t>
      </w:r>
      <w:r w:rsidRPr="006258C2">
        <w:tab/>
        <w:t>Nagiec, M. M.</w:t>
      </w:r>
      <w:r w:rsidRPr="006258C2">
        <w:rPr>
          <w:i/>
        </w:rPr>
        <w:t xml:space="preserve"> et al.</w:t>
      </w:r>
      <w:r w:rsidRPr="006258C2">
        <w:t xml:space="preserve"> Modulators of hepatic lipoprotein metabolism identified in a search for small-molecule inducers of tribbles pseudokinase 1 expression. </w:t>
      </w:r>
      <w:r w:rsidRPr="006258C2">
        <w:rPr>
          <w:i/>
        </w:rPr>
        <w:t>PLoS ONE</w:t>
      </w:r>
      <w:r w:rsidRPr="006258C2">
        <w:t xml:space="preserve"> </w:t>
      </w:r>
      <w:r w:rsidRPr="006258C2">
        <w:rPr>
          <w:b/>
        </w:rPr>
        <w:t>10</w:t>
      </w:r>
      <w:r w:rsidRPr="006258C2">
        <w:t xml:space="preserve">, </w:t>
      </w:r>
      <w:r w:rsidRPr="006258C2">
        <w:lastRenderedPageBreak/>
        <w:t>e0120295, doi:10.1371/journal.pone.0120295 (2015).</w:t>
      </w:r>
    </w:p>
    <w:p w14:paraId="638FD1C1" w14:textId="77777777" w:rsidR="001F237D" w:rsidRPr="006258C2" w:rsidRDefault="001F237D" w:rsidP="001F237D">
      <w:pPr>
        <w:pStyle w:val="EndNoteBibliography"/>
        <w:ind w:left="720" w:hanging="720"/>
      </w:pPr>
      <w:r w:rsidRPr="006258C2">
        <w:t>115</w:t>
      </w:r>
      <w:r w:rsidRPr="006258C2">
        <w:tab/>
        <w:t xml:space="preserve">Nance, M. A. Genetics of Huntington disease. </w:t>
      </w:r>
      <w:r w:rsidRPr="006258C2">
        <w:rPr>
          <w:i/>
        </w:rPr>
        <w:t>Handb Clin Neurol</w:t>
      </w:r>
      <w:r w:rsidRPr="006258C2">
        <w:t xml:space="preserve"> </w:t>
      </w:r>
      <w:r w:rsidRPr="006258C2">
        <w:rPr>
          <w:b/>
        </w:rPr>
        <w:t>144</w:t>
      </w:r>
      <w:r w:rsidRPr="006258C2">
        <w:t>, 3-14, doi:10.1016/B978-0-12-801893-4.00001-8 (2017).</w:t>
      </w:r>
    </w:p>
    <w:p w14:paraId="1F1F3BB6" w14:textId="77777777" w:rsidR="001F237D" w:rsidRPr="006258C2" w:rsidRDefault="001F237D" w:rsidP="001F237D">
      <w:pPr>
        <w:pStyle w:val="EndNoteBibliography"/>
        <w:ind w:left="720" w:hanging="720"/>
      </w:pPr>
      <w:r w:rsidRPr="006258C2">
        <w:t>116</w:t>
      </w:r>
      <w:r w:rsidRPr="006258C2">
        <w:tab/>
        <w:t xml:space="preserve">Wood, L. B., Winslow, A. R. &amp; Strasser, S. D. Systems biology of neurodegenerative diseases. </w:t>
      </w:r>
      <w:r w:rsidRPr="006258C2">
        <w:rPr>
          <w:i/>
        </w:rPr>
        <w:t>Integr Biol (Camb)</w:t>
      </w:r>
      <w:r w:rsidRPr="006258C2">
        <w:t xml:space="preserve"> </w:t>
      </w:r>
      <w:r w:rsidRPr="006258C2">
        <w:rPr>
          <w:b/>
        </w:rPr>
        <w:t>7</w:t>
      </w:r>
      <w:r w:rsidRPr="006258C2">
        <w:t>, 758-775, doi:10.1039/c5ib00031a (2015).</w:t>
      </w:r>
    </w:p>
    <w:p w14:paraId="6EE67085" w14:textId="77777777" w:rsidR="001F237D" w:rsidRPr="006258C2" w:rsidRDefault="001F237D" w:rsidP="001F237D">
      <w:pPr>
        <w:pStyle w:val="EndNoteBibliography"/>
        <w:ind w:left="720" w:hanging="720"/>
      </w:pPr>
      <w:r w:rsidRPr="006258C2">
        <w:t>117</w:t>
      </w:r>
      <w:r w:rsidRPr="006258C2">
        <w:tab/>
        <w:t xml:space="preserve">Soto, C. &amp; Pritzkow, S. Protein misfolding, aggregation, and conformational strains in neurodegenerative diseases. </w:t>
      </w:r>
      <w:r w:rsidRPr="006258C2">
        <w:rPr>
          <w:i/>
        </w:rPr>
        <w:t>Nat. Neurosci.</w:t>
      </w:r>
      <w:r w:rsidRPr="006258C2">
        <w:t>, doi:10.1038/s41593-018-0235-9 (2018).</w:t>
      </w:r>
    </w:p>
    <w:p w14:paraId="289E5EAB" w14:textId="77777777" w:rsidR="001F237D" w:rsidRPr="006258C2" w:rsidRDefault="001F237D" w:rsidP="001F237D">
      <w:pPr>
        <w:pStyle w:val="EndNoteBibliography"/>
        <w:ind w:left="720" w:hanging="720"/>
      </w:pPr>
      <w:r w:rsidRPr="006258C2">
        <w:t>118</w:t>
      </w:r>
      <w:r w:rsidRPr="006258C2">
        <w:tab/>
        <w:t xml:space="preserve">Hu, Z., Yang, B., Mo, X. &amp; Xiao, H. Mechanism and Regulation of Autophagy and Its Role in Neuronal Diseases. </w:t>
      </w:r>
      <w:r w:rsidRPr="006258C2">
        <w:rPr>
          <w:i/>
        </w:rPr>
        <w:t>Mol. Neurobiol.</w:t>
      </w:r>
      <w:r w:rsidRPr="006258C2">
        <w:t xml:space="preserve"> </w:t>
      </w:r>
      <w:r w:rsidRPr="006258C2">
        <w:rPr>
          <w:b/>
        </w:rPr>
        <w:t>52</w:t>
      </w:r>
      <w:r w:rsidRPr="006258C2">
        <w:t>, 1190-1209, doi:10.1007/s12035-014-8921-4 (2015).</w:t>
      </w:r>
    </w:p>
    <w:p w14:paraId="2D31227C" w14:textId="77777777" w:rsidR="001F237D" w:rsidRPr="006258C2" w:rsidRDefault="001F237D" w:rsidP="001F237D">
      <w:pPr>
        <w:pStyle w:val="EndNoteBibliography"/>
        <w:ind w:left="720" w:hanging="720"/>
      </w:pPr>
      <w:r w:rsidRPr="006258C2">
        <w:t>119</w:t>
      </w:r>
      <w:r w:rsidRPr="006258C2">
        <w:tab/>
        <w:t xml:space="preserve">Sahebkar, A., Panahi, Y., Yaribeygi, H. &amp; Javadi, B. Oxidative stress in neurodegenerative diseases: a review. </w:t>
      </w:r>
      <w:r w:rsidRPr="006258C2">
        <w:rPr>
          <w:i/>
        </w:rPr>
        <w:t>CNS Neurol Disord Drug Targets</w:t>
      </w:r>
      <w:r w:rsidRPr="006258C2">
        <w:t>, doi:10.2174/1871527317666180425122557 (2018).</w:t>
      </w:r>
    </w:p>
    <w:p w14:paraId="3F5F20DA" w14:textId="77777777" w:rsidR="001F237D" w:rsidRPr="006258C2" w:rsidRDefault="001F237D" w:rsidP="001F237D">
      <w:pPr>
        <w:pStyle w:val="EndNoteBibliography"/>
        <w:ind w:left="720" w:hanging="720"/>
      </w:pPr>
      <w:r w:rsidRPr="006258C2">
        <w:t>120</w:t>
      </w:r>
      <w:r w:rsidRPr="006258C2">
        <w:tab/>
        <w:t xml:space="preserve">Rossi, F. &amp; Cattaneo, E. Opinion: neural stem cell therapy for neurological diseases: dreams and reality. </w:t>
      </w:r>
      <w:r w:rsidRPr="006258C2">
        <w:rPr>
          <w:i/>
        </w:rPr>
        <w:t>Nat. Rev. Neurosci.</w:t>
      </w:r>
      <w:r w:rsidRPr="006258C2">
        <w:t xml:space="preserve"> </w:t>
      </w:r>
      <w:r w:rsidRPr="006258C2">
        <w:rPr>
          <w:b/>
        </w:rPr>
        <w:t>3</w:t>
      </w:r>
      <w:r w:rsidRPr="006258C2">
        <w:t>, 401-409, doi:10.1038/nrn809 (2002).</w:t>
      </w:r>
    </w:p>
    <w:p w14:paraId="7CBDFA45" w14:textId="77777777" w:rsidR="001F237D" w:rsidRPr="006258C2" w:rsidRDefault="001F237D" w:rsidP="001F237D">
      <w:pPr>
        <w:pStyle w:val="EndNoteBibliography"/>
        <w:ind w:left="720" w:hanging="720"/>
      </w:pPr>
      <w:r w:rsidRPr="006258C2">
        <w:t>121</w:t>
      </w:r>
      <w:r w:rsidRPr="006258C2">
        <w:tab/>
        <w:t>Fan, H. C.</w:t>
      </w:r>
      <w:r w:rsidRPr="006258C2">
        <w:rPr>
          <w:i/>
        </w:rPr>
        <w:t xml:space="preserve"> et al.</w:t>
      </w:r>
      <w:r w:rsidRPr="006258C2">
        <w:t xml:space="preserve"> The Role of Gene Editing in Neurodegenerative Diseases. </w:t>
      </w:r>
      <w:r w:rsidRPr="006258C2">
        <w:rPr>
          <w:i/>
        </w:rPr>
        <w:t>Cell Transplant</w:t>
      </w:r>
      <w:r w:rsidRPr="006258C2">
        <w:t xml:space="preserve"> </w:t>
      </w:r>
      <w:r w:rsidRPr="006258C2">
        <w:rPr>
          <w:b/>
        </w:rPr>
        <w:t>27</w:t>
      </w:r>
      <w:r w:rsidRPr="006258C2">
        <w:t>, 364-378, doi:10.1177/0963689717753378 (2018).</w:t>
      </w:r>
    </w:p>
    <w:p w14:paraId="1D8C6584" w14:textId="77777777" w:rsidR="001F237D" w:rsidRPr="006258C2" w:rsidRDefault="001F237D" w:rsidP="001F237D">
      <w:pPr>
        <w:pStyle w:val="EndNoteBibliography"/>
        <w:ind w:left="720" w:hanging="720"/>
      </w:pPr>
      <w:r w:rsidRPr="006258C2">
        <w:t>122</w:t>
      </w:r>
      <w:r w:rsidRPr="006258C2">
        <w:tab/>
        <w:t>Garriga-Canut, M.</w:t>
      </w:r>
      <w:r w:rsidRPr="006258C2">
        <w:rPr>
          <w:i/>
        </w:rPr>
        <w:t xml:space="preserve"> et al.</w:t>
      </w:r>
      <w:r w:rsidRPr="006258C2">
        <w:t xml:space="preserve"> Synthetic zinc finger repressors reduce mutant huntingtin expression in the brain of R6/2 mice. </w:t>
      </w:r>
      <w:r w:rsidRPr="006258C2">
        <w:rPr>
          <w:i/>
        </w:rPr>
        <w:t>Proc. Natl. Acad. Sci. U.S.A.</w:t>
      </w:r>
      <w:r w:rsidRPr="006258C2">
        <w:t xml:space="preserve"> </w:t>
      </w:r>
      <w:r w:rsidRPr="006258C2">
        <w:rPr>
          <w:b/>
        </w:rPr>
        <w:t>109</w:t>
      </w:r>
      <w:r w:rsidRPr="006258C2">
        <w:t>, E3136-3145, doi:10.1073/pnas.1206506109 (2012).</w:t>
      </w:r>
    </w:p>
    <w:p w14:paraId="7D7BB32E" w14:textId="77777777" w:rsidR="001F237D" w:rsidRPr="006258C2" w:rsidRDefault="001F237D" w:rsidP="001F237D">
      <w:pPr>
        <w:pStyle w:val="EndNoteBibliography"/>
        <w:ind w:left="720" w:hanging="720"/>
      </w:pPr>
      <w:r w:rsidRPr="006258C2">
        <w:t>123</w:t>
      </w:r>
      <w:r w:rsidRPr="006258C2">
        <w:tab/>
        <w:t>An, M. C.</w:t>
      </w:r>
      <w:r w:rsidRPr="006258C2">
        <w:rPr>
          <w:i/>
        </w:rPr>
        <w:t xml:space="preserve"> et al.</w:t>
      </w:r>
      <w:r w:rsidRPr="006258C2">
        <w:t xml:space="preserve"> Genetic correction of Huntington's disease phenotypes in induced pluripotent stem cells. </w:t>
      </w:r>
      <w:r w:rsidRPr="006258C2">
        <w:rPr>
          <w:i/>
        </w:rPr>
        <w:t>Cell Stem Cell</w:t>
      </w:r>
      <w:r w:rsidRPr="006258C2">
        <w:t xml:space="preserve"> </w:t>
      </w:r>
      <w:r w:rsidRPr="006258C2">
        <w:rPr>
          <w:b/>
        </w:rPr>
        <w:t>11</w:t>
      </w:r>
      <w:r w:rsidRPr="006258C2">
        <w:t>, 253-263, doi:10.1016/j.stem.2012.04.026 (2012).</w:t>
      </w:r>
    </w:p>
    <w:p w14:paraId="49381C65" w14:textId="77777777" w:rsidR="001F237D" w:rsidRPr="006258C2" w:rsidRDefault="001F237D" w:rsidP="001F237D">
      <w:pPr>
        <w:pStyle w:val="EndNoteBibliography"/>
        <w:ind w:left="720" w:hanging="720"/>
      </w:pPr>
      <w:r w:rsidRPr="006258C2">
        <w:t>124</w:t>
      </w:r>
      <w:r w:rsidRPr="006258C2">
        <w:tab/>
        <w:t>Xu, X.</w:t>
      </w:r>
      <w:r w:rsidRPr="006258C2">
        <w:rPr>
          <w:i/>
        </w:rPr>
        <w:t xml:space="preserve"> et al.</w:t>
      </w:r>
      <w:r w:rsidRPr="006258C2">
        <w:t xml:space="preserve"> Reversal of Phenotypic Abnormalities by CRISPR/Cas9-Mediated Gene Correction in Huntington Disease Patient-Derived Induced Pluripotent Stem Cells. </w:t>
      </w:r>
      <w:r w:rsidRPr="006258C2">
        <w:rPr>
          <w:i/>
        </w:rPr>
        <w:t>Stem Cell Reports</w:t>
      </w:r>
      <w:r w:rsidRPr="006258C2">
        <w:t>, doi:10.1016/j.stemcr.2017.01.022 (2017).</w:t>
      </w:r>
    </w:p>
    <w:p w14:paraId="19C410EE" w14:textId="77777777" w:rsidR="001F237D" w:rsidRPr="006258C2" w:rsidRDefault="001F237D" w:rsidP="001F237D">
      <w:pPr>
        <w:pStyle w:val="EndNoteBibliography"/>
        <w:ind w:left="720" w:hanging="720"/>
      </w:pPr>
      <w:r w:rsidRPr="006258C2">
        <w:t>125</w:t>
      </w:r>
      <w:r w:rsidRPr="006258C2">
        <w:tab/>
        <w:t>Yan, S.</w:t>
      </w:r>
      <w:r w:rsidRPr="006258C2">
        <w:rPr>
          <w:i/>
        </w:rPr>
        <w:t xml:space="preserve"> et al.</w:t>
      </w:r>
      <w:r w:rsidRPr="006258C2">
        <w:t xml:space="preserve"> A Huntingtin Knockin Pig Model Recapitulates Features of Selective Neurodegeneration in Huntington's Disease. </w:t>
      </w:r>
      <w:r w:rsidRPr="006258C2">
        <w:rPr>
          <w:i/>
        </w:rPr>
        <w:t>Cell</w:t>
      </w:r>
      <w:r w:rsidRPr="006258C2">
        <w:t>, doi:10.1016/j.cell.2018.03.005 (2018).</w:t>
      </w:r>
    </w:p>
    <w:p w14:paraId="1B0E2B61" w14:textId="77777777" w:rsidR="001F237D" w:rsidRPr="006258C2" w:rsidRDefault="001F237D" w:rsidP="001F237D">
      <w:pPr>
        <w:pStyle w:val="EndNoteBibliography"/>
        <w:ind w:left="720" w:hanging="720"/>
      </w:pPr>
      <w:r w:rsidRPr="006258C2">
        <w:t>126</w:t>
      </w:r>
      <w:r w:rsidRPr="006258C2">
        <w:tab/>
        <w:t>Di Fede, G.</w:t>
      </w:r>
      <w:r w:rsidRPr="006258C2">
        <w:rPr>
          <w:i/>
        </w:rPr>
        <w:t xml:space="preserve"> et al.</w:t>
      </w:r>
      <w:r w:rsidRPr="006258C2">
        <w:t xml:space="preserve"> A recessive mutation in the APP gene with dominant-negative effect on amyloidogenesis. </w:t>
      </w:r>
      <w:r w:rsidRPr="006258C2">
        <w:rPr>
          <w:i/>
        </w:rPr>
        <w:t>Science</w:t>
      </w:r>
      <w:r w:rsidRPr="006258C2">
        <w:t xml:space="preserve"> </w:t>
      </w:r>
      <w:r w:rsidRPr="006258C2">
        <w:rPr>
          <w:b/>
        </w:rPr>
        <w:t>323</w:t>
      </w:r>
      <w:r w:rsidRPr="006258C2">
        <w:t>, 1473-1477, doi:10.1126/science.1168979 (2009).</w:t>
      </w:r>
    </w:p>
    <w:p w14:paraId="4BB38089" w14:textId="77777777" w:rsidR="001F237D" w:rsidRPr="006258C2" w:rsidRDefault="001F237D" w:rsidP="001F237D">
      <w:pPr>
        <w:pStyle w:val="EndNoteBibliography"/>
        <w:ind w:left="720" w:hanging="720"/>
      </w:pPr>
      <w:r w:rsidRPr="006258C2">
        <w:t>127</w:t>
      </w:r>
      <w:r w:rsidRPr="006258C2">
        <w:tab/>
        <w:t>Jonsson, T.</w:t>
      </w:r>
      <w:r w:rsidRPr="006258C2">
        <w:rPr>
          <w:i/>
        </w:rPr>
        <w:t xml:space="preserve"> et al.</w:t>
      </w:r>
      <w:r w:rsidRPr="006258C2">
        <w:t xml:space="preserve"> A mutation in APP protects against Alzheimer's disease and age-related cognitive decline. </w:t>
      </w:r>
      <w:r w:rsidRPr="006258C2">
        <w:rPr>
          <w:i/>
        </w:rPr>
        <w:t>Nature</w:t>
      </w:r>
      <w:r w:rsidRPr="006258C2">
        <w:t xml:space="preserve"> </w:t>
      </w:r>
      <w:r w:rsidRPr="006258C2">
        <w:rPr>
          <w:b/>
        </w:rPr>
        <w:t>488</w:t>
      </w:r>
      <w:r w:rsidRPr="006258C2">
        <w:t>, 96-99, doi:10.1038/nature11283 (2012).</w:t>
      </w:r>
    </w:p>
    <w:p w14:paraId="6DD28E67" w14:textId="77777777" w:rsidR="001F237D" w:rsidRPr="006258C2" w:rsidRDefault="001F237D" w:rsidP="001F237D">
      <w:pPr>
        <w:pStyle w:val="EndNoteBibliography"/>
        <w:ind w:left="720" w:hanging="720"/>
      </w:pPr>
      <w:r w:rsidRPr="006258C2">
        <w:t>128</w:t>
      </w:r>
      <w:r w:rsidRPr="006258C2">
        <w:tab/>
        <w:t>Giaccone, G.</w:t>
      </w:r>
      <w:r w:rsidRPr="006258C2">
        <w:rPr>
          <w:i/>
        </w:rPr>
        <w:t xml:space="preserve"> et al.</w:t>
      </w:r>
      <w:r w:rsidRPr="006258C2">
        <w:t xml:space="preserve"> Neuropathology of the recessive A673V APP mutation: Alzheimer disease with distinctive features. </w:t>
      </w:r>
      <w:r w:rsidRPr="006258C2">
        <w:rPr>
          <w:i/>
        </w:rPr>
        <w:t>Acta Neuropathol.</w:t>
      </w:r>
      <w:r w:rsidRPr="006258C2">
        <w:t xml:space="preserve"> </w:t>
      </w:r>
      <w:r w:rsidRPr="006258C2">
        <w:rPr>
          <w:b/>
        </w:rPr>
        <w:t>120</w:t>
      </w:r>
      <w:r w:rsidRPr="006258C2">
        <w:t>, 803-812, doi:10.1007/s00401-010-0747-1 (2010).</w:t>
      </w:r>
    </w:p>
    <w:p w14:paraId="38BC96C2" w14:textId="77777777" w:rsidR="001F237D" w:rsidRPr="006258C2" w:rsidRDefault="001F237D" w:rsidP="001F237D">
      <w:pPr>
        <w:pStyle w:val="EndNoteBibliography"/>
        <w:ind w:left="720" w:hanging="720"/>
      </w:pPr>
      <w:r w:rsidRPr="006258C2">
        <w:t>129</w:t>
      </w:r>
      <w:r w:rsidRPr="006258C2">
        <w:tab/>
        <w:t>Martiskainen, H.</w:t>
      </w:r>
      <w:r w:rsidRPr="006258C2">
        <w:rPr>
          <w:i/>
        </w:rPr>
        <w:t xml:space="preserve"> et al.</w:t>
      </w:r>
      <w:r w:rsidRPr="006258C2">
        <w:t xml:space="preserve"> Decreased plasma β-amyloid in the Alzheimer's disease APP A673T variant carriers. </w:t>
      </w:r>
      <w:r w:rsidRPr="006258C2">
        <w:rPr>
          <w:i/>
        </w:rPr>
        <w:t>Ann. Neurol.</w:t>
      </w:r>
      <w:r w:rsidRPr="006258C2">
        <w:t>, doi:10.1002/ana.24969 (2017).</w:t>
      </w:r>
    </w:p>
    <w:p w14:paraId="64B82540" w14:textId="77777777" w:rsidR="001F237D" w:rsidRPr="006258C2" w:rsidRDefault="001F237D" w:rsidP="001F237D">
      <w:pPr>
        <w:pStyle w:val="EndNoteBibliography"/>
        <w:ind w:left="720" w:hanging="720"/>
      </w:pPr>
      <w:r w:rsidRPr="006258C2">
        <w:t>130</w:t>
      </w:r>
      <w:r w:rsidRPr="006258C2">
        <w:tab/>
        <w:t>Wang, Y.</w:t>
      </w:r>
      <w:r w:rsidRPr="006258C2">
        <w:rPr>
          <w:i/>
        </w:rPr>
        <w:t xml:space="preserve"> et al.</w:t>
      </w:r>
      <w:r w:rsidRPr="006258C2">
        <w:t xml:space="preserve"> Lost region in amyloid precursor protein (APP) through TALEN-mediated genome editing alters mitochondrial morphology. </w:t>
      </w:r>
      <w:r w:rsidRPr="006258C2">
        <w:rPr>
          <w:i/>
        </w:rPr>
        <w:t>Sci Rep</w:t>
      </w:r>
      <w:r w:rsidRPr="006258C2">
        <w:t xml:space="preserve"> </w:t>
      </w:r>
      <w:r w:rsidRPr="006258C2">
        <w:rPr>
          <w:b/>
        </w:rPr>
        <w:t>6</w:t>
      </w:r>
      <w:r w:rsidRPr="006258C2">
        <w:t>, 22244, doi:10.1038/srep22244 (2016).</w:t>
      </w:r>
    </w:p>
    <w:p w14:paraId="01B5CAC1" w14:textId="77777777" w:rsidR="001F237D" w:rsidRPr="006258C2" w:rsidRDefault="001F237D" w:rsidP="001F237D">
      <w:pPr>
        <w:pStyle w:val="EndNoteBibliography"/>
        <w:ind w:left="720" w:hanging="720"/>
      </w:pPr>
      <w:r w:rsidRPr="006258C2">
        <w:t>131</w:t>
      </w:r>
      <w:r w:rsidRPr="006258C2">
        <w:tab/>
        <w:t>Paquet, D.</w:t>
      </w:r>
      <w:r w:rsidRPr="006258C2">
        <w:rPr>
          <w:i/>
        </w:rPr>
        <w:t xml:space="preserve"> et al.</w:t>
      </w:r>
      <w:r w:rsidRPr="006258C2">
        <w:t xml:space="preserve"> Efficient introduction of specific homozygous and heterozygous mutations using CRISPR/Cas9. </w:t>
      </w:r>
      <w:r w:rsidRPr="006258C2">
        <w:rPr>
          <w:i/>
        </w:rPr>
        <w:t>Nature</w:t>
      </w:r>
      <w:r w:rsidRPr="006258C2">
        <w:t xml:space="preserve"> </w:t>
      </w:r>
      <w:r w:rsidRPr="006258C2">
        <w:rPr>
          <w:b/>
        </w:rPr>
        <w:t>533</w:t>
      </w:r>
      <w:r w:rsidRPr="006258C2">
        <w:t>, 125-129, doi:10.1038/nature17664 (2016).</w:t>
      </w:r>
    </w:p>
    <w:p w14:paraId="7DB19D54" w14:textId="77777777" w:rsidR="001F237D" w:rsidRPr="006258C2" w:rsidRDefault="001F237D" w:rsidP="001F237D">
      <w:pPr>
        <w:pStyle w:val="EndNoteBibliography"/>
        <w:ind w:left="720" w:hanging="720"/>
      </w:pPr>
      <w:r w:rsidRPr="006258C2">
        <w:t>132</w:t>
      </w:r>
      <w:r w:rsidRPr="006258C2">
        <w:tab/>
        <w:t>Abudayyeh, O. O.</w:t>
      </w:r>
      <w:r w:rsidRPr="006258C2">
        <w:rPr>
          <w:i/>
        </w:rPr>
        <w:t xml:space="preserve"> et al.</w:t>
      </w:r>
      <w:r w:rsidRPr="006258C2">
        <w:t xml:space="preserve"> A cytosine deaminase for programmable single-base RNA editing. </w:t>
      </w:r>
      <w:r w:rsidRPr="006258C2">
        <w:rPr>
          <w:i/>
        </w:rPr>
        <w:t>Science</w:t>
      </w:r>
      <w:r w:rsidRPr="006258C2">
        <w:t>, doi:10.1126/science.aax7063 (2019).</w:t>
      </w:r>
    </w:p>
    <w:p w14:paraId="346B63B6" w14:textId="77777777" w:rsidR="001F237D" w:rsidRPr="006258C2" w:rsidRDefault="001F237D" w:rsidP="001F237D">
      <w:pPr>
        <w:pStyle w:val="EndNoteBibliography"/>
        <w:ind w:left="720" w:hanging="720"/>
      </w:pPr>
      <w:r w:rsidRPr="006258C2">
        <w:t>133</w:t>
      </w:r>
      <w:r w:rsidRPr="006258C2">
        <w:tab/>
        <w:t xml:space="preserve">Lubbe, S. &amp; Morris, H. R. Recent advances in Parkinson’s disease genetics. </w:t>
      </w:r>
      <w:r w:rsidRPr="006258C2">
        <w:rPr>
          <w:i/>
        </w:rPr>
        <w:t>J. Neurol.</w:t>
      </w:r>
      <w:r w:rsidRPr="006258C2">
        <w:t xml:space="preserve"> </w:t>
      </w:r>
      <w:r w:rsidRPr="006258C2">
        <w:rPr>
          <w:b/>
        </w:rPr>
        <w:t>261</w:t>
      </w:r>
      <w:r w:rsidRPr="006258C2">
        <w:t xml:space="preserve">, </w:t>
      </w:r>
      <w:r w:rsidRPr="006258C2">
        <w:lastRenderedPageBreak/>
        <w:t>259-266, doi:10.1007/s00415-013-7003-2 (2014).</w:t>
      </w:r>
    </w:p>
    <w:p w14:paraId="4BBC4930" w14:textId="77777777" w:rsidR="001F237D" w:rsidRPr="006258C2" w:rsidRDefault="001F237D" w:rsidP="001F237D">
      <w:pPr>
        <w:pStyle w:val="EndNoteBibliography"/>
        <w:ind w:left="720" w:hanging="720"/>
      </w:pPr>
      <w:r w:rsidRPr="006258C2">
        <w:t>134</w:t>
      </w:r>
      <w:r w:rsidRPr="006258C2">
        <w:tab/>
        <w:t xml:space="preserve">Dansithong, W., Paul, S., Scoles, D. R., Pulst, S. M. &amp; Huynh, D. P. Generation of SNCA Cell Models Using Zinc Finger Nuclease (ZFN) Technology for Efficient High-Throughput Drug Screening. </w:t>
      </w:r>
      <w:r w:rsidRPr="006258C2">
        <w:rPr>
          <w:i/>
        </w:rPr>
        <w:t>PLoS ONE</w:t>
      </w:r>
      <w:r w:rsidRPr="006258C2">
        <w:t xml:space="preserve"> </w:t>
      </w:r>
      <w:r w:rsidRPr="006258C2">
        <w:rPr>
          <w:b/>
        </w:rPr>
        <w:t>10</w:t>
      </w:r>
      <w:r w:rsidRPr="006258C2">
        <w:t>, e0136930, doi:10.1371/journal.pone.0136930 (2015).</w:t>
      </w:r>
    </w:p>
    <w:p w14:paraId="11A3135A" w14:textId="77777777" w:rsidR="001F237D" w:rsidRPr="006258C2" w:rsidRDefault="001F237D" w:rsidP="001F237D">
      <w:pPr>
        <w:pStyle w:val="EndNoteBibliography"/>
        <w:ind w:left="720" w:hanging="720"/>
      </w:pPr>
      <w:r w:rsidRPr="006258C2">
        <w:t>135</w:t>
      </w:r>
      <w:r w:rsidRPr="006258C2">
        <w:tab/>
        <w:t>Reinhardt, P.</w:t>
      </w:r>
      <w:r w:rsidRPr="006258C2">
        <w:rPr>
          <w:i/>
        </w:rPr>
        <w:t xml:space="preserve"> et al.</w:t>
      </w:r>
      <w:r w:rsidRPr="006258C2">
        <w:t xml:space="preserve"> Genetic correction of a LRRK2 mutation in human iPSCs links parkinsonian neurodegeneration to ERK-dependent changes in gene expression. </w:t>
      </w:r>
      <w:r w:rsidRPr="006258C2">
        <w:rPr>
          <w:i/>
        </w:rPr>
        <w:t>Cell Stem Cell</w:t>
      </w:r>
      <w:r w:rsidRPr="006258C2">
        <w:t xml:space="preserve"> </w:t>
      </w:r>
      <w:r w:rsidRPr="006258C2">
        <w:rPr>
          <w:b/>
        </w:rPr>
        <w:t>12</w:t>
      </w:r>
      <w:r w:rsidRPr="006258C2">
        <w:t>, 354-367, doi:10.1016/j.stem.2013.01.008 (2013).</w:t>
      </w:r>
    </w:p>
    <w:p w14:paraId="6ED5AFF6" w14:textId="77777777" w:rsidR="001F237D" w:rsidRPr="006258C2" w:rsidRDefault="001F237D" w:rsidP="001F237D">
      <w:pPr>
        <w:pStyle w:val="EndNoteBibliography"/>
        <w:ind w:left="720" w:hanging="720"/>
      </w:pPr>
      <w:r w:rsidRPr="006258C2">
        <w:t>136</w:t>
      </w:r>
      <w:r w:rsidRPr="006258C2">
        <w:tab/>
        <w:t>Soldner, F.</w:t>
      </w:r>
      <w:r w:rsidRPr="006258C2">
        <w:rPr>
          <w:i/>
        </w:rPr>
        <w:t xml:space="preserve"> et al.</w:t>
      </w:r>
      <w:r w:rsidRPr="006258C2">
        <w:t xml:space="preserve"> Parkinson-associated risk variant in distal enhancer of α-synuclein modulates target gene expression. </w:t>
      </w:r>
      <w:r w:rsidRPr="006258C2">
        <w:rPr>
          <w:i/>
        </w:rPr>
        <w:t>Nature</w:t>
      </w:r>
      <w:r w:rsidRPr="006258C2">
        <w:t xml:space="preserve"> </w:t>
      </w:r>
      <w:r w:rsidRPr="006258C2">
        <w:rPr>
          <w:b/>
        </w:rPr>
        <w:t>533</w:t>
      </w:r>
      <w:r w:rsidRPr="006258C2">
        <w:t>, 95-99, doi:10.1038/nature17939 (2016).</w:t>
      </w:r>
    </w:p>
    <w:p w14:paraId="3C29E13C" w14:textId="77777777" w:rsidR="001F237D" w:rsidRPr="006258C2" w:rsidRDefault="001F237D" w:rsidP="001F237D">
      <w:pPr>
        <w:pStyle w:val="EndNoteBibliography"/>
        <w:ind w:left="720" w:hanging="720"/>
      </w:pPr>
      <w:r w:rsidRPr="006258C2">
        <w:t>137</w:t>
      </w:r>
      <w:r w:rsidRPr="006258C2">
        <w:tab/>
        <w:t xml:space="preserve">Chen, S., Yu, X. &amp; Guo, D. CRISPR-Cas Targeting of Host Genes as an Antiviral Strategy. </w:t>
      </w:r>
      <w:r w:rsidRPr="006258C2">
        <w:rPr>
          <w:i/>
        </w:rPr>
        <w:t>Viruses</w:t>
      </w:r>
      <w:r w:rsidRPr="006258C2">
        <w:t xml:space="preserve"> </w:t>
      </w:r>
      <w:r w:rsidRPr="006258C2">
        <w:rPr>
          <w:b/>
        </w:rPr>
        <w:t>10</w:t>
      </w:r>
      <w:r w:rsidRPr="006258C2">
        <w:t>, doi:10.3390/v10010040 (2018).</w:t>
      </w:r>
    </w:p>
    <w:p w14:paraId="5C9D5C86" w14:textId="77777777" w:rsidR="001F237D" w:rsidRPr="006258C2" w:rsidRDefault="001F237D" w:rsidP="001F237D">
      <w:pPr>
        <w:pStyle w:val="EndNoteBibliography"/>
        <w:ind w:left="720" w:hanging="720"/>
      </w:pPr>
      <w:r w:rsidRPr="006258C2">
        <w:t>138</w:t>
      </w:r>
      <w:r w:rsidRPr="006258C2">
        <w:tab/>
        <w:t>Perez, E. E.</w:t>
      </w:r>
      <w:r w:rsidRPr="006258C2">
        <w:rPr>
          <w:i/>
        </w:rPr>
        <w:t xml:space="preserve"> et al.</w:t>
      </w:r>
      <w:r w:rsidRPr="006258C2">
        <w:t xml:space="preserve"> Establishment of HIV-1 resistance in CD4+ T cells by genome editing using zinc-finger nucleases. </w:t>
      </w:r>
      <w:r w:rsidRPr="006258C2">
        <w:rPr>
          <w:i/>
        </w:rPr>
        <w:t>Nat. Biotechnol.</w:t>
      </w:r>
      <w:r w:rsidRPr="006258C2">
        <w:t xml:space="preserve"> </w:t>
      </w:r>
      <w:r w:rsidRPr="006258C2">
        <w:rPr>
          <w:b/>
        </w:rPr>
        <w:t>26</w:t>
      </w:r>
      <w:r w:rsidRPr="006258C2">
        <w:t>, 808-816, doi:10.1038/nbt1410 (2008).</w:t>
      </w:r>
    </w:p>
    <w:p w14:paraId="7A43529C" w14:textId="77777777" w:rsidR="001F237D" w:rsidRPr="006258C2" w:rsidRDefault="001F237D" w:rsidP="001F237D">
      <w:pPr>
        <w:pStyle w:val="EndNoteBibliography"/>
        <w:ind w:left="720" w:hanging="720"/>
      </w:pPr>
      <w:r w:rsidRPr="006258C2">
        <w:t>139</w:t>
      </w:r>
      <w:r w:rsidRPr="006258C2">
        <w:tab/>
        <w:t>Hütter, G.</w:t>
      </w:r>
      <w:r w:rsidRPr="006258C2">
        <w:rPr>
          <w:i/>
        </w:rPr>
        <w:t xml:space="preserve"> et al.</w:t>
      </w:r>
      <w:r w:rsidRPr="006258C2">
        <w:t xml:space="preserve"> Long-term control of HIV by CCR5 Delta32/Delta32 stem-cell transplantation. </w:t>
      </w:r>
      <w:r w:rsidRPr="006258C2">
        <w:rPr>
          <w:i/>
        </w:rPr>
        <w:t>N. Engl. J. Med.</w:t>
      </w:r>
      <w:r w:rsidRPr="006258C2">
        <w:t xml:space="preserve"> </w:t>
      </w:r>
      <w:r w:rsidRPr="006258C2">
        <w:rPr>
          <w:b/>
        </w:rPr>
        <w:t>360</w:t>
      </w:r>
      <w:r w:rsidRPr="006258C2">
        <w:t>, 692-698, doi:10.1056/NEJMoa0802905 (2009).</w:t>
      </w:r>
    </w:p>
    <w:p w14:paraId="3F387778" w14:textId="77777777" w:rsidR="001F237D" w:rsidRPr="006258C2" w:rsidRDefault="001F237D" w:rsidP="001F237D">
      <w:pPr>
        <w:pStyle w:val="EndNoteBibliography"/>
        <w:ind w:left="720" w:hanging="720"/>
      </w:pPr>
      <w:r w:rsidRPr="006258C2">
        <w:t>140</w:t>
      </w:r>
      <w:r w:rsidRPr="006258C2">
        <w:tab/>
        <w:t>Allers, K.</w:t>
      </w:r>
      <w:r w:rsidRPr="006258C2">
        <w:rPr>
          <w:i/>
        </w:rPr>
        <w:t xml:space="preserve"> et al.</w:t>
      </w:r>
      <w:r w:rsidRPr="006258C2">
        <w:t xml:space="preserve"> Evidence for the cure of HIV infection by CCR5Δ32/Δ32 stem cell transplantation. </w:t>
      </w:r>
      <w:r w:rsidRPr="006258C2">
        <w:rPr>
          <w:i/>
        </w:rPr>
        <w:t>Blood</w:t>
      </w:r>
      <w:r w:rsidRPr="006258C2">
        <w:t xml:space="preserve"> </w:t>
      </w:r>
      <w:r w:rsidRPr="006258C2">
        <w:rPr>
          <w:b/>
        </w:rPr>
        <w:t>117</w:t>
      </w:r>
      <w:r w:rsidRPr="006258C2">
        <w:t>, 2791-2799, doi:10.1182/blood-2010-09-309591 (2011).</w:t>
      </w:r>
    </w:p>
    <w:p w14:paraId="0C84C565" w14:textId="77777777" w:rsidR="001F237D" w:rsidRPr="006258C2" w:rsidRDefault="001F237D" w:rsidP="001F237D">
      <w:pPr>
        <w:pStyle w:val="EndNoteBibliography"/>
        <w:ind w:left="720" w:hanging="720"/>
      </w:pPr>
      <w:r w:rsidRPr="006258C2">
        <w:t>141</w:t>
      </w:r>
      <w:r w:rsidRPr="006258C2">
        <w:tab/>
        <w:t>Allen, A. G.</w:t>
      </w:r>
      <w:r w:rsidRPr="006258C2">
        <w:rPr>
          <w:i/>
        </w:rPr>
        <w:t xml:space="preserve"> et al.</w:t>
      </w:r>
      <w:r w:rsidRPr="006258C2">
        <w:t xml:space="preserve"> Gene Editing of HIV-1 Co-receptors to Prevent and/or Cure Virus Infection. </w:t>
      </w:r>
      <w:r w:rsidRPr="006258C2">
        <w:rPr>
          <w:i/>
        </w:rPr>
        <w:t>Front Microbiol</w:t>
      </w:r>
      <w:r w:rsidRPr="006258C2">
        <w:t xml:space="preserve"> </w:t>
      </w:r>
      <w:r w:rsidRPr="006258C2">
        <w:rPr>
          <w:b/>
        </w:rPr>
        <w:t>9</w:t>
      </w:r>
      <w:r w:rsidRPr="006258C2">
        <w:t>, 2940, doi:10.3389/fmicb.2018.02940 (2018).</w:t>
      </w:r>
    </w:p>
    <w:p w14:paraId="1E120EE9" w14:textId="77777777" w:rsidR="001F237D" w:rsidRPr="006258C2" w:rsidRDefault="001F237D" w:rsidP="001F237D">
      <w:pPr>
        <w:pStyle w:val="EndNoteBibliography"/>
        <w:ind w:left="720" w:hanging="720"/>
      </w:pPr>
      <w:r w:rsidRPr="006258C2">
        <w:t>142</w:t>
      </w:r>
      <w:r w:rsidRPr="006258C2">
        <w:tab/>
        <w:t>Didigu, C. A.</w:t>
      </w:r>
      <w:r w:rsidRPr="006258C2">
        <w:rPr>
          <w:i/>
        </w:rPr>
        <w:t xml:space="preserve"> et al.</w:t>
      </w:r>
      <w:r w:rsidRPr="006258C2">
        <w:t xml:space="preserve"> Simultaneous zinc-finger nuclease editing of the HIV coreceptors ccr5 and cxcr4 protects CD4+ T cells from HIV-1 infection. </w:t>
      </w:r>
      <w:r w:rsidRPr="006258C2">
        <w:rPr>
          <w:i/>
        </w:rPr>
        <w:t>Blood</w:t>
      </w:r>
      <w:r w:rsidRPr="006258C2">
        <w:t xml:space="preserve"> </w:t>
      </w:r>
      <w:r w:rsidRPr="006258C2">
        <w:rPr>
          <w:b/>
        </w:rPr>
        <w:t>123</w:t>
      </w:r>
      <w:r w:rsidRPr="006258C2">
        <w:t>, 61-69, doi:10.1182/blood-2013-08-521229 (2014).</w:t>
      </w:r>
    </w:p>
    <w:p w14:paraId="10E5964C" w14:textId="77777777" w:rsidR="001F237D" w:rsidRPr="006258C2" w:rsidRDefault="001F237D" w:rsidP="001F237D">
      <w:pPr>
        <w:pStyle w:val="EndNoteBibliography"/>
        <w:ind w:left="720" w:hanging="720"/>
      </w:pPr>
      <w:r w:rsidRPr="006258C2">
        <w:t>143</w:t>
      </w:r>
      <w:r w:rsidRPr="006258C2">
        <w:tab/>
        <w:t>Mussolino, C.</w:t>
      </w:r>
      <w:r w:rsidRPr="006258C2">
        <w:rPr>
          <w:i/>
        </w:rPr>
        <w:t xml:space="preserve"> et al.</w:t>
      </w:r>
      <w:r w:rsidRPr="006258C2">
        <w:t xml:space="preserve"> TALENs facilitate targeted genome editing in human cells with high specificity and low cytotoxicity. </w:t>
      </w:r>
      <w:r w:rsidRPr="006258C2">
        <w:rPr>
          <w:i/>
        </w:rPr>
        <w:t>Nucleic Acids Res.</w:t>
      </w:r>
      <w:r w:rsidRPr="006258C2">
        <w:t xml:space="preserve"> </w:t>
      </w:r>
      <w:r w:rsidRPr="006258C2">
        <w:rPr>
          <w:b/>
        </w:rPr>
        <w:t>42</w:t>
      </w:r>
      <w:r w:rsidRPr="006258C2">
        <w:t>, 6762-6773, doi:10.1093/nar/gku305 (2014).</w:t>
      </w:r>
    </w:p>
    <w:p w14:paraId="33160BDB" w14:textId="77777777" w:rsidR="001F237D" w:rsidRPr="006258C2" w:rsidRDefault="001F237D" w:rsidP="001F237D">
      <w:pPr>
        <w:pStyle w:val="EndNoteBibliography"/>
        <w:ind w:left="720" w:hanging="720"/>
      </w:pPr>
      <w:r w:rsidRPr="006258C2">
        <w:t>144</w:t>
      </w:r>
      <w:r w:rsidRPr="006258C2">
        <w:tab/>
        <w:t xml:space="preserve">Ebina, H., Misawa, N., Kanemura, Y. &amp; Koyanagi, Y. Harnessing the CRISPR/Cas9 system to disrupt latent HIV-1 provirus. </w:t>
      </w:r>
      <w:r w:rsidRPr="006258C2">
        <w:rPr>
          <w:i/>
        </w:rPr>
        <w:t>Sci Rep</w:t>
      </w:r>
      <w:r w:rsidRPr="006258C2">
        <w:t xml:space="preserve"> </w:t>
      </w:r>
      <w:r w:rsidRPr="006258C2">
        <w:rPr>
          <w:b/>
        </w:rPr>
        <w:t>3</w:t>
      </w:r>
      <w:r w:rsidRPr="006258C2">
        <w:t>, 2510, doi:10.1038/srep02510 (2013).</w:t>
      </w:r>
    </w:p>
    <w:p w14:paraId="7CA7102B" w14:textId="77777777" w:rsidR="001F237D" w:rsidRPr="006258C2" w:rsidRDefault="001F237D" w:rsidP="001F237D">
      <w:pPr>
        <w:pStyle w:val="EndNoteBibliography"/>
        <w:ind w:left="720" w:hanging="720"/>
      </w:pPr>
      <w:r w:rsidRPr="006258C2">
        <w:t>145</w:t>
      </w:r>
      <w:r w:rsidRPr="006258C2">
        <w:tab/>
        <w:t>Mandal, P. K.</w:t>
      </w:r>
      <w:r w:rsidRPr="006258C2">
        <w:rPr>
          <w:i/>
        </w:rPr>
        <w:t xml:space="preserve"> et al.</w:t>
      </w:r>
      <w:r w:rsidRPr="006258C2">
        <w:t xml:space="preserve"> Efficient ablation of genes in human hematopoietic stem and effector cells using CRISPR/Cas9. </w:t>
      </w:r>
      <w:r w:rsidRPr="006258C2">
        <w:rPr>
          <w:i/>
        </w:rPr>
        <w:t>Cell Stem Cell</w:t>
      </w:r>
      <w:r w:rsidRPr="006258C2">
        <w:t xml:space="preserve"> </w:t>
      </w:r>
      <w:r w:rsidRPr="006258C2">
        <w:rPr>
          <w:b/>
        </w:rPr>
        <w:t>15</w:t>
      </w:r>
      <w:r w:rsidRPr="006258C2">
        <w:t>, 643-652, doi:10.1016/j.stem.2014.10.004 (2014).</w:t>
      </w:r>
    </w:p>
    <w:p w14:paraId="2E5CAC34" w14:textId="77777777" w:rsidR="001F237D" w:rsidRPr="006258C2" w:rsidRDefault="001F237D" w:rsidP="001F237D">
      <w:pPr>
        <w:pStyle w:val="EndNoteBibliography"/>
        <w:ind w:left="720" w:hanging="720"/>
      </w:pPr>
      <w:r w:rsidRPr="006258C2">
        <w:t>146</w:t>
      </w:r>
      <w:r w:rsidRPr="006258C2">
        <w:tab/>
        <w:t>Hendel, A.</w:t>
      </w:r>
      <w:r w:rsidRPr="006258C2">
        <w:rPr>
          <w:i/>
        </w:rPr>
        <w:t xml:space="preserve"> et al.</w:t>
      </w:r>
      <w:r w:rsidRPr="006258C2">
        <w:t xml:space="preserve"> Chemically modified guide RNAs enhance CRISPR-Cas genome editing in human primary cells. </w:t>
      </w:r>
      <w:r w:rsidRPr="006258C2">
        <w:rPr>
          <w:i/>
        </w:rPr>
        <w:t>Nat. Biotechnol.</w:t>
      </w:r>
      <w:r w:rsidRPr="006258C2">
        <w:t>, doi:10.1038/nbt.3290 (2015).</w:t>
      </w:r>
    </w:p>
    <w:p w14:paraId="246C9DE3" w14:textId="77777777" w:rsidR="001F237D" w:rsidRPr="006258C2" w:rsidRDefault="001F237D" w:rsidP="001F237D">
      <w:pPr>
        <w:pStyle w:val="EndNoteBibliography"/>
        <w:ind w:left="720" w:hanging="720"/>
      </w:pPr>
      <w:r w:rsidRPr="006258C2">
        <w:t>147</w:t>
      </w:r>
      <w:r w:rsidRPr="006258C2">
        <w:tab/>
        <w:t>Hu, W.</w:t>
      </w:r>
      <w:r w:rsidRPr="006258C2">
        <w:rPr>
          <w:i/>
        </w:rPr>
        <w:t xml:space="preserve"> et al.</w:t>
      </w:r>
      <w:r w:rsidRPr="006258C2">
        <w:t xml:space="preserve"> RNA-directed gene editing specifically eradicates latent and prevents new HIV-1 infection. </w:t>
      </w:r>
      <w:r w:rsidRPr="006258C2">
        <w:rPr>
          <w:i/>
        </w:rPr>
        <w:t>Proc. Natl. Acad. Sci. U.S.A.</w:t>
      </w:r>
      <w:r w:rsidRPr="006258C2">
        <w:t xml:space="preserve"> </w:t>
      </w:r>
      <w:r w:rsidRPr="006258C2">
        <w:rPr>
          <w:b/>
        </w:rPr>
        <w:t>111</w:t>
      </w:r>
      <w:r w:rsidRPr="006258C2">
        <w:t>, 11461-11466, doi:10.1073/pnas.1405186111 (2014).</w:t>
      </w:r>
    </w:p>
    <w:p w14:paraId="3F783F25" w14:textId="77777777" w:rsidR="001F237D" w:rsidRPr="006258C2" w:rsidRDefault="001F237D" w:rsidP="001F237D">
      <w:pPr>
        <w:pStyle w:val="EndNoteBibliography"/>
        <w:ind w:left="720" w:hanging="720"/>
      </w:pPr>
      <w:r w:rsidRPr="006258C2">
        <w:t>148</w:t>
      </w:r>
      <w:r w:rsidRPr="006258C2">
        <w:tab/>
        <w:t xml:space="preserve">Moody, C. A. &amp; Laimins, L. A. Human papillomavirus oncoproteins: pathways to transformation. </w:t>
      </w:r>
      <w:r w:rsidRPr="006258C2">
        <w:rPr>
          <w:i/>
        </w:rPr>
        <w:t>Nat. Rev. Cancer</w:t>
      </w:r>
      <w:r w:rsidRPr="006258C2">
        <w:t xml:space="preserve"> </w:t>
      </w:r>
      <w:r w:rsidRPr="006258C2">
        <w:rPr>
          <w:b/>
        </w:rPr>
        <w:t>10</w:t>
      </w:r>
      <w:r w:rsidRPr="006258C2">
        <w:t>, 550-560, doi:10.1038/nrc2886 (2010).</w:t>
      </w:r>
    </w:p>
    <w:p w14:paraId="1D3FA083" w14:textId="77777777" w:rsidR="001F237D" w:rsidRPr="006258C2" w:rsidRDefault="001F237D" w:rsidP="001F237D">
      <w:pPr>
        <w:pStyle w:val="EndNoteBibliography"/>
        <w:ind w:left="720" w:hanging="720"/>
      </w:pPr>
      <w:r w:rsidRPr="006258C2">
        <w:t>149</w:t>
      </w:r>
      <w:r w:rsidRPr="006258C2">
        <w:tab/>
        <w:t>Ding, W.</w:t>
      </w:r>
      <w:r w:rsidRPr="006258C2">
        <w:rPr>
          <w:i/>
        </w:rPr>
        <w:t xml:space="preserve"> et al.</w:t>
      </w:r>
      <w:r w:rsidRPr="006258C2">
        <w:t xml:space="preserve"> Zinc finger nucleases targeting the human papillomavirus E7 oncogene induce E7 disruption and a transformed phenotype in HPV16/18-positive cervical cancer cells. </w:t>
      </w:r>
      <w:r w:rsidRPr="006258C2">
        <w:rPr>
          <w:i/>
        </w:rPr>
        <w:t>Clin Cancer Res</w:t>
      </w:r>
      <w:r w:rsidRPr="006258C2">
        <w:t xml:space="preserve"> </w:t>
      </w:r>
      <w:r w:rsidRPr="006258C2">
        <w:rPr>
          <w:b/>
        </w:rPr>
        <w:t>20</w:t>
      </w:r>
      <w:r w:rsidRPr="006258C2">
        <w:t>, 6495-6503, doi:10.1158/1078-0432.CCR-14-0250 (2014).</w:t>
      </w:r>
    </w:p>
    <w:p w14:paraId="58FB4B26" w14:textId="77777777" w:rsidR="001F237D" w:rsidRPr="006258C2" w:rsidRDefault="001F237D" w:rsidP="001F237D">
      <w:pPr>
        <w:pStyle w:val="EndNoteBibliography"/>
        <w:ind w:left="720" w:hanging="720"/>
      </w:pPr>
      <w:r w:rsidRPr="006258C2">
        <w:t>150</w:t>
      </w:r>
      <w:r w:rsidRPr="006258C2">
        <w:tab/>
        <w:t>Ren, C.</w:t>
      </w:r>
      <w:r w:rsidRPr="006258C2">
        <w:rPr>
          <w:i/>
        </w:rPr>
        <w:t xml:space="preserve"> et al.</w:t>
      </w:r>
      <w:r w:rsidRPr="006258C2">
        <w:t xml:space="preserve"> Zinc Finger Nuclease Combines with Cisplatin and Trichostatin A Enhances the Antitumor Potency in Cervical Cancer Cells. </w:t>
      </w:r>
      <w:r w:rsidRPr="006258C2">
        <w:rPr>
          <w:i/>
        </w:rPr>
        <w:t>Anticancer Agents Med Chem</w:t>
      </w:r>
      <w:r w:rsidRPr="006258C2">
        <w:t>, doi:10.2174/1871520618666180509152222 (2018).</w:t>
      </w:r>
    </w:p>
    <w:p w14:paraId="34D0F701" w14:textId="77777777" w:rsidR="001F237D" w:rsidRPr="006258C2" w:rsidRDefault="001F237D" w:rsidP="001F237D">
      <w:pPr>
        <w:pStyle w:val="EndNoteBibliography"/>
        <w:ind w:left="720" w:hanging="720"/>
      </w:pPr>
      <w:r w:rsidRPr="006258C2">
        <w:t>151</w:t>
      </w:r>
      <w:r w:rsidRPr="006258C2">
        <w:tab/>
        <w:t xml:space="preserve">Wayengera, M. Zinc finger arrays binding human papillomavirus types 16 and 18 genomic </w:t>
      </w:r>
      <w:r w:rsidRPr="006258C2">
        <w:lastRenderedPageBreak/>
        <w:t xml:space="preserve">DNA: precursors of gene-therapeutics for in-situ reversal of associated cervical neoplasia. </w:t>
      </w:r>
      <w:r w:rsidRPr="006258C2">
        <w:rPr>
          <w:i/>
        </w:rPr>
        <w:t>Theor Biol Med Model</w:t>
      </w:r>
      <w:r w:rsidRPr="006258C2">
        <w:t xml:space="preserve"> </w:t>
      </w:r>
      <w:r w:rsidRPr="006258C2">
        <w:rPr>
          <w:b/>
        </w:rPr>
        <w:t>9</w:t>
      </w:r>
      <w:r w:rsidRPr="006258C2">
        <w:t>, 30, doi:10.1186/1742-4682-9-30 (2012).</w:t>
      </w:r>
    </w:p>
    <w:p w14:paraId="61468D93" w14:textId="77777777" w:rsidR="001F237D" w:rsidRPr="006258C2" w:rsidRDefault="001F237D" w:rsidP="001F237D">
      <w:pPr>
        <w:pStyle w:val="EndNoteBibliography"/>
        <w:ind w:left="720" w:hanging="720"/>
      </w:pPr>
      <w:r w:rsidRPr="006258C2">
        <w:t>152</w:t>
      </w:r>
      <w:r w:rsidRPr="006258C2">
        <w:tab/>
        <w:t>Hu, Z.</w:t>
      </w:r>
      <w:r w:rsidRPr="006258C2">
        <w:rPr>
          <w:i/>
        </w:rPr>
        <w:t xml:space="preserve"> et al.</w:t>
      </w:r>
      <w:r w:rsidRPr="006258C2">
        <w:t xml:space="preserve"> TALEN-mediated targeting of HPV oncogenes ameliorates HPV-related cervical malignancy. </w:t>
      </w:r>
      <w:r w:rsidRPr="006258C2">
        <w:rPr>
          <w:i/>
        </w:rPr>
        <w:t>J Clin Invest</w:t>
      </w:r>
      <w:r w:rsidRPr="006258C2">
        <w:t xml:space="preserve"> </w:t>
      </w:r>
      <w:r w:rsidRPr="006258C2">
        <w:rPr>
          <w:b/>
        </w:rPr>
        <w:t>125</w:t>
      </w:r>
      <w:r w:rsidRPr="006258C2">
        <w:t>, 425-436, doi:10.1172/JCI78206 (2015).</w:t>
      </w:r>
    </w:p>
    <w:p w14:paraId="5F21CE1A" w14:textId="77777777" w:rsidR="001F237D" w:rsidRPr="006258C2" w:rsidRDefault="001F237D" w:rsidP="001F237D">
      <w:pPr>
        <w:pStyle w:val="EndNoteBibliography"/>
        <w:ind w:left="720" w:hanging="720"/>
      </w:pPr>
      <w:r w:rsidRPr="006258C2">
        <w:t>153</w:t>
      </w:r>
      <w:r w:rsidRPr="006258C2">
        <w:tab/>
        <w:t>Zhen, S.</w:t>
      </w:r>
      <w:r w:rsidRPr="006258C2">
        <w:rPr>
          <w:i/>
        </w:rPr>
        <w:t xml:space="preserve"> et al.</w:t>
      </w:r>
      <w:r w:rsidRPr="006258C2">
        <w:t xml:space="preserve"> In Vitro and In Vivo Synergistic Therapeutic Effect of Cisplatin with Human Papillomavirus16 E6/E7 CRISPR/Cas9 on Cervical Cancer Cell Line. </w:t>
      </w:r>
      <w:r w:rsidRPr="006258C2">
        <w:rPr>
          <w:i/>
        </w:rPr>
        <w:t>Transl Oncol</w:t>
      </w:r>
      <w:r w:rsidRPr="006258C2">
        <w:t xml:space="preserve"> </w:t>
      </w:r>
      <w:r w:rsidRPr="006258C2">
        <w:rPr>
          <w:b/>
        </w:rPr>
        <w:t>9</w:t>
      </w:r>
      <w:r w:rsidRPr="006258C2">
        <w:t>, 498-504, doi:10.1016/j.tranon.2016.10.002 (2016).</w:t>
      </w:r>
    </w:p>
    <w:p w14:paraId="4CC9EDE5" w14:textId="77777777" w:rsidR="001F237D" w:rsidRPr="006258C2" w:rsidRDefault="001F237D" w:rsidP="001F237D">
      <w:pPr>
        <w:pStyle w:val="EndNoteBibliography"/>
        <w:ind w:left="720" w:hanging="720"/>
      </w:pPr>
      <w:r w:rsidRPr="006258C2">
        <w:t>154</w:t>
      </w:r>
      <w:r w:rsidRPr="006258C2">
        <w:tab/>
        <w:t xml:space="preserve">Cradick, T. J., Keck, K., Bradshaw, S., Jamieson, A. C. &amp; McCaffrey, A. P. Zinc-finger nucleases as a novel therapeutic strategy for targeting hepatitis B virus DNAs. </w:t>
      </w:r>
      <w:r w:rsidRPr="006258C2">
        <w:rPr>
          <w:i/>
        </w:rPr>
        <w:t>Mol. Ther.</w:t>
      </w:r>
      <w:r w:rsidRPr="006258C2">
        <w:t xml:space="preserve"> </w:t>
      </w:r>
      <w:r w:rsidRPr="006258C2">
        <w:rPr>
          <w:b/>
        </w:rPr>
        <w:t>18</w:t>
      </w:r>
      <w:r w:rsidRPr="006258C2">
        <w:t>, 947-954, doi:10.1038/mt.2010.20 (2010).</w:t>
      </w:r>
    </w:p>
    <w:p w14:paraId="2461FEA0" w14:textId="77777777" w:rsidR="001F237D" w:rsidRPr="006258C2" w:rsidRDefault="001F237D" w:rsidP="001F237D">
      <w:pPr>
        <w:pStyle w:val="EndNoteBibliography"/>
        <w:ind w:left="720" w:hanging="720"/>
      </w:pPr>
      <w:r w:rsidRPr="006258C2">
        <w:t>155</w:t>
      </w:r>
      <w:r w:rsidRPr="006258C2">
        <w:tab/>
        <w:t>Ramanan, V.</w:t>
      </w:r>
      <w:r w:rsidRPr="006258C2">
        <w:rPr>
          <w:i/>
        </w:rPr>
        <w:t xml:space="preserve"> et al.</w:t>
      </w:r>
      <w:r w:rsidRPr="006258C2">
        <w:t xml:space="preserve"> CRISPR/Cas9 cleavage of viral DNA efficiently suppresses hepatitis B virus. </w:t>
      </w:r>
      <w:r w:rsidRPr="006258C2">
        <w:rPr>
          <w:i/>
        </w:rPr>
        <w:t>Sci Rep</w:t>
      </w:r>
      <w:r w:rsidRPr="006258C2">
        <w:t xml:space="preserve"> </w:t>
      </w:r>
      <w:r w:rsidRPr="006258C2">
        <w:rPr>
          <w:b/>
        </w:rPr>
        <w:t>5</w:t>
      </w:r>
      <w:r w:rsidRPr="006258C2">
        <w:t>, 10833, doi:10.1038/srep10833 (2015).</w:t>
      </w:r>
    </w:p>
    <w:p w14:paraId="16647A8B" w14:textId="77777777" w:rsidR="001F237D" w:rsidRPr="006258C2" w:rsidRDefault="001F237D" w:rsidP="001F237D">
      <w:pPr>
        <w:pStyle w:val="EndNoteBibliography"/>
        <w:ind w:left="720" w:hanging="720"/>
      </w:pPr>
      <w:r w:rsidRPr="006258C2">
        <w:t>156</w:t>
      </w:r>
      <w:r w:rsidRPr="006258C2">
        <w:tab/>
        <w:t xml:space="preserve">Wang, J. &amp; Quake, S. R. RNA-guided endonuclease provides a therapeutic strategy to cure latent herpesviridae infection. </w:t>
      </w:r>
      <w:r w:rsidRPr="006258C2">
        <w:rPr>
          <w:i/>
        </w:rPr>
        <w:t>Proc. Natl. Acad. Sci. U.S.A.</w:t>
      </w:r>
      <w:r w:rsidRPr="006258C2">
        <w:t xml:space="preserve"> </w:t>
      </w:r>
      <w:r w:rsidRPr="006258C2">
        <w:rPr>
          <w:b/>
        </w:rPr>
        <w:t>111</w:t>
      </w:r>
      <w:r w:rsidRPr="006258C2">
        <w:t>, 13157-13162, doi:10.1073/pnas.1410785111 (2014).</w:t>
      </w:r>
    </w:p>
    <w:p w14:paraId="38630283" w14:textId="77777777" w:rsidR="001F237D" w:rsidRPr="006258C2" w:rsidRDefault="001F237D" w:rsidP="001F237D">
      <w:pPr>
        <w:pStyle w:val="EndNoteBibliography"/>
        <w:ind w:left="720" w:hanging="720"/>
      </w:pPr>
      <w:r w:rsidRPr="006258C2">
        <w:t>157</w:t>
      </w:r>
      <w:r w:rsidRPr="006258C2">
        <w:tab/>
        <w:t xml:space="preserve">Cai, S. W., Zhang, Y., Hou, M. Z., Liu, Y. &amp; Li, X. R. [The research advances and applications of genome editing in hereditary eye diseases]. </w:t>
      </w:r>
      <w:r w:rsidRPr="006258C2">
        <w:rPr>
          <w:i/>
        </w:rPr>
        <w:t>Zhonghua Yan Ke Za Zhi</w:t>
      </w:r>
      <w:r w:rsidRPr="006258C2">
        <w:t xml:space="preserve"> </w:t>
      </w:r>
      <w:r w:rsidRPr="006258C2">
        <w:rPr>
          <w:b/>
        </w:rPr>
        <w:t>53</w:t>
      </w:r>
      <w:r w:rsidRPr="006258C2">
        <w:t>, 386-391, doi:10.3760/cma.j.issn.0412-4081.2017.05.014 (2017).</w:t>
      </w:r>
    </w:p>
    <w:p w14:paraId="415C6983" w14:textId="77777777" w:rsidR="001F237D" w:rsidRPr="006258C2" w:rsidRDefault="001F237D" w:rsidP="001F237D">
      <w:pPr>
        <w:pStyle w:val="EndNoteBibliography"/>
        <w:ind w:left="720" w:hanging="720"/>
      </w:pPr>
      <w:r w:rsidRPr="006258C2">
        <w:t>158</w:t>
      </w:r>
      <w:r w:rsidRPr="006258C2">
        <w:tab/>
        <w:t xml:space="preserve">Bjork, S., Hurt, C. M., Ho, V. K. &amp; Angelotti, T. REEPs are membrane shaping adapter proteins that modulate specific g protein-coupled receptor trafficking by affecting ER cargo capacity. </w:t>
      </w:r>
      <w:r w:rsidRPr="006258C2">
        <w:rPr>
          <w:i/>
        </w:rPr>
        <w:t>PloS one</w:t>
      </w:r>
      <w:r w:rsidRPr="006258C2">
        <w:t xml:space="preserve"> </w:t>
      </w:r>
      <w:r w:rsidRPr="006258C2">
        <w:rPr>
          <w:b/>
        </w:rPr>
        <w:t>8</w:t>
      </w:r>
      <w:r w:rsidRPr="006258C2">
        <w:t>, e76366, doi:10.1371/journal.pone.0076366 (2013).</w:t>
      </w:r>
    </w:p>
    <w:p w14:paraId="42E37499" w14:textId="77777777" w:rsidR="001F237D" w:rsidRPr="006258C2" w:rsidRDefault="001F237D" w:rsidP="001F237D">
      <w:pPr>
        <w:pStyle w:val="EndNoteBibliography"/>
        <w:ind w:left="720" w:hanging="720"/>
      </w:pPr>
      <w:r w:rsidRPr="006258C2">
        <w:t>159</w:t>
      </w:r>
      <w:r w:rsidRPr="006258C2">
        <w:tab/>
        <w:t>Arno, G.</w:t>
      </w:r>
      <w:r w:rsidRPr="006258C2">
        <w:rPr>
          <w:i/>
        </w:rPr>
        <w:t xml:space="preserve"> et al.</w:t>
      </w:r>
      <w:r w:rsidRPr="006258C2">
        <w:t xml:space="preserve"> Mutations in REEP6 Cause Autosomal-Recessive Retinitis Pigmentosa. </w:t>
      </w:r>
      <w:r w:rsidRPr="006258C2">
        <w:rPr>
          <w:i/>
        </w:rPr>
        <w:t>American journal of human genetics</w:t>
      </w:r>
      <w:r w:rsidRPr="006258C2">
        <w:t xml:space="preserve"> </w:t>
      </w:r>
      <w:r w:rsidRPr="006258C2">
        <w:rPr>
          <w:b/>
        </w:rPr>
        <w:t>99</w:t>
      </w:r>
      <w:r w:rsidRPr="006258C2">
        <w:t>, 1305-1315, doi:10.1016/j.ajhg.2016.10.008 (2016).</w:t>
      </w:r>
    </w:p>
    <w:p w14:paraId="509A746D" w14:textId="77777777" w:rsidR="001F237D" w:rsidRPr="006258C2" w:rsidRDefault="001F237D" w:rsidP="001F237D">
      <w:pPr>
        <w:pStyle w:val="EndNoteBibliography"/>
        <w:ind w:left="720" w:hanging="720"/>
      </w:pPr>
      <w:r w:rsidRPr="006258C2">
        <w:t>160</w:t>
      </w:r>
      <w:r w:rsidRPr="006258C2">
        <w:tab/>
        <w:t>Bowes, C.</w:t>
      </w:r>
      <w:r w:rsidRPr="006258C2">
        <w:rPr>
          <w:i/>
        </w:rPr>
        <w:t xml:space="preserve"> et al.</w:t>
      </w:r>
      <w:r w:rsidRPr="006258C2">
        <w:t xml:space="preserve"> Retinal degeneration in the rd mouse is caused by a defect in the beta subunit of rod cGMP-phosphodiesterase. </w:t>
      </w:r>
      <w:r w:rsidRPr="006258C2">
        <w:rPr>
          <w:i/>
        </w:rPr>
        <w:t>Nature</w:t>
      </w:r>
      <w:r w:rsidRPr="006258C2">
        <w:t xml:space="preserve"> </w:t>
      </w:r>
      <w:r w:rsidRPr="006258C2">
        <w:rPr>
          <w:b/>
        </w:rPr>
        <w:t>347</w:t>
      </w:r>
      <w:r w:rsidRPr="006258C2">
        <w:t>, 677-680, doi:10.1038/347677a0 (1990).</w:t>
      </w:r>
    </w:p>
    <w:p w14:paraId="25672F33" w14:textId="77777777" w:rsidR="001F237D" w:rsidRPr="006258C2" w:rsidRDefault="001F237D" w:rsidP="001F237D">
      <w:pPr>
        <w:pStyle w:val="EndNoteBibliography"/>
        <w:ind w:left="720" w:hanging="720"/>
      </w:pPr>
      <w:r w:rsidRPr="006258C2">
        <w:t>161</w:t>
      </w:r>
      <w:r w:rsidRPr="006258C2">
        <w:tab/>
        <w:t xml:space="preserve">Keeler, C. E. THE GEOTROPIC REACTION OF RODLESS MICE IN LIGHT AND IN DARKNESS. </w:t>
      </w:r>
      <w:r w:rsidRPr="006258C2">
        <w:rPr>
          <w:i/>
        </w:rPr>
        <w:t>The Journal of general physiology</w:t>
      </w:r>
      <w:r w:rsidRPr="006258C2">
        <w:t xml:space="preserve"> </w:t>
      </w:r>
      <w:r w:rsidRPr="006258C2">
        <w:rPr>
          <w:b/>
        </w:rPr>
        <w:t>11</w:t>
      </w:r>
      <w:r w:rsidRPr="006258C2">
        <w:t>, 361-368, doi:10.1085/jgp.11.4.361 (1928).</w:t>
      </w:r>
    </w:p>
    <w:p w14:paraId="463178A8" w14:textId="77777777" w:rsidR="001F237D" w:rsidRPr="006258C2" w:rsidRDefault="001F237D" w:rsidP="001F237D">
      <w:pPr>
        <w:pStyle w:val="EndNoteBibliography"/>
        <w:ind w:left="720" w:hanging="720"/>
      </w:pPr>
      <w:r w:rsidRPr="006258C2">
        <w:t>162</w:t>
      </w:r>
      <w:r w:rsidRPr="006258C2">
        <w:tab/>
        <w:t>Wu, W. H.</w:t>
      </w:r>
      <w:r w:rsidRPr="006258C2">
        <w:rPr>
          <w:i/>
        </w:rPr>
        <w:t xml:space="preserve"> et al.</w:t>
      </w:r>
      <w:r w:rsidRPr="006258C2">
        <w:t xml:space="preserve"> CRISPR Repair Reveals Causative Mutation in a Preclinical Model of Retinitis Pigmentosa. </w:t>
      </w:r>
      <w:r w:rsidRPr="006258C2">
        <w:rPr>
          <w:i/>
        </w:rPr>
        <w:t>Molecular therapy : the journal of the American Society of Gene Therapy</w:t>
      </w:r>
      <w:r w:rsidRPr="006258C2">
        <w:t xml:space="preserve"> </w:t>
      </w:r>
      <w:r w:rsidRPr="006258C2">
        <w:rPr>
          <w:b/>
        </w:rPr>
        <w:t>24</w:t>
      </w:r>
      <w:r w:rsidRPr="006258C2">
        <w:t>, 1388-1394, doi:10.1038/mt.2016.107 (2016).</w:t>
      </w:r>
    </w:p>
    <w:p w14:paraId="72DF4B54" w14:textId="77777777" w:rsidR="001F237D" w:rsidRPr="006258C2" w:rsidRDefault="001F237D" w:rsidP="001F237D">
      <w:pPr>
        <w:pStyle w:val="EndNoteBibliography"/>
        <w:ind w:left="720" w:hanging="720"/>
      </w:pPr>
      <w:r w:rsidRPr="006258C2">
        <w:t>163</w:t>
      </w:r>
      <w:r w:rsidRPr="006258C2">
        <w:tab/>
        <w:t>McGill, T. J.</w:t>
      </w:r>
      <w:r w:rsidRPr="006258C2">
        <w:rPr>
          <w:i/>
        </w:rPr>
        <w:t xml:space="preserve"> et al.</w:t>
      </w:r>
      <w:r w:rsidRPr="006258C2">
        <w:t xml:space="preserve"> Optomotor and immunohistochemical changes in the juvenile S334ter rat. </w:t>
      </w:r>
      <w:r w:rsidRPr="006258C2">
        <w:rPr>
          <w:i/>
        </w:rPr>
        <w:t>Experimental eye research</w:t>
      </w:r>
      <w:r w:rsidRPr="006258C2">
        <w:t xml:space="preserve"> </w:t>
      </w:r>
      <w:r w:rsidRPr="006258C2">
        <w:rPr>
          <w:b/>
        </w:rPr>
        <w:t>104</w:t>
      </w:r>
      <w:r w:rsidRPr="006258C2">
        <w:t>, 65-73, doi:10.1016/j.exer.2012.09.006 (2012).</w:t>
      </w:r>
    </w:p>
    <w:p w14:paraId="7B4A2CAB" w14:textId="77777777" w:rsidR="001F237D" w:rsidRPr="006258C2" w:rsidRDefault="001F237D" w:rsidP="001F237D">
      <w:pPr>
        <w:pStyle w:val="EndNoteBibliography"/>
        <w:ind w:left="720" w:hanging="720"/>
      </w:pPr>
      <w:r w:rsidRPr="006258C2">
        <w:t>164</w:t>
      </w:r>
      <w:r w:rsidRPr="006258C2">
        <w:tab/>
        <w:t>Cho, G. Y.</w:t>
      </w:r>
      <w:r w:rsidRPr="006258C2">
        <w:rPr>
          <w:i/>
        </w:rPr>
        <w:t xml:space="preserve"> et al.</w:t>
      </w:r>
      <w:r w:rsidRPr="006258C2">
        <w:t xml:space="preserve"> CRISPR-mediated Ophthalmic Genome Surgery. </w:t>
      </w:r>
      <w:r w:rsidRPr="006258C2">
        <w:rPr>
          <w:i/>
        </w:rPr>
        <w:t>Curr Ophthalmol Rep</w:t>
      </w:r>
      <w:r w:rsidRPr="006258C2">
        <w:t xml:space="preserve"> </w:t>
      </w:r>
      <w:r w:rsidRPr="006258C2">
        <w:rPr>
          <w:b/>
        </w:rPr>
        <w:t>5</w:t>
      </w:r>
      <w:r w:rsidRPr="006258C2">
        <w:t>, 199-206, doi:10.1007/s40135-017-0144-1 (2017).</w:t>
      </w:r>
    </w:p>
    <w:p w14:paraId="1904E6E5" w14:textId="77777777" w:rsidR="001F237D" w:rsidRPr="006258C2" w:rsidRDefault="001F237D" w:rsidP="001F237D">
      <w:pPr>
        <w:pStyle w:val="EndNoteBibliography"/>
        <w:ind w:left="720" w:hanging="720"/>
      </w:pPr>
      <w:r w:rsidRPr="006258C2">
        <w:t>165</w:t>
      </w:r>
      <w:r w:rsidRPr="006258C2">
        <w:tab/>
        <w:t>Bakondi, B.</w:t>
      </w:r>
      <w:r w:rsidRPr="006258C2">
        <w:rPr>
          <w:i/>
        </w:rPr>
        <w:t xml:space="preserve"> et al.</w:t>
      </w:r>
      <w:r w:rsidRPr="006258C2">
        <w:t xml:space="preserve"> In Vivo CRISPR/Cas9 Gene Editing Corrects Retinal Dystrophy in the S334ter-3 Rat Model of Autosomal Dominant Retinitis Pigmentosa. </w:t>
      </w:r>
      <w:r w:rsidRPr="006258C2">
        <w:rPr>
          <w:i/>
        </w:rPr>
        <w:t>Molecular therapy : the journal of the American Society of Gene Therapy</w:t>
      </w:r>
      <w:r w:rsidRPr="006258C2">
        <w:t xml:space="preserve"> </w:t>
      </w:r>
      <w:r w:rsidRPr="006258C2">
        <w:rPr>
          <w:b/>
        </w:rPr>
        <w:t>24</w:t>
      </w:r>
      <w:r w:rsidRPr="006258C2">
        <w:t>, 556-563, doi:10.1038/mt.2015.220 (2016).</w:t>
      </w:r>
    </w:p>
    <w:p w14:paraId="581F0DAD" w14:textId="77777777" w:rsidR="001F237D" w:rsidRPr="006258C2" w:rsidRDefault="001F237D" w:rsidP="001F237D">
      <w:pPr>
        <w:pStyle w:val="EndNoteBibliography"/>
        <w:ind w:left="720" w:hanging="720"/>
      </w:pPr>
      <w:r w:rsidRPr="006258C2">
        <w:t>166</w:t>
      </w:r>
      <w:r w:rsidRPr="006258C2">
        <w:tab/>
        <w:t>Latella, M. C.</w:t>
      </w:r>
      <w:r w:rsidRPr="006258C2">
        <w:rPr>
          <w:i/>
        </w:rPr>
        <w:t xml:space="preserve"> et al.</w:t>
      </w:r>
      <w:r w:rsidRPr="006258C2">
        <w:t xml:space="preserve"> In vivo Editing of the Human Mutant Rhodopsin Gene by Electroporation of Plasmid-based CRISPR/Cas9 in the Mouse Retina. </w:t>
      </w:r>
      <w:r w:rsidRPr="006258C2">
        <w:rPr>
          <w:i/>
        </w:rPr>
        <w:t>Molecular therapy. Nucleic acids</w:t>
      </w:r>
      <w:r w:rsidRPr="006258C2">
        <w:t xml:space="preserve"> </w:t>
      </w:r>
      <w:r w:rsidRPr="006258C2">
        <w:rPr>
          <w:b/>
        </w:rPr>
        <w:t>5</w:t>
      </w:r>
      <w:r w:rsidRPr="006258C2">
        <w:t>, e389, doi:10.1038/mtna.2016.92 (2016).</w:t>
      </w:r>
    </w:p>
    <w:p w14:paraId="09F4709B" w14:textId="77777777" w:rsidR="001F237D" w:rsidRPr="006258C2" w:rsidRDefault="001F237D" w:rsidP="001F237D">
      <w:pPr>
        <w:pStyle w:val="EndNoteBibliography"/>
        <w:ind w:left="720" w:hanging="720"/>
      </w:pPr>
      <w:r w:rsidRPr="006258C2">
        <w:t>167</w:t>
      </w:r>
      <w:r w:rsidRPr="006258C2">
        <w:tab/>
        <w:t>Suzuki, K.</w:t>
      </w:r>
      <w:r w:rsidRPr="006258C2">
        <w:rPr>
          <w:i/>
        </w:rPr>
        <w:t xml:space="preserve"> et al.</w:t>
      </w:r>
      <w:r w:rsidRPr="006258C2">
        <w:t xml:space="preserve"> In vivo genome editing via CRISPR/Cas9 mediated homology-</w:t>
      </w:r>
      <w:r w:rsidRPr="006258C2">
        <w:lastRenderedPageBreak/>
        <w:t xml:space="preserve">independent targeted integration. </w:t>
      </w:r>
      <w:r w:rsidRPr="006258C2">
        <w:rPr>
          <w:i/>
        </w:rPr>
        <w:t>Nature</w:t>
      </w:r>
      <w:r w:rsidRPr="006258C2">
        <w:t xml:space="preserve"> </w:t>
      </w:r>
      <w:r w:rsidRPr="006258C2">
        <w:rPr>
          <w:b/>
        </w:rPr>
        <w:t>540</w:t>
      </w:r>
      <w:r w:rsidRPr="006258C2">
        <w:t>, 144-149, doi:10.1038/nature20565 (2016).</w:t>
      </w:r>
    </w:p>
    <w:p w14:paraId="18B271D4" w14:textId="77777777" w:rsidR="001F237D" w:rsidRPr="006258C2" w:rsidRDefault="001F237D" w:rsidP="001F237D">
      <w:pPr>
        <w:pStyle w:val="EndNoteBibliography"/>
        <w:ind w:left="720" w:hanging="720"/>
      </w:pPr>
      <w:r w:rsidRPr="006258C2">
        <w:t>168</w:t>
      </w:r>
      <w:r w:rsidRPr="006258C2">
        <w:tab/>
        <w:t xml:space="preserve">Bassuk, A. G., Zheng, A., Li, Y., Tsang, S. H. &amp; Mahajan, V. B. Precision Medicine: Genetic Repair of Retinitis Pigmentosa in Patient-Derived Stem Cells. </w:t>
      </w:r>
      <w:r w:rsidRPr="006258C2">
        <w:rPr>
          <w:i/>
        </w:rPr>
        <w:t>Sci Rep</w:t>
      </w:r>
      <w:r w:rsidRPr="006258C2">
        <w:t xml:space="preserve"> </w:t>
      </w:r>
      <w:r w:rsidRPr="006258C2">
        <w:rPr>
          <w:b/>
        </w:rPr>
        <w:t>6</w:t>
      </w:r>
      <w:r w:rsidRPr="006258C2">
        <w:t>, 19969, doi:10.1038/srep19969 (2016).</w:t>
      </w:r>
    </w:p>
    <w:p w14:paraId="6D0C65AD" w14:textId="77777777" w:rsidR="001F237D" w:rsidRPr="006258C2" w:rsidRDefault="001F237D" w:rsidP="001F237D">
      <w:pPr>
        <w:pStyle w:val="EndNoteBibliography"/>
        <w:ind w:left="720" w:hanging="720"/>
      </w:pPr>
      <w:r w:rsidRPr="006258C2">
        <w:t>169</w:t>
      </w:r>
      <w:r w:rsidRPr="006258C2">
        <w:tab/>
        <w:t>Deng, W. L.</w:t>
      </w:r>
      <w:r w:rsidRPr="006258C2">
        <w:rPr>
          <w:i/>
        </w:rPr>
        <w:t xml:space="preserve"> et al.</w:t>
      </w:r>
      <w:r w:rsidRPr="006258C2">
        <w:t xml:space="preserve"> Gene Correction Reverses Ciliopathy and Photoreceptor Loss in iPSC-Derived Retinal Organoids from Retinitis Pigmentosa Patients. </w:t>
      </w:r>
      <w:r w:rsidRPr="006258C2">
        <w:rPr>
          <w:i/>
        </w:rPr>
        <w:t>Stem Cell Reports</w:t>
      </w:r>
      <w:r w:rsidRPr="006258C2">
        <w:t xml:space="preserve"> </w:t>
      </w:r>
      <w:r w:rsidRPr="006258C2">
        <w:rPr>
          <w:b/>
        </w:rPr>
        <w:t>10</w:t>
      </w:r>
      <w:r w:rsidRPr="006258C2">
        <w:t>, 1267-1281, doi:10.1016/j.stemcr.2018.02.003 (2018).</w:t>
      </w:r>
    </w:p>
    <w:p w14:paraId="62D20F49" w14:textId="77777777" w:rsidR="001F237D" w:rsidRPr="006258C2" w:rsidRDefault="001F237D" w:rsidP="001F237D">
      <w:pPr>
        <w:pStyle w:val="EndNoteBibliography"/>
        <w:ind w:left="720" w:hanging="720"/>
      </w:pPr>
      <w:r w:rsidRPr="006258C2">
        <w:t>170</w:t>
      </w:r>
      <w:r w:rsidRPr="006258C2">
        <w:tab/>
        <w:t xml:space="preserve">Liao, C., Zhang, D., Mungo, C., Tompkins, D. A. &amp; Zeidan, A. M. Is diabetes mellitus associated with increased incidence and disease-specific mortality in endometrial cancer? A systematic review and meta-analysis of cohort studies. </w:t>
      </w:r>
      <w:r w:rsidRPr="006258C2">
        <w:rPr>
          <w:i/>
        </w:rPr>
        <w:t>Gynecologic oncology</w:t>
      </w:r>
      <w:r w:rsidRPr="006258C2">
        <w:t xml:space="preserve"> </w:t>
      </w:r>
      <w:r w:rsidRPr="006258C2">
        <w:rPr>
          <w:b/>
        </w:rPr>
        <w:t>135</w:t>
      </w:r>
      <w:r w:rsidRPr="006258C2">
        <w:t>, 163-171, doi:10.1016/j.ygyno.2014.07.095 (2014).</w:t>
      </w:r>
    </w:p>
    <w:p w14:paraId="5A8ADB88" w14:textId="77777777" w:rsidR="001F237D" w:rsidRPr="006258C2" w:rsidRDefault="001F237D" w:rsidP="001F237D">
      <w:pPr>
        <w:pStyle w:val="EndNoteBibliography"/>
        <w:ind w:left="720" w:hanging="720"/>
      </w:pPr>
      <w:r w:rsidRPr="006258C2">
        <w:t>171</w:t>
      </w:r>
      <w:r w:rsidRPr="006258C2">
        <w:tab/>
        <w:t xml:space="preserve">Zhong, H., Chen, Y., Li, Y., Chen, R. &amp; Mardon, G. CRISPR-engineered mosaicism rapidly reveals that loss of Kcnj13 function in mice mimics human disease phenotypes. </w:t>
      </w:r>
      <w:r w:rsidRPr="006258C2">
        <w:rPr>
          <w:i/>
        </w:rPr>
        <w:t>Sci Rep</w:t>
      </w:r>
      <w:r w:rsidRPr="006258C2">
        <w:t xml:space="preserve"> </w:t>
      </w:r>
      <w:r w:rsidRPr="006258C2">
        <w:rPr>
          <w:b/>
        </w:rPr>
        <w:t>5</w:t>
      </w:r>
      <w:r w:rsidRPr="006258C2">
        <w:t>, 8366, doi:10.1038/srep08366 (2015).</w:t>
      </w:r>
    </w:p>
    <w:p w14:paraId="6964A951" w14:textId="77777777" w:rsidR="001F237D" w:rsidRPr="006258C2" w:rsidRDefault="001F237D" w:rsidP="001F237D">
      <w:pPr>
        <w:pStyle w:val="EndNoteBibliography"/>
        <w:ind w:left="720" w:hanging="720"/>
      </w:pPr>
      <w:r w:rsidRPr="006258C2">
        <w:t>172</w:t>
      </w:r>
      <w:r w:rsidRPr="006258C2">
        <w:tab/>
        <w:t>Ruan, G. X.</w:t>
      </w:r>
      <w:r w:rsidRPr="006258C2">
        <w:rPr>
          <w:i/>
        </w:rPr>
        <w:t xml:space="preserve"> et al.</w:t>
      </w:r>
      <w:r w:rsidRPr="006258C2">
        <w:t xml:space="preserve"> CRISPR/Cas9-Mediated Genome Editing as a Therapeutic Approach for Leber Congenital Amaurosis 10. </w:t>
      </w:r>
      <w:r w:rsidRPr="006258C2">
        <w:rPr>
          <w:i/>
        </w:rPr>
        <w:t>Molecular therapy : the journal of the American Society of Gene Therapy</w:t>
      </w:r>
      <w:r w:rsidRPr="006258C2">
        <w:t xml:space="preserve"> </w:t>
      </w:r>
      <w:r w:rsidRPr="006258C2">
        <w:rPr>
          <w:b/>
        </w:rPr>
        <w:t>25</w:t>
      </w:r>
      <w:r w:rsidRPr="006258C2">
        <w:t>, 331-341, doi:10.1016/j.ymthe.2016.12.006 (2017).</w:t>
      </w:r>
    </w:p>
    <w:p w14:paraId="71CA6128" w14:textId="77777777" w:rsidR="001F237D" w:rsidRPr="006258C2" w:rsidRDefault="001F237D" w:rsidP="001F237D">
      <w:pPr>
        <w:pStyle w:val="EndNoteBibliography"/>
        <w:ind w:left="720" w:hanging="720"/>
      </w:pPr>
      <w:r w:rsidRPr="006258C2">
        <w:t>173</w:t>
      </w:r>
      <w:r w:rsidRPr="006258C2">
        <w:tab/>
        <w:t>Maeder, M. L.</w:t>
      </w:r>
      <w:r w:rsidRPr="006258C2">
        <w:rPr>
          <w:i/>
        </w:rPr>
        <w:t xml:space="preserve"> et al.</w:t>
      </w:r>
      <w:r w:rsidRPr="006258C2">
        <w:t xml:space="preserve"> Development of a gene-editing approach to restore vision loss in Leber congenital amaurosis type 10. </w:t>
      </w:r>
      <w:r w:rsidRPr="006258C2">
        <w:rPr>
          <w:i/>
        </w:rPr>
        <w:t>Nat Med</w:t>
      </w:r>
      <w:r w:rsidRPr="006258C2">
        <w:t xml:space="preserve"> </w:t>
      </w:r>
      <w:r w:rsidRPr="006258C2">
        <w:rPr>
          <w:b/>
        </w:rPr>
        <w:t>25</w:t>
      </w:r>
      <w:r w:rsidRPr="006258C2">
        <w:t>, 229-233, doi:10.1038/s41591-018-0327-9 (2019).</w:t>
      </w:r>
    </w:p>
    <w:p w14:paraId="6115E630" w14:textId="77777777" w:rsidR="001F237D" w:rsidRPr="006258C2" w:rsidRDefault="001F237D" w:rsidP="001F237D">
      <w:pPr>
        <w:pStyle w:val="EndNoteBibliography"/>
        <w:ind w:left="720" w:hanging="720"/>
      </w:pPr>
      <w:r w:rsidRPr="006258C2">
        <w:t>174</w:t>
      </w:r>
      <w:r w:rsidRPr="006258C2">
        <w:tab/>
        <w:t xml:space="preserve">Lee, W. H., Murphree, A. L. &amp; Benedict, W. F. Expression and amplification of the N-myc gene in primary retinoblastoma. </w:t>
      </w:r>
      <w:r w:rsidRPr="006258C2">
        <w:rPr>
          <w:i/>
        </w:rPr>
        <w:t>Nature</w:t>
      </w:r>
      <w:r w:rsidRPr="006258C2">
        <w:t xml:space="preserve"> </w:t>
      </w:r>
      <w:r w:rsidRPr="006258C2">
        <w:rPr>
          <w:b/>
        </w:rPr>
        <w:t>309</w:t>
      </w:r>
      <w:r w:rsidRPr="006258C2">
        <w:t>, 458-460, doi:10.1038/309458a0 (1984).</w:t>
      </w:r>
    </w:p>
    <w:p w14:paraId="7C2E141E" w14:textId="77777777" w:rsidR="001F237D" w:rsidRPr="006258C2" w:rsidRDefault="001F237D" w:rsidP="001F237D">
      <w:pPr>
        <w:pStyle w:val="EndNoteBibliography"/>
        <w:ind w:left="720" w:hanging="720"/>
      </w:pPr>
      <w:r w:rsidRPr="006258C2">
        <w:t>175</w:t>
      </w:r>
      <w:r w:rsidRPr="006258C2">
        <w:tab/>
        <w:t xml:space="preserve">Solin, S. L., Shive, H. R., Woolard, K. D., Essner, J. J. &amp; McGrail, M. Rapid tumor induction in zebrafish by TALEN-mediated somatic inactivation of the retinoblastoma1 tumor suppressor rb1. </w:t>
      </w:r>
      <w:r w:rsidRPr="006258C2">
        <w:rPr>
          <w:i/>
        </w:rPr>
        <w:t>Sci Rep</w:t>
      </w:r>
      <w:r w:rsidRPr="006258C2">
        <w:t xml:space="preserve"> </w:t>
      </w:r>
      <w:r w:rsidRPr="006258C2">
        <w:rPr>
          <w:b/>
        </w:rPr>
        <w:t>5</w:t>
      </w:r>
      <w:r w:rsidRPr="006258C2">
        <w:t>, 13745, doi:10.1038/srep13745 (2015).</w:t>
      </w:r>
    </w:p>
    <w:p w14:paraId="0FAFA2BB" w14:textId="77777777" w:rsidR="001F237D" w:rsidRPr="006258C2" w:rsidRDefault="001F237D" w:rsidP="001F237D">
      <w:pPr>
        <w:pStyle w:val="EndNoteBibliography"/>
        <w:ind w:left="720" w:hanging="720"/>
      </w:pPr>
      <w:r w:rsidRPr="006258C2">
        <w:t>176</w:t>
      </w:r>
      <w:r w:rsidRPr="006258C2">
        <w:tab/>
        <w:t>Naert, T.</w:t>
      </w:r>
      <w:r w:rsidRPr="006258C2">
        <w:rPr>
          <w:i/>
        </w:rPr>
        <w:t xml:space="preserve"> et al.</w:t>
      </w:r>
      <w:r w:rsidRPr="006258C2">
        <w:t xml:space="preserve"> CRISPR/Cas9 mediated knockout of rb1 and rbl1 leads to rapid and penetrant retinoblastoma development in Xenopus tropicalis. </w:t>
      </w:r>
      <w:r w:rsidRPr="006258C2">
        <w:rPr>
          <w:i/>
        </w:rPr>
        <w:t>Sci Rep</w:t>
      </w:r>
      <w:r w:rsidRPr="006258C2">
        <w:t xml:space="preserve"> </w:t>
      </w:r>
      <w:r w:rsidRPr="006258C2">
        <w:rPr>
          <w:b/>
        </w:rPr>
        <w:t>6</w:t>
      </w:r>
      <w:r w:rsidRPr="006258C2">
        <w:t>, 35264, doi:10.1038/srep35264 (2016).</w:t>
      </w:r>
    </w:p>
    <w:p w14:paraId="7F0A2C53" w14:textId="77777777" w:rsidR="001F237D" w:rsidRPr="006258C2" w:rsidRDefault="001F237D" w:rsidP="001F237D">
      <w:pPr>
        <w:pStyle w:val="EndNoteBibliography"/>
        <w:ind w:left="720" w:hanging="720"/>
      </w:pPr>
      <w:r w:rsidRPr="006258C2">
        <w:t>177</w:t>
      </w:r>
      <w:r w:rsidRPr="006258C2">
        <w:tab/>
        <w:t>Tu, J.</w:t>
      </w:r>
      <w:r w:rsidRPr="006258C2">
        <w:rPr>
          <w:i/>
        </w:rPr>
        <w:t xml:space="preserve"> et al.</w:t>
      </w:r>
      <w:r w:rsidRPr="006258C2">
        <w:t xml:space="preserve"> Generation of human embryonic stem cell line with heterozygous RB1 deletion by CRIPSR/Cas9 nickase. </w:t>
      </w:r>
      <w:r w:rsidRPr="006258C2">
        <w:rPr>
          <w:i/>
        </w:rPr>
        <w:t>Stem Cell Res</w:t>
      </w:r>
      <w:r w:rsidRPr="006258C2">
        <w:t xml:space="preserve"> </w:t>
      </w:r>
      <w:r w:rsidRPr="006258C2">
        <w:rPr>
          <w:b/>
        </w:rPr>
        <w:t>28</w:t>
      </w:r>
      <w:r w:rsidRPr="006258C2">
        <w:t>, 29-32, doi:10.1016/j.scr.2018.01.021 (2018).</w:t>
      </w:r>
    </w:p>
    <w:p w14:paraId="7E312B45" w14:textId="77777777" w:rsidR="001F237D" w:rsidRPr="006258C2" w:rsidRDefault="001F237D" w:rsidP="001F237D">
      <w:pPr>
        <w:pStyle w:val="EndNoteBibliography"/>
        <w:ind w:left="720" w:hanging="720"/>
      </w:pPr>
      <w:r w:rsidRPr="006258C2">
        <w:t>178</w:t>
      </w:r>
      <w:r w:rsidRPr="006258C2">
        <w:tab/>
        <w:t>Hollands, H.</w:t>
      </w:r>
      <w:r w:rsidRPr="006258C2">
        <w:rPr>
          <w:i/>
        </w:rPr>
        <w:t xml:space="preserve"> et al.</w:t>
      </w:r>
      <w:r w:rsidRPr="006258C2">
        <w:t xml:space="preserve"> Do findings on routine examination identify patients at risk for primary open-angle glaucoma? The rational clinical examination systematic review. </w:t>
      </w:r>
      <w:r w:rsidRPr="006258C2">
        <w:rPr>
          <w:i/>
        </w:rPr>
        <w:t>Jama</w:t>
      </w:r>
      <w:r w:rsidRPr="006258C2">
        <w:t xml:space="preserve"> </w:t>
      </w:r>
      <w:r w:rsidRPr="006258C2">
        <w:rPr>
          <w:b/>
        </w:rPr>
        <w:t>309</w:t>
      </w:r>
      <w:r w:rsidRPr="006258C2">
        <w:t>, 2035-2042, doi:10.1001/jama.2013.5099 (2013).</w:t>
      </w:r>
    </w:p>
    <w:p w14:paraId="5EBBD37C" w14:textId="77777777" w:rsidR="001F237D" w:rsidRPr="006258C2" w:rsidRDefault="001F237D" w:rsidP="001F237D">
      <w:pPr>
        <w:pStyle w:val="EndNoteBibliography"/>
        <w:ind w:left="720" w:hanging="720"/>
      </w:pPr>
      <w:r w:rsidRPr="006258C2">
        <w:t>179</w:t>
      </w:r>
      <w:r w:rsidRPr="006258C2">
        <w:tab/>
        <w:t>Alward, W. L.</w:t>
      </w:r>
      <w:r w:rsidRPr="006258C2">
        <w:rPr>
          <w:i/>
        </w:rPr>
        <w:t xml:space="preserve"> et al.</w:t>
      </w:r>
      <w:r w:rsidRPr="006258C2">
        <w:t xml:space="preserve"> Clinical features associated with mutations in the chromosome 1 open-angle glaucoma gene (GLC1A). </w:t>
      </w:r>
      <w:r w:rsidRPr="006258C2">
        <w:rPr>
          <w:i/>
        </w:rPr>
        <w:t>The New England journal of medicine</w:t>
      </w:r>
      <w:r w:rsidRPr="006258C2">
        <w:t xml:space="preserve"> </w:t>
      </w:r>
      <w:r w:rsidRPr="006258C2">
        <w:rPr>
          <w:b/>
        </w:rPr>
        <w:t>338</w:t>
      </w:r>
      <w:r w:rsidRPr="006258C2">
        <w:t>, 1022-1027, doi:10.1056/nejm199804093381503 (1998).</w:t>
      </w:r>
    </w:p>
    <w:p w14:paraId="4871FE12" w14:textId="77777777" w:rsidR="001F237D" w:rsidRPr="006258C2" w:rsidRDefault="001F237D" w:rsidP="001F237D">
      <w:pPr>
        <w:pStyle w:val="EndNoteBibliography"/>
        <w:ind w:left="720" w:hanging="720"/>
      </w:pPr>
      <w:r w:rsidRPr="006258C2">
        <w:t>180</w:t>
      </w:r>
      <w:r w:rsidRPr="006258C2">
        <w:tab/>
        <w:t>Stone, E. M.</w:t>
      </w:r>
      <w:r w:rsidRPr="006258C2">
        <w:rPr>
          <w:i/>
        </w:rPr>
        <w:t xml:space="preserve"> et al.</w:t>
      </w:r>
      <w:r w:rsidRPr="006258C2">
        <w:t xml:space="preserve"> Identification of a gene that causes primary open angle glaucoma. </w:t>
      </w:r>
      <w:r w:rsidRPr="006258C2">
        <w:rPr>
          <w:i/>
        </w:rPr>
        <w:t>Science</w:t>
      </w:r>
      <w:r w:rsidRPr="006258C2">
        <w:t xml:space="preserve"> </w:t>
      </w:r>
      <w:r w:rsidRPr="006258C2">
        <w:rPr>
          <w:b/>
        </w:rPr>
        <w:t>275</w:t>
      </w:r>
      <w:r w:rsidRPr="006258C2">
        <w:t>, 668-670, doi:10.1126/science.275.5300.668 (1997).</w:t>
      </w:r>
    </w:p>
    <w:p w14:paraId="019139C3" w14:textId="77777777" w:rsidR="001F237D" w:rsidRPr="006258C2" w:rsidRDefault="001F237D" w:rsidP="001F237D">
      <w:pPr>
        <w:pStyle w:val="EndNoteBibliography"/>
        <w:ind w:left="720" w:hanging="720"/>
      </w:pPr>
      <w:r w:rsidRPr="006258C2">
        <w:t>181</w:t>
      </w:r>
      <w:r w:rsidRPr="006258C2">
        <w:tab/>
        <w:t>Kim, B. S.</w:t>
      </w:r>
      <w:r w:rsidRPr="006258C2">
        <w:rPr>
          <w:i/>
        </w:rPr>
        <w:t xml:space="preserve"> et al.</w:t>
      </w:r>
      <w:r w:rsidRPr="006258C2">
        <w:t xml:space="preserve"> Targeted Disruption of the Myocilin Gene (Myoc) Suggests that Human Glaucoma-Causing Mutations Are Gain of Function. </w:t>
      </w:r>
      <w:r w:rsidRPr="006258C2">
        <w:rPr>
          <w:i/>
        </w:rPr>
        <w:t>Molecular and cellular biology</w:t>
      </w:r>
      <w:r w:rsidRPr="006258C2">
        <w:t xml:space="preserve"> </w:t>
      </w:r>
      <w:r w:rsidRPr="006258C2">
        <w:rPr>
          <w:b/>
        </w:rPr>
        <w:t>21</w:t>
      </w:r>
      <w:r w:rsidRPr="006258C2">
        <w:t>, 7707-7713, doi:10.1128/mcb.21.22.7707-7713.2001 (2001).</w:t>
      </w:r>
    </w:p>
    <w:p w14:paraId="1DD4917A" w14:textId="77777777" w:rsidR="001F237D" w:rsidRPr="006258C2" w:rsidRDefault="001F237D" w:rsidP="001F237D">
      <w:pPr>
        <w:pStyle w:val="EndNoteBibliography"/>
        <w:ind w:left="720" w:hanging="720"/>
      </w:pPr>
      <w:r w:rsidRPr="006258C2">
        <w:t>182</w:t>
      </w:r>
      <w:r w:rsidRPr="006258C2">
        <w:tab/>
        <w:t>Carbone, M. A.</w:t>
      </w:r>
      <w:r w:rsidRPr="006258C2">
        <w:rPr>
          <w:i/>
        </w:rPr>
        <w:t xml:space="preserve"> et al.</w:t>
      </w:r>
      <w:r w:rsidRPr="006258C2">
        <w:t xml:space="preserve"> Overexpression of myocilin in the Drosophila eye activates the unfolded protein response: implications for glaucoma. </w:t>
      </w:r>
      <w:r w:rsidRPr="006258C2">
        <w:rPr>
          <w:i/>
        </w:rPr>
        <w:t>PloS one</w:t>
      </w:r>
      <w:r w:rsidRPr="006258C2">
        <w:t xml:space="preserve"> </w:t>
      </w:r>
      <w:r w:rsidRPr="006258C2">
        <w:rPr>
          <w:b/>
        </w:rPr>
        <w:t>4</w:t>
      </w:r>
      <w:r w:rsidRPr="006258C2">
        <w:t>, e4216, doi:10.1371/journal.pone.0004216 (2009).</w:t>
      </w:r>
    </w:p>
    <w:p w14:paraId="012E3B87" w14:textId="77777777" w:rsidR="001F237D" w:rsidRPr="006258C2" w:rsidRDefault="001F237D" w:rsidP="001F237D">
      <w:pPr>
        <w:pStyle w:val="EndNoteBibliography"/>
        <w:ind w:left="720" w:hanging="720"/>
      </w:pPr>
      <w:r w:rsidRPr="006258C2">
        <w:lastRenderedPageBreak/>
        <w:t>183</w:t>
      </w:r>
      <w:r w:rsidRPr="006258C2">
        <w:tab/>
        <w:t>Joe, M. K.</w:t>
      </w:r>
      <w:r w:rsidRPr="006258C2">
        <w:rPr>
          <w:i/>
        </w:rPr>
        <w:t xml:space="preserve"> et al.</w:t>
      </w:r>
      <w:r w:rsidRPr="006258C2">
        <w:t xml:space="preserve"> Accumulation of mutant myocilins in ER leads to ER stress and potential cytotoxicity in human trabecular meshwork cells. </w:t>
      </w:r>
      <w:r w:rsidRPr="006258C2">
        <w:rPr>
          <w:i/>
        </w:rPr>
        <w:t>Biochemical and biophysical research communications</w:t>
      </w:r>
      <w:r w:rsidRPr="006258C2">
        <w:t xml:space="preserve"> </w:t>
      </w:r>
      <w:r w:rsidRPr="006258C2">
        <w:rPr>
          <w:b/>
        </w:rPr>
        <w:t>312</w:t>
      </w:r>
      <w:r w:rsidRPr="006258C2">
        <w:t>, 592-600, doi:10.1016/j.bbrc.2003.10.162 (2003).</w:t>
      </w:r>
    </w:p>
    <w:p w14:paraId="6B8EBCC6" w14:textId="77777777" w:rsidR="001F237D" w:rsidRPr="006258C2" w:rsidRDefault="001F237D" w:rsidP="001F237D">
      <w:pPr>
        <w:pStyle w:val="EndNoteBibliography"/>
        <w:ind w:left="720" w:hanging="720"/>
      </w:pPr>
      <w:r w:rsidRPr="006258C2">
        <w:t>184</w:t>
      </w:r>
      <w:r w:rsidRPr="006258C2">
        <w:tab/>
        <w:t xml:space="preserve">Liu, Y. &amp; Vollrath, D. Reversal of mutant myocilin non-secretion and cell killing: implications for glaucoma. </w:t>
      </w:r>
      <w:r w:rsidRPr="006258C2">
        <w:rPr>
          <w:i/>
        </w:rPr>
        <w:t>Human molecular genetics</w:t>
      </w:r>
      <w:r w:rsidRPr="006258C2">
        <w:t xml:space="preserve"> </w:t>
      </w:r>
      <w:r w:rsidRPr="006258C2">
        <w:rPr>
          <w:b/>
        </w:rPr>
        <w:t>13</w:t>
      </w:r>
      <w:r w:rsidRPr="006258C2">
        <w:t>, 1193-1204, doi:10.1093/hmg/ddh128 (2004).</w:t>
      </w:r>
    </w:p>
    <w:p w14:paraId="03A0915E" w14:textId="77777777" w:rsidR="001F237D" w:rsidRPr="006258C2" w:rsidRDefault="001F237D" w:rsidP="001F237D">
      <w:pPr>
        <w:pStyle w:val="EndNoteBibliography"/>
        <w:ind w:left="720" w:hanging="720"/>
      </w:pPr>
      <w:r w:rsidRPr="006258C2">
        <w:t>185</w:t>
      </w:r>
      <w:r w:rsidRPr="006258C2">
        <w:tab/>
        <w:t xml:space="preserve">Yam, G. H., Gaplovska-Kysela, K., Zuber, C. &amp; Roth, J. Aggregated myocilin induces russell bodies and causes apoptosis: implications for the pathogenesis of myocilin-caused primary open-angle glaucoma. </w:t>
      </w:r>
      <w:r w:rsidRPr="006258C2">
        <w:rPr>
          <w:i/>
        </w:rPr>
        <w:t>The American journal of pathology</w:t>
      </w:r>
      <w:r w:rsidRPr="006258C2">
        <w:t xml:space="preserve"> </w:t>
      </w:r>
      <w:r w:rsidRPr="006258C2">
        <w:rPr>
          <w:b/>
        </w:rPr>
        <w:t>170</w:t>
      </w:r>
      <w:r w:rsidRPr="006258C2">
        <w:t>, 100-109, doi:10.2353/ajpath.2007.060806 (2007).</w:t>
      </w:r>
    </w:p>
    <w:p w14:paraId="7EFA5F22" w14:textId="77777777" w:rsidR="001F237D" w:rsidRPr="006258C2" w:rsidRDefault="001F237D" w:rsidP="001F237D">
      <w:pPr>
        <w:pStyle w:val="EndNoteBibliography"/>
        <w:ind w:left="720" w:hanging="720"/>
      </w:pPr>
      <w:r w:rsidRPr="006258C2">
        <w:t>186</w:t>
      </w:r>
      <w:r w:rsidRPr="006258C2">
        <w:tab/>
        <w:t>Jain, A.</w:t>
      </w:r>
      <w:r w:rsidRPr="006258C2">
        <w:rPr>
          <w:i/>
        </w:rPr>
        <w:t xml:space="preserve"> et al.</w:t>
      </w:r>
      <w:r w:rsidRPr="006258C2">
        <w:t xml:space="preserve"> CRISPR-Cas9-based treatment of myocilin-associated glaucoma. </w:t>
      </w:r>
      <w:r w:rsidRPr="006258C2">
        <w:rPr>
          <w:i/>
        </w:rPr>
        <w:t>Proc Natl Acad Sci U S A</w:t>
      </w:r>
      <w:r w:rsidRPr="006258C2">
        <w:t xml:space="preserve"> </w:t>
      </w:r>
      <w:r w:rsidRPr="006258C2">
        <w:rPr>
          <w:b/>
        </w:rPr>
        <w:t>114</w:t>
      </w:r>
      <w:r w:rsidRPr="006258C2">
        <w:t>, 11199-11204, doi:10.1073/pnas.1706193114 (2017).</w:t>
      </w:r>
    </w:p>
    <w:p w14:paraId="1AC9B771" w14:textId="77777777" w:rsidR="001F237D" w:rsidRPr="006258C2" w:rsidRDefault="001F237D" w:rsidP="001F237D">
      <w:pPr>
        <w:pStyle w:val="EndNoteBibliography"/>
        <w:ind w:left="720" w:hanging="720"/>
      </w:pPr>
      <w:r w:rsidRPr="006258C2">
        <w:t>187</w:t>
      </w:r>
      <w:r w:rsidRPr="006258C2">
        <w:tab/>
        <w:t>Liao, H.</w:t>
      </w:r>
      <w:r w:rsidRPr="006258C2">
        <w:rPr>
          <w:i/>
        </w:rPr>
        <w:t xml:space="preserve"> et al.</w:t>
      </w:r>
      <w:r w:rsidRPr="006258C2">
        <w:t xml:space="preserve"> Development of allele-specific therapeutic siRNA in Meesmann epithelial corneal dystrophy. </w:t>
      </w:r>
      <w:r w:rsidRPr="006258C2">
        <w:rPr>
          <w:i/>
        </w:rPr>
        <w:t>PloS one</w:t>
      </w:r>
      <w:r w:rsidRPr="006258C2">
        <w:t xml:space="preserve"> </w:t>
      </w:r>
      <w:r w:rsidRPr="006258C2">
        <w:rPr>
          <w:b/>
        </w:rPr>
        <w:t>6</w:t>
      </w:r>
      <w:r w:rsidRPr="006258C2">
        <w:t>, e28582, doi:10.1371/journal.pone.0028582 (2011).</w:t>
      </w:r>
    </w:p>
    <w:p w14:paraId="1193D439" w14:textId="77777777" w:rsidR="001F237D" w:rsidRPr="006258C2" w:rsidRDefault="001F237D" w:rsidP="001F237D">
      <w:pPr>
        <w:pStyle w:val="EndNoteBibliography"/>
        <w:ind w:left="720" w:hanging="720"/>
      </w:pPr>
      <w:r w:rsidRPr="006258C2">
        <w:t>188</w:t>
      </w:r>
      <w:r w:rsidRPr="006258C2">
        <w:tab/>
        <w:t>Courtney, D. G.</w:t>
      </w:r>
      <w:r w:rsidRPr="006258C2">
        <w:rPr>
          <w:i/>
        </w:rPr>
        <w:t xml:space="preserve"> et al.</w:t>
      </w:r>
      <w:r w:rsidRPr="006258C2">
        <w:t xml:space="preserve"> CRISPR/Cas9 DNA cleavage at SNP-derived PAM enables both in vitro and in vivo KRT12 mutation-specific targeting. </w:t>
      </w:r>
      <w:r w:rsidRPr="006258C2">
        <w:rPr>
          <w:i/>
        </w:rPr>
        <w:t>Gene Ther</w:t>
      </w:r>
      <w:r w:rsidRPr="006258C2">
        <w:t xml:space="preserve"> </w:t>
      </w:r>
      <w:r w:rsidRPr="006258C2">
        <w:rPr>
          <w:b/>
        </w:rPr>
        <w:t>23</w:t>
      </w:r>
      <w:r w:rsidRPr="006258C2">
        <w:t>, 108-112, doi:10.1038/gt.2015.82 (2016).</w:t>
      </w:r>
    </w:p>
    <w:p w14:paraId="359D765C" w14:textId="77777777" w:rsidR="001F237D" w:rsidRPr="006258C2" w:rsidRDefault="001F237D" w:rsidP="001F237D">
      <w:pPr>
        <w:pStyle w:val="EndNoteBibliography"/>
        <w:ind w:left="720" w:hanging="720"/>
      </w:pPr>
      <w:r w:rsidRPr="006258C2">
        <w:t>189</w:t>
      </w:r>
      <w:r w:rsidRPr="006258C2">
        <w:tab/>
        <w:t>Shima, M.</w:t>
      </w:r>
      <w:r w:rsidRPr="006258C2">
        <w:rPr>
          <w:i/>
        </w:rPr>
        <w:t xml:space="preserve"> et al.</w:t>
      </w:r>
      <w:r w:rsidRPr="006258C2">
        <w:t xml:space="preserve"> Factor VIII-Mimetic Function of Humanized Bispecific Antibody in Hemophilia A. </w:t>
      </w:r>
      <w:r w:rsidRPr="006258C2">
        <w:rPr>
          <w:i/>
        </w:rPr>
        <w:t>N. Engl. J. Med.</w:t>
      </w:r>
      <w:r w:rsidRPr="006258C2">
        <w:t xml:space="preserve"> </w:t>
      </w:r>
      <w:r w:rsidRPr="006258C2">
        <w:rPr>
          <w:b/>
        </w:rPr>
        <w:t>374</w:t>
      </w:r>
      <w:r w:rsidRPr="006258C2">
        <w:t>, 2044-2053, doi:10.1056/NEJMoa1511769 (2016).</w:t>
      </w:r>
    </w:p>
    <w:p w14:paraId="7DC53010" w14:textId="77777777" w:rsidR="001F237D" w:rsidRPr="006258C2" w:rsidRDefault="001F237D" w:rsidP="001F237D">
      <w:pPr>
        <w:pStyle w:val="EndNoteBibliography"/>
        <w:ind w:left="720" w:hanging="720"/>
      </w:pPr>
      <w:r w:rsidRPr="006258C2">
        <w:t>190</w:t>
      </w:r>
      <w:r w:rsidRPr="006258C2">
        <w:tab/>
        <w:t>Park, C. Y.</w:t>
      </w:r>
      <w:r w:rsidRPr="006258C2">
        <w:rPr>
          <w:i/>
        </w:rPr>
        <w:t xml:space="preserve"> et al.</w:t>
      </w:r>
      <w:r w:rsidRPr="006258C2">
        <w:t xml:space="preserve"> Functional Correction of Large Factor VIII Gene Chromosomal Inversions in Hemophilia A Patient-Derived iPSCs Using CRISPR-Cas9. </w:t>
      </w:r>
      <w:r w:rsidRPr="006258C2">
        <w:rPr>
          <w:i/>
        </w:rPr>
        <w:t>Cell Stem Cell</w:t>
      </w:r>
      <w:r w:rsidRPr="006258C2">
        <w:t xml:space="preserve"> </w:t>
      </w:r>
      <w:r w:rsidRPr="006258C2">
        <w:rPr>
          <w:b/>
        </w:rPr>
        <w:t>17</w:t>
      </w:r>
      <w:r w:rsidRPr="006258C2">
        <w:t>, 213-220, doi:10.1016/j.stem.2015.07.001 (2015).</w:t>
      </w:r>
    </w:p>
    <w:p w14:paraId="65D225AD" w14:textId="77777777" w:rsidR="001F237D" w:rsidRPr="006258C2" w:rsidRDefault="001F237D" w:rsidP="001F237D">
      <w:pPr>
        <w:pStyle w:val="EndNoteBibliography"/>
        <w:ind w:left="720" w:hanging="720"/>
      </w:pPr>
      <w:r w:rsidRPr="006258C2">
        <w:t>191</w:t>
      </w:r>
      <w:r w:rsidRPr="006258C2">
        <w:tab/>
        <w:t>Guan, Y.</w:t>
      </w:r>
      <w:r w:rsidRPr="006258C2">
        <w:rPr>
          <w:i/>
        </w:rPr>
        <w:t xml:space="preserve"> et al.</w:t>
      </w:r>
      <w:r w:rsidRPr="006258C2">
        <w:t xml:space="preserve"> CRISPR/Cas9-mediated somatic correction of a novel coagulator factor IX gene mutation ameliorates hemophilia in mouse. </w:t>
      </w:r>
      <w:r w:rsidRPr="006258C2">
        <w:rPr>
          <w:i/>
        </w:rPr>
        <w:t>EMBO Mol Med</w:t>
      </w:r>
      <w:r w:rsidRPr="006258C2">
        <w:t>, doi:10.15252/emmm.201506039 (2016).</w:t>
      </w:r>
    </w:p>
    <w:p w14:paraId="705AACAA" w14:textId="77777777" w:rsidR="001F237D" w:rsidRPr="006258C2" w:rsidRDefault="001F237D" w:rsidP="001F237D">
      <w:pPr>
        <w:pStyle w:val="EndNoteBibliography"/>
        <w:ind w:left="720" w:hanging="720"/>
      </w:pPr>
      <w:r w:rsidRPr="006258C2">
        <w:t>192</w:t>
      </w:r>
      <w:r w:rsidRPr="006258C2">
        <w:tab/>
        <w:t xml:space="preserve">Hai, T., Teng, F., Guo, R., Li, W. &amp; Zhou, Q. One-step generation of knockout pigs by zygote injection of CRISPR/Cas system. </w:t>
      </w:r>
      <w:r w:rsidRPr="006258C2">
        <w:rPr>
          <w:i/>
        </w:rPr>
        <w:t>Cell Res.</w:t>
      </w:r>
      <w:r w:rsidRPr="006258C2">
        <w:t xml:space="preserve"> </w:t>
      </w:r>
      <w:r w:rsidRPr="006258C2">
        <w:rPr>
          <w:b/>
        </w:rPr>
        <w:t>24</w:t>
      </w:r>
      <w:r w:rsidRPr="006258C2">
        <w:t>, 372-375, doi:10.1038/cr.2014.11 (2014).</w:t>
      </w:r>
    </w:p>
    <w:p w14:paraId="2A882D87" w14:textId="77777777" w:rsidR="001F237D" w:rsidRPr="006258C2" w:rsidRDefault="001F237D" w:rsidP="001F237D">
      <w:pPr>
        <w:pStyle w:val="EndNoteBibliography"/>
        <w:ind w:left="720" w:hanging="720"/>
      </w:pPr>
      <w:r w:rsidRPr="006258C2">
        <w:t>193</w:t>
      </w:r>
      <w:r w:rsidRPr="006258C2">
        <w:tab/>
        <w:t xml:space="preserve">Rees, D. C., Williams, T. N. &amp; Gladwin, M. T. Sickle-cell disease. </w:t>
      </w:r>
      <w:r w:rsidRPr="006258C2">
        <w:rPr>
          <w:i/>
        </w:rPr>
        <w:t>Lancet</w:t>
      </w:r>
      <w:r w:rsidRPr="006258C2">
        <w:t xml:space="preserve"> </w:t>
      </w:r>
      <w:r w:rsidRPr="006258C2">
        <w:rPr>
          <w:b/>
        </w:rPr>
        <w:t>376</w:t>
      </w:r>
      <w:r w:rsidRPr="006258C2">
        <w:t>, 2018-2031, doi:10.1016/s0140-6736(10)61029-x (2010).</w:t>
      </w:r>
    </w:p>
    <w:p w14:paraId="19AE3A1E" w14:textId="77777777" w:rsidR="001F237D" w:rsidRPr="006258C2" w:rsidRDefault="001F237D" w:rsidP="001F237D">
      <w:pPr>
        <w:pStyle w:val="EndNoteBibliography"/>
        <w:ind w:left="720" w:hanging="720"/>
      </w:pPr>
      <w:r w:rsidRPr="006258C2">
        <w:t>194</w:t>
      </w:r>
      <w:r w:rsidRPr="006258C2">
        <w:tab/>
        <w:t>Dever, D. P.</w:t>
      </w:r>
      <w:r w:rsidRPr="006258C2">
        <w:rPr>
          <w:i/>
        </w:rPr>
        <w:t xml:space="preserve"> et al.</w:t>
      </w:r>
      <w:r w:rsidRPr="006258C2">
        <w:t xml:space="preserve"> CRISPR/Cas9 β-globin gene targeting in human haematopoietic stem cells. </w:t>
      </w:r>
      <w:r w:rsidRPr="006258C2">
        <w:rPr>
          <w:i/>
        </w:rPr>
        <w:t>Nature</w:t>
      </w:r>
      <w:r w:rsidRPr="006258C2">
        <w:t>, doi:10.1038/nature20134 (2016).</w:t>
      </w:r>
    </w:p>
    <w:p w14:paraId="232F8734" w14:textId="77777777" w:rsidR="001F237D" w:rsidRPr="006258C2" w:rsidRDefault="001F237D" w:rsidP="001F237D">
      <w:pPr>
        <w:pStyle w:val="EndNoteBibliography"/>
        <w:ind w:left="720" w:hanging="720"/>
      </w:pPr>
      <w:r w:rsidRPr="006258C2">
        <w:t>195</w:t>
      </w:r>
      <w:r w:rsidRPr="006258C2">
        <w:tab/>
        <w:t>Martin, R. M.</w:t>
      </w:r>
      <w:r w:rsidRPr="006258C2">
        <w:rPr>
          <w:i/>
        </w:rPr>
        <w:t xml:space="preserve"> et al.</w:t>
      </w:r>
      <w:r w:rsidRPr="006258C2">
        <w:t xml:space="preserve"> Highly Efficient and Marker-free Genome Editing of Human Pluripotent Stem Cells by CRISPR-Cas9 RNP and AAV6 Donor-Mediated Homologous Recombination. </w:t>
      </w:r>
      <w:r w:rsidRPr="006258C2">
        <w:rPr>
          <w:i/>
        </w:rPr>
        <w:t>Cell Stem Cell</w:t>
      </w:r>
      <w:r w:rsidRPr="006258C2">
        <w:t xml:space="preserve"> </w:t>
      </w:r>
      <w:r w:rsidRPr="006258C2">
        <w:rPr>
          <w:b/>
        </w:rPr>
        <w:t>24</w:t>
      </w:r>
      <w:r w:rsidRPr="006258C2">
        <w:t>, 821-828.e825, doi:10.1016/j.stem.2019.04.001 (2019).</w:t>
      </w:r>
    </w:p>
    <w:p w14:paraId="70615D19" w14:textId="77777777" w:rsidR="001F237D" w:rsidRPr="006258C2" w:rsidRDefault="001F237D" w:rsidP="001F237D">
      <w:pPr>
        <w:pStyle w:val="EndNoteBibliography"/>
        <w:ind w:left="720" w:hanging="720"/>
      </w:pPr>
      <w:r w:rsidRPr="006258C2">
        <w:t>196</w:t>
      </w:r>
      <w:r w:rsidRPr="006258C2">
        <w:tab/>
        <w:t xml:space="preserve">Verhaart, I. E. C. &amp; Aartsma-Rus, A. Therapeutic developments for Duchenne muscular dystrophy. </w:t>
      </w:r>
      <w:r w:rsidRPr="006258C2">
        <w:rPr>
          <w:i/>
        </w:rPr>
        <w:t>Nat Rev Neurol</w:t>
      </w:r>
      <w:r w:rsidRPr="006258C2">
        <w:t>, doi:10.1038/s41582-019-0203-3 (2019).</w:t>
      </w:r>
    </w:p>
    <w:p w14:paraId="7DEAFF5B" w14:textId="77777777" w:rsidR="001F237D" w:rsidRPr="006258C2" w:rsidRDefault="001F237D" w:rsidP="001F237D">
      <w:pPr>
        <w:pStyle w:val="EndNoteBibliography"/>
        <w:ind w:left="720" w:hanging="720"/>
      </w:pPr>
      <w:r w:rsidRPr="006258C2">
        <w:t>197</w:t>
      </w:r>
      <w:r w:rsidRPr="006258C2">
        <w:tab/>
        <w:t>Larcher, T.</w:t>
      </w:r>
      <w:r w:rsidRPr="006258C2">
        <w:rPr>
          <w:i/>
        </w:rPr>
        <w:t xml:space="preserve"> et al.</w:t>
      </w:r>
      <w:r w:rsidRPr="006258C2">
        <w:t xml:space="preserve"> Characterization of dystrophin deficient rats: a new model for Duchenne muscular dystrophy. </w:t>
      </w:r>
      <w:r w:rsidRPr="006258C2">
        <w:rPr>
          <w:i/>
        </w:rPr>
        <w:t>PLoS ONE</w:t>
      </w:r>
      <w:r w:rsidRPr="006258C2">
        <w:t xml:space="preserve"> </w:t>
      </w:r>
      <w:r w:rsidRPr="006258C2">
        <w:rPr>
          <w:b/>
        </w:rPr>
        <w:t>9</w:t>
      </w:r>
      <w:r w:rsidRPr="006258C2">
        <w:t>, e110371, doi:10.1371/journal.pone.0110371 (2014).</w:t>
      </w:r>
    </w:p>
    <w:p w14:paraId="4D0BAEE3" w14:textId="77777777" w:rsidR="001F237D" w:rsidRPr="006258C2" w:rsidRDefault="001F237D" w:rsidP="001F237D">
      <w:pPr>
        <w:pStyle w:val="EndNoteBibliography"/>
        <w:ind w:left="720" w:hanging="720"/>
      </w:pPr>
      <w:r w:rsidRPr="006258C2">
        <w:t>198</w:t>
      </w:r>
      <w:r w:rsidRPr="006258C2">
        <w:tab/>
        <w:t>Sui, T.</w:t>
      </w:r>
      <w:r w:rsidRPr="006258C2">
        <w:rPr>
          <w:i/>
        </w:rPr>
        <w:t xml:space="preserve"> et al.</w:t>
      </w:r>
      <w:r w:rsidRPr="006258C2">
        <w:t xml:space="preserve"> A novel rabbit model of Duchenne muscular dystrophy generated by CRISPR/Cas9. </w:t>
      </w:r>
      <w:r w:rsidRPr="006258C2">
        <w:rPr>
          <w:i/>
        </w:rPr>
        <w:t>Dis Model Mech</w:t>
      </w:r>
      <w:r w:rsidRPr="006258C2">
        <w:t xml:space="preserve"> </w:t>
      </w:r>
      <w:r w:rsidRPr="006258C2">
        <w:rPr>
          <w:b/>
        </w:rPr>
        <w:t>11</w:t>
      </w:r>
      <w:r w:rsidRPr="006258C2">
        <w:t>, doi:10.1242/dmm.032201 (2018).</w:t>
      </w:r>
    </w:p>
    <w:p w14:paraId="6197B048" w14:textId="77777777" w:rsidR="001F237D" w:rsidRPr="006258C2" w:rsidRDefault="001F237D" w:rsidP="001F237D">
      <w:pPr>
        <w:pStyle w:val="EndNoteBibliography"/>
        <w:ind w:left="720" w:hanging="720"/>
      </w:pPr>
      <w:r w:rsidRPr="006258C2">
        <w:t>199</w:t>
      </w:r>
      <w:r w:rsidRPr="006258C2">
        <w:tab/>
        <w:t>Chen, Y.</w:t>
      </w:r>
      <w:r w:rsidRPr="006258C2">
        <w:rPr>
          <w:i/>
        </w:rPr>
        <w:t xml:space="preserve"> et al.</w:t>
      </w:r>
      <w:r w:rsidRPr="006258C2">
        <w:t xml:space="preserve"> Generation of Cynomolgus Monkey Chimeric Fetuses using Embryonic Stem Cells. </w:t>
      </w:r>
      <w:r w:rsidRPr="006258C2">
        <w:rPr>
          <w:i/>
        </w:rPr>
        <w:t>Cell Stem Cell</w:t>
      </w:r>
      <w:r w:rsidRPr="006258C2">
        <w:t xml:space="preserve"> </w:t>
      </w:r>
      <w:r w:rsidRPr="006258C2">
        <w:rPr>
          <w:b/>
        </w:rPr>
        <w:t>17</w:t>
      </w:r>
      <w:r w:rsidRPr="006258C2">
        <w:t>, 116-124, doi:10.1016/j.stem.2015.06.004 (2015).</w:t>
      </w:r>
    </w:p>
    <w:p w14:paraId="72EE9A5E" w14:textId="77777777" w:rsidR="001F237D" w:rsidRPr="006258C2" w:rsidRDefault="001F237D" w:rsidP="001F237D">
      <w:pPr>
        <w:pStyle w:val="EndNoteBibliography"/>
        <w:ind w:left="720" w:hanging="720"/>
      </w:pPr>
      <w:r w:rsidRPr="006258C2">
        <w:t>200</w:t>
      </w:r>
      <w:r w:rsidRPr="006258C2">
        <w:tab/>
        <w:t>Chen, Y.</w:t>
      </w:r>
      <w:r w:rsidRPr="006258C2">
        <w:rPr>
          <w:i/>
        </w:rPr>
        <w:t xml:space="preserve"> et al.</w:t>
      </w:r>
      <w:r w:rsidRPr="006258C2">
        <w:t xml:space="preserve"> Functional disruption of the dystrophin gene in rhesus monkey using </w:t>
      </w:r>
      <w:r w:rsidRPr="006258C2">
        <w:lastRenderedPageBreak/>
        <w:t xml:space="preserve">CRISPR/Cas9. </w:t>
      </w:r>
      <w:r w:rsidRPr="006258C2">
        <w:rPr>
          <w:i/>
        </w:rPr>
        <w:t>Hum. Mol. Genet.</w:t>
      </w:r>
      <w:r w:rsidRPr="006258C2">
        <w:t xml:space="preserve"> </w:t>
      </w:r>
      <w:r w:rsidRPr="006258C2">
        <w:rPr>
          <w:b/>
        </w:rPr>
        <w:t>24</w:t>
      </w:r>
      <w:r w:rsidRPr="006258C2">
        <w:t>, 3764-3774, doi:10.1093/hmg/ddv120 (2015).</w:t>
      </w:r>
    </w:p>
    <w:p w14:paraId="40D17DF6" w14:textId="77777777" w:rsidR="001F237D" w:rsidRPr="006258C2" w:rsidRDefault="001F237D" w:rsidP="001F237D">
      <w:pPr>
        <w:pStyle w:val="EndNoteBibliography"/>
        <w:ind w:left="720" w:hanging="720"/>
      </w:pPr>
      <w:r w:rsidRPr="006258C2">
        <w:t>201</w:t>
      </w:r>
      <w:r w:rsidRPr="006258C2">
        <w:tab/>
        <w:t>Xu, L.</w:t>
      </w:r>
      <w:r w:rsidRPr="006258C2">
        <w:rPr>
          <w:i/>
        </w:rPr>
        <w:t xml:space="preserve"> et al.</w:t>
      </w:r>
      <w:r w:rsidRPr="006258C2">
        <w:t xml:space="preserve"> CRISPR-mediated genome editing restores dystrophin expression and function in mdx mice. </w:t>
      </w:r>
      <w:r w:rsidRPr="006258C2">
        <w:rPr>
          <w:i/>
        </w:rPr>
        <w:t>Mol. Ther.</w:t>
      </w:r>
      <w:r w:rsidRPr="006258C2">
        <w:t>, doi:10.1038/mt.2015.192 (2015).</w:t>
      </w:r>
    </w:p>
    <w:p w14:paraId="7CA45F08" w14:textId="77777777" w:rsidR="001F237D" w:rsidRPr="006258C2" w:rsidRDefault="001F237D" w:rsidP="001F237D">
      <w:pPr>
        <w:pStyle w:val="EndNoteBibliography"/>
        <w:ind w:left="720" w:hanging="720"/>
      </w:pPr>
      <w:r w:rsidRPr="006258C2">
        <w:t>202</w:t>
      </w:r>
      <w:r w:rsidRPr="006258C2">
        <w:tab/>
        <w:t>Bengtsson, N. E.</w:t>
      </w:r>
      <w:r w:rsidRPr="006258C2">
        <w:rPr>
          <w:i/>
        </w:rPr>
        <w:t xml:space="preserve"> et al.</w:t>
      </w:r>
      <w:r w:rsidRPr="006258C2">
        <w:t xml:space="preserve"> Muscle-specific CRISPR/Cas9 dystrophin gene editing ameliorates pathophysiology in a mouse model for Duchenne muscular dystrophy. </w:t>
      </w:r>
      <w:r w:rsidRPr="006258C2">
        <w:rPr>
          <w:i/>
        </w:rPr>
        <w:t>Nat Commun</w:t>
      </w:r>
      <w:r w:rsidRPr="006258C2">
        <w:t xml:space="preserve"> </w:t>
      </w:r>
      <w:r w:rsidRPr="006258C2">
        <w:rPr>
          <w:b/>
        </w:rPr>
        <w:t>8</w:t>
      </w:r>
      <w:r w:rsidRPr="006258C2">
        <w:t>, 14454, doi:10.1038/ncomms14454 (2017).</w:t>
      </w:r>
    </w:p>
    <w:p w14:paraId="328CFD6C" w14:textId="77777777" w:rsidR="001F237D" w:rsidRPr="006258C2" w:rsidRDefault="001F237D" w:rsidP="001F237D">
      <w:pPr>
        <w:pStyle w:val="EndNoteBibliography"/>
        <w:ind w:left="720" w:hanging="720"/>
      </w:pPr>
      <w:r w:rsidRPr="006258C2">
        <w:t>203</w:t>
      </w:r>
      <w:r w:rsidRPr="006258C2">
        <w:tab/>
        <w:t>Nelson, C. E.</w:t>
      </w:r>
      <w:r w:rsidRPr="006258C2">
        <w:rPr>
          <w:i/>
        </w:rPr>
        <w:t xml:space="preserve"> et al.</w:t>
      </w:r>
      <w:r w:rsidRPr="006258C2">
        <w:t xml:space="preserve"> In vivo genome editing improves muscle function in a mouse model of Duchenne muscular dystrophy. </w:t>
      </w:r>
      <w:r w:rsidRPr="006258C2">
        <w:rPr>
          <w:i/>
        </w:rPr>
        <w:t>Science</w:t>
      </w:r>
      <w:r w:rsidRPr="006258C2">
        <w:t>, doi:10.1126/science.aad5143 (2015).</w:t>
      </w:r>
    </w:p>
    <w:p w14:paraId="62DC8B32" w14:textId="77777777" w:rsidR="001F237D" w:rsidRPr="006258C2" w:rsidRDefault="001F237D" w:rsidP="001F237D">
      <w:pPr>
        <w:pStyle w:val="EndNoteBibliography"/>
        <w:ind w:left="720" w:hanging="720"/>
      </w:pPr>
      <w:r w:rsidRPr="006258C2">
        <w:t>204</w:t>
      </w:r>
      <w:r w:rsidRPr="006258C2">
        <w:tab/>
        <w:t>Pai, S. Y.</w:t>
      </w:r>
      <w:r w:rsidRPr="006258C2">
        <w:rPr>
          <w:i/>
        </w:rPr>
        <w:t xml:space="preserve"> et al.</w:t>
      </w:r>
      <w:r w:rsidRPr="006258C2">
        <w:t xml:space="preserve"> Transplantation outcomes for severe combined immunodeficiency, 2000-2009. </w:t>
      </w:r>
      <w:r w:rsidRPr="006258C2">
        <w:rPr>
          <w:i/>
        </w:rPr>
        <w:t>N. Engl. J. Med.</w:t>
      </w:r>
      <w:r w:rsidRPr="006258C2">
        <w:t xml:space="preserve"> </w:t>
      </w:r>
      <w:r w:rsidRPr="006258C2">
        <w:rPr>
          <w:b/>
        </w:rPr>
        <w:t>371</w:t>
      </w:r>
      <w:r w:rsidRPr="006258C2">
        <w:t>, 434-446, doi:10.1056/NEJMoa1401177 (2014).</w:t>
      </w:r>
    </w:p>
    <w:p w14:paraId="200F1318" w14:textId="77777777" w:rsidR="001F237D" w:rsidRPr="006258C2" w:rsidRDefault="001F237D" w:rsidP="001F237D">
      <w:pPr>
        <w:pStyle w:val="EndNoteBibliography"/>
        <w:ind w:left="720" w:hanging="720"/>
      </w:pPr>
      <w:r w:rsidRPr="006258C2">
        <w:t>205</w:t>
      </w:r>
      <w:r w:rsidRPr="006258C2">
        <w:tab/>
        <w:t>Lombardo, A.</w:t>
      </w:r>
      <w:r w:rsidRPr="006258C2">
        <w:rPr>
          <w:i/>
        </w:rPr>
        <w:t xml:space="preserve"> et al.</w:t>
      </w:r>
      <w:r w:rsidRPr="006258C2">
        <w:t xml:space="preserve"> Gene editing in human stem cells using zinc finger nucleases and integrase-defective lentiviral vector delivery. </w:t>
      </w:r>
      <w:r w:rsidRPr="006258C2">
        <w:rPr>
          <w:i/>
        </w:rPr>
        <w:t>Nat. Biotechnol.</w:t>
      </w:r>
      <w:r w:rsidRPr="006258C2">
        <w:t xml:space="preserve"> </w:t>
      </w:r>
      <w:r w:rsidRPr="006258C2">
        <w:rPr>
          <w:b/>
        </w:rPr>
        <w:t>25</w:t>
      </w:r>
      <w:r w:rsidRPr="006258C2">
        <w:t>, 1298-1306, doi:10.1038/nbt1353 (2007).</w:t>
      </w:r>
    </w:p>
    <w:p w14:paraId="5F6909BB" w14:textId="77777777" w:rsidR="001F237D" w:rsidRPr="006258C2" w:rsidRDefault="001F237D" w:rsidP="001F237D">
      <w:pPr>
        <w:pStyle w:val="EndNoteBibliography"/>
        <w:ind w:left="720" w:hanging="720"/>
      </w:pPr>
      <w:r w:rsidRPr="006258C2">
        <w:t>206</w:t>
      </w:r>
      <w:r w:rsidRPr="006258C2">
        <w:tab/>
        <w:t>Flisikowska, T.</w:t>
      </w:r>
      <w:r w:rsidRPr="006258C2">
        <w:rPr>
          <w:i/>
        </w:rPr>
        <w:t xml:space="preserve"> et al.</w:t>
      </w:r>
      <w:r w:rsidRPr="006258C2">
        <w:t xml:space="preserve"> Efficient immunoglobulin gene disruption and targeted replacement in rabbit using zinc finger nucleases. </w:t>
      </w:r>
      <w:r w:rsidRPr="006258C2">
        <w:rPr>
          <w:i/>
        </w:rPr>
        <w:t>PLoS ONE</w:t>
      </w:r>
      <w:r w:rsidRPr="006258C2">
        <w:t xml:space="preserve"> </w:t>
      </w:r>
      <w:r w:rsidRPr="006258C2">
        <w:rPr>
          <w:b/>
        </w:rPr>
        <w:t>6</w:t>
      </w:r>
      <w:r w:rsidRPr="006258C2">
        <w:t>, e21045, doi:10.1371/journal.pone.0021045 (2011).</w:t>
      </w:r>
    </w:p>
    <w:p w14:paraId="07AB47B3" w14:textId="77777777" w:rsidR="001F237D" w:rsidRPr="006258C2" w:rsidRDefault="001F237D" w:rsidP="001F237D">
      <w:pPr>
        <w:pStyle w:val="EndNoteBibliography"/>
        <w:ind w:left="720" w:hanging="720"/>
      </w:pPr>
      <w:r w:rsidRPr="006258C2">
        <w:t>207</w:t>
      </w:r>
      <w:r w:rsidRPr="006258C2">
        <w:tab/>
        <w:t>Wang, Y.</w:t>
      </w:r>
      <w:r w:rsidRPr="006258C2">
        <w:rPr>
          <w:i/>
        </w:rPr>
        <w:t xml:space="preserve"> et al.</w:t>
      </w:r>
      <w:r w:rsidRPr="006258C2">
        <w:t xml:space="preserve"> Generation of knockout rabbits using transcription activator-like effector nucleases. </w:t>
      </w:r>
      <w:r w:rsidRPr="006258C2">
        <w:rPr>
          <w:i/>
        </w:rPr>
        <w:t>Cell Regen (Lond)</w:t>
      </w:r>
      <w:r w:rsidRPr="006258C2">
        <w:t xml:space="preserve"> </w:t>
      </w:r>
      <w:r w:rsidRPr="006258C2">
        <w:rPr>
          <w:b/>
        </w:rPr>
        <w:t>3</w:t>
      </w:r>
      <w:r w:rsidRPr="006258C2">
        <w:t>, 3, doi:10.1186/2045-9769-3-3 (2014).</w:t>
      </w:r>
    </w:p>
    <w:p w14:paraId="4AF7747F" w14:textId="77777777" w:rsidR="001F237D" w:rsidRPr="006258C2" w:rsidRDefault="001F237D" w:rsidP="001F237D">
      <w:pPr>
        <w:pStyle w:val="EndNoteBibliography"/>
        <w:ind w:left="720" w:hanging="720"/>
      </w:pPr>
      <w:r w:rsidRPr="006258C2">
        <w:t>208</w:t>
      </w:r>
      <w:r w:rsidRPr="006258C2">
        <w:tab/>
        <w:t>Yan, Q.</w:t>
      </w:r>
      <w:r w:rsidRPr="006258C2">
        <w:rPr>
          <w:i/>
        </w:rPr>
        <w:t xml:space="preserve"> et al.</w:t>
      </w:r>
      <w:r w:rsidRPr="006258C2">
        <w:t xml:space="preserve"> Generation of multi-gene knockout rabbits using the Cas9/gRNA system. </w:t>
      </w:r>
      <w:r w:rsidRPr="006258C2">
        <w:rPr>
          <w:i/>
        </w:rPr>
        <w:t>Cell Regen (Lond)</w:t>
      </w:r>
      <w:r w:rsidRPr="006258C2">
        <w:t xml:space="preserve"> </w:t>
      </w:r>
      <w:r w:rsidRPr="006258C2">
        <w:rPr>
          <w:b/>
        </w:rPr>
        <w:t>3</w:t>
      </w:r>
      <w:r w:rsidRPr="006258C2">
        <w:t>, 12, doi:10.1186/2045-9769-3-12 (2014).</w:t>
      </w:r>
    </w:p>
    <w:p w14:paraId="35D5A893" w14:textId="77777777" w:rsidR="001F237D" w:rsidRPr="006258C2" w:rsidRDefault="001F237D" w:rsidP="001F237D">
      <w:pPr>
        <w:pStyle w:val="EndNoteBibliography"/>
        <w:ind w:left="720" w:hanging="720"/>
      </w:pPr>
      <w:r w:rsidRPr="006258C2">
        <w:t>209</w:t>
      </w:r>
      <w:r w:rsidRPr="006258C2">
        <w:tab/>
        <w:t>Zhou, J.</w:t>
      </w:r>
      <w:r w:rsidRPr="006258C2">
        <w:rPr>
          <w:i/>
        </w:rPr>
        <w:t xml:space="preserve"> et al.</w:t>
      </w:r>
      <w:r w:rsidRPr="006258C2">
        <w:t xml:space="preserve"> One-step generation of different immunodeficient mice with multiple gene modifications by CRISPR/Cas9 mediated genome engineering. </w:t>
      </w:r>
      <w:r w:rsidRPr="006258C2">
        <w:rPr>
          <w:i/>
        </w:rPr>
        <w:t>Int. J. Biochem. Cell Biol.</w:t>
      </w:r>
      <w:r w:rsidRPr="006258C2">
        <w:t xml:space="preserve"> </w:t>
      </w:r>
      <w:r w:rsidRPr="006258C2">
        <w:rPr>
          <w:b/>
        </w:rPr>
        <w:t>46</w:t>
      </w:r>
      <w:r w:rsidRPr="006258C2">
        <w:t>, 49-55, doi:10.1016/j.biocel.2013.10.010 (2014).</w:t>
      </w:r>
    </w:p>
    <w:p w14:paraId="1481C989" w14:textId="77777777" w:rsidR="001F237D" w:rsidRPr="006258C2" w:rsidRDefault="001F237D" w:rsidP="001F237D">
      <w:pPr>
        <w:pStyle w:val="EndNoteBibliography"/>
        <w:ind w:left="720" w:hanging="720"/>
      </w:pPr>
      <w:r w:rsidRPr="006258C2">
        <w:t>210</w:t>
      </w:r>
      <w:r w:rsidRPr="006258C2">
        <w:tab/>
        <w:t xml:space="preserve">Ott de Bruin, L. M., Volpi, S. &amp; Musunuru, K. Novel Genome-Editing Tools to Model and Correct Primary Immunodeficiencies. </w:t>
      </w:r>
      <w:r w:rsidRPr="006258C2">
        <w:rPr>
          <w:i/>
        </w:rPr>
        <w:t>Front Immunol</w:t>
      </w:r>
      <w:r w:rsidRPr="006258C2">
        <w:t xml:space="preserve"> </w:t>
      </w:r>
      <w:r w:rsidRPr="006258C2">
        <w:rPr>
          <w:b/>
        </w:rPr>
        <w:t>6</w:t>
      </w:r>
      <w:r w:rsidRPr="006258C2">
        <w:t>, 250, doi:10.3389/fimmu.2015.00250 (2015).</w:t>
      </w:r>
    </w:p>
    <w:p w14:paraId="53D79D38" w14:textId="77777777" w:rsidR="001F237D" w:rsidRPr="006258C2" w:rsidRDefault="001F237D" w:rsidP="001F237D">
      <w:pPr>
        <w:pStyle w:val="EndNoteBibliography"/>
        <w:ind w:left="720" w:hanging="720"/>
      </w:pPr>
      <w:r w:rsidRPr="006258C2">
        <w:t>211</w:t>
      </w:r>
      <w:r w:rsidRPr="006258C2">
        <w:tab/>
        <w:t>Chen, Y.</w:t>
      </w:r>
      <w:r w:rsidRPr="006258C2">
        <w:rPr>
          <w:i/>
        </w:rPr>
        <w:t xml:space="preserve"> et al.</w:t>
      </w:r>
      <w:r w:rsidRPr="006258C2">
        <w:t xml:space="preserve"> Modeling Rett Syndrome Using TALEN-Edited MECP2 Mutant Cynomolgus Monkeys. </w:t>
      </w:r>
      <w:r w:rsidRPr="006258C2">
        <w:rPr>
          <w:i/>
        </w:rPr>
        <w:t>Cell</w:t>
      </w:r>
      <w:r w:rsidRPr="006258C2">
        <w:t xml:space="preserve"> </w:t>
      </w:r>
      <w:r w:rsidRPr="006258C2">
        <w:rPr>
          <w:b/>
        </w:rPr>
        <w:t>169</w:t>
      </w:r>
      <w:r w:rsidRPr="006258C2">
        <w:t>, 945-955.e910, doi:10.1016/j.cell.2017.04.035 (2017).</w:t>
      </w:r>
    </w:p>
    <w:p w14:paraId="4209E707" w14:textId="77777777" w:rsidR="001F237D" w:rsidRPr="006258C2" w:rsidRDefault="001F237D" w:rsidP="001F237D">
      <w:pPr>
        <w:pStyle w:val="EndNoteBibliography"/>
        <w:ind w:left="720" w:hanging="720"/>
      </w:pPr>
      <w:r w:rsidRPr="006258C2">
        <w:t>212</w:t>
      </w:r>
      <w:r w:rsidRPr="006258C2">
        <w:tab/>
        <w:t>Chen, J. R.</w:t>
      </w:r>
      <w:r w:rsidRPr="006258C2">
        <w:rPr>
          <w:i/>
        </w:rPr>
        <w:t xml:space="preserve"> et al.</w:t>
      </w:r>
      <w:r w:rsidRPr="006258C2">
        <w:t xml:space="preserve"> Effects of genetic correction on the differentiation of hair cell-like cells from iPSCs with MYO15A mutation. </w:t>
      </w:r>
      <w:r w:rsidRPr="006258C2">
        <w:rPr>
          <w:i/>
        </w:rPr>
        <w:t>Cell Death Differ.</w:t>
      </w:r>
      <w:r w:rsidRPr="006258C2">
        <w:t>, doi:10.1038/cdd.2016.16 (2016).</w:t>
      </w:r>
    </w:p>
    <w:p w14:paraId="46EE2D6D" w14:textId="77777777" w:rsidR="001F237D" w:rsidRPr="006258C2" w:rsidRDefault="001F237D" w:rsidP="001F237D">
      <w:pPr>
        <w:pStyle w:val="EndNoteBibliography"/>
        <w:ind w:left="720" w:hanging="720"/>
      </w:pPr>
      <w:r w:rsidRPr="006258C2">
        <w:t>213</w:t>
      </w:r>
      <w:r w:rsidRPr="006258C2">
        <w:tab/>
        <w:t>Jiang, W.</w:t>
      </w:r>
      <w:r w:rsidRPr="006258C2">
        <w:rPr>
          <w:i/>
        </w:rPr>
        <w:t xml:space="preserve"> et al.</w:t>
      </w:r>
      <w:r w:rsidRPr="006258C2">
        <w:t xml:space="preserve"> Production of Wilson Disease Model Rabbits with Homology-Directed Precision Point Mutations in the ATP7B Gene Using the CRISPR/Cas9 System. </w:t>
      </w:r>
      <w:r w:rsidRPr="006258C2">
        <w:rPr>
          <w:i/>
        </w:rPr>
        <w:t>Sci Rep</w:t>
      </w:r>
      <w:r w:rsidRPr="006258C2">
        <w:t xml:space="preserve"> </w:t>
      </w:r>
      <w:r w:rsidRPr="006258C2">
        <w:rPr>
          <w:b/>
        </w:rPr>
        <w:t>8</w:t>
      </w:r>
      <w:r w:rsidRPr="006258C2">
        <w:t>, 1332, doi:10.1038/s41598-018-19774-4 (2018).</w:t>
      </w:r>
    </w:p>
    <w:p w14:paraId="2BA63705" w14:textId="77777777" w:rsidR="001F237D" w:rsidRPr="006258C2" w:rsidRDefault="001F237D" w:rsidP="001F237D">
      <w:pPr>
        <w:pStyle w:val="EndNoteBibliography"/>
        <w:ind w:left="720" w:hanging="720"/>
      </w:pPr>
      <w:r w:rsidRPr="006258C2">
        <w:t>214</w:t>
      </w:r>
      <w:r w:rsidRPr="006258C2">
        <w:tab/>
        <w:t>Kurome, M.</w:t>
      </w:r>
      <w:r w:rsidRPr="006258C2">
        <w:rPr>
          <w:i/>
        </w:rPr>
        <w:t xml:space="preserve"> et al.</w:t>
      </w:r>
      <w:r w:rsidRPr="006258C2">
        <w:t xml:space="preserve"> 361 growth hormone receptor mutant pigs produced by using the clustered regularly interspaced short palindromic repeats (crispr) and crispr-associated systems in in vitro-produced zygotes. </w:t>
      </w:r>
      <w:r w:rsidRPr="006258C2">
        <w:rPr>
          <w:i/>
        </w:rPr>
        <w:t>Reprod. Fertil. Dev.</w:t>
      </w:r>
      <w:r w:rsidRPr="006258C2">
        <w:t xml:space="preserve"> </w:t>
      </w:r>
      <w:r w:rsidRPr="006258C2">
        <w:rPr>
          <w:b/>
        </w:rPr>
        <w:t>27</w:t>
      </w:r>
      <w:r w:rsidRPr="006258C2">
        <w:t>, 269, doi:10.1071/RDv27n1Ab361 (2014).</w:t>
      </w:r>
    </w:p>
    <w:p w14:paraId="2A28C820" w14:textId="77777777" w:rsidR="001F237D" w:rsidRPr="006258C2" w:rsidRDefault="001F237D" w:rsidP="001F237D">
      <w:pPr>
        <w:pStyle w:val="EndNoteBibliography"/>
        <w:ind w:left="720" w:hanging="720"/>
      </w:pPr>
      <w:r w:rsidRPr="006258C2">
        <w:t>215</w:t>
      </w:r>
      <w:r w:rsidRPr="006258C2">
        <w:tab/>
        <w:t>Tseng, W. C.</w:t>
      </w:r>
      <w:r w:rsidRPr="006258C2">
        <w:rPr>
          <w:i/>
        </w:rPr>
        <w:t xml:space="preserve"> et al.</w:t>
      </w:r>
      <w:r w:rsidRPr="006258C2">
        <w:t xml:space="preserve"> Modeling Niemann-Pick disease type C1 in zebrafish: a robust platform for in vivo screening of candidate therapeutic compounds. </w:t>
      </w:r>
      <w:r w:rsidRPr="006258C2">
        <w:rPr>
          <w:i/>
        </w:rPr>
        <w:t>Dis Model Mech</w:t>
      </w:r>
      <w:r w:rsidRPr="006258C2">
        <w:t xml:space="preserve"> </w:t>
      </w:r>
      <w:r w:rsidRPr="006258C2">
        <w:rPr>
          <w:b/>
        </w:rPr>
        <w:t>11</w:t>
      </w:r>
      <w:r w:rsidRPr="006258C2">
        <w:t>, doi:10.1242/dmm.034165 (2018).</w:t>
      </w:r>
    </w:p>
    <w:p w14:paraId="7B4E2FEF" w14:textId="77777777" w:rsidR="001F237D" w:rsidRPr="006258C2" w:rsidRDefault="001F237D" w:rsidP="001F237D">
      <w:pPr>
        <w:pStyle w:val="EndNoteBibliography"/>
        <w:ind w:left="720" w:hanging="720"/>
      </w:pPr>
      <w:r w:rsidRPr="006258C2">
        <w:t>216</w:t>
      </w:r>
      <w:r w:rsidRPr="006258C2">
        <w:tab/>
        <w:t xml:space="preserve">Abdul-Wahab, A., Qasim, W. &amp; McGrath, J. A. Gene therapies for inherited skin disorders. </w:t>
      </w:r>
      <w:r w:rsidRPr="006258C2">
        <w:rPr>
          <w:i/>
        </w:rPr>
        <w:t>Semin Cutan Med Surg</w:t>
      </w:r>
      <w:r w:rsidRPr="006258C2">
        <w:t xml:space="preserve"> </w:t>
      </w:r>
      <w:r w:rsidRPr="006258C2">
        <w:rPr>
          <w:b/>
        </w:rPr>
        <w:t>33</w:t>
      </w:r>
      <w:r w:rsidRPr="006258C2">
        <w:t>, 83-90 (2014).</w:t>
      </w:r>
    </w:p>
    <w:p w14:paraId="76F7CFBF" w14:textId="77777777" w:rsidR="001F237D" w:rsidRPr="006258C2" w:rsidRDefault="001F237D" w:rsidP="001F237D">
      <w:pPr>
        <w:pStyle w:val="EndNoteBibliography"/>
        <w:ind w:left="720" w:hanging="720"/>
      </w:pPr>
      <w:r w:rsidRPr="006258C2">
        <w:t>217</w:t>
      </w:r>
      <w:r w:rsidRPr="006258C2">
        <w:tab/>
        <w:t>Kirkwood, J. M.</w:t>
      </w:r>
      <w:r w:rsidRPr="006258C2">
        <w:rPr>
          <w:i/>
        </w:rPr>
        <w:t xml:space="preserve"> et al.</w:t>
      </w:r>
      <w:r w:rsidRPr="006258C2">
        <w:t xml:space="preserve"> Immunotherapy of cancer in 2012. </w:t>
      </w:r>
      <w:r w:rsidRPr="006258C2">
        <w:rPr>
          <w:i/>
        </w:rPr>
        <w:t>CA Cancer J Clin</w:t>
      </w:r>
      <w:r w:rsidRPr="006258C2">
        <w:t xml:space="preserve"> </w:t>
      </w:r>
      <w:r w:rsidRPr="006258C2">
        <w:rPr>
          <w:b/>
        </w:rPr>
        <w:t>62</w:t>
      </w:r>
      <w:r w:rsidRPr="006258C2">
        <w:t>, 309-335, doi:10.3322/caac.20132 (2012).</w:t>
      </w:r>
    </w:p>
    <w:p w14:paraId="6748E4E5" w14:textId="77777777" w:rsidR="001F237D" w:rsidRPr="006258C2" w:rsidRDefault="001F237D" w:rsidP="001F237D">
      <w:pPr>
        <w:pStyle w:val="EndNoteBibliography"/>
        <w:ind w:left="720" w:hanging="720"/>
      </w:pPr>
      <w:r w:rsidRPr="006258C2">
        <w:lastRenderedPageBreak/>
        <w:t>218</w:t>
      </w:r>
      <w:r w:rsidRPr="006258C2">
        <w:tab/>
        <w:t xml:space="preserve">Rein, L. A. M., Yang, H. &amp; Chao, N. J. Applications of Gene Editing Technologies to Cellular Therapies. </w:t>
      </w:r>
      <w:r w:rsidRPr="006258C2">
        <w:rPr>
          <w:i/>
        </w:rPr>
        <w:t>Biol Blood Marrow Transplant</w:t>
      </w:r>
      <w:r w:rsidRPr="006258C2">
        <w:t xml:space="preserve"> </w:t>
      </w:r>
      <w:r w:rsidRPr="006258C2">
        <w:rPr>
          <w:b/>
        </w:rPr>
        <w:t>24</w:t>
      </w:r>
      <w:r w:rsidRPr="006258C2">
        <w:t>, 1537-1545, doi:10.1016/j.bbmt.2018.03.021 (2018).</w:t>
      </w:r>
    </w:p>
    <w:p w14:paraId="0465F670" w14:textId="77777777" w:rsidR="001F237D" w:rsidRPr="006258C2" w:rsidRDefault="001F237D" w:rsidP="001F237D">
      <w:pPr>
        <w:pStyle w:val="EndNoteBibliography"/>
        <w:ind w:left="720" w:hanging="720"/>
      </w:pPr>
      <w:r w:rsidRPr="006258C2">
        <w:t>219</w:t>
      </w:r>
      <w:r w:rsidRPr="006258C2">
        <w:tab/>
        <w:t xml:space="preserve">June, C. H. &amp; Sadelain, M. Chimeric Antigen Receptor Therapy. </w:t>
      </w:r>
      <w:r w:rsidRPr="006258C2">
        <w:rPr>
          <w:i/>
        </w:rPr>
        <w:t>N Engl J Med</w:t>
      </w:r>
      <w:r w:rsidRPr="006258C2">
        <w:t xml:space="preserve"> </w:t>
      </w:r>
      <w:r w:rsidRPr="006258C2">
        <w:rPr>
          <w:b/>
        </w:rPr>
        <w:t>379</w:t>
      </w:r>
      <w:r w:rsidRPr="006258C2">
        <w:t>, 64-73, doi:10.1056/NEJMra1706169 (2018).</w:t>
      </w:r>
    </w:p>
    <w:p w14:paraId="425E403B" w14:textId="77777777" w:rsidR="001F237D" w:rsidRPr="006258C2" w:rsidRDefault="001F237D" w:rsidP="001F237D">
      <w:pPr>
        <w:pStyle w:val="EndNoteBibliography"/>
        <w:ind w:left="720" w:hanging="720"/>
      </w:pPr>
      <w:r w:rsidRPr="006258C2">
        <w:t>220</w:t>
      </w:r>
      <w:r w:rsidRPr="006258C2">
        <w:tab/>
        <w:t xml:space="preserve">Sadelain, M., Brentjens, R. &amp; Rivière, I. The promise and potential pitfalls of chimeric antigen receptors. </w:t>
      </w:r>
      <w:r w:rsidRPr="006258C2">
        <w:rPr>
          <w:i/>
        </w:rPr>
        <w:t>Curr. Opin. Immunol.</w:t>
      </w:r>
      <w:r w:rsidRPr="006258C2">
        <w:t xml:space="preserve"> </w:t>
      </w:r>
      <w:r w:rsidRPr="006258C2">
        <w:rPr>
          <w:b/>
        </w:rPr>
        <w:t>21</w:t>
      </w:r>
      <w:r w:rsidRPr="006258C2">
        <w:t>, 215-223, doi:10.1016/j.coi.2009.02.009 (2009).</w:t>
      </w:r>
    </w:p>
    <w:p w14:paraId="245EC5A8" w14:textId="77777777" w:rsidR="001F237D" w:rsidRPr="006258C2" w:rsidRDefault="001F237D" w:rsidP="001F237D">
      <w:pPr>
        <w:pStyle w:val="EndNoteBibliography"/>
        <w:ind w:left="720" w:hanging="720"/>
      </w:pPr>
      <w:r w:rsidRPr="006258C2">
        <w:t>221</w:t>
      </w:r>
      <w:r w:rsidRPr="006258C2">
        <w:tab/>
        <w:t>Davenport, A. J.</w:t>
      </w:r>
      <w:r w:rsidRPr="006258C2">
        <w:rPr>
          <w:i/>
        </w:rPr>
        <w:t xml:space="preserve"> et al.</w:t>
      </w:r>
      <w:r w:rsidRPr="006258C2">
        <w:t xml:space="preserve"> CAR-T Cells Inflict Sequential Killing of Multiple Tumor Target Cells. </w:t>
      </w:r>
      <w:r w:rsidRPr="006258C2">
        <w:rPr>
          <w:i/>
        </w:rPr>
        <w:t>Cancer Immunol Res</w:t>
      </w:r>
      <w:r w:rsidRPr="006258C2">
        <w:t xml:space="preserve"> </w:t>
      </w:r>
      <w:r w:rsidRPr="006258C2">
        <w:rPr>
          <w:b/>
        </w:rPr>
        <w:t>3</w:t>
      </w:r>
      <w:r w:rsidRPr="006258C2">
        <w:t>, 483-494, doi:10.1158/2326-6066.Cir-15-0048 (2015).</w:t>
      </w:r>
    </w:p>
    <w:p w14:paraId="1ABF7A16" w14:textId="77777777" w:rsidR="001F237D" w:rsidRPr="006258C2" w:rsidRDefault="001F237D" w:rsidP="001F237D">
      <w:pPr>
        <w:pStyle w:val="EndNoteBibliography"/>
        <w:ind w:left="720" w:hanging="720"/>
      </w:pPr>
      <w:r w:rsidRPr="006258C2">
        <w:t>222</w:t>
      </w:r>
      <w:r w:rsidRPr="006258C2">
        <w:tab/>
        <w:t xml:space="preserve">Zhao, J., Lin, Q., Song, Y. &amp; Liu, D. Universal CARs, universal T cells, and universal CAR T cells. </w:t>
      </w:r>
      <w:r w:rsidRPr="006258C2">
        <w:rPr>
          <w:i/>
        </w:rPr>
        <w:t>J Hematol Oncol</w:t>
      </w:r>
      <w:r w:rsidRPr="006258C2">
        <w:t xml:space="preserve"> </w:t>
      </w:r>
      <w:r w:rsidRPr="006258C2">
        <w:rPr>
          <w:b/>
        </w:rPr>
        <w:t>11</w:t>
      </w:r>
      <w:r w:rsidRPr="006258C2">
        <w:t>, 132, doi:10.1186/s13045-018-0677-2 (2018).</w:t>
      </w:r>
    </w:p>
    <w:p w14:paraId="11CC3C9B" w14:textId="77777777" w:rsidR="001F237D" w:rsidRPr="006258C2" w:rsidRDefault="001F237D" w:rsidP="001F237D">
      <w:pPr>
        <w:pStyle w:val="EndNoteBibliography"/>
        <w:ind w:left="720" w:hanging="720"/>
      </w:pPr>
      <w:r w:rsidRPr="006258C2">
        <w:t>223</w:t>
      </w:r>
      <w:r w:rsidRPr="006258C2">
        <w:tab/>
        <w:t>Torikai, H.</w:t>
      </w:r>
      <w:r w:rsidRPr="006258C2">
        <w:rPr>
          <w:i/>
        </w:rPr>
        <w:t xml:space="preserve"> et al.</w:t>
      </w:r>
      <w:r w:rsidRPr="006258C2">
        <w:t xml:space="preserve"> A foundation for universal T-cell based immunotherapy: T cells engineered to express a CD19-specific chimeric-antigen-receptor and eliminate expression of endogenous TCR. </w:t>
      </w:r>
      <w:r w:rsidRPr="006258C2">
        <w:rPr>
          <w:i/>
        </w:rPr>
        <w:t>Blood</w:t>
      </w:r>
      <w:r w:rsidRPr="006258C2">
        <w:t xml:space="preserve"> </w:t>
      </w:r>
      <w:r w:rsidRPr="006258C2">
        <w:rPr>
          <w:b/>
        </w:rPr>
        <w:t>119</w:t>
      </w:r>
      <w:r w:rsidRPr="006258C2">
        <w:t>, 5697-5705, doi:10.1182/blood-2012-01-405365 (2012).</w:t>
      </w:r>
    </w:p>
    <w:p w14:paraId="4B35C627" w14:textId="77777777" w:rsidR="001F237D" w:rsidRPr="006258C2" w:rsidRDefault="001F237D" w:rsidP="001F237D">
      <w:pPr>
        <w:pStyle w:val="EndNoteBibliography"/>
        <w:ind w:left="720" w:hanging="720"/>
      </w:pPr>
      <w:r w:rsidRPr="006258C2">
        <w:t>224</w:t>
      </w:r>
      <w:r w:rsidRPr="006258C2">
        <w:tab/>
        <w:t>Torikai, H.</w:t>
      </w:r>
      <w:r w:rsidRPr="006258C2">
        <w:rPr>
          <w:i/>
        </w:rPr>
        <w:t xml:space="preserve"> et al.</w:t>
      </w:r>
      <w:r w:rsidRPr="006258C2">
        <w:t xml:space="preserve"> Toward eliminating HLA class I expression to generate universal cells from allogeneic donors. </w:t>
      </w:r>
      <w:r w:rsidRPr="006258C2">
        <w:rPr>
          <w:i/>
        </w:rPr>
        <w:t>Blood</w:t>
      </w:r>
      <w:r w:rsidRPr="006258C2">
        <w:t xml:space="preserve"> </w:t>
      </w:r>
      <w:r w:rsidRPr="006258C2">
        <w:rPr>
          <w:b/>
        </w:rPr>
        <w:t>122</w:t>
      </w:r>
      <w:r w:rsidRPr="006258C2">
        <w:t>, 1341-1349, doi:10.1182/blood-2013-03-478255 (2013).</w:t>
      </w:r>
    </w:p>
    <w:p w14:paraId="31D0C6AB" w14:textId="77777777" w:rsidR="001F237D" w:rsidRPr="006258C2" w:rsidRDefault="001F237D" w:rsidP="001F237D">
      <w:pPr>
        <w:pStyle w:val="EndNoteBibliography"/>
        <w:ind w:left="720" w:hanging="720"/>
      </w:pPr>
      <w:r w:rsidRPr="006258C2">
        <w:t>225</w:t>
      </w:r>
      <w:r w:rsidRPr="006258C2">
        <w:tab/>
        <w:t>Qasim, W.</w:t>
      </w:r>
      <w:r w:rsidRPr="006258C2">
        <w:rPr>
          <w:i/>
        </w:rPr>
        <w:t xml:space="preserve"> et al.</w:t>
      </w:r>
      <w:r w:rsidRPr="006258C2">
        <w:t xml:space="preserve"> Molecular remission of infant B-ALL after infusion of universal TALEN gene-edited CAR T cells. </w:t>
      </w:r>
      <w:r w:rsidRPr="006258C2">
        <w:rPr>
          <w:i/>
        </w:rPr>
        <w:t>Sci Transl Med</w:t>
      </w:r>
      <w:r w:rsidRPr="006258C2">
        <w:t xml:space="preserve"> </w:t>
      </w:r>
      <w:r w:rsidRPr="006258C2">
        <w:rPr>
          <w:b/>
        </w:rPr>
        <w:t>9</w:t>
      </w:r>
      <w:r w:rsidRPr="006258C2">
        <w:t>, doi:10.1126/scitranslmed.aaj2013 (2017).</w:t>
      </w:r>
    </w:p>
    <w:p w14:paraId="26D0BED3" w14:textId="77777777" w:rsidR="001F237D" w:rsidRPr="006258C2" w:rsidRDefault="001F237D" w:rsidP="001F237D">
      <w:pPr>
        <w:pStyle w:val="EndNoteBibliography"/>
        <w:ind w:left="720" w:hanging="720"/>
      </w:pPr>
      <w:r w:rsidRPr="006258C2">
        <w:t>226</w:t>
      </w:r>
      <w:r w:rsidRPr="006258C2">
        <w:tab/>
        <w:t xml:space="preserve">Wei, G., Wang, J., Huang, H. &amp; Zhao, Y. Novel immunotherapies for adult patients with B-lineage acute lymphoblastic leukemia. </w:t>
      </w:r>
      <w:r w:rsidRPr="006258C2">
        <w:rPr>
          <w:i/>
        </w:rPr>
        <w:t>J Hematol Oncol</w:t>
      </w:r>
      <w:r w:rsidRPr="006258C2">
        <w:t xml:space="preserve"> </w:t>
      </w:r>
      <w:r w:rsidRPr="006258C2">
        <w:rPr>
          <w:b/>
        </w:rPr>
        <w:t>10</w:t>
      </w:r>
      <w:r w:rsidRPr="006258C2">
        <w:t>, 150, doi:10.1186/s13045-017-0516-x (2017).</w:t>
      </w:r>
    </w:p>
    <w:p w14:paraId="1E0007E2" w14:textId="77777777" w:rsidR="001F237D" w:rsidRPr="006258C2" w:rsidRDefault="001F237D" w:rsidP="001F237D">
      <w:pPr>
        <w:pStyle w:val="EndNoteBibliography"/>
        <w:ind w:left="720" w:hanging="720"/>
      </w:pPr>
      <w:r w:rsidRPr="006258C2">
        <w:t>227</w:t>
      </w:r>
      <w:r w:rsidRPr="006258C2">
        <w:tab/>
        <w:t>Liu, X.</w:t>
      </w:r>
      <w:r w:rsidRPr="006258C2">
        <w:rPr>
          <w:i/>
        </w:rPr>
        <w:t xml:space="preserve"> et al.</w:t>
      </w:r>
      <w:r w:rsidRPr="006258C2">
        <w:t xml:space="preserve"> CRISPR-Cas9-mediated multiplex gene editing in CAR-T cells. </w:t>
      </w:r>
      <w:r w:rsidRPr="006258C2">
        <w:rPr>
          <w:i/>
        </w:rPr>
        <w:t>Cell Res.</w:t>
      </w:r>
      <w:r w:rsidRPr="006258C2">
        <w:t>, doi:10.1038/cr.2016.142 (2016).</w:t>
      </w:r>
    </w:p>
    <w:p w14:paraId="33BB094C" w14:textId="77777777" w:rsidR="001F237D" w:rsidRPr="006258C2" w:rsidRDefault="001F237D" w:rsidP="001F237D">
      <w:pPr>
        <w:pStyle w:val="EndNoteBibliography"/>
        <w:ind w:left="720" w:hanging="720"/>
      </w:pPr>
      <w:r w:rsidRPr="006258C2">
        <w:t>228</w:t>
      </w:r>
      <w:r w:rsidRPr="006258C2">
        <w:tab/>
        <w:t>Ren, J.</w:t>
      </w:r>
      <w:r w:rsidRPr="006258C2">
        <w:rPr>
          <w:i/>
        </w:rPr>
        <w:t xml:space="preserve"> et al.</w:t>
      </w:r>
      <w:r w:rsidRPr="006258C2">
        <w:t xml:space="preserve"> A versatile system for rapid multiplex genome-edited CAR T cell generation. </w:t>
      </w:r>
      <w:r w:rsidRPr="006258C2">
        <w:rPr>
          <w:i/>
        </w:rPr>
        <w:t>Oncotarget</w:t>
      </w:r>
      <w:r w:rsidRPr="006258C2">
        <w:t>, doi:10.18632/oncotarget.15218 (2017).</w:t>
      </w:r>
    </w:p>
    <w:p w14:paraId="50E6C13D" w14:textId="77777777" w:rsidR="001F237D" w:rsidRPr="006258C2" w:rsidRDefault="001F237D" w:rsidP="001F237D">
      <w:pPr>
        <w:pStyle w:val="EndNoteBibliography"/>
        <w:ind w:left="720" w:hanging="720"/>
      </w:pPr>
      <w:r w:rsidRPr="006258C2">
        <w:t>229</w:t>
      </w:r>
      <w:r w:rsidRPr="006258C2">
        <w:tab/>
        <w:t>Kenderian, S. S.</w:t>
      </w:r>
      <w:r w:rsidRPr="006258C2">
        <w:rPr>
          <w:i/>
        </w:rPr>
        <w:t xml:space="preserve"> et al.</w:t>
      </w:r>
      <w:r w:rsidRPr="006258C2">
        <w:t xml:space="preserve"> Identification of PD1 and TIM3 As Checkpoints That Limit Chimeric Antigen Receptor T Cell Efficacy in Leukemia. </w:t>
      </w:r>
      <w:r w:rsidRPr="006258C2">
        <w:rPr>
          <w:i/>
        </w:rPr>
        <w:t>Biology of Blood and Marrow Transplantation</w:t>
      </w:r>
      <w:r w:rsidRPr="006258C2">
        <w:t xml:space="preserve"> </w:t>
      </w:r>
      <w:r w:rsidRPr="006258C2">
        <w:rPr>
          <w:b/>
        </w:rPr>
        <w:t>22</w:t>
      </w:r>
      <w:r w:rsidRPr="006258C2">
        <w:t>, S19-S21, doi:10.1016/j.bbmt.2015.11.291 (2016).</w:t>
      </w:r>
    </w:p>
    <w:p w14:paraId="7C349F4E" w14:textId="77777777" w:rsidR="001F237D" w:rsidRPr="006258C2" w:rsidRDefault="001F237D" w:rsidP="001F237D">
      <w:pPr>
        <w:pStyle w:val="EndNoteBibliography"/>
        <w:ind w:left="720" w:hanging="720"/>
      </w:pPr>
      <w:r w:rsidRPr="006258C2">
        <w:t>230</w:t>
      </w:r>
      <w:r w:rsidRPr="006258C2">
        <w:tab/>
        <w:t xml:space="preserve">Leone, R. D. &amp; Emens, L. A. Targeting adenosine for cancer immunotherapy. </w:t>
      </w:r>
      <w:r w:rsidRPr="006258C2">
        <w:rPr>
          <w:i/>
        </w:rPr>
        <w:t>J Immunother Cancer</w:t>
      </w:r>
      <w:r w:rsidRPr="006258C2">
        <w:t xml:space="preserve"> </w:t>
      </w:r>
      <w:r w:rsidRPr="006258C2">
        <w:rPr>
          <w:b/>
        </w:rPr>
        <w:t>6</w:t>
      </w:r>
      <w:r w:rsidRPr="006258C2">
        <w:t>, 57, doi:10.1186/s40425-018-0360-8 (2018).</w:t>
      </w:r>
    </w:p>
    <w:p w14:paraId="1D1E249C" w14:textId="77777777" w:rsidR="001F237D" w:rsidRPr="006258C2" w:rsidRDefault="001F237D" w:rsidP="001F237D">
      <w:pPr>
        <w:pStyle w:val="EndNoteBibliography"/>
        <w:ind w:left="720" w:hanging="720"/>
      </w:pPr>
      <w:r w:rsidRPr="006258C2">
        <w:t>231</w:t>
      </w:r>
      <w:r w:rsidRPr="006258C2">
        <w:tab/>
        <w:t>Zhang, Y.</w:t>
      </w:r>
      <w:r w:rsidRPr="006258C2">
        <w:rPr>
          <w:i/>
        </w:rPr>
        <w:t xml:space="preserve"> et al.</w:t>
      </w:r>
      <w:r w:rsidRPr="006258C2">
        <w:t xml:space="preserve"> CRISPR-Cas9 mediated LAG-3 disruption in CAR-T cells. </w:t>
      </w:r>
      <w:r w:rsidRPr="006258C2">
        <w:rPr>
          <w:i/>
        </w:rPr>
        <w:t>Front Med</w:t>
      </w:r>
      <w:r w:rsidRPr="006258C2">
        <w:t>, doi:10.1007/s11684-017-0543-6 (2017).</w:t>
      </w:r>
    </w:p>
    <w:p w14:paraId="18ED75A3" w14:textId="77777777" w:rsidR="001F237D" w:rsidRPr="006258C2" w:rsidRDefault="001F237D" w:rsidP="001F237D">
      <w:pPr>
        <w:pStyle w:val="EndNoteBibliography"/>
        <w:ind w:left="720" w:hanging="720"/>
      </w:pPr>
      <w:r w:rsidRPr="006258C2">
        <w:t>232</w:t>
      </w:r>
      <w:r w:rsidRPr="006258C2">
        <w:tab/>
        <w:t>Wong, A. S.</w:t>
      </w:r>
      <w:r w:rsidRPr="006258C2">
        <w:rPr>
          <w:i/>
        </w:rPr>
        <w:t xml:space="preserve"> et al.</w:t>
      </w:r>
      <w:r w:rsidRPr="006258C2">
        <w:t xml:space="preserve"> Multiplexed barcoded CRISPR-Cas9 screening enabled by CombiGEM. </w:t>
      </w:r>
      <w:r w:rsidRPr="006258C2">
        <w:rPr>
          <w:i/>
        </w:rPr>
        <w:t>Proc. Natl. Acad. Sci. U.S.A.</w:t>
      </w:r>
      <w:r w:rsidRPr="006258C2">
        <w:t>, doi:10.1073/pnas.1517883113 (2016).</w:t>
      </w:r>
    </w:p>
    <w:p w14:paraId="56BBB96B" w14:textId="77777777" w:rsidR="001F237D" w:rsidRPr="006258C2" w:rsidRDefault="001F237D" w:rsidP="001F237D">
      <w:pPr>
        <w:pStyle w:val="EndNoteBibliography"/>
        <w:ind w:left="720" w:hanging="720"/>
      </w:pPr>
      <w:r w:rsidRPr="006258C2">
        <w:t>233</w:t>
      </w:r>
      <w:r w:rsidRPr="006258C2">
        <w:tab/>
        <w:t xml:space="preserve">Yu, J. S. L. &amp; Yusa, K. Genome-wide CRISPR-Cas9 Screening in Mammalian Cells. </w:t>
      </w:r>
      <w:r w:rsidRPr="006258C2">
        <w:rPr>
          <w:i/>
        </w:rPr>
        <w:t>Methods</w:t>
      </w:r>
      <w:r w:rsidRPr="006258C2">
        <w:t>, doi:10.1016/j.ymeth.2019.04.015 (2019).</w:t>
      </w:r>
    </w:p>
    <w:p w14:paraId="77874323" w14:textId="77777777" w:rsidR="001F237D" w:rsidRPr="006258C2" w:rsidRDefault="001F237D" w:rsidP="001F237D">
      <w:pPr>
        <w:pStyle w:val="EndNoteBibliography"/>
        <w:ind w:left="720" w:hanging="720"/>
      </w:pPr>
      <w:r w:rsidRPr="006258C2">
        <w:t>234</w:t>
      </w:r>
      <w:r w:rsidRPr="006258C2">
        <w:tab/>
        <w:t xml:space="preserve">Luo, J. CRISPR/Cas9: From Genome Engineering to Cancer Drug Discovery. </w:t>
      </w:r>
      <w:r w:rsidRPr="006258C2">
        <w:rPr>
          <w:i/>
        </w:rPr>
        <w:t>Trends Cancer</w:t>
      </w:r>
      <w:r w:rsidRPr="006258C2">
        <w:t xml:space="preserve"> </w:t>
      </w:r>
      <w:r w:rsidRPr="006258C2">
        <w:rPr>
          <w:b/>
        </w:rPr>
        <w:t>2</w:t>
      </w:r>
      <w:r w:rsidRPr="006258C2">
        <w:t>, 313-324, doi:10.1016/j.trecan.2016.05.001 (2016).</w:t>
      </w:r>
    </w:p>
    <w:p w14:paraId="19D5F9B2" w14:textId="77777777" w:rsidR="001F237D" w:rsidRPr="006258C2" w:rsidRDefault="001F237D" w:rsidP="001F237D">
      <w:pPr>
        <w:pStyle w:val="EndNoteBibliography"/>
        <w:ind w:left="720" w:hanging="720"/>
      </w:pPr>
      <w:r w:rsidRPr="006258C2">
        <w:t>235</w:t>
      </w:r>
      <w:r w:rsidRPr="006258C2">
        <w:tab/>
        <w:t>Bester, A. C.</w:t>
      </w:r>
      <w:r w:rsidRPr="006258C2">
        <w:rPr>
          <w:i/>
        </w:rPr>
        <w:t xml:space="preserve"> et al.</w:t>
      </w:r>
      <w:r w:rsidRPr="006258C2">
        <w:t xml:space="preserve"> An Integrated Genome-wide CRISPRa Approach to Functionalize lncRNAs in Drug Resistance. </w:t>
      </w:r>
      <w:r w:rsidRPr="006258C2">
        <w:rPr>
          <w:i/>
        </w:rPr>
        <w:t>Cell</w:t>
      </w:r>
      <w:r w:rsidRPr="006258C2">
        <w:t xml:space="preserve"> </w:t>
      </w:r>
      <w:r w:rsidRPr="006258C2">
        <w:rPr>
          <w:b/>
        </w:rPr>
        <w:t>173</w:t>
      </w:r>
      <w:r w:rsidRPr="006258C2">
        <w:t>, 649-664.e620, doi:10.1016/j.cell.2018.03.052 (2018).</w:t>
      </w:r>
    </w:p>
    <w:p w14:paraId="08DC1F4F" w14:textId="77777777" w:rsidR="001F237D" w:rsidRPr="006258C2" w:rsidRDefault="001F237D" w:rsidP="001F237D">
      <w:pPr>
        <w:pStyle w:val="EndNoteBibliography"/>
        <w:ind w:left="720" w:hanging="720"/>
      </w:pPr>
      <w:r w:rsidRPr="006258C2">
        <w:t>236</w:t>
      </w:r>
      <w:r w:rsidRPr="006258C2">
        <w:tab/>
        <w:t>Tzelepis, K.</w:t>
      </w:r>
      <w:r w:rsidRPr="006258C2">
        <w:rPr>
          <w:i/>
        </w:rPr>
        <w:t xml:space="preserve"> et al.</w:t>
      </w:r>
      <w:r w:rsidRPr="006258C2">
        <w:t xml:space="preserve"> A CRISPR Dropout Screen Identifies Genetic Vulnerabilities and Therapeutic Targets in Acute Myeloid Leukemia. </w:t>
      </w:r>
      <w:r w:rsidRPr="006258C2">
        <w:rPr>
          <w:i/>
        </w:rPr>
        <w:t>Cell Rep</w:t>
      </w:r>
      <w:r w:rsidRPr="006258C2">
        <w:t xml:space="preserve"> </w:t>
      </w:r>
      <w:r w:rsidRPr="006258C2">
        <w:rPr>
          <w:b/>
        </w:rPr>
        <w:t>17</w:t>
      </w:r>
      <w:r w:rsidRPr="006258C2">
        <w:t>, 1193-1205, doi:10.1016/j.celrep.2016.09.079 (2016).</w:t>
      </w:r>
    </w:p>
    <w:p w14:paraId="32C90B25" w14:textId="77777777" w:rsidR="001F237D" w:rsidRPr="006258C2" w:rsidRDefault="001F237D" w:rsidP="001F237D">
      <w:pPr>
        <w:pStyle w:val="EndNoteBibliography"/>
        <w:ind w:left="720" w:hanging="720"/>
      </w:pPr>
      <w:r w:rsidRPr="006258C2">
        <w:lastRenderedPageBreak/>
        <w:t>237</w:t>
      </w:r>
      <w:r w:rsidRPr="006258C2">
        <w:tab/>
        <w:t>Munoz, D. M.</w:t>
      </w:r>
      <w:r w:rsidRPr="006258C2">
        <w:rPr>
          <w:i/>
        </w:rPr>
        <w:t xml:space="preserve"> et al.</w:t>
      </w:r>
      <w:r w:rsidRPr="006258C2">
        <w:t xml:space="preserve"> CRISPR screens provide a comprehensive assessment of cancer vulnerabilities but generate false-positive hits for highly amplified genomic regions. </w:t>
      </w:r>
      <w:r w:rsidRPr="006258C2">
        <w:rPr>
          <w:i/>
        </w:rPr>
        <w:t>Cancer Discov</w:t>
      </w:r>
      <w:r w:rsidRPr="006258C2">
        <w:t>, doi:10.1158/2159-8290.Cd-16-0178 (2016).</w:t>
      </w:r>
    </w:p>
    <w:p w14:paraId="090AAB92" w14:textId="77777777" w:rsidR="001F237D" w:rsidRPr="006258C2" w:rsidRDefault="001F237D" w:rsidP="001F237D">
      <w:pPr>
        <w:pStyle w:val="EndNoteBibliography"/>
        <w:ind w:left="720" w:hanging="720"/>
      </w:pPr>
      <w:r w:rsidRPr="006258C2">
        <w:t>238</w:t>
      </w:r>
      <w:r w:rsidRPr="006258C2">
        <w:tab/>
        <w:t>Hart, T.</w:t>
      </w:r>
      <w:r w:rsidRPr="006258C2">
        <w:rPr>
          <w:i/>
        </w:rPr>
        <w:t xml:space="preserve"> et al.</w:t>
      </w:r>
      <w:r w:rsidRPr="006258C2">
        <w:t xml:space="preserve"> High-Resolution CRISPR Screens Reveal Fitness Genes and Genotype-Specific Cancer Liabilities. </w:t>
      </w:r>
      <w:r w:rsidRPr="006258C2">
        <w:rPr>
          <w:i/>
        </w:rPr>
        <w:t>Cell</w:t>
      </w:r>
      <w:r w:rsidRPr="006258C2">
        <w:t xml:space="preserve"> </w:t>
      </w:r>
      <w:r w:rsidRPr="006258C2">
        <w:rPr>
          <w:b/>
        </w:rPr>
        <w:t>163</w:t>
      </w:r>
      <w:r w:rsidRPr="006258C2">
        <w:t>, 1515-1526, doi:10.1016/j.cell.2015.11.015 (2015).</w:t>
      </w:r>
    </w:p>
    <w:p w14:paraId="083A3152" w14:textId="77777777" w:rsidR="001F237D" w:rsidRPr="006258C2" w:rsidRDefault="001F237D" w:rsidP="001F237D">
      <w:pPr>
        <w:pStyle w:val="EndNoteBibliography"/>
        <w:ind w:left="720" w:hanging="720"/>
      </w:pPr>
      <w:r w:rsidRPr="006258C2">
        <w:t>239</w:t>
      </w:r>
      <w:r w:rsidRPr="006258C2">
        <w:tab/>
        <w:t>Wang, T.</w:t>
      </w:r>
      <w:r w:rsidRPr="006258C2">
        <w:rPr>
          <w:i/>
        </w:rPr>
        <w:t xml:space="preserve"> et al.</w:t>
      </w:r>
      <w:r w:rsidRPr="006258C2">
        <w:t xml:space="preserve"> Gene Essentiality Profiling Reveals Gene Networks and Synthetic Lethal Interactions with Oncogenic Ras. </w:t>
      </w:r>
      <w:r w:rsidRPr="006258C2">
        <w:rPr>
          <w:i/>
        </w:rPr>
        <w:t>Cell</w:t>
      </w:r>
      <w:r w:rsidRPr="006258C2">
        <w:t>, doi:10.1016/j.cell.2017.01.013 (2017).</w:t>
      </w:r>
    </w:p>
    <w:p w14:paraId="2234D449" w14:textId="77777777" w:rsidR="001F237D" w:rsidRPr="006258C2" w:rsidRDefault="001F237D" w:rsidP="001F237D">
      <w:pPr>
        <w:pStyle w:val="EndNoteBibliography"/>
        <w:ind w:left="720" w:hanging="720"/>
      </w:pPr>
      <w:r w:rsidRPr="006258C2">
        <w:t>240</w:t>
      </w:r>
      <w:r w:rsidRPr="006258C2">
        <w:tab/>
        <w:t>Chen, S.</w:t>
      </w:r>
      <w:r w:rsidRPr="006258C2">
        <w:rPr>
          <w:i/>
        </w:rPr>
        <w:t xml:space="preserve"> et al.</w:t>
      </w:r>
      <w:r w:rsidRPr="006258C2">
        <w:t xml:space="preserve"> Genome-wide CRISPR screen in a mouse model of tumor growth and metastasis. </w:t>
      </w:r>
      <w:r w:rsidRPr="006258C2">
        <w:rPr>
          <w:i/>
        </w:rPr>
        <w:t>Cell</w:t>
      </w:r>
      <w:r w:rsidRPr="006258C2">
        <w:t xml:space="preserve"> </w:t>
      </w:r>
      <w:r w:rsidRPr="006258C2">
        <w:rPr>
          <w:b/>
        </w:rPr>
        <w:t>160</w:t>
      </w:r>
      <w:r w:rsidRPr="006258C2">
        <w:t>, 1246-1260, doi:10.1016/j.cell.2015.02.038 (2015).</w:t>
      </w:r>
    </w:p>
    <w:p w14:paraId="70B551D3" w14:textId="77777777" w:rsidR="001F237D" w:rsidRPr="006258C2" w:rsidRDefault="001F237D" w:rsidP="001F237D">
      <w:pPr>
        <w:pStyle w:val="EndNoteBibliography"/>
        <w:ind w:left="720" w:hanging="720"/>
      </w:pPr>
      <w:r w:rsidRPr="006258C2">
        <w:t>241</w:t>
      </w:r>
      <w:r w:rsidRPr="006258C2">
        <w:tab/>
        <w:t>McFadden, D. G.</w:t>
      </w:r>
      <w:r w:rsidRPr="006258C2">
        <w:rPr>
          <w:i/>
        </w:rPr>
        <w:t xml:space="preserve"> et al.</w:t>
      </w:r>
      <w:r w:rsidRPr="006258C2">
        <w:t xml:space="preserve"> Genetic and clonal dissection of murine small cell lung carcinoma progression by genome sequencing. </w:t>
      </w:r>
      <w:r w:rsidRPr="006258C2">
        <w:rPr>
          <w:i/>
        </w:rPr>
        <w:t>Cell</w:t>
      </w:r>
      <w:r w:rsidRPr="006258C2">
        <w:t xml:space="preserve"> </w:t>
      </w:r>
      <w:r w:rsidRPr="006258C2">
        <w:rPr>
          <w:b/>
        </w:rPr>
        <w:t>156</w:t>
      </w:r>
      <w:r w:rsidRPr="006258C2">
        <w:t>, 1298-1311, doi:10.1016/j.cell.2014.02.031 (2014).</w:t>
      </w:r>
    </w:p>
    <w:p w14:paraId="0D908B64" w14:textId="77777777" w:rsidR="001F237D" w:rsidRPr="006258C2" w:rsidRDefault="001F237D" w:rsidP="001F237D">
      <w:pPr>
        <w:pStyle w:val="EndNoteBibliography"/>
        <w:ind w:left="720" w:hanging="720"/>
      </w:pPr>
      <w:r w:rsidRPr="006258C2">
        <w:t>242</w:t>
      </w:r>
      <w:r w:rsidRPr="006258C2">
        <w:tab/>
        <w:t>Tang, J. T.</w:t>
      </w:r>
      <w:r w:rsidRPr="006258C2">
        <w:rPr>
          <w:i/>
        </w:rPr>
        <w:t xml:space="preserve"> et al.</w:t>
      </w:r>
      <w:r w:rsidRPr="006258C2">
        <w:t xml:space="preserve"> MicroRNA 345, a methylation-sensitive microRNA is involved in cell proliferation and invasion in human colorectal cancer. </w:t>
      </w:r>
      <w:r w:rsidRPr="006258C2">
        <w:rPr>
          <w:i/>
        </w:rPr>
        <w:t>Carcinogenesis</w:t>
      </w:r>
      <w:r w:rsidRPr="006258C2">
        <w:t xml:space="preserve"> </w:t>
      </w:r>
      <w:r w:rsidRPr="006258C2">
        <w:rPr>
          <w:b/>
        </w:rPr>
        <w:t>32</w:t>
      </w:r>
      <w:r w:rsidRPr="006258C2">
        <w:t>, 1207-1215, doi:10.1093/carcin/bgr114 (2011).</w:t>
      </w:r>
    </w:p>
    <w:p w14:paraId="53E8309E" w14:textId="77777777" w:rsidR="001F237D" w:rsidRPr="006258C2" w:rsidRDefault="001F237D" w:rsidP="001F237D">
      <w:pPr>
        <w:pStyle w:val="EndNoteBibliography"/>
        <w:ind w:left="720" w:hanging="720"/>
      </w:pPr>
      <w:r w:rsidRPr="006258C2">
        <w:t>243</w:t>
      </w:r>
      <w:r w:rsidRPr="006258C2">
        <w:tab/>
        <w:t xml:space="preserve">Cheng, Z., Ma, R., Tan, W. &amp; Zhang, L. MiR-152 suppresses the proliferation and invasion of NSCLC cells by inhibiting FGF2. </w:t>
      </w:r>
      <w:r w:rsidRPr="006258C2">
        <w:rPr>
          <w:i/>
        </w:rPr>
        <w:t>Exp. Mol. Med.</w:t>
      </w:r>
      <w:r w:rsidRPr="006258C2">
        <w:t xml:space="preserve"> </w:t>
      </w:r>
      <w:r w:rsidRPr="006258C2">
        <w:rPr>
          <w:b/>
        </w:rPr>
        <w:t>46</w:t>
      </w:r>
      <w:r w:rsidRPr="006258C2">
        <w:t>, e112, doi:10.1038/emm.2014.51 (2014).</w:t>
      </w:r>
    </w:p>
    <w:p w14:paraId="01F17C04" w14:textId="77777777" w:rsidR="001F237D" w:rsidRPr="006258C2" w:rsidRDefault="001F237D" w:rsidP="001F237D">
      <w:pPr>
        <w:pStyle w:val="EndNoteBibliography"/>
        <w:ind w:left="720" w:hanging="720"/>
      </w:pPr>
      <w:r w:rsidRPr="006258C2">
        <w:t>244</w:t>
      </w:r>
      <w:r w:rsidRPr="006258C2">
        <w:tab/>
        <w:t>Song, C. Q.</w:t>
      </w:r>
      <w:r w:rsidRPr="006258C2">
        <w:rPr>
          <w:i/>
        </w:rPr>
        <w:t xml:space="preserve"> et al.</w:t>
      </w:r>
      <w:r w:rsidRPr="006258C2">
        <w:t xml:space="preserve"> Genome-wide CRISPR Screen Identifies Regulators of MAPK as Suppressors of Liver Tumors in Mice. </w:t>
      </w:r>
      <w:r w:rsidRPr="006258C2">
        <w:rPr>
          <w:i/>
        </w:rPr>
        <w:t>Gastroenterology</w:t>
      </w:r>
      <w:r w:rsidRPr="006258C2">
        <w:t>, doi:10.1053/j.gastro.2016.12.002 (2016).</w:t>
      </w:r>
    </w:p>
    <w:p w14:paraId="360C3BE9" w14:textId="77777777" w:rsidR="001F237D" w:rsidRPr="006258C2" w:rsidRDefault="001F237D" w:rsidP="001F237D">
      <w:pPr>
        <w:pStyle w:val="EndNoteBibliography"/>
        <w:ind w:left="720" w:hanging="720"/>
      </w:pPr>
      <w:r w:rsidRPr="006258C2">
        <w:t>245</w:t>
      </w:r>
      <w:r w:rsidRPr="006258C2">
        <w:tab/>
        <w:t>Han, K.</w:t>
      </w:r>
      <w:r w:rsidRPr="006258C2">
        <w:rPr>
          <w:i/>
        </w:rPr>
        <w:t xml:space="preserve"> et al.</w:t>
      </w:r>
      <w:r w:rsidRPr="006258C2">
        <w:t xml:space="preserve"> Synergistic drug combinations for cancer identified in a CRISPR screen for pairwise genetic interactions. </w:t>
      </w:r>
      <w:r w:rsidRPr="006258C2">
        <w:rPr>
          <w:i/>
        </w:rPr>
        <w:t>Nat. Biotechnol.</w:t>
      </w:r>
      <w:r w:rsidRPr="006258C2">
        <w:t>, doi:10.1038/nbt.3834 (2017).</w:t>
      </w:r>
    </w:p>
    <w:p w14:paraId="44113747" w14:textId="77777777" w:rsidR="001F237D" w:rsidRPr="006258C2" w:rsidRDefault="001F237D" w:rsidP="001F237D">
      <w:pPr>
        <w:pStyle w:val="EndNoteBibliography"/>
        <w:ind w:left="720" w:hanging="720"/>
      </w:pPr>
      <w:r w:rsidRPr="006258C2">
        <w:t>246</w:t>
      </w:r>
      <w:r w:rsidRPr="006258C2">
        <w:tab/>
        <w:t>Liu, S. J.</w:t>
      </w:r>
      <w:r w:rsidRPr="006258C2">
        <w:rPr>
          <w:i/>
        </w:rPr>
        <w:t xml:space="preserve"> et al.</w:t>
      </w:r>
      <w:r w:rsidRPr="006258C2">
        <w:t xml:space="preserve"> CRISPRi-based genome-scale identification of functional long noncoding RNA loci in human cells. </w:t>
      </w:r>
      <w:r w:rsidRPr="006258C2">
        <w:rPr>
          <w:i/>
        </w:rPr>
        <w:t>Science</w:t>
      </w:r>
      <w:r w:rsidRPr="006258C2">
        <w:t>, doi:10.1126/science.aah7111 (2016).</w:t>
      </w:r>
    </w:p>
    <w:p w14:paraId="21491A48" w14:textId="77777777" w:rsidR="001F237D" w:rsidRPr="006258C2" w:rsidRDefault="001F237D" w:rsidP="001F237D">
      <w:pPr>
        <w:pStyle w:val="EndNoteBibliography"/>
        <w:ind w:left="720" w:hanging="720"/>
      </w:pPr>
      <w:r w:rsidRPr="006258C2">
        <w:t>247</w:t>
      </w:r>
      <w:r w:rsidRPr="006258C2">
        <w:tab/>
        <w:t>Zhu, S.</w:t>
      </w:r>
      <w:r w:rsidRPr="006258C2">
        <w:rPr>
          <w:i/>
        </w:rPr>
        <w:t xml:space="preserve"> et al.</w:t>
      </w:r>
      <w:r w:rsidRPr="006258C2">
        <w:t xml:space="preserve"> Genome-scale deletion screening of human long non-coding RNAs using a paired-guide RNA CRISPR-Cas9 library. </w:t>
      </w:r>
      <w:r w:rsidRPr="006258C2">
        <w:rPr>
          <w:i/>
        </w:rPr>
        <w:t>Nat. Biotechnol.</w:t>
      </w:r>
      <w:r w:rsidRPr="006258C2">
        <w:t>, doi:10.1038/nbt.3715 (2016).</w:t>
      </w:r>
    </w:p>
    <w:p w14:paraId="65B2AC6C" w14:textId="77777777" w:rsidR="001F237D" w:rsidRPr="006258C2" w:rsidRDefault="001F237D" w:rsidP="001F237D">
      <w:pPr>
        <w:pStyle w:val="EndNoteBibliography"/>
        <w:ind w:left="720" w:hanging="720"/>
      </w:pPr>
      <w:r w:rsidRPr="006258C2">
        <w:t>248</w:t>
      </w:r>
      <w:r w:rsidRPr="006258C2">
        <w:tab/>
        <w:t>Esposito, R.</w:t>
      </w:r>
      <w:r w:rsidRPr="006258C2">
        <w:rPr>
          <w:i/>
        </w:rPr>
        <w:t xml:space="preserve"> et al.</w:t>
      </w:r>
      <w:r w:rsidRPr="006258C2">
        <w:t xml:space="preserve"> Hacking the Cancer Genome: Profiling Therapeutically Actionable Long Non-coding RNAs Using CRISPR-Cas9 Screening. </w:t>
      </w:r>
      <w:r w:rsidRPr="006258C2">
        <w:rPr>
          <w:i/>
        </w:rPr>
        <w:t>Cancer Cell</w:t>
      </w:r>
      <w:r w:rsidRPr="006258C2">
        <w:t xml:space="preserve"> </w:t>
      </w:r>
      <w:r w:rsidRPr="006258C2">
        <w:rPr>
          <w:b/>
        </w:rPr>
        <w:t>35</w:t>
      </w:r>
      <w:r w:rsidRPr="006258C2">
        <w:t>, 545-557, doi:10.1016/j.ccell.2019.01.019 (2019).</w:t>
      </w:r>
    </w:p>
    <w:p w14:paraId="66ACA95B" w14:textId="77777777" w:rsidR="001F237D" w:rsidRPr="006258C2" w:rsidRDefault="001F237D" w:rsidP="001F237D">
      <w:pPr>
        <w:pStyle w:val="EndNoteBibliography"/>
        <w:ind w:left="720" w:hanging="720"/>
      </w:pPr>
      <w:r w:rsidRPr="006258C2">
        <w:t>249</w:t>
      </w:r>
      <w:r w:rsidRPr="006258C2">
        <w:tab/>
        <w:t>Boettcher, M.</w:t>
      </w:r>
      <w:r w:rsidRPr="006258C2">
        <w:rPr>
          <w:i/>
        </w:rPr>
        <w:t xml:space="preserve"> et al.</w:t>
      </w:r>
      <w:r w:rsidRPr="006258C2">
        <w:t xml:space="preserve"> Dual gene activation and knockout screen reveals directional dependencies in genetic networks. </w:t>
      </w:r>
      <w:r w:rsidRPr="006258C2">
        <w:rPr>
          <w:i/>
        </w:rPr>
        <w:t>Nat. Biotechnol.</w:t>
      </w:r>
      <w:r w:rsidRPr="006258C2">
        <w:t>, doi:10.1038/nbt.4062 (2018).</w:t>
      </w:r>
    </w:p>
    <w:p w14:paraId="12BE9B3F" w14:textId="77777777" w:rsidR="001F237D" w:rsidRPr="006258C2" w:rsidRDefault="001F237D" w:rsidP="001F237D">
      <w:pPr>
        <w:pStyle w:val="EndNoteBibliography"/>
        <w:ind w:left="720" w:hanging="720"/>
      </w:pPr>
      <w:r w:rsidRPr="006258C2">
        <w:t>250</w:t>
      </w:r>
      <w:r w:rsidRPr="006258C2">
        <w:tab/>
        <w:t>Yuan, Z.</w:t>
      </w:r>
      <w:r w:rsidRPr="006258C2">
        <w:rPr>
          <w:i/>
        </w:rPr>
        <w:t xml:space="preserve"> et al.</w:t>
      </w:r>
      <w:r w:rsidRPr="006258C2">
        <w:t xml:space="preserve"> Olaparib hydroxamic acid derivatives as dual PARP and HDAC inhibitors for cancer therapy. </w:t>
      </w:r>
      <w:r w:rsidRPr="006258C2">
        <w:rPr>
          <w:i/>
        </w:rPr>
        <w:t>Bioorg. Med. Chem.</w:t>
      </w:r>
      <w:r w:rsidRPr="006258C2">
        <w:t>, doi:10.1016/j.bmc.2017.05.058 (2017).</w:t>
      </w:r>
    </w:p>
    <w:p w14:paraId="54321ED0" w14:textId="77777777" w:rsidR="001F237D" w:rsidRPr="006258C2" w:rsidRDefault="001F237D" w:rsidP="001F237D">
      <w:pPr>
        <w:pStyle w:val="EndNoteBibliography"/>
        <w:ind w:left="720" w:hanging="720"/>
      </w:pPr>
      <w:r w:rsidRPr="006258C2">
        <w:t>251</w:t>
      </w:r>
      <w:r w:rsidRPr="006258C2">
        <w:tab/>
        <w:t>Shen, J. P.</w:t>
      </w:r>
      <w:r w:rsidRPr="006258C2">
        <w:rPr>
          <w:i/>
        </w:rPr>
        <w:t xml:space="preserve"> et al.</w:t>
      </w:r>
      <w:r w:rsidRPr="006258C2">
        <w:t xml:space="preserve"> Combinatorial CRISPR-Cas9 screens for de novo mapping of genetic interactions. </w:t>
      </w:r>
      <w:r w:rsidRPr="006258C2">
        <w:rPr>
          <w:i/>
        </w:rPr>
        <w:t>Nat. Methods</w:t>
      </w:r>
      <w:r w:rsidRPr="006258C2">
        <w:t>, doi:10.1038/nmeth.4225 (2017).</w:t>
      </w:r>
    </w:p>
    <w:p w14:paraId="1CC1CD71" w14:textId="77777777" w:rsidR="001F237D" w:rsidRPr="006258C2" w:rsidRDefault="001F237D" w:rsidP="001F237D">
      <w:pPr>
        <w:pStyle w:val="EndNoteBibliography"/>
        <w:ind w:left="720" w:hanging="720"/>
      </w:pPr>
      <w:r w:rsidRPr="006258C2">
        <w:t>252</w:t>
      </w:r>
      <w:r w:rsidRPr="006258C2">
        <w:tab/>
        <w:t>Baliou, S.</w:t>
      </w:r>
      <w:r w:rsidRPr="006258C2">
        <w:rPr>
          <w:i/>
        </w:rPr>
        <w:t xml:space="preserve"> et al.</w:t>
      </w:r>
      <w:r w:rsidRPr="006258C2">
        <w:t xml:space="preserve"> CRISPR therapeutic tools for complex genetic disorders and cancer (Review). </w:t>
      </w:r>
      <w:r w:rsidRPr="006258C2">
        <w:rPr>
          <w:i/>
        </w:rPr>
        <w:t>Int. J. Oncol.</w:t>
      </w:r>
      <w:r w:rsidRPr="006258C2">
        <w:t>, doi:10.3892/ijo.2018.4434 (2018).</w:t>
      </w:r>
    </w:p>
    <w:p w14:paraId="7A6AA510" w14:textId="77777777" w:rsidR="001F237D" w:rsidRPr="006258C2" w:rsidRDefault="001F237D" w:rsidP="001F237D">
      <w:pPr>
        <w:pStyle w:val="EndNoteBibliography"/>
        <w:ind w:left="720" w:hanging="720"/>
      </w:pPr>
      <w:r w:rsidRPr="006258C2">
        <w:t>253</w:t>
      </w:r>
      <w:r w:rsidRPr="006258C2">
        <w:tab/>
        <w:t xml:space="preserve">Shalem, O., Sanjana, N. E. &amp; Zhang, F. High-throughput functional genomics using CRISPR-Cas9. </w:t>
      </w:r>
      <w:r w:rsidRPr="006258C2">
        <w:rPr>
          <w:i/>
        </w:rPr>
        <w:t>Nat. Rev. Genet.</w:t>
      </w:r>
      <w:r w:rsidRPr="006258C2">
        <w:t xml:space="preserve"> </w:t>
      </w:r>
      <w:r w:rsidRPr="006258C2">
        <w:rPr>
          <w:b/>
        </w:rPr>
        <w:t>16</w:t>
      </w:r>
      <w:r w:rsidRPr="006258C2">
        <w:t>, 299-311, doi:10.1038/nrg3899 (2015).</w:t>
      </w:r>
    </w:p>
    <w:p w14:paraId="4C91204A" w14:textId="77777777" w:rsidR="001F237D" w:rsidRPr="006258C2" w:rsidRDefault="001F237D" w:rsidP="001F237D">
      <w:pPr>
        <w:pStyle w:val="EndNoteBibliography"/>
        <w:ind w:left="720" w:hanging="720"/>
      </w:pPr>
      <w:r w:rsidRPr="006258C2">
        <w:t>254</w:t>
      </w:r>
      <w:r w:rsidRPr="006258C2">
        <w:tab/>
        <w:t>Heigwer, F.</w:t>
      </w:r>
      <w:r w:rsidRPr="006258C2">
        <w:rPr>
          <w:i/>
        </w:rPr>
        <w:t xml:space="preserve"> et al.</w:t>
      </w:r>
      <w:r w:rsidRPr="006258C2">
        <w:t xml:space="preserve"> CRISPR library designer (CLD): software for multispecies design of single guide RNA libraries. </w:t>
      </w:r>
      <w:r w:rsidRPr="006258C2">
        <w:rPr>
          <w:i/>
        </w:rPr>
        <w:t>Genome Biol.</w:t>
      </w:r>
      <w:r w:rsidRPr="006258C2">
        <w:t xml:space="preserve"> </w:t>
      </w:r>
      <w:r w:rsidRPr="006258C2">
        <w:rPr>
          <w:b/>
        </w:rPr>
        <w:t>17</w:t>
      </w:r>
      <w:r w:rsidRPr="006258C2">
        <w:t>, 55, doi:10.1186/s13059-016-0915-2 (2016).</w:t>
      </w:r>
    </w:p>
    <w:p w14:paraId="1C00D146" w14:textId="77777777" w:rsidR="001F237D" w:rsidRPr="006258C2" w:rsidRDefault="001F237D" w:rsidP="001F237D">
      <w:pPr>
        <w:pStyle w:val="EndNoteBibliography"/>
        <w:ind w:left="720" w:hanging="720"/>
      </w:pPr>
      <w:r w:rsidRPr="006258C2">
        <w:t>255</w:t>
      </w:r>
      <w:r w:rsidRPr="006258C2">
        <w:tab/>
        <w:t>Ruiz, S.</w:t>
      </w:r>
      <w:r w:rsidRPr="006258C2">
        <w:rPr>
          <w:i/>
        </w:rPr>
        <w:t xml:space="preserve"> et al.</w:t>
      </w:r>
      <w:r w:rsidRPr="006258C2">
        <w:t xml:space="preserve"> A Genome-wide CRISPR Screen Identifies CDC25A as a Determinant of Sensitivity to ATR Inhibitors. </w:t>
      </w:r>
      <w:r w:rsidRPr="006258C2">
        <w:rPr>
          <w:i/>
        </w:rPr>
        <w:t>Mol Cell</w:t>
      </w:r>
      <w:r w:rsidRPr="006258C2">
        <w:t xml:space="preserve"> </w:t>
      </w:r>
      <w:r w:rsidRPr="006258C2">
        <w:rPr>
          <w:b/>
        </w:rPr>
        <w:t>62</w:t>
      </w:r>
      <w:r w:rsidRPr="006258C2">
        <w:t xml:space="preserve">, 307-313, doi:10.1016/j.molcel.2016.03.006 </w:t>
      </w:r>
      <w:r w:rsidRPr="006258C2">
        <w:lastRenderedPageBreak/>
        <w:t>(2016).</w:t>
      </w:r>
    </w:p>
    <w:p w14:paraId="6E560948" w14:textId="77777777" w:rsidR="001F237D" w:rsidRPr="006258C2" w:rsidRDefault="001F237D" w:rsidP="001F237D">
      <w:pPr>
        <w:pStyle w:val="EndNoteBibliography"/>
        <w:ind w:left="720" w:hanging="720"/>
      </w:pPr>
      <w:r w:rsidRPr="006258C2">
        <w:t>256</w:t>
      </w:r>
      <w:r w:rsidRPr="006258C2">
        <w:tab/>
        <w:t>Krall, E. B.</w:t>
      </w:r>
      <w:r w:rsidRPr="006258C2">
        <w:rPr>
          <w:i/>
        </w:rPr>
        <w:t xml:space="preserve"> et al.</w:t>
      </w:r>
      <w:r w:rsidRPr="006258C2">
        <w:t xml:space="preserve"> KEAP1 loss modulates sensitivity to kinase targeted therapy in lung cancer. </w:t>
      </w:r>
      <w:r w:rsidRPr="006258C2">
        <w:rPr>
          <w:i/>
        </w:rPr>
        <w:t>Elife</w:t>
      </w:r>
      <w:r w:rsidRPr="006258C2">
        <w:t xml:space="preserve"> </w:t>
      </w:r>
      <w:r w:rsidRPr="006258C2">
        <w:rPr>
          <w:b/>
        </w:rPr>
        <w:t>6</w:t>
      </w:r>
      <w:r w:rsidRPr="006258C2">
        <w:t>, doi:10.7554/eLife.18970 (2017).</w:t>
      </w:r>
    </w:p>
    <w:p w14:paraId="36EB3350" w14:textId="77777777" w:rsidR="001F237D" w:rsidRPr="006258C2" w:rsidRDefault="001F237D" w:rsidP="001F237D">
      <w:pPr>
        <w:pStyle w:val="EndNoteBibliography"/>
        <w:ind w:left="720" w:hanging="720"/>
      </w:pPr>
      <w:r w:rsidRPr="006258C2">
        <w:t>257</w:t>
      </w:r>
      <w:r w:rsidRPr="006258C2">
        <w:tab/>
        <w:t>Manguso, R. T.</w:t>
      </w:r>
      <w:r w:rsidRPr="006258C2">
        <w:rPr>
          <w:i/>
        </w:rPr>
        <w:t xml:space="preserve"> et al.</w:t>
      </w:r>
      <w:r w:rsidRPr="006258C2">
        <w:t xml:space="preserve"> In vivo CRISPR screening identifies Ptpn2 as a cancer immunotherapy target. </w:t>
      </w:r>
      <w:r w:rsidRPr="006258C2">
        <w:rPr>
          <w:i/>
        </w:rPr>
        <w:t>Nature</w:t>
      </w:r>
      <w:r w:rsidRPr="006258C2">
        <w:t>, doi:10.1038/nature23270 (2017).</w:t>
      </w:r>
    </w:p>
    <w:p w14:paraId="7E7FDCCD" w14:textId="77777777" w:rsidR="001F237D" w:rsidRPr="006258C2" w:rsidRDefault="001F237D" w:rsidP="001F237D">
      <w:pPr>
        <w:pStyle w:val="EndNoteBibliography"/>
        <w:ind w:left="720" w:hanging="720"/>
      </w:pPr>
      <w:r w:rsidRPr="006258C2">
        <w:t>258</w:t>
      </w:r>
      <w:r w:rsidRPr="006258C2">
        <w:tab/>
        <w:t>Flynn, R.</w:t>
      </w:r>
      <w:r w:rsidRPr="006258C2">
        <w:rPr>
          <w:i/>
        </w:rPr>
        <w:t xml:space="preserve"> et al.</w:t>
      </w:r>
      <w:r w:rsidRPr="006258C2">
        <w:t xml:space="preserve"> CRISPR-mediated genotypic and phenotypic correction of a chronic granulomatous disease mutation in human iPS cells. </w:t>
      </w:r>
      <w:r w:rsidRPr="006258C2">
        <w:rPr>
          <w:i/>
        </w:rPr>
        <w:t>Exp. Hematol.</w:t>
      </w:r>
      <w:r w:rsidRPr="006258C2">
        <w:t xml:space="preserve"> </w:t>
      </w:r>
      <w:r w:rsidRPr="006258C2">
        <w:rPr>
          <w:b/>
        </w:rPr>
        <w:t>43</w:t>
      </w:r>
      <w:r w:rsidRPr="006258C2">
        <w:t>, 838-848.e833, doi:10.1016/j.exphem.2015.06.002 (2015).</w:t>
      </w:r>
    </w:p>
    <w:p w14:paraId="502BB4FF" w14:textId="77777777" w:rsidR="001F237D" w:rsidRPr="006258C2" w:rsidRDefault="001F237D" w:rsidP="001F237D">
      <w:pPr>
        <w:pStyle w:val="EndNoteBibliography"/>
        <w:ind w:left="720" w:hanging="720"/>
      </w:pPr>
      <w:r w:rsidRPr="006258C2">
        <w:t>259</w:t>
      </w:r>
      <w:r w:rsidRPr="006258C2">
        <w:tab/>
        <w:t xml:space="preserve">Rahman, N. Mainstreaming genetic testing of cancer predisposition genes. </w:t>
      </w:r>
      <w:r w:rsidRPr="006258C2">
        <w:rPr>
          <w:i/>
        </w:rPr>
        <w:t>Clin Med</w:t>
      </w:r>
      <w:r w:rsidRPr="006258C2">
        <w:t xml:space="preserve"> </w:t>
      </w:r>
      <w:r w:rsidRPr="006258C2">
        <w:rPr>
          <w:b/>
        </w:rPr>
        <w:t>14</w:t>
      </w:r>
      <w:r w:rsidRPr="006258C2">
        <w:t>, 436-439, doi:10.7861/clinmedicine.14-4-436 (2014).</w:t>
      </w:r>
    </w:p>
    <w:p w14:paraId="348EE2FD" w14:textId="77777777" w:rsidR="001F237D" w:rsidRPr="006258C2" w:rsidRDefault="001F237D" w:rsidP="001F237D">
      <w:pPr>
        <w:pStyle w:val="EndNoteBibliography"/>
        <w:ind w:left="720" w:hanging="720"/>
      </w:pPr>
      <w:r w:rsidRPr="006258C2">
        <w:t>260</w:t>
      </w:r>
      <w:r w:rsidRPr="006258C2">
        <w:tab/>
        <w:t>Gootenberg, J. S.</w:t>
      </w:r>
      <w:r w:rsidRPr="006258C2">
        <w:rPr>
          <w:i/>
        </w:rPr>
        <w:t xml:space="preserve"> et al.</w:t>
      </w:r>
      <w:r w:rsidRPr="006258C2">
        <w:t xml:space="preserve"> Nucleic acid detection with CRISPR-Cas13a/C2c2. </w:t>
      </w:r>
      <w:r w:rsidRPr="006258C2">
        <w:rPr>
          <w:i/>
        </w:rPr>
        <w:t>Science</w:t>
      </w:r>
      <w:r w:rsidRPr="006258C2">
        <w:t>, doi:10.1126/science.aam9321 (2017).</w:t>
      </w:r>
    </w:p>
    <w:p w14:paraId="613D46F6" w14:textId="77777777" w:rsidR="001F237D" w:rsidRPr="006258C2" w:rsidRDefault="001F237D" w:rsidP="001F237D">
      <w:pPr>
        <w:pStyle w:val="EndNoteBibliography"/>
        <w:ind w:left="720" w:hanging="720"/>
      </w:pPr>
      <w:r w:rsidRPr="006258C2">
        <w:t>261</w:t>
      </w:r>
      <w:r w:rsidRPr="006258C2">
        <w:tab/>
        <w:t>Chen, J. S.</w:t>
      </w:r>
      <w:r w:rsidRPr="006258C2">
        <w:rPr>
          <w:i/>
        </w:rPr>
        <w:t xml:space="preserve"> et al.</w:t>
      </w:r>
      <w:r w:rsidRPr="006258C2">
        <w:t xml:space="preserve"> CRISPR-Cas12a target binding unleashes indiscriminate single-stranded DNase activity. </w:t>
      </w:r>
      <w:r w:rsidRPr="006258C2">
        <w:rPr>
          <w:i/>
        </w:rPr>
        <w:t>Science</w:t>
      </w:r>
      <w:r w:rsidRPr="006258C2">
        <w:t>, doi:10.1126/science.aar6245 (2018).</w:t>
      </w:r>
    </w:p>
    <w:p w14:paraId="148CE47D" w14:textId="77777777" w:rsidR="001F237D" w:rsidRPr="006258C2" w:rsidRDefault="001F237D" w:rsidP="001F237D">
      <w:pPr>
        <w:pStyle w:val="EndNoteBibliography"/>
        <w:ind w:left="720" w:hanging="720"/>
      </w:pPr>
      <w:r w:rsidRPr="006258C2">
        <w:t>262</w:t>
      </w:r>
      <w:r w:rsidRPr="006258C2">
        <w:tab/>
        <w:t xml:space="preserve">Chertow, D. S. Next-generation diagnostics with CRISPR. </w:t>
      </w:r>
      <w:r w:rsidRPr="006258C2">
        <w:rPr>
          <w:i/>
        </w:rPr>
        <w:t>Science</w:t>
      </w:r>
      <w:r w:rsidRPr="006258C2">
        <w:t xml:space="preserve"> </w:t>
      </w:r>
      <w:r w:rsidRPr="006258C2">
        <w:rPr>
          <w:b/>
        </w:rPr>
        <w:t>360</w:t>
      </w:r>
      <w:r w:rsidRPr="006258C2">
        <w:t>, 381-382, doi:10.1126/science.aat4982 (2018).</w:t>
      </w:r>
    </w:p>
    <w:p w14:paraId="66E301F7" w14:textId="77777777" w:rsidR="001F237D" w:rsidRPr="006258C2" w:rsidRDefault="001F237D" w:rsidP="001F237D">
      <w:pPr>
        <w:pStyle w:val="EndNoteBibliography"/>
        <w:ind w:left="720" w:hanging="720"/>
      </w:pPr>
      <w:r w:rsidRPr="006258C2">
        <w:t>263</w:t>
      </w:r>
      <w:r w:rsidRPr="006258C2">
        <w:tab/>
        <w:t>Yang, H.</w:t>
      </w:r>
      <w:r w:rsidRPr="006258C2">
        <w:rPr>
          <w:i/>
        </w:rPr>
        <w:t xml:space="preserve"> et al.</w:t>
      </w:r>
      <w:r w:rsidRPr="006258C2">
        <w:t xml:space="preserve"> Break Breast Cancer Addiction by CRISPR/Cas9 Genome Editing. </w:t>
      </w:r>
      <w:r w:rsidRPr="006258C2">
        <w:rPr>
          <w:i/>
        </w:rPr>
        <w:t>J Cancer</w:t>
      </w:r>
      <w:r w:rsidRPr="006258C2">
        <w:t xml:space="preserve"> </w:t>
      </w:r>
      <w:r w:rsidRPr="006258C2">
        <w:rPr>
          <w:b/>
        </w:rPr>
        <w:t>9</w:t>
      </w:r>
      <w:r w:rsidRPr="006258C2">
        <w:t>, 219-231, doi:10.7150/jca.22554 (2018).</w:t>
      </w:r>
    </w:p>
    <w:p w14:paraId="22ECFFA5" w14:textId="77777777" w:rsidR="001F237D" w:rsidRPr="006258C2" w:rsidRDefault="001F237D" w:rsidP="001F237D">
      <w:pPr>
        <w:pStyle w:val="EndNoteBibliography"/>
        <w:ind w:left="720" w:hanging="720"/>
      </w:pPr>
      <w:r w:rsidRPr="006258C2">
        <w:t>264</w:t>
      </w:r>
      <w:r w:rsidRPr="006258C2">
        <w:tab/>
        <w:t>Wang, Y.</w:t>
      </w:r>
      <w:r w:rsidRPr="006258C2">
        <w:rPr>
          <w:i/>
        </w:rPr>
        <w:t xml:space="preserve"> et al.</w:t>
      </w:r>
      <w:r w:rsidRPr="006258C2">
        <w:t xml:space="preserve"> The BRCA1-Δ11q Alternative Splice Isoform Bypasses Germline Mutations and Promotes Therapeutic Resistance to PARP Inhibition and Cisplatin. </w:t>
      </w:r>
      <w:r w:rsidRPr="006258C2">
        <w:rPr>
          <w:i/>
        </w:rPr>
        <w:t>Cancer Res.</w:t>
      </w:r>
      <w:r w:rsidRPr="006258C2">
        <w:t xml:space="preserve"> </w:t>
      </w:r>
      <w:r w:rsidRPr="006258C2">
        <w:rPr>
          <w:b/>
        </w:rPr>
        <w:t>76</w:t>
      </w:r>
      <w:r w:rsidRPr="006258C2">
        <w:t>, 2778-2790, doi:10.1158/0008-5472.Can-16-0186 (2016).</w:t>
      </w:r>
    </w:p>
    <w:p w14:paraId="197A1F8F" w14:textId="77777777" w:rsidR="001F237D" w:rsidRPr="006258C2" w:rsidRDefault="001F237D" w:rsidP="001F237D">
      <w:pPr>
        <w:pStyle w:val="EndNoteBibliography"/>
        <w:ind w:left="720" w:hanging="720"/>
      </w:pPr>
      <w:r w:rsidRPr="006258C2">
        <w:t>265</w:t>
      </w:r>
      <w:r w:rsidRPr="006258C2">
        <w:tab/>
        <w:t xml:space="preserve">Cyranoski, D. CRISPR gene-editing tested in a person for the first time. </w:t>
      </w:r>
      <w:r w:rsidRPr="006258C2">
        <w:rPr>
          <w:i/>
        </w:rPr>
        <w:t>Nature</w:t>
      </w:r>
      <w:r w:rsidRPr="006258C2">
        <w:t xml:space="preserve"> </w:t>
      </w:r>
      <w:r w:rsidRPr="006258C2">
        <w:rPr>
          <w:b/>
        </w:rPr>
        <w:t>539</w:t>
      </w:r>
      <w:r w:rsidRPr="006258C2">
        <w:t>, 479, doi:10.1038/nature.2016.20988 (2016).</w:t>
      </w:r>
    </w:p>
    <w:p w14:paraId="5BDE8835" w14:textId="77777777" w:rsidR="001F237D" w:rsidRPr="006258C2" w:rsidRDefault="001F237D" w:rsidP="001F237D">
      <w:pPr>
        <w:pStyle w:val="EndNoteBibliography"/>
        <w:ind w:left="720" w:hanging="720"/>
      </w:pPr>
      <w:r w:rsidRPr="006258C2">
        <w:t>266</w:t>
      </w:r>
      <w:r w:rsidRPr="006258C2">
        <w:tab/>
        <w:t xml:space="preserve">Lázaro, C., Ravella, A., Gaona, A., Volpini, V. &amp; Estivill, X. Neurofibromatosis type 1 due to germ-line mosaicism in a clinically normal father. </w:t>
      </w:r>
      <w:r w:rsidRPr="006258C2">
        <w:rPr>
          <w:i/>
        </w:rPr>
        <w:t>N. Engl. J. Med.</w:t>
      </w:r>
      <w:r w:rsidRPr="006258C2">
        <w:t xml:space="preserve"> </w:t>
      </w:r>
      <w:r w:rsidRPr="006258C2">
        <w:rPr>
          <w:b/>
        </w:rPr>
        <w:t>331</w:t>
      </w:r>
      <w:r w:rsidRPr="006258C2">
        <w:t>, 1403-1407, doi:10.1056/nejm199411243312102 (1994).</w:t>
      </w:r>
    </w:p>
    <w:p w14:paraId="70619D87" w14:textId="77777777" w:rsidR="001F237D" w:rsidRPr="006258C2" w:rsidRDefault="001F237D" w:rsidP="001F237D">
      <w:pPr>
        <w:pStyle w:val="EndNoteBibliography"/>
        <w:ind w:left="720" w:hanging="720"/>
      </w:pPr>
      <w:r w:rsidRPr="006258C2">
        <w:t>267</w:t>
      </w:r>
      <w:r w:rsidRPr="006258C2">
        <w:tab/>
        <w:t>Wilen, C. B.</w:t>
      </w:r>
      <w:r w:rsidRPr="006258C2">
        <w:rPr>
          <w:i/>
        </w:rPr>
        <w:t xml:space="preserve"> et al.</w:t>
      </w:r>
      <w:r w:rsidRPr="006258C2">
        <w:t xml:space="preserve"> Engineering HIV-resistant human CD4+ T cells with CXCR4-specific zinc-finger nucleases. </w:t>
      </w:r>
      <w:r w:rsidRPr="006258C2">
        <w:rPr>
          <w:i/>
        </w:rPr>
        <w:t>PLoS Pathog.</w:t>
      </w:r>
      <w:r w:rsidRPr="006258C2">
        <w:t xml:space="preserve"> </w:t>
      </w:r>
      <w:r w:rsidRPr="006258C2">
        <w:rPr>
          <w:b/>
        </w:rPr>
        <w:t>7</w:t>
      </w:r>
      <w:r w:rsidRPr="006258C2">
        <w:t>, e1002020, doi:10.1371/journal.ppat.1002020 (2011).</w:t>
      </w:r>
    </w:p>
    <w:p w14:paraId="174F6081" w14:textId="77777777" w:rsidR="001F237D" w:rsidRPr="006258C2" w:rsidRDefault="001F237D" w:rsidP="001F237D">
      <w:pPr>
        <w:pStyle w:val="EndNoteBibliography"/>
        <w:ind w:left="720" w:hanging="720"/>
      </w:pPr>
      <w:r w:rsidRPr="006258C2">
        <w:t>268</w:t>
      </w:r>
      <w:r w:rsidRPr="006258C2">
        <w:tab/>
        <w:t>Lunzen, J. V.</w:t>
      </w:r>
      <w:r w:rsidRPr="006258C2">
        <w:rPr>
          <w:i/>
        </w:rPr>
        <w:t xml:space="preserve"> et al.</w:t>
      </w:r>
      <w:r w:rsidRPr="006258C2">
        <w:t xml:space="preserve"> Transfer of Autologous Gene-modified T Cells in HIV-infected Patients with Advanced Immunodeficiency and Drug-resistant Virus. </w:t>
      </w:r>
      <w:r w:rsidRPr="006258C2">
        <w:rPr>
          <w:i/>
        </w:rPr>
        <w:t>Mol. Ther.</w:t>
      </w:r>
      <w:r w:rsidRPr="006258C2">
        <w:t xml:space="preserve"> </w:t>
      </w:r>
      <w:r w:rsidRPr="006258C2">
        <w:rPr>
          <w:b/>
        </w:rPr>
        <w:t>15</w:t>
      </w:r>
      <w:r w:rsidRPr="006258C2">
        <w:t>, 1024-1033, doi:10.1038/mt.sj.6300124 (2007).</w:t>
      </w:r>
    </w:p>
    <w:p w14:paraId="43621264" w14:textId="77777777" w:rsidR="001F237D" w:rsidRPr="006258C2" w:rsidRDefault="001F237D" w:rsidP="001F237D">
      <w:pPr>
        <w:pStyle w:val="EndNoteBibliography"/>
        <w:ind w:left="720" w:hanging="720"/>
      </w:pPr>
      <w:r w:rsidRPr="006258C2">
        <w:t>269</w:t>
      </w:r>
      <w:r w:rsidRPr="006258C2">
        <w:tab/>
        <w:t xml:space="preserve">Voit, R. A., McMahon, M. A., Sawyer, S. L. &amp; Porteus, M. H. Generation of an HIV resistant T-cell line by targeted "stacking" of restriction factors. </w:t>
      </w:r>
      <w:r w:rsidRPr="006258C2">
        <w:rPr>
          <w:i/>
        </w:rPr>
        <w:t>Mol. Ther.</w:t>
      </w:r>
      <w:r w:rsidRPr="006258C2">
        <w:t xml:space="preserve"> </w:t>
      </w:r>
      <w:r w:rsidRPr="006258C2">
        <w:rPr>
          <w:b/>
        </w:rPr>
        <w:t>21</w:t>
      </w:r>
      <w:r w:rsidRPr="006258C2">
        <w:t>, 786-795, doi:10.1038/mt.2012.284 (2013).</w:t>
      </w:r>
    </w:p>
    <w:p w14:paraId="17533F9E" w14:textId="77777777" w:rsidR="001F237D" w:rsidRPr="006258C2" w:rsidRDefault="001F237D" w:rsidP="001F237D">
      <w:pPr>
        <w:pStyle w:val="EndNoteBibliography"/>
        <w:ind w:left="720" w:hanging="720"/>
      </w:pPr>
      <w:r w:rsidRPr="006258C2">
        <w:t>270</w:t>
      </w:r>
      <w:r w:rsidRPr="006258C2">
        <w:tab/>
        <w:t>Tebas, P.</w:t>
      </w:r>
      <w:r w:rsidRPr="006258C2">
        <w:rPr>
          <w:i/>
        </w:rPr>
        <w:t xml:space="preserve"> et al.</w:t>
      </w:r>
      <w:r w:rsidRPr="006258C2">
        <w:t xml:space="preserve"> Gene editing of CCR5 in autologous CD4 T cells of persons infected with HIV. </w:t>
      </w:r>
      <w:r w:rsidRPr="006258C2">
        <w:rPr>
          <w:i/>
        </w:rPr>
        <w:t>N. Engl. J. Med.</w:t>
      </w:r>
      <w:r w:rsidRPr="006258C2">
        <w:t xml:space="preserve"> </w:t>
      </w:r>
      <w:r w:rsidRPr="006258C2">
        <w:rPr>
          <w:b/>
        </w:rPr>
        <w:t>370</w:t>
      </w:r>
      <w:r w:rsidRPr="006258C2">
        <w:t>, 901-910, doi:10.1056/NEJMoa1300662 (2014).</w:t>
      </w:r>
    </w:p>
    <w:p w14:paraId="24A458A0" w14:textId="77777777" w:rsidR="001F237D" w:rsidRPr="006258C2" w:rsidRDefault="001F237D" w:rsidP="001F237D">
      <w:pPr>
        <w:pStyle w:val="EndNoteBibliography"/>
        <w:ind w:left="720" w:hanging="720"/>
      </w:pPr>
      <w:r w:rsidRPr="006258C2">
        <w:t>271</w:t>
      </w:r>
      <w:r w:rsidRPr="006258C2">
        <w:tab/>
        <w:t>Xu, L.</w:t>
      </w:r>
      <w:r w:rsidRPr="006258C2">
        <w:rPr>
          <w:i/>
        </w:rPr>
        <w:t xml:space="preserve"> et al.</w:t>
      </w:r>
      <w:r w:rsidRPr="006258C2">
        <w:t xml:space="preserve"> CRISPR-Edited Stem Cells in a Patient with HIV and Acute Lymphocytic Leukemia. </w:t>
      </w:r>
      <w:r w:rsidRPr="006258C2">
        <w:rPr>
          <w:i/>
        </w:rPr>
        <w:t>N. Engl. J. Med.</w:t>
      </w:r>
      <w:r w:rsidRPr="006258C2">
        <w:t>, doi:10.1056/NEJMoa1817426 (2019).</w:t>
      </w:r>
    </w:p>
    <w:p w14:paraId="3B868386" w14:textId="77777777" w:rsidR="001F237D" w:rsidRPr="006258C2" w:rsidRDefault="001F237D" w:rsidP="001F237D">
      <w:pPr>
        <w:pStyle w:val="EndNoteBibliography"/>
        <w:ind w:left="720" w:hanging="720"/>
      </w:pPr>
      <w:r w:rsidRPr="006258C2">
        <w:t>272</w:t>
      </w:r>
      <w:r w:rsidRPr="006258C2">
        <w:tab/>
        <w:t>Choi, K. D.</w:t>
      </w:r>
      <w:r w:rsidRPr="006258C2">
        <w:rPr>
          <w:i/>
        </w:rPr>
        <w:t xml:space="preserve"> et al.</w:t>
      </w:r>
      <w:r w:rsidRPr="006258C2">
        <w:t xml:space="preserve"> Hematopoietic and endothelial differentiation of human induced pluripotent stem cells. </w:t>
      </w:r>
      <w:r w:rsidRPr="006258C2">
        <w:rPr>
          <w:i/>
        </w:rPr>
        <w:t>Stem Cells</w:t>
      </w:r>
      <w:r w:rsidRPr="006258C2">
        <w:t xml:space="preserve"> </w:t>
      </w:r>
      <w:r w:rsidRPr="006258C2">
        <w:rPr>
          <w:b/>
        </w:rPr>
        <w:t>27</w:t>
      </w:r>
      <w:r w:rsidRPr="006258C2">
        <w:t>, 559-567, doi:10.1634/stemcells.2008-0922 (2009).</w:t>
      </w:r>
    </w:p>
    <w:p w14:paraId="2040C231" w14:textId="77777777" w:rsidR="001F237D" w:rsidRPr="006258C2" w:rsidRDefault="001F237D" w:rsidP="001F237D">
      <w:pPr>
        <w:pStyle w:val="EndNoteBibliography"/>
        <w:ind w:left="720" w:hanging="720"/>
      </w:pPr>
      <w:r w:rsidRPr="006258C2">
        <w:t>273</w:t>
      </w:r>
      <w:r w:rsidRPr="006258C2">
        <w:tab/>
        <w:t>Dolan, G.</w:t>
      </w:r>
      <w:r w:rsidRPr="006258C2">
        <w:rPr>
          <w:i/>
        </w:rPr>
        <w:t xml:space="preserve"> et al.</w:t>
      </w:r>
      <w:r w:rsidRPr="006258C2">
        <w:t xml:space="preserve"> Haemophilia B: Where are we now and what does the future hold? </w:t>
      </w:r>
      <w:r w:rsidRPr="006258C2">
        <w:rPr>
          <w:i/>
        </w:rPr>
        <w:t>Blood Rev</w:t>
      </w:r>
      <w:r w:rsidRPr="006258C2">
        <w:t xml:space="preserve"> </w:t>
      </w:r>
      <w:r w:rsidRPr="006258C2">
        <w:rPr>
          <w:b/>
        </w:rPr>
        <w:t>32</w:t>
      </w:r>
      <w:r w:rsidRPr="006258C2">
        <w:t>, 52-60, doi:10.1016/j.blre.2017.08.007 (2018).</w:t>
      </w:r>
    </w:p>
    <w:p w14:paraId="0D79EF48" w14:textId="77777777" w:rsidR="001F237D" w:rsidRPr="006258C2" w:rsidRDefault="001F237D" w:rsidP="001F237D">
      <w:pPr>
        <w:pStyle w:val="EndNoteBibliography"/>
        <w:ind w:left="720" w:hanging="720"/>
      </w:pPr>
      <w:r w:rsidRPr="006258C2">
        <w:t>274</w:t>
      </w:r>
      <w:r w:rsidRPr="006258C2">
        <w:tab/>
        <w:t xml:space="preserve">Origa, R. beta-Thalassemia. </w:t>
      </w:r>
      <w:r w:rsidRPr="006258C2">
        <w:rPr>
          <w:i/>
        </w:rPr>
        <w:t>Genet Med</w:t>
      </w:r>
      <w:r w:rsidRPr="006258C2">
        <w:t xml:space="preserve"> </w:t>
      </w:r>
      <w:r w:rsidRPr="006258C2">
        <w:rPr>
          <w:b/>
        </w:rPr>
        <w:t>19</w:t>
      </w:r>
      <w:r w:rsidRPr="006258C2">
        <w:t>, 609-619, doi:10.1038/gim.2016.173 (2017).</w:t>
      </w:r>
    </w:p>
    <w:p w14:paraId="4A06A5BF" w14:textId="77777777" w:rsidR="001F237D" w:rsidRPr="006258C2" w:rsidRDefault="001F237D" w:rsidP="001F237D">
      <w:pPr>
        <w:pStyle w:val="EndNoteBibliography"/>
        <w:ind w:left="720" w:hanging="720"/>
      </w:pPr>
      <w:r w:rsidRPr="006258C2">
        <w:t>275</w:t>
      </w:r>
      <w:r w:rsidRPr="006258C2">
        <w:tab/>
        <w:t xml:space="preserve">Bauer, D. E. &amp; Orkin, S. H. Hemoglobin switching's surprise: the versatile transcription </w:t>
      </w:r>
      <w:r w:rsidRPr="006258C2">
        <w:lastRenderedPageBreak/>
        <w:t xml:space="preserve">factor BCL11A is a master repressor of fetal hemoglobin. </w:t>
      </w:r>
      <w:r w:rsidRPr="006258C2">
        <w:rPr>
          <w:i/>
        </w:rPr>
        <w:t>Curr Opin Genet Dev</w:t>
      </w:r>
      <w:r w:rsidRPr="006258C2">
        <w:t xml:space="preserve"> </w:t>
      </w:r>
      <w:r w:rsidRPr="006258C2">
        <w:rPr>
          <w:b/>
        </w:rPr>
        <w:t>33</w:t>
      </w:r>
      <w:r w:rsidRPr="006258C2">
        <w:t>, 62-70, doi:10.1016/j.gde.2015.08.001 (2015).</w:t>
      </w:r>
    </w:p>
    <w:p w14:paraId="4302864B" w14:textId="77777777" w:rsidR="001F237D" w:rsidRPr="006258C2" w:rsidRDefault="001F237D" w:rsidP="001F237D">
      <w:pPr>
        <w:pStyle w:val="EndNoteBibliography"/>
        <w:ind w:left="720" w:hanging="720"/>
      </w:pPr>
      <w:r w:rsidRPr="006258C2">
        <w:t>276</w:t>
      </w:r>
      <w:r w:rsidRPr="006258C2">
        <w:tab/>
        <w:t xml:space="preserve">Moore, C. B. T., Christie, K. A., Marshall, J. &amp; Nesbit, M. A. Personalised genome editing - The future for corneal dystrophies. </w:t>
      </w:r>
      <w:r w:rsidRPr="006258C2">
        <w:rPr>
          <w:i/>
        </w:rPr>
        <w:t>Prog Retin Eye Res</w:t>
      </w:r>
      <w:r w:rsidRPr="006258C2">
        <w:t xml:space="preserve"> </w:t>
      </w:r>
      <w:r w:rsidRPr="006258C2">
        <w:rPr>
          <w:b/>
        </w:rPr>
        <w:t>65</w:t>
      </w:r>
      <w:r w:rsidRPr="006258C2">
        <w:t>, 147-165, doi:10.1016/j.preteyeres.2018.01.004 (2018).</w:t>
      </w:r>
    </w:p>
    <w:p w14:paraId="4D8C1967" w14:textId="77777777" w:rsidR="001F237D" w:rsidRPr="006258C2" w:rsidRDefault="001F237D" w:rsidP="001F237D">
      <w:pPr>
        <w:pStyle w:val="EndNoteBibliography"/>
        <w:ind w:left="720" w:hanging="720"/>
      </w:pPr>
      <w:r w:rsidRPr="006258C2">
        <w:t>277</w:t>
      </w:r>
      <w:r w:rsidRPr="006258C2">
        <w:tab/>
        <w:t xml:space="preserve">Wen, W. S., Yuan, Z. M., Ma, S. J., Xu, J. &amp; Yuan, D. T. CRISPR-Cas9 systems: versatile cancer modelling platforms and promising therapeutic strategies. </w:t>
      </w:r>
      <w:r w:rsidRPr="006258C2">
        <w:rPr>
          <w:i/>
        </w:rPr>
        <w:t>Int. J. Cancer</w:t>
      </w:r>
      <w:r w:rsidRPr="006258C2">
        <w:t xml:space="preserve"> </w:t>
      </w:r>
      <w:r w:rsidRPr="006258C2">
        <w:rPr>
          <w:b/>
        </w:rPr>
        <w:t>138</w:t>
      </w:r>
      <w:r w:rsidRPr="006258C2">
        <w:t>, 1328-1336, doi:10.1002/ijc.29626 (2016).</w:t>
      </w:r>
    </w:p>
    <w:p w14:paraId="487C9ECA" w14:textId="77777777" w:rsidR="001F237D" w:rsidRPr="006258C2" w:rsidRDefault="001F237D" w:rsidP="001F237D">
      <w:pPr>
        <w:pStyle w:val="EndNoteBibliography"/>
        <w:ind w:left="720" w:hanging="720"/>
      </w:pPr>
      <w:r w:rsidRPr="006258C2">
        <w:t>278</w:t>
      </w:r>
      <w:r w:rsidRPr="006258C2">
        <w:tab/>
        <w:t>Fu, Y.</w:t>
      </w:r>
      <w:r w:rsidRPr="006258C2">
        <w:rPr>
          <w:i/>
        </w:rPr>
        <w:t xml:space="preserve"> et al.</w:t>
      </w:r>
      <w:r w:rsidRPr="006258C2">
        <w:t xml:space="preserve"> High-frequency off-target mutagenesis induced by CRISPR-Cas nucleases in human cells. </w:t>
      </w:r>
      <w:r w:rsidRPr="006258C2">
        <w:rPr>
          <w:i/>
        </w:rPr>
        <w:t>Nat Biotechnol</w:t>
      </w:r>
      <w:r w:rsidRPr="006258C2">
        <w:t xml:space="preserve"> </w:t>
      </w:r>
      <w:r w:rsidRPr="006258C2">
        <w:rPr>
          <w:b/>
        </w:rPr>
        <w:t>31</w:t>
      </w:r>
      <w:r w:rsidRPr="006258C2">
        <w:t>, 822-826, doi:10.1038/nbt.2623 (2013).</w:t>
      </w:r>
    </w:p>
    <w:p w14:paraId="72C4CD20" w14:textId="77777777" w:rsidR="001F237D" w:rsidRPr="006258C2" w:rsidRDefault="001F237D" w:rsidP="001F237D">
      <w:pPr>
        <w:pStyle w:val="EndNoteBibliography"/>
        <w:ind w:left="720" w:hanging="720"/>
      </w:pPr>
      <w:r w:rsidRPr="006258C2">
        <w:t>279</w:t>
      </w:r>
      <w:r w:rsidRPr="006258C2">
        <w:tab/>
        <w:t>Guilinger, J. P.</w:t>
      </w:r>
      <w:r w:rsidRPr="006258C2">
        <w:rPr>
          <w:i/>
        </w:rPr>
        <w:t xml:space="preserve"> et al.</w:t>
      </w:r>
      <w:r w:rsidRPr="006258C2">
        <w:t xml:space="preserve"> Broad specificity profiling of TALENs results in engineered nucleases with improved DNA-cleavage specificity. </w:t>
      </w:r>
      <w:r w:rsidRPr="006258C2">
        <w:rPr>
          <w:i/>
        </w:rPr>
        <w:t>Nat. Methods</w:t>
      </w:r>
      <w:r w:rsidRPr="006258C2">
        <w:t xml:space="preserve"> </w:t>
      </w:r>
      <w:r w:rsidRPr="006258C2">
        <w:rPr>
          <w:b/>
        </w:rPr>
        <w:t>11</w:t>
      </w:r>
      <w:r w:rsidRPr="006258C2">
        <w:t>, 429-435, doi:10.1038/nmeth.2845 (2014).</w:t>
      </w:r>
    </w:p>
    <w:p w14:paraId="6FA62A8E" w14:textId="77777777" w:rsidR="001F237D" w:rsidRPr="006258C2" w:rsidRDefault="001F237D" w:rsidP="001F237D">
      <w:pPr>
        <w:pStyle w:val="EndNoteBibliography"/>
        <w:ind w:left="720" w:hanging="720"/>
      </w:pPr>
      <w:r w:rsidRPr="006258C2">
        <w:t>280</w:t>
      </w:r>
      <w:r w:rsidRPr="006258C2">
        <w:tab/>
        <w:t xml:space="preserve">Pattanayak, V., Ramirez, C. L., Joung, J. K. &amp; Liu, D. R. Revealing off-target cleavage specificities of zinc-finger nucleases by in vitro selection. </w:t>
      </w:r>
      <w:r w:rsidRPr="006258C2">
        <w:rPr>
          <w:i/>
        </w:rPr>
        <w:t>Nat. Methods</w:t>
      </w:r>
      <w:r w:rsidRPr="006258C2">
        <w:t xml:space="preserve"> </w:t>
      </w:r>
      <w:r w:rsidRPr="006258C2">
        <w:rPr>
          <w:b/>
        </w:rPr>
        <w:t>8</w:t>
      </w:r>
      <w:r w:rsidRPr="006258C2">
        <w:t>, 765-770, doi:10.1038/nmeth.1670 (2011).</w:t>
      </w:r>
    </w:p>
    <w:p w14:paraId="4E31FB50" w14:textId="77777777" w:rsidR="001F237D" w:rsidRPr="006258C2" w:rsidRDefault="001F237D" w:rsidP="001F237D">
      <w:pPr>
        <w:pStyle w:val="EndNoteBibliography"/>
        <w:ind w:left="720" w:hanging="720"/>
      </w:pPr>
      <w:r w:rsidRPr="006258C2">
        <w:t>281</w:t>
      </w:r>
      <w:r w:rsidRPr="006258C2">
        <w:tab/>
        <w:t xml:space="preserve">Vouillot, L., Thélie, A. &amp; Pollet, N. Comparison of T7E1 and Surveyor Mismatch Cleavage Assays to Detect Mutations Triggered by Engineered Nucleases. </w:t>
      </w:r>
      <w:r w:rsidRPr="006258C2">
        <w:rPr>
          <w:i/>
        </w:rPr>
        <w:t>G3 (Bethesda)</w:t>
      </w:r>
      <w:r w:rsidRPr="006258C2">
        <w:t xml:space="preserve"> </w:t>
      </w:r>
      <w:r w:rsidRPr="006258C2">
        <w:rPr>
          <w:b/>
        </w:rPr>
        <w:t>5</w:t>
      </w:r>
      <w:r w:rsidRPr="006258C2">
        <w:t>, 407-415, doi:10.1534/g3.114.015834 (2015).</w:t>
      </w:r>
    </w:p>
    <w:p w14:paraId="329C0985" w14:textId="77777777" w:rsidR="001F237D" w:rsidRPr="006258C2" w:rsidRDefault="001F237D" w:rsidP="001F237D">
      <w:pPr>
        <w:pStyle w:val="EndNoteBibliography"/>
        <w:ind w:left="720" w:hanging="720"/>
      </w:pPr>
      <w:r w:rsidRPr="006258C2">
        <w:t>282</w:t>
      </w:r>
      <w:r w:rsidRPr="006258C2">
        <w:tab/>
        <w:t>Pattanayak, V.</w:t>
      </w:r>
      <w:r w:rsidRPr="006258C2">
        <w:rPr>
          <w:i/>
        </w:rPr>
        <w:t xml:space="preserve"> et al.</w:t>
      </w:r>
      <w:r w:rsidRPr="006258C2">
        <w:t xml:space="preserve"> High-throughput profiling of off-target DNA cleavage reveals RNA-programmed Cas9 nuclease specificity. </w:t>
      </w:r>
      <w:r w:rsidRPr="006258C2">
        <w:rPr>
          <w:i/>
        </w:rPr>
        <w:t>Nat Biotechnol</w:t>
      </w:r>
      <w:r w:rsidRPr="006258C2">
        <w:t xml:space="preserve"> </w:t>
      </w:r>
      <w:r w:rsidRPr="006258C2">
        <w:rPr>
          <w:b/>
        </w:rPr>
        <w:t>31</w:t>
      </w:r>
      <w:r w:rsidRPr="006258C2">
        <w:t>, 839-843, doi:10.1038/nbt.2673 (2013).</w:t>
      </w:r>
    </w:p>
    <w:p w14:paraId="58CAC784" w14:textId="77777777" w:rsidR="001F237D" w:rsidRPr="006258C2" w:rsidRDefault="001F237D" w:rsidP="001F237D">
      <w:pPr>
        <w:pStyle w:val="EndNoteBibliography"/>
        <w:ind w:left="720" w:hanging="720"/>
      </w:pPr>
      <w:r w:rsidRPr="006258C2">
        <w:t>283</w:t>
      </w:r>
      <w:r w:rsidRPr="006258C2">
        <w:tab/>
        <w:t xml:space="preserve">Seeger, C. &amp; Sohn, J. A. Complete spectrum of CRISPR/Cas9-induced mutations on HBV cccDNA. </w:t>
      </w:r>
      <w:r w:rsidRPr="006258C2">
        <w:rPr>
          <w:i/>
        </w:rPr>
        <w:t>Mol. Ther.</w:t>
      </w:r>
      <w:r w:rsidRPr="006258C2">
        <w:t>, doi:10.1038/mt.2016.94 (2016).</w:t>
      </w:r>
    </w:p>
    <w:p w14:paraId="354BDF8E" w14:textId="77777777" w:rsidR="001F237D" w:rsidRPr="006258C2" w:rsidRDefault="001F237D" w:rsidP="001F237D">
      <w:pPr>
        <w:pStyle w:val="EndNoteBibliography"/>
        <w:ind w:left="720" w:hanging="720"/>
      </w:pPr>
      <w:r w:rsidRPr="006258C2">
        <w:t>284</w:t>
      </w:r>
      <w:r w:rsidRPr="006258C2">
        <w:tab/>
        <w:t>Gabriel, R.</w:t>
      </w:r>
      <w:r w:rsidRPr="006258C2">
        <w:rPr>
          <w:i/>
        </w:rPr>
        <w:t xml:space="preserve"> et al.</w:t>
      </w:r>
      <w:r w:rsidRPr="006258C2">
        <w:t xml:space="preserve"> An unbiased genome-wide analysis of zinc-finger nuclease specificity. </w:t>
      </w:r>
      <w:r w:rsidRPr="006258C2">
        <w:rPr>
          <w:i/>
        </w:rPr>
        <w:t>Nat. Biotechnol.</w:t>
      </w:r>
      <w:r w:rsidRPr="006258C2">
        <w:t xml:space="preserve"> </w:t>
      </w:r>
      <w:r w:rsidRPr="006258C2">
        <w:rPr>
          <w:b/>
        </w:rPr>
        <w:t>29</w:t>
      </w:r>
      <w:r w:rsidRPr="006258C2">
        <w:t>, 816-823, doi:10.1038/nbt.1948 (2011).</w:t>
      </w:r>
    </w:p>
    <w:p w14:paraId="78046301" w14:textId="77777777" w:rsidR="001F237D" w:rsidRPr="006258C2" w:rsidRDefault="001F237D" w:rsidP="001F237D">
      <w:pPr>
        <w:pStyle w:val="EndNoteBibliography"/>
        <w:ind w:left="720" w:hanging="720"/>
      </w:pPr>
      <w:r w:rsidRPr="006258C2">
        <w:t>285</w:t>
      </w:r>
      <w:r w:rsidRPr="006258C2">
        <w:tab/>
        <w:t>Osborn, M. J.</w:t>
      </w:r>
      <w:r w:rsidRPr="006258C2">
        <w:rPr>
          <w:i/>
        </w:rPr>
        <w:t xml:space="preserve"> et al.</w:t>
      </w:r>
      <w:r w:rsidRPr="006258C2">
        <w:t xml:space="preserve"> Evaluation of TCR Gene Editing achieved by TALENs, CRISPR/Cas9 and megaTAL nucleases. </w:t>
      </w:r>
      <w:r w:rsidRPr="006258C2">
        <w:rPr>
          <w:i/>
        </w:rPr>
        <w:t>Mol. Ther.</w:t>
      </w:r>
      <w:r w:rsidRPr="006258C2">
        <w:t>, doi:10.1038/mt.2015.197 (2015).</w:t>
      </w:r>
    </w:p>
    <w:p w14:paraId="3971E5B3" w14:textId="77777777" w:rsidR="001F237D" w:rsidRPr="006258C2" w:rsidRDefault="001F237D" w:rsidP="001F237D">
      <w:pPr>
        <w:pStyle w:val="EndNoteBibliography"/>
        <w:ind w:left="720" w:hanging="720"/>
      </w:pPr>
      <w:r w:rsidRPr="006258C2">
        <w:t>286</w:t>
      </w:r>
      <w:r w:rsidRPr="006258C2">
        <w:tab/>
        <w:t>Hsu, P. D.</w:t>
      </w:r>
      <w:r w:rsidRPr="006258C2">
        <w:rPr>
          <w:i/>
        </w:rPr>
        <w:t xml:space="preserve"> et al.</w:t>
      </w:r>
      <w:r w:rsidRPr="006258C2">
        <w:t xml:space="preserve"> DNA targeting specificity of RNA-guided Cas9 nucleases. </w:t>
      </w:r>
      <w:r w:rsidRPr="006258C2">
        <w:rPr>
          <w:i/>
        </w:rPr>
        <w:t>Nat Biotechnol</w:t>
      </w:r>
      <w:r w:rsidRPr="006258C2">
        <w:t xml:space="preserve"> </w:t>
      </w:r>
      <w:r w:rsidRPr="006258C2">
        <w:rPr>
          <w:b/>
        </w:rPr>
        <w:t>31</w:t>
      </w:r>
      <w:r w:rsidRPr="006258C2">
        <w:t>, 827-832, doi:10.1038/nbt.2647 (2013).</w:t>
      </w:r>
    </w:p>
    <w:p w14:paraId="73FE94B9" w14:textId="77777777" w:rsidR="001F237D" w:rsidRPr="006258C2" w:rsidRDefault="001F237D" w:rsidP="001F237D">
      <w:pPr>
        <w:pStyle w:val="EndNoteBibliography"/>
        <w:ind w:left="720" w:hanging="720"/>
      </w:pPr>
      <w:r w:rsidRPr="006258C2">
        <w:t>287</w:t>
      </w:r>
      <w:r w:rsidRPr="006258C2">
        <w:tab/>
        <w:t>Mali, P.</w:t>
      </w:r>
      <w:r w:rsidRPr="006258C2">
        <w:rPr>
          <w:i/>
        </w:rPr>
        <w:t xml:space="preserve"> et al.</w:t>
      </w:r>
      <w:r w:rsidRPr="006258C2">
        <w:t xml:space="preserve"> CAS9 transcriptional activators for target specificity screening and paired nickases for cooperative genome engineering. </w:t>
      </w:r>
      <w:r w:rsidRPr="006258C2">
        <w:rPr>
          <w:i/>
        </w:rPr>
        <w:t>Nat. Biotechnol.</w:t>
      </w:r>
      <w:r w:rsidRPr="006258C2">
        <w:t xml:space="preserve"> </w:t>
      </w:r>
      <w:r w:rsidRPr="006258C2">
        <w:rPr>
          <w:b/>
        </w:rPr>
        <w:t>31</w:t>
      </w:r>
      <w:r w:rsidRPr="006258C2">
        <w:t>, 833-838, doi:10.1038/nbt.2675 (2013).</w:t>
      </w:r>
    </w:p>
    <w:p w14:paraId="3620F4DE" w14:textId="77777777" w:rsidR="001F237D" w:rsidRPr="006258C2" w:rsidRDefault="001F237D" w:rsidP="001F237D">
      <w:pPr>
        <w:pStyle w:val="EndNoteBibliography"/>
        <w:ind w:left="720" w:hanging="720"/>
      </w:pPr>
      <w:r w:rsidRPr="006258C2">
        <w:t>288</w:t>
      </w:r>
      <w:r w:rsidRPr="006258C2">
        <w:tab/>
        <w:t xml:space="preserve">Zetsche, B., Volz, S. E. &amp; Zhang, F. A split-Cas9 architecture for inducible genome editing and transcription modulation. </w:t>
      </w:r>
      <w:r w:rsidRPr="006258C2">
        <w:rPr>
          <w:i/>
        </w:rPr>
        <w:t>Nat. Biotechnol.</w:t>
      </w:r>
      <w:r w:rsidRPr="006258C2">
        <w:t xml:space="preserve"> </w:t>
      </w:r>
      <w:r w:rsidRPr="006258C2">
        <w:rPr>
          <w:b/>
        </w:rPr>
        <w:t>33</w:t>
      </w:r>
      <w:r w:rsidRPr="006258C2">
        <w:t>, 139-142, doi:10.1038/nbt.3149 (2015).</w:t>
      </w:r>
    </w:p>
    <w:p w14:paraId="23F9CB34" w14:textId="77777777" w:rsidR="001F237D" w:rsidRPr="006258C2" w:rsidRDefault="001F237D" w:rsidP="001F237D">
      <w:pPr>
        <w:pStyle w:val="EndNoteBibliography"/>
        <w:ind w:left="720" w:hanging="720"/>
      </w:pPr>
      <w:r w:rsidRPr="006258C2">
        <w:t>289</w:t>
      </w:r>
      <w:r w:rsidRPr="006258C2">
        <w:tab/>
        <w:t xml:space="preserve">Moon, S. B., Kim, D. Y., Ko, J. H., Kim, J. S. &amp; Kim, Y. S. Improving CRISPR Genome Editing by Engineering Guide RNAs. </w:t>
      </w:r>
      <w:r w:rsidRPr="006258C2">
        <w:rPr>
          <w:i/>
        </w:rPr>
        <w:t>Trends Biotechnol.</w:t>
      </w:r>
      <w:r w:rsidRPr="006258C2">
        <w:t>, doi:10.1016/j.tibtech.2019.01.009 (2019).</w:t>
      </w:r>
    </w:p>
    <w:p w14:paraId="204AB6C1" w14:textId="77777777" w:rsidR="001F237D" w:rsidRPr="006258C2" w:rsidRDefault="001F237D" w:rsidP="001F237D">
      <w:pPr>
        <w:pStyle w:val="EndNoteBibliography"/>
        <w:ind w:left="720" w:hanging="720"/>
      </w:pPr>
      <w:r w:rsidRPr="006258C2">
        <w:t>290</w:t>
      </w:r>
      <w:r w:rsidRPr="006258C2">
        <w:tab/>
        <w:t>Cho, S. W.</w:t>
      </w:r>
      <w:r w:rsidRPr="006258C2">
        <w:rPr>
          <w:i/>
        </w:rPr>
        <w:t xml:space="preserve"> et al.</w:t>
      </w:r>
      <w:r w:rsidRPr="006258C2">
        <w:t xml:space="preserve"> Analysis of off-target effects of CRISPR/Cas-derived RNA-guided endonucleases and nickases. </w:t>
      </w:r>
      <w:r w:rsidRPr="006258C2">
        <w:rPr>
          <w:i/>
        </w:rPr>
        <w:t>Genome Res</w:t>
      </w:r>
      <w:r w:rsidRPr="006258C2">
        <w:t xml:space="preserve"> </w:t>
      </w:r>
      <w:r w:rsidRPr="006258C2">
        <w:rPr>
          <w:b/>
        </w:rPr>
        <w:t>24</w:t>
      </w:r>
      <w:r w:rsidRPr="006258C2">
        <w:t>, 132-141, doi:10.1101/gr.162339.113 (2014).</w:t>
      </w:r>
    </w:p>
    <w:p w14:paraId="1F15F732" w14:textId="77777777" w:rsidR="001F237D" w:rsidRPr="006258C2" w:rsidRDefault="001F237D" w:rsidP="001F237D">
      <w:pPr>
        <w:pStyle w:val="EndNoteBibliography"/>
        <w:ind w:left="720" w:hanging="720"/>
      </w:pPr>
      <w:r w:rsidRPr="006258C2">
        <w:t>291</w:t>
      </w:r>
      <w:r w:rsidRPr="006258C2">
        <w:tab/>
        <w:t xml:space="preserve">Xie, S., Shen, B., Zhang, C., Huang, X. &amp; Zhang, Y. sgRNAcas9: a software package for designing CRISPR sgRNA and evaluating potential off-target cleavage sites. </w:t>
      </w:r>
      <w:r w:rsidRPr="006258C2">
        <w:rPr>
          <w:i/>
        </w:rPr>
        <w:t>PLoS ONE</w:t>
      </w:r>
      <w:r w:rsidRPr="006258C2">
        <w:t xml:space="preserve"> </w:t>
      </w:r>
      <w:r w:rsidRPr="006258C2">
        <w:rPr>
          <w:b/>
        </w:rPr>
        <w:t>9</w:t>
      </w:r>
      <w:r w:rsidRPr="006258C2">
        <w:t>, e100448, doi:10.1371/journal.pone.0100448 (2014).</w:t>
      </w:r>
    </w:p>
    <w:p w14:paraId="310F3CAF" w14:textId="77777777" w:rsidR="001F237D" w:rsidRPr="006258C2" w:rsidRDefault="001F237D" w:rsidP="001F237D">
      <w:pPr>
        <w:pStyle w:val="EndNoteBibliography"/>
        <w:ind w:left="720" w:hanging="720"/>
      </w:pPr>
      <w:r w:rsidRPr="006258C2">
        <w:t>292</w:t>
      </w:r>
      <w:r w:rsidRPr="006258C2">
        <w:tab/>
        <w:t>Sander, J. D.</w:t>
      </w:r>
      <w:r w:rsidRPr="006258C2">
        <w:rPr>
          <w:i/>
        </w:rPr>
        <w:t xml:space="preserve"> et al.</w:t>
      </w:r>
      <w:r w:rsidRPr="006258C2">
        <w:t xml:space="preserve"> ZiFiT (Zinc Finger Targeter): an updated zinc finger engineering tool. </w:t>
      </w:r>
      <w:r w:rsidRPr="006258C2">
        <w:rPr>
          <w:i/>
        </w:rPr>
        <w:t>Nucleic Acids Res</w:t>
      </w:r>
      <w:r w:rsidRPr="006258C2">
        <w:t xml:space="preserve"> </w:t>
      </w:r>
      <w:r w:rsidRPr="006258C2">
        <w:rPr>
          <w:b/>
        </w:rPr>
        <w:t>38</w:t>
      </w:r>
      <w:r w:rsidRPr="006258C2">
        <w:t>, W462-468, doi:10.1093/nar/gkq319 (2010).</w:t>
      </w:r>
    </w:p>
    <w:p w14:paraId="4D5FD74F" w14:textId="77777777" w:rsidR="001F237D" w:rsidRPr="006258C2" w:rsidRDefault="001F237D" w:rsidP="001F237D">
      <w:pPr>
        <w:pStyle w:val="EndNoteBibliography"/>
        <w:ind w:left="720" w:hanging="720"/>
      </w:pPr>
      <w:r w:rsidRPr="006258C2">
        <w:lastRenderedPageBreak/>
        <w:t>293</w:t>
      </w:r>
      <w:r w:rsidRPr="006258C2">
        <w:tab/>
        <w:t>Kiani, S.</w:t>
      </w:r>
      <w:r w:rsidRPr="006258C2">
        <w:rPr>
          <w:i/>
        </w:rPr>
        <w:t xml:space="preserve"> et al.</w:t>
      </w:r>
      <w:r w:rsidRPr="006258C2">
        <w:t xml:space="preserve"> CRISPR transcriptional repression devices and layered circuits in mammalian cells. </w:t>
      </w:r>
      <w:r w:rsidRPr="006258C2">
        <w:rPr>
          <w:i/>
        </w:rPr>
        <w:t>Nat. Methods</w:t>
      </w:r>
      <w:r w:rsidRPr="006258C2">
        <w:t xml:space="preserve"> </w:t>
      </w:r>
      <w:r w:rsidRPr="006258C2">
        <w:rPr>
          <w:b/>
        </w:rPr>
        <w:t>11</w:t>
      </w:r>
      <w:r w:rsidRPr="006258C2">
        <w:t>, 723-726, doi:10.1038/nmeth.2969 (2014).</w:t>
      </w:r>
    </w:p>
    <w:p w14:paraId="72D482F1" w14:textId="77777777" w:rsidR="001F237D" w:rsidRPr="006258C2" w:rsidRDefault="001F237D" w:rsidP="001F237D">
      <w:pPr>
        <w:pStyle w:val="EndNoteBibliography"/>
        <w:ind w:left="720" w:hanging="720"/>
      </w:pPr>
      <w:r w:rsidRPr="006258C2">
        <w:t>294</w:t>
      </w:r>
      <w:r w:rsidRPr="006258C2">
        <w:tab/>
        <w:t>Slaymaker, I. M.</w:t>
      </w:r>
      <w:r w:rsidRPr="006258C2">
        <w:rPr>
          <w:i/>
        </w:rPr>
        <w:t xml:space="preserve"> et al.</w:t>
      </w:r>
      <w:r w:rsidRPr="006258C2">
        <w:t xml:space="preserve"> Rationally engineered Cas9 nucleases with improved specificity. </w:t>
      </w:r>
      <w:r w:rsidRPr="006258C2">
        <w:rPr>
          <w:i/>
        </w:rPr>
        <w:t>Science</w:t>
      </w:r>
      <w:r w:rsidRPr="006258C2">
        <w:t>, doi:10.1126/science.aad5227 (2015).</w:t>
      </w:r>
    </w:p>
    <w:p w14:paraId="4D71A37C" w14:textId="77777777" w:rsidR="001F237D" w:rsidRPr="006258C2" w:rsidRDefault="001F237D" w:rsidP="001F237D">
      <w:pPr>
        <w:pStyle w:val="EndNoteBibliography"/>
        <w:ind w:left="720" w:hanging="720"/>
      </w:pPr>
      <w:r w:rsidRPr="006258C2">
        <w:t>295</w:t>
      </w:r>
      <w:r w:rsidRPr="006258C2">
        <w:tab/>
        <w:t>Kleinstiver, B. P.</w:t>
      </w:r>
      <w:r w:rsidRPr="006258C2">
        <w:rPr>
          <w:i/>
        </w:rPr>
        <w:t xml:space="preserve"> et al.</w:t>
      </w:r>
      <w:r w:rsidRPr="006258C2">
        <w:t xml:space="preserve"> High-fidelity CRISPR-Cas9 nucleases with no detectable genome-wide off-target effects. </w:t>
      </w:r>
      <w:r w:rsidRPr="006258C2">
        <w:rPr>
          <w:i/>
        </w:rPr>
        <w:t>Nature</w:t>
      </w:r>
      <w:r w:rsidRPr="006258C2">
        <w:t>, doi:10.1038/nature16526 (2016).</w:t>
      </w:r>
    </w:p>
    <w:p w14:paraId="031E7246" w14:textId="77777777" w:rsidR="001F237D" w:rsidRPr="006258C2" w:rsidRDefault="001F237D" w:rsidP="001F237D">
      <w:pPr>
        <w:pStyle w:val="EndNoteBibliography"/>
        <w:ind w:left="720" w:hanging="720"/>
      </w:pPr>
      <w:r w:rsidRPr="006258C2">
        <w:t>296</w:t>
      </w:r>
      <w:r w:rsidRPr="006258C2">
        <w:tab/>
        <w:t xml:space="preserve">Kim, S., Kim, D., Cho, S. W., Kim, J. &amp; Kim, J. S. Highly efficient RNA-guided genome editing in human cells via delivery of purified Cas9 ribonucleoproteins. </w:t>
      </w:r>
      <w:r w:rsidRPr="006258C2">
        <w:rPr>
          <w:i/>
        </w:rPr>
        <w:t>Genome Res.</w:t>
      </w:r>
      <w:r w:rsidRPr="006258C2">
        <w:t xml:space="preserve"> </w:t>
      </w:r>
      <w:r w:rsidRPr="006258C2">
        <w:rPr>
          <w:b/>
        </w:rPr>
        <w:t>24</w:t>
      </w:r>
      <w:r w:rsidRPr="006258C2">
        <w:t>, 1012-1019, doi:10.1101/gr.171322.113 (2014).</w:t>
      </w:r>
    </w:p>
    <w:p w14:paraId="3D004AD9" w14:textId="77777777" w:rsidR="001F237D" w:rsidRPr="006258C2" w:rsidRDefault="001F237D" w:rsidP="001F237D">
      <w:pPr>
        <w:pStyle w:val="EndNoteBibliography"/>
        <w:ind w:left="720" w:hanging="720"/>
      </w:pPr>
      <w:r w:rsidRPr="006258C2">
        <w:t>297</w:t>
      </w:r>
      <w:r w:rsidRPr="006258C2">
        <w:tab/>
        <w:t xml:space="preserve">Suresh, B., Ramakrishna, S. &amp; Kim, H. Cell-Penetrating Peptide-Mediated Delivery of Cas9 Protein and Guide RNA for Genome Editing. </w:t>
      </w:r>
      <w:r w:rsidRPr="006258C2">
        <w:rPr>
          <w:i/>
        </w:rPr>
        <w:t>Methods Mol. Biol.</w:t>
      </w:r>
      <w:r w:rsidRPr="006258C2">
        <w:t xml:space="preserve"> </w:t>
      </w:r>
      <w:r w:rsidRPr="006258C2">
        <w:rPr>
          <w:b/>
        </w:rPr>
        <w:t>1507</w:t>
      </w:r>
      <w:r w:rsidRPr="006258C2">
        <w:t>, 81-94, doi:10.1007/978-1-4939-6518-2_7 (2017).</w:t>
      </w:r>
    </w:p>
    <w:p w14:paraId="1A19E02E" w14:textId="77777777" w:rsidR="001F237D" w:rsidRPr="006258C2" w:rsidRDefault="001F237D" w:rsidP="001F237D">
      <w:pPr>
        <w:pStyle w:val="EndNoteBibliography"/>
        <w:ind w:left="720" w:hanging="720"/>
      </w:pPr>
      <w:r w:rsidRPr="006258C2">
        <w:t>298</w:t>
      </w:r>
      <w:r w:rsidRPr="006258C2">
        <w:tab/>
        <w:t>Dong, L.</w:t>
      </w:r>
      <w:r w:rsidRPr="006258C2">
        <w:rPr>
          <w:i/>
        </w:rPr>
        <w:t xml:space="preserve"> et al.</w:t>
      </w:r>
      <w:r w:rsidRPr="006258C2">
        <w:t xml:space="preserve"> An anti-CRISPR protein disables type V Cas12a by acetylation. </w:t>
      </w:r>
      <w:r w:rsidRPr="006258C2">
        <w:rPr>
          <w:i/>
        </w:rPr>
        <w:t>Nat Struct Mol Biol</w:t>
      </w:r>
      <w:r w:rsidRPr="006258C2">
        <w:t xml:space="preserve"> </w:t>
      </w:r>
      <w:r w:rsidRPr="006258C2">
        <w:rPr>
          <w:b/>
        </w:rPr>
        <w:t>26</w:t>
      </w:r>
      <w:r w:rsidRPr="006258C2">
        <w:t>, 308-314, doi:10.1038/s41594-019-0206-1 (2019).</w:t>
      </w:r>
    </w:p>
    <w:p w14:paraId="130B7442" w14:textId="77777777" w:rsidR="001F237D" w:rsidRPr="006258C2" w:rsidRDefault="001F237D" w:rsidP="001F237D">
      <w:pPr>
        <w:pStyle w:val="EndNoteBibliography"/>
        <w:ind w:left="720" w:hanging="720"/>
      </w:pPr>
      <w:r w:rsidRPr="006258C2">
        <w:t>299</w:t>
      </w:r>
      <w:r w:rsidRPr="006258C2">
        <w:tab/>
        <w:t>Shin, J.</w:t>
      </w:r>
      <w:r w:rsidRPr="006258C2">
        <w:rPr>
          <w:i/>
        </w:rPr>
        <w:t xml:space="preserve"> et al.</w:t>
      </w:r>
      <w:r w:rsidRPr="006258C2">
        <w:t xml:space="preserve"> Disabling Cas9 by an anti-CRISPR DNA mimic. </w:t>
      </w:r>
      <w:r w:rsidRPr="006258C2">
        <w:rPr>
          <w:i/>
        </w:rPr>
        <w:t>Sci Adv</w:t>
      </w:r>
      <w:r w:rsidRPr="006258C2">
        <w:t xml:space="preserve"> </w:t>
      </w:r>
      <w:r w:rsidRPr="006258C2">
        <w:rPr>
          <w:b/>
        </w:rPr>
        <w:t>3</w:t>
      </w:r>
      <w:r w:rsidRPr="006258C2">
        <w:t>, e1701620, doi:10.1126/sciadv.1701620 (2017).</w:t>
      </w:r>
    </w:p>
    <w:p w14:paraId="73963E54" w14:textId="77777777" w:rsidR="001F237D" w:rsidRPr="006258C2" w:rsidRDefault="001F237D" w:rsidP="001F237D">
      <w:pPr>
        <w:pStyle w:val="EndNoteBibliography"/>
        <w:ind w:left="720" w:hanging="720"/>
      </w:pPr>
      <w:r w:rsidRPr="006258C2">
        <w:t>300</w:t>
      </w:r>
      <w:r w:rsidRPr="006258C2">
        <w:tab/>
        <w:t xml:space="preserve">Shrivastav, M., De Haro, L. P. &amp; Nickoloff, J. A. Regulation of DNA double-strand break repair pathway choice. </w:t>
      </w:r>
      <w:r w:rsidRPr="006258C2">
        <w:rPr>
          <w:i/>
        </w:rPr>
        <w:t>Cell Res.</w:t>
      </w:r>
      <w:r w:rsidRPr="006258C2">
        <w:t xml:space="preserve"> </w:t>
      </w:r>
      <w:r w:rsidRPr="006258C2">
        <w:rPr>
          <w:b/>
        </w:rPr>
        <w:t>18</w:t>
      </w:r>
      <w:r w:rsidRPr="006258C2">
        <w:t>, 134-147, doi:10.1038/cr.2007.111 (2008).</w:t>
      </w:r>
    </w:p>
    <w:p w14:paraId="586D692C" w14:textId="77777777" w:rsidR="001F237D" w:rsidRPr="006258C2" w:rsidRDefault="001F237D" w:rsidP="001F237D">
      <w:pPr>
        <w:pStyle w:val="EndNoteBibliography"/>
        <w:ind w:left="720" w:hanging="720"/>
      </w:pPr>
      <w:r w:rsidRPr="006258C2">
        <w:t>301</w:t>
      </w:r>
      <w:r w:rsidRPr="006258C2">
        <w:tab/>
        <w:t xml:space="preserve">Ciccia, A. &amp; Elledge, S. J. The DNA damage response: making it safe to play with knives. </w:t>
      </w:r>
      <w:r w:rsidRPr="006258C2">
        <w:rPr>
          <w:i/>
        </w:rPr>
        <w:t>Mol. Cell</w:t>
      </w:r>
      <w:r w:rsidRPr="006258C2">
        <w:t xml:space="preserve"> </w:t>
      </w:r>
      <w:r w:rsidRPr="006258C2">
        <w:rPr>
          <w:b/>
        </w:rPr>
        <w:t>40</w:t>
      </w:r>
      <w:r w:rsidRPr="006258C2">
        <w:t>, 179-204, doi:10.1016/j.molcel.2010.09.019 (2010).</w:t>
      </w:r>
    </w:p>
    <w:p w14:paraId="62EA063B" w14:textId="77777777" w:rsidR="001F237D" w:rsidRPr="006258C2" w:rsidRDefault="001F237D" w:rsidP="001F237D">
      <w:pPr>
        <w:pStyle w:val="EndNoteBibliography"/>
        <w:ind w:left="720" w:hanging="720"/>
      </w:pPr>
      <w:r w:rsidRPr="006258C2">
        <w:t>302</w:t>
      </w:r>
      <w:r w:rsidRPr="006258C2">
        <w:tab/>
        <w:t xml:space="preserve">Chapman, J. R., Taylor, M. R. &amp; Boulton, S. J. Playing the end game: DNA double-strand break repair pathway choice. </w:t>
      </w:r>
      <w:r w:rsidRPr="006258C2">
        <w:rPr>
          <w:i/>
        </w:rPr>
        <w:t>Mol. Cell</w:t>
      </w:r>
      <w:r w:rsidRPr="006258C2">
        <w:t xml:space="preserve"> </w:t>
      </w:r>
      <w:r w:rsidRPr="006258C2">
        <w:rPr>
          <w:b/>
        </w:rPr>
        <w:t>47</w:t>
      </w:r>
      <w:r w:rsidRPr="006258C2">
        <w:t>, 497-510, doi:10.1016/j.molcel.2012.07.029 (2012).</w:t>
      </w:r>
    </w:p>
    <w:p w14:paraId="150B225A" w14:textId="77777777" w:rsidR="001F237D" w:rsidRPr="006258C2" w:rsidRDefault="001F237D" w:rsidP="001F237D">
      <w:pPr>
        <w:pStyle w:val="EndNoteBibliography"/>
        <w:ind w:left="720" w:hanging="720"/>
      </w:pPr>
      <w:r w:rsidRPr="006258C2">
        <w:t>303</w:t>
      </w:r>
      <w:r w:rsidRPr="006258C2">
        <w:tab/>
        <w:t>Maruyama, T.</w:t>
      </w:r>
      <w:r w:rsidRPr="006258C2">
        <w:rPr>
          <w:i/>
        </w:rPr>
        <w:t xml:space="preserve"> et al.</w:t>
      </w:r>
      <w:r w:rsidRPr="006258C2">
        <w:t xml:space="preserve"> Increasing the efficiency of precise genome editing with CRISPR-Cas9 by inhibition of nonhomologous end joining. </w:t>
      </w:r>
      <w:r w:rsidRPr="006258C2">
        <w:rPr>
          <w:i/>
        </w:rPr>
        <w:t>Nat Biotechnol</w:t>
      </w:r>
      <w:r w:rsidRPr="006258C2">
        <w:t xml:space="preserve"> </w:t>
      </w:r>
      <w:r w:rsidRPr="006258C2">
        <w:rPr>
          <w:b/>
        </w:rPr>
        <w:t>33</w:t>
      </w:r>
      <w:r w:rsidRPr="006258C2">
        <w:t>, 538-542, doi:10.1038/nbt.3190 (2015).</w:t>
      </w:r>
    </w:p>
    <w:p w14:paraId="1A8B0FE1" w14:textId="77777777" w:rsidR="001F237D" w:rsidRPr="006258C2" w:rsidRDefault="001F237D" w:rsidP="001F237D">
      <w:pPr>
        <w:pStyle w:val="EndNoteBibliography"/>
        <w:ind w:left="720" w:hanging="720"/>
      </w:pPr>
      <w:r w:rsidRPr="006258C2">
        <w:t>304</w:t>
      </w:r>
      <w:r w:rsidRPr="006258C2">
        <w:tab/>
        <w:t>Chu, V. T.</w:t>
      </w:r>
      <w:r w:rsidRPr="006258C2">
        <w:rPr>
          <w:i/>
        </w:rPr>
        <w:t xml:space="preserve"> et al.</w:t>
      </w:r>
      <w:r w:rsidRPr="006258C2">
        <w:t xml:space="preserve"> Increasing the efficiency of homology-directed repair for CRISPR-Cas9-induced precise gene editing in mammalian cells. </w:t>
      </w:r>
      <w:r w:rsidRPr="006258C2">
        <w:rPr>
          <w:i/>
        </w:rPr>
        <w:t>Nat. Biotechnol.</w:t>
      </w:r>
      <w:r w:rsidRPr="006258C2">
        <w:t>, doi:10.1038/nbt.3198 (2015).</w:t>
      </w:r>
    </w:p>
    <w:p w14:paraId="133D9CD3" w14:textId="77777777" w:rsidR="001F237D" w:rsidRPr="006258C2" w:rsidRDefault="001F237D" w:rsidP="001F237D">
      <w:pPr>
        <w:pStyle w:val="EndNoteBibliography"/>
        <w:ind w:left="720" w:hanging="720"/>
      </w:pPr>
      <w:r w:rsidRPr="006258C2">
        <w:t>305</w:t>
      </w:r>
      <w:r w:rsidRPr="006258C2">
        <w:tab/>
        <w:t>Canny, M. D.</w:t>
      </w:r>
      <w:r w:rsidRPr="006258C2">
        <w:rPr>
          <w:i/>
        </w:rPr>
        <w:t xml:space="preserve"> et al.</w:t>
      </w:r>
      <w:r w:rsidRPr="006258C2">
        <w:t xml:space="preserve"> Inhibition of 53BP1 favors homology-dependent DNA repair and increases CRISPR-Cas9 genome-editing efficiency. </w:t>
      </w:r>
      <w:r w:rsidRPr="006258C2">
        <w:rPr>
          <w:i/>
        </w:rPr>
        <w:t>Nat. Biotechnol.</w:t>
      </w:r>
      <w:r w:rsidRPr="006258C2">
        <w:t>, doi:10.1038/nbt.4021 (2017).</w:t>
      </w:r>
    </w:p>
    <w:p w14:paraId="051F6174" w14:textId="77777777" w:rsidR="001F237D" w:rsidRPr="006258C2" w:rsidRDefault="001F237D" w:rsidP="001F237D">
      <w:pPr>
        <w:pStyle w:val="EndNoteBibliography"/>
        <w:ind w:left="720" w:hanging="720"/>
      </w:pPr>
      <w:r w:rsidRPr="006258C2">
        <w:t>306</w:t>
      </w:r>
      <w:r w:rsidRPr="006258C2">
        <w:tab/>
        <w:t>Song, J.</w:t>
      </w:r>
      <w:r w:rsidRPr="006258C2">
        <w:rPr>
          <w:i/>
        </w:rPr>
        <w:t xml:space="preserve"> et al.</w:t>
      </w:r>
      <w:r w:rsidRPr="006258C2">
        <w:t xml:space="preserve"> RS-1 enhances CRISPR/Cas9- and TALEN-mediated knock-in efficiency. </w:t>
      </w:r>
      <w:r w:rsidRPr="006258C2">
        <w:rPr>
          <w:i/>
        </w:rPr>
        <w:t>Nat Commun</w:t>
      </w:r>
      <w:r w:rsidRPr="006258C2">
        <w:t xml:space="preserve"> </w:t>
      </w:r>
      <w:r w:rsidRPr="006258C2">
        <w:rPr>
          <w:b/>
        </w:rPr>
        <w:t>7</w:t>
      </w:r>
      <w:r w:rsidRPr="006258C2">
        <w:t>, 10548, doi:10.1038/ncomms10548 (2016).</w:t>
      </w:r>
    </w:p>
    <w:p w14:paraId="5B331227" w14:textId="77777777" w:rsidR="001F237D" w:rsidRPr="006258C2" w:rsidRDefault="001F237D" w:rsidP="001F237D">
      <w:pPr>
        <w:pStyle w:val="EndNoteBibliography"/>
        <w:ind w:left="720" w:hanging="720"/>
      </w:pPr>
      <w:r w:rsidRPr="006258C2">
        <w:t>307</w:t>
      </w:r>
      <w:r w:rsidRPr="006258C2">
        <w:tab/>
        <w:t>Gao, Y.</w:t>
      </w:r>
      <w:r w:rsidRPr="006258C2">
        <w:rPr>
          <w:i/>
        </w:rPr>
        <w:t xml:space="preserve"> et al.</w:t>
      </w:r>
      <w:r w:rsidRPr="006258C2">
        <w:t xml:space="preserve"> Interplay of p53 and DNA-repair protein XRCC4 in tumorigenesis, genomic stability and development. </w:t>
      </w:r>
      <w:r w:rsidRPr="006258C2">
        <w:rPr>
          <w:i/>
        </w:rPr>
        <w:t>Nature</w:t>
      </w:r>
      <w:r w:rsidRPr="006258C2">
        <w:t xml:space="preserve"> </w:t>
      </w:r>
      <w:r w:rsidRPr="006258C2">
        <w:rPr>
          <w:b/>
        </w:rPr>
        <w:t>404</w:t>
      </w:r>
      <w:r w:rsidRPr="006258C2">
        <w:t>, 897-900, doi:10.1038/35009138 (2000).</w:t>
      </w:r>
    </w:p>
    <w:p w14:paraId="762DD8CF" w14:textId="77777777" w:rsidR="001F237D" w:rsidRPr="006258C2" w:rsidRDefault="001F237D" w:rsidP="001F237D">
      <w:pPr>
        <w:pStyle w:val="EndNoteBibliography"/>
        <w:ind w:left="720" w:hanging="720"/>
      </w:pPr>
      <w:r w:rsidRPr="006258C2">
        <w:t>308</w:t>
      </w:r>
      <w:r w:rsidRPr="006258C2">
        <w:tab/>
        <w:t>Moshous, D.</w:t>
      </w:r>
      <w:r w:rsidRPr="006258C2">
        <w:rPr>
          <w:i/>
        </w:rPr>
        <w:t xml:space="preserve"> et al.</w:t>
      </w:r>
      <w:r w:rsidRPr="006258C2">
        <w:t xml:space="preserve"> Artemis, a novel DNA double-strand break repair/V(D)J recombination protein, is mutated in human severe combined immune deficiency. </w:t>
      </w:r>
      <w:r w:rsidRPr="006258C2">
        <w:rPr>
          <w:i/>
        </w:rPr>
        <w:t>Cell</w:t>
      </w:r>
      <w:r w:rsidRPr="006258C2">
        <w:t xml:space="preserve"> </w:t>
      </w:r>
      <w:r w:rsidRPr="006258C2">
        <w:rPr>
          <w:b/>
        </w:rPr>
        <w:t>105</w:t>
      </w:r>
      <w:r w:rsidRPr="006258C2">
        <w:t>, 177-186 (2001).</w:t>
      </w:r>
    </w:p>
    <w:p w14:paraId="626B6462" w14:textId="77777777" w:rsidR="001F237D" w:rsidRPr="006258C2" w:rsidRDefault="001F237D" w:rsidP="001F237D">
      <w:pPr>
        <w:pStyle w:val="EndNoteBibliography"/>
        <w:ind w:left="720" w:hanging="720"/>
      </w:pPr>
      <w:r w:rsidRPr="006258C2">
        <w:t>309</w:t>
      </w:r>
      <w:r w:rsidRPr="006258C2">
        <w:tab/>
        <w:t>Shah, S. Z.</w:t>
      </w:r>
      <w:r w:rsidRPr="006258C2">
        <w:rPr>
          <w:i/>
        </w:rPr>
        <w:t xml:space="preserve"> et al.</w:t>
      </w:r>
      <w:r w:rsidRPr="006258C2">
        <w:t xml:space="preserve"> Advances In Research On Genome Editing Crispr-Cas9 Technology. </w:t>
      </w:r>
      <w:r w:rsidRPr="006258C2">
        <w:rPr>
          <w:i/>
        </w:rPr>
        <w:t>J Ayub Med Coll Abbottabad</w:t>
      </w:r>
      <w:r w:rsidRPr="006258C2">
        <w:t xml:space="preserve"> </w:t>
      </w:r>
      <w:r w:rsidRPr="006258C2">
        <w:rPr>
          <w:b/>
        </w:rPr>
        <w:t>31</w:t>
      </w:r>
      <w:r w:rsidRPr="006258C2">
        <w:t>, 108-122 (2019).</w:t>
      </w:r>
    </w:p>
    <w:p w14:paraId="45AA6C7B" w14:textId="77777777" w:rsidR="001F237D" w:rsidRPr="006258C2" w:rsidRDefault="001F237D" w:rsidP="001F237D">
      <w:pPr>
        <w:pStyle w:val="EndNoteBibliography"/>
        <w:ind w:left="720" w:hanging="720"/>
      </w:pPr>
      <w:r w:rsidRPr="006258C2">
        <w:t>310</w:t>
      </w:r>
      <w:r w:rsidRPr="006258C2">
        <w:tab/>
        <w:t xml:space="preserve">Lin, S., Staahl, B. T., Alla, R. K. &amp; Doudna, J. A. Enhanced homology-directed human genome engineering by controlled timing of CRISPR/Cas9 delivery. </w:t>
      </w:r>
      <w:r w:rsidRPr="006258C2">
        <w:rPr>
          <w:i/>
        </w:rPr>
        <w:t>Elife</w:t>
      </w:r>
      <w:r w:rsidRPr="006258C2">
        <w:t xml:space="preserve"> </w:t>
      </w:r>
      <w:r w:rsidRPr="006258C2">
        <w:rPr>
          <w:b/>
        </w:rPr>
        <w:t>3</w:t>
      </w:r>
      <w:r w:rsidRPr="006258C2">
        <w:t>, e04766, doi:10.7554/eLife.04766 (2014).</w:t>
      </w:r>
    </w:p>
    <w:p w14:paraId="33683277" w14:textId="77777777" w:rsidR="001F237D" w:rsidRPr="006258C2" w:rsidRDefault="001F237D" w:rsidP="001F237D">
      <w:pPr>
        <w:pStyle w:val="EndNoteBibliography"/>
        <w:ind w:left="720" w:hanging="720"/>
      </w:pPr>
      <w:r w:rsidRPr="006258C2">
        <w:lastRenderedPageBreak/>
        <w:t>311</w:t>
      </w:r>
      <w:r w:rsidRPr="006258C2">
        <w:tab/>
        <w:t>Kim, K.</w:t>
      </w:r>
      <w:r w:rsidRPr="006258C2">
        <w:rPr>
          <w:i/>
        </w:rPr>
        <w:t xml:space="preserve"> et al.</w:t>
      </w:r>
      <w:r w:rsidRPr="006258C2">
        <w:t xml:space="preserve"> Highly efficient RNA-guided base editing in mouse embryos. </w:t>
      </w:r>
      <w:r w:rsidRPr="006258C2">
        <w:rPr>
          <w:i/>
        </w:rPr>
        <w:t>Nat. Biotechnol.</w:t>
      </w:r>
      <w:r w:rsidRPr="006258C2">
        <w:t>, doi:10.1038/nbt.3816 (2017).</w:t>
      </w:r>
    </w:p>
    <w:p w14:paraId="6135BB9A" w14:textId="77777777" w:rsidR="001F237D" w:rsidRPr="006258C2" w:rsidRDefault="001F237D" w:rsidP="001F237D">
      <w:pPr>
        <w:pStyle w:val="EndNoteBibliography"/>
        <w:ind w:left="720" w:hanging="720"/>
      </w:pPr>
      <w:r w:rsidRPr="006258C2">
        <w:t>312</w:t>
      </w:r>
      <w:r w:rsidRPr="006258C2">
        <w:tab/>
        <w:t>Zafra, M. P.</w:t>
      </w:r>
      <w:r w:rsidRPr="006258C2">
        <w:rPr>
          <w:i/>
        </w:rPr>
        <w:t xml:space="preserve"> et al.</w:t>
      </w:r>
      <w:r w:rsidRPr="006258C2">
        <w:t xml:space="preserve"> Optimized base editors enable efficient editing in cells, organoids and mice. </w:t>
      </w:r>
      <w:r w:rsidRPr="006258C2">
        <w:rPr>
          <w:i/>
        </w:rPr>
        <w:t>Nat. Biotechnol.</w:t>
      </w:r>
      <w:r w:rsidRPr="006258C2">
        <w:t>, doi:10.1038/nbt.4194 (2018).</w:t>
      </w:r>
    </w:p>
    <w:p w14:paraId="54ACA2C1" w14:textId="77777777" w:rsidR="001F237D" w:rsidRPr="006258C2" w:rsidRDefault="001F237D" w:rsidP="001F237D">
      <w:pPr>
        <w:pStyle w:val="EndNoteBibliography"/>
        <w:ind w:left="720" w:hanging="720"/>
      </w:pPr>
      <w:r w:rsidRPr="006258C2">
        <w:t>313</w:t>
      </w:r>
      <w:r w:rsidRPr="006258C2">
        <w:tab/>
        <w:t>Grünewald, J.</w:t>
      </w:r>
      <w:r w:rsidRPr="006258C2">
        <w:rPr>
          <w:i/>
        </w:rPr>
        <w:t xml:space="preserve"> et al.</w:t>
      </w:r>
      <w:r w:rsidRPr="006258C2">
        <w:t xml:space="preserve"> CRISPR DNA base editors with reduced RNA off-target and self-editing activities. </w:t>
      </w:r>
      <w:r w:rsidRPr="006258C2">
        <w:rPr>
          <w:i/>
        </w:rPr>
        <w:t>Nat. Biotechnol.</w:t>
      </w:r>
      <w:r w:rsidRPr="006258C2">
        <w:t>, doi:10.1038/s41587-019-0236-6 (2019).</w:t>
      </w:r>
    </w:p>
    <w:p w14:paraId="5A80531B" w14:textId="77777777" w:rsidR="001F237D" w:rsidRPr="006258C2" w:rsidRDefault="001F237D" w:rsidP="001F237D">
      <w:pPr>
        <w:pStyle w:val="EndNoteBibliography"/>
        <w:ind w:left="720" w:hanging="720"/>
      </w:pPr>
      <w:r w:rsidRPr="006258C2">
        <w:t>314</w:t>
      </w:r>
      <w:r w:rsidRPr="006258C2">
        <w:tab/>
        <w:t>Zong, Y.</w:t>
      </w:r>
      <w:r w:rsidRPr="006258C2">
        <w:rPr>
          <w:i/>
        </w:rPr>
        <w:t xml:space="preserve"> et al.</w:t>
      </w:r>
      <w:r w:rsidRPr="006258C2">
        <w:t xml:space="preserve"> Efficient C-to-T base editing in plants using a fusion of nCas9 and human APOBEC3A. </w:t>
      </w:r>
      <w:r w:rsidRPr="006258C2">
        <w:rPr>
          <w:i/>
        </w:rPr>
        <w:t>Nat. Biotechnol.</w:t>
      </w:r>
      <w:r w:rsidRPr="006258C2">
        <w:t>, doi:10.1038/nbt.4261 (2018).</w:t>
      </w:r>
    </w:p>
    <w:p w14:paraId="050B5857" w14:textId="77777777" w:rsidR="001F237D" w:rsidRPr="006258C2" w:rsidRDefault="001F237D" w:rsidP="001F237D">
      <w:pPr>
        <w:pStyle w:val="EndNoteBibliography"/>
        <w:ind w:left="720" w:hanging="720"/>
      </w:pPr>
      <w:r w:rsidRPr="006258C2">
        <w:t>315</w:t>
      </w:r>
      <w:r w:rsidRPr="006258C2">
        <w:tab/>
        <w:t>Hur, J. K.</w:t>
      </w:r>
      <w:r w:rsidRPr="006258C2">
        <w:rPr>
          <w:i/>
        </w:rPr>
        <w:t xml:space="preserve"> et al.</w:t>
      </w:r>
      <w:r w:rsidRPr="006258C2">
        <w:t xml:space="preserve"> Targeted mutagenesis in mice by electroporation of Cpf1 ribonucleoproteins. </w:t>
      </w:r>
      <w:r w:rsidRPr="006258C2">
        <w:rPr>
          <w:i/>
        </w:rPr>
        <w:t>Nat. Biotechnol.</w:t>
      </w:r>
      <w:r w:rsidRPr="006258C2">
        <w:t>, doi:10.1038/nbt.3596 (2016).</w:t>
      </w:r>
    </w:p>
    <w:p w14:paraId="420D272C" w14:textId="77777777" w:rsidR="001F237D" w:rsidRPr="006258C2" w:rsidRDefault="001F237D" w:rsidP="001F237D">
      <w:pPr>
        <w:pStyle w:val="EndNoteBibliography"/>
        <w:ind w:left="720" w:hanging="720"/>
      </w:pPr>
      <w:r w:rsidRPr="006258C2">
        <w:t>316</w:t>
      </w:r>
      <w:r w:rsidRPr="006258C2">
        <w:tab/>
        <w:t>Gori, J. L.</w:t>
      </w:r>
      <w:r w:rsidRPr="006258C2">
        <w:rPr>
          <w:i/>
        </w:rPr>
        <w:t xml:space="preserve"> et al.</w:t>
      </w:r>
      <w:r w:rsidRPr="006258C2">
        <w:t xml:space="preserve"> Delivery and Specificity of CRISPR-Cas9 Genome Editing Technologies for Human Gene Therapy. </w:t>
      </w:r>
      <w:r w:rsidRPr="006258C2">
        <w:rPr>
          <w:i/>
        </w:rPr>
        <w:t>Hum. Gene Ther.</w:t>
      </w:r>
      <w:r w:rsidRPr="006258C2">
        <w:t>, doi:10.1089/hum.2015.074 (2015).</w:t>
      </w:r>
    </w:p>
    <w:p w14:paraId="166AD869" w14:textId="77777777" w:rsidR="001F237D" w:rsidRPr="006258C2" w:rsidRDefault="001F237D" w:rsidP="001F237D">
      <w:pPr>
        <w:pStyle w:val="EndNoteBibliography"/>
        <w:ind w:left="720" w:hanging="720"/>
      </w:pPr>
      <w:r w:rsidRPr="006258C2">
        <w:t>317</w:t>
      </w:r>
      <w:r w:rsidRPr="006258C2">
        <w:tab/>
        <w:t>Zuris, J. A.</w:t>
      </w:r>
      <w:r w:rsidRPr="006258C2">
        <w:rPr>
          <w:i/>
        </w:rPr>
        <w:t xml:space="preserve"> et al.</w:t>
      </w:r>
      <w:r w:rsidRPr="006258C2">
        <w:t xml:space="preserve"> Cationic lipid-mediated delivery of proteins enables efficient protein-based genome editing in vitro and in vivo. </w:t>
      </w:r>
      <w:r w:rsidRPr="006258C2">
        <w:rPr>
          <w:i/>
        </w:rPr>
        <w:t>Nat. Biotechnol.</w:t>
      </w:r>
      <w:r w:rsidRPr="006258C2">
        <w:t xml:space="preserve"> </w:t>
      </w:r>
      <w:r w:rsidRPr="006258C2">
        <w:rPr>
          <w:b/>
        </w:rPr>
        <w:t>33</w:t>
      </w:r>
      <w:r w:rsidRPr="006258C2">
        <w:t>, 73-80, doi:10.1038/nbt.3081 (2015).</w:t>
      </w:r>
    </w:p>
    <w:p w14:paraId="0BF71120" w14:textId="77777777" w:rsidR="001F237D" w:rsidRPr="006258C2" w:rsidRDefault="001F237D" w:rsidP="001F237D">
      <w:pPr>
        <w:pStyle w:val="EndNoteBibliography"/>
        <w:ind w:left="720" w:hanging="720"/>
      </w:pPr>
      <w:r w:rsidRPr="006258C2">
        <w:t>318</w:t>
      </w:r>
      <w:r w:rsidRPr="006258C2">
        <w:tab/>
        <w:t xml:space="preserve">Mout, R., Ray, M., Lee, Y. W., Scaletti, F. &amp; Rotello, V. M. In Vivo Delivery of CRISPR/Cas9 for Therapeutic Gene Editing: Progress and Challenges. </w:t>
      </w:r>
      <w:r w:rsidRPr="006258C2">
        <w:rPr>
          <w:i/>
        </w:rPr>
        <w:t>Bioconjug. Chem.</w:t>
      </w:r>
      <w:r w:rsidRPr="006258C2">
        <w:t>, doi:10.1021/acs.bioconjchem.7b00057 (2017).</w:t>
      </w:r>
    </w:p>
    <w:p w14:paraId="0350E452" w14:textId="77777777" w:rsidR="001F237D" w:rsidRPr="006258C2" w:rsidRDefault="001F237D" w:rsidP="001F237D">
      <w:pPr>
        <w:pStyle w:val="EndNoteBibliography"/>
        <w:ind w:left="720" w:hanging="720"/>
      </w:pPr>
      <w:r w:rsidRPr="006258C2">
        <w:t>319</w:t>
      </w:r>
      <w:r w:rsidRPr="006258C2">
        <w:tab/>
        <w:t xml:space="preserve">Yin, H., Kauffman, K. J. &amp; Anderson, D. G. Delivery technologies for genome editing. </w:t>
      </w:r>
      <w:r w:rsidRPr="006258C2">
        <w:rPr>
          <w:i/>
        </w:rPr>
        <w:t>Nat Rev Drug Discov</w:t>
      </w:r>
      <w:r w:rsidRPr="006258C2">
        <w:t xml:space="preserve"> </w:t>
      </w:r>
      <w:r w:rsidRPr="006258C2">
        <w:rPr>
          <w:b/>
        </w:rPr>
        <w:t>16</w:t>
      </w:r>
      <w:r w:rsidRPr="006258C2">
        <w:t>, 387-399, doi:10.1038/nrd.2016.280 (2017).</w:t>
      </w:r>
    </w:p>
    <w:p w14:paraId="44A778DA" w14:textId="77777777" w:rsidR="001F237D" w:rsidRPr="006258C2" w:rsidRDefault="001F237D" w:rsidP="001F237D">
      <w:pPr>
        <w:pStyle w:val="EndNoteBibliography"/>
        <w:ind w:left="720" w:hanging="720"/>
      </w:pPr>
      <w:r w:rsidRPr="006258C2">
        <w:t>320</w:t>
      </w:r>
      <w:r w:rsidRPr="006258C2">
        <w:tab/>
        <w:t xml:space="preserve">Kotterman, M. A. &amp; Schaffer, D. V. Engineering adeno-associated viruses for clinical gene therapy. </w:t>
      </w:r>
      <w:r w:rsidRPr="006258C2">
        <w:rPr>
          <w:i/>
        </w:rPr>
        <w:t>Nat. Rev. Genet.</w:t>
      </w:r>
      <w:r w:rsidRPr="006258C2">
        <w:t xml:space="preserve"> </w:t>
      </w:r>
      <w:r w:rsidRPr="006258C2">
        <w:rPr>
          <w:b/>
        </w:rPr>
        <w:t>15</w:t>
      </w:r>
      <w:r w:rsidRPr="006258C2">
        <w:t>, 445-451, doi:10.1038/nrg3742 (2014).</w:t>
      </w:r>
    </w:p>
    <w:p w14:paraId="0AB1A905" w14:textId="77777777" w:rsidR="001F237D" w:rsidRPr="006258C2" w:rsidRDefault="001F237D" w:rsidP="001F237D">
      <w:pPr>
        <w:pStyle w:val="EndNoteBibliography"/>
        <w:ind w:left="720" w:hanging="720"/>
      </w:pPr>
      <w:r w:rsidRPr="006258C2">
        <w:t>321</w:t>
      </w:r>
      <w:r w:rsidRPr="006258C2">
        <w:tab/>
        <w:t>Maggio, I.</w:t>
      </w:r>
      <w:r w:rsidRPr="006258C2">
        <w:rPr>
          <w:i/>
        </w:rPr>
        <w:t xml:space="preserve"> et al.</w:t>
      </w:r>
      <w:r w:rsidRPr="006258C2">
        <w:t xml:space="preserve"> Adenoviral vector delivery of RNA-guided CRISPR/Cas9 nuclease complexes induces targeted mutagenesis in a diverse array of human cells. </w:t>
      </w:r>
      <w:r w:rsidRPr="006258C2">
        <w:rPr>
          <w:i/>
        </w:rPr>
        <w:t>Sci Rep</w:t>
      </w:r>
      <w:r w:rsidRPr="006258C2">
        <w:t xml:space="preserve"> </w:t>
      </w:r>
      <w:r w:rsidRPr="006258C2">
        <w:rPr>
          <w:b/>
        </w:rPr>
        <w:t>4</w:t>
      </w:r>
      <w:r w:rsidRPr="006258C2">
        <w:t>, 5105, doi:10.1038/srep05105 (2014).</w:t>
      </w:r>
    </w:p>
    <w:p w14:paraId="4E03C11A" w14:textId="77777777" w:rsidR="001F237D" w:rsidRPr="006258C2" w:rsidRDefault="001F237D" w:rsidP="001F237D">
      <w:pPr>
        <w:pStyle w:val="EndNoteBibliography"/>
        <w:ind w:left="720" w:hanging="720"/>
      </w:pPr>
      <w:r w:rsidRPr="006258C2">
        <w:t>322</w:t>
      </w:r>
      <w:r w:rsidRPr="006258C2">
        <w:tab/>
        <w:t>Feng, M.</w:t>
      </w:r>
      <w:r w:rsidRPr="006258C2">
        <w:rPr>
          <w:i/>
        </w:rPr>
        <w:t xml:space="preserve"> et al.</w:t>
      </w:r>
      <w:r w:rsidRPr="006258C2">
        <w:t xml:space="preserve"> Stable in vivo gene transduction via a novel adenoviral/retroviral chimeric vector. </w:t>
      </w:r>
      <w:r w:rsidRPr="006258C2">
        <w:rPr>
          <w:i/>
        </w:rPr>
        <w:t>Nat. Biotechnol.</w:t>
      </w:r>
      <w:r w:rsidRPr="006258C2">
        <w:t xml:space="preserve"> </w:t>
      </w:r>
      <w:r w:rsidRPr="006258C2">
        <w:rPr>
          <w:b/>
        </w:rPr>
        <w:t>15</w:t>
      </w:r>
      <w:r w:rsidRPr="006258C2">
        <w:t>, 866-870, doi:10.1038/nbt0997-866 (1997).</w:t>
      </w:r>
    </w:p>
    <w:p w14:paraId="72B74586" w14:textId="77777777" w:rsidR="001F237D" w:rsidRPr="006258C2" w:rsidRDefault="001F237D" w:rsidP="001F237D">
      <w:pPr>
        <w:pStyle w:val="EndNoteBibliography"/>
        <w:ind w:left="720" w:hanging="720"/>
      </w:pPr>
      <w:r w:rsidRPr="006258C2">
        <w:t>323</w:t>
      </w:r>
      <w:r w:rsidRPr="006258C2">
        <w:tab/>
        <w:t xml:space="preserve">Koike-Yusa, H., Li, Y., Tan, E. P., Velasco-Herrera Mdel, C. &amp; Yusa, K. Genome-wide recessive genetic screening in mammalian cells with a lentiviral CRISPR-guide RNA library. </w:t>
      </w:r>
      <w:r w:rsidRPr="006258C2">
        <w:rPr>
          <w:i/>
        </w:rPr>
        <w:t>Nat. Biotechnol.</w:t>
      </w:r>
      <w:r w:rsidRPr="006258C2">
        <w:t xml:space="preserve"> </w:t>
      </w:r>
      <w:r w:rsidRPr="006258C2">
        <w:rPr>
          <w:b/>
        </w:rPr>
        <w:t>32</w:t>
      </w:r>
      <w:r w:rsidRPr="006258C2">
        <w:t>, 267-273, doi:10.1038/nbt.2800 (2014).</w:t>
      </w:r>
    </w:p>
    <w:p w14:paraId="429F8F2D" w14:textId="77777777" w:rsidR="001F237D" w:rsidRPr="006258C2" w:rsidRDefault="001F237D" w:rsidP="001F237D">
      <w:pPr>
        <w:pStyle w:val="EndNoteBibliography"/>
        <w:ind w:left="720" w:hanging="720"/>
      </w:pPr>
      <w:r w:rsidRPr="006258C2">
        <w:t>324</w:t>
      </w:r>
      <w:r w:rsidRPr="006258C2">
        <w:tab/>
        <w:t>Paulk, N. K.</w:t>
      </w:r>
      <w:r w:rsidRPr="006258C2">
        <w:rPr>
          <w:i/>
        </w:rPr>
        <w:t xml:space="preserve"> et al.</w:t>
      </w:r>
      <w:r w:rsidRPr="006258C2">
        <w:t xml:space="preserve"> Adeno-associated virus gene repair corrects a mouse model of hereditary tyrosinemia in vivo. </w:t>
      </w:r>
      <w:r w:rsidRPr="006258C2">
        <w:rPr>
          <w:i/>
        </w:rPr>
        <w:t>Hepatology</w:t>
      </w:r>
      <w:r w:rsidRPr="006258C2">
        <w:t xml:space="preserve"> </w:t>
      </w:r>
      <w:r w:rsidRPr="006258C2">
        <w:rPr>
          <w:b/>
        </w:rPr>
        <w:t>51</w:t>
      </w:r>
      <w:r w:rsidRPr="006258C2">
        <w:t>, 1200-1208, doi:10.1002/hep.23481 (2010).</w:t>
      </w:r>
    </w:p>
    <w:p w14:paraId="0C33E759" w14:textId="77777777" w:rsidR="001F237D" w:rsidRPr="006258C2" w:rsidRDefault="001F237D" w:rsidP="001F237D">
      <w:pPr>
        <w:pStyle w:val="EndNoteBibliography"/>
        <w:ind w:left="720" w:hanging="720"/>
      </w:pPr>
      <w:r w:rsidRPr="006258C2">
        <w:t>325</w:t>
      </w:r>
      <w:r w:rsidRPr="006258C2">
        <w:tab/>
        <w:t>Charlesworth, C. T.</w:t>
      </w:r>
      <w:r w:rsidRPr="006258C2">
        <w:rPr>
          <w:i/>
        </w:rPr>
        <w:t xml:space="preserve"> et al.</w:t>
      </w:r>
      <w:r w:rsidRPr="006258C2">
        <w:t xml:space="preserve"> Identification of pre-existing adaptive immunity to Cas9 proteins in humans. </w:t>
      </w:r>
      <w:r w:rsidRPr="006258C2">
        <w:rPr>
          <w:i/>
        </w:rPr>
        <w:t>bioRxiv</w:t>
      </w:r>
      <w:r w:rsidRPr="006258C2">
        <w:t>, doi:10.1101/243345 (2018).</w:t>
      </w:r>
    </w:p>
    <w:p w14:paraId="122E04C2" w14:textId="77777777" w:rsidR="001F237D" w:rsidRPr="006258C2" w:rsidRDefault="001F237D" w:rsidP="001F237D">
      <w:pPr>
        <w:pStyle w:val="EndNoteBibliography"/>
        <w:ind w:left="720" w:hanging="720"/>
      </w:pPr>
      <w:r w:rsidRPr="006258C2">
        <w:t>326</w:t>
      </w:r>
      <w:r w:rsidRPr="006258C2">
        <w:tab/>
        <w:t>Ihry, R. J.</w:t>
      </w:r>
      <w:r w:rsidRPr="006258C2">
        <w:rPr>
          <w:i/>
        </w:rPr>
        <w:t xml:space="preserve"> et al.</w:t>
      </w:r>
      <w:r w:rsidRPr="006258C2">
        <w:t xml:space="preserve"> p53 inhibits CRISPR-Cas9 engineering in human pluripotent stem cells. </w:t>
      </w:r>
      <w:r w:rsidRPr="006258C2">
        <w:rPr>
          <w:i/>
        </w:rPr>
        <w:t>Nat. Med.</w:t>
      </w:r>
      <w:r w:rsidRPr="006258C2">
        <w:t>, doi:10.1038/s41591-018-0050-6 (2018).</w:t>
      </w:r>
    </w:p>
    <w:p w14:paraId="1D0950CB" w14:textId="77777777" w:rsidR="001F237D" w:rsidRPr="006258C2" w:rsidRDefault="001F237D" w:rsidP="001F237D">
      <w:pPr>
        <w:pStyle w:val="EndNoteBibliography"/>
        <w:ind w:left="720" w:hanging="720"/>
      </w:pPr>
      <w:r w:rsidRPr="006258C2">
        <w:t>327</w:t>
      </w:r>
      <w:r w:rsidRPr="006258C2">
        <w:tab/>
        <w:t>Liang, C.</w:t>
      </w:r>
      <w:r w:rsidRPr="006258C2">
        <w:rPr>
          <w:i/>
        </w:rPr>
        <w:t xml:space="preserve"> et al.</w:t>
      </w:r>
      <w:r w:rsidRPr="006258C2">
        <w:t xml:space="preserve"> Tumor cell-targeted delivery of CRISPR/Cas9 by aptamer-functionalized lipopolymer for therapeutic genome editing of VEGFA in osteosarcoma. </w:t>
      </w:r>
      <w:r w:rsidRPr="006258C2">
        <w:rPr>
          <w:i/>
        </w:rPr>
        <w:t>Biomaterials</w:t>
      </w:r>
      <w:r w:rsidRPr="006258C2">
        <w:t xml:space="preserve"> </w:t>
      </w:r>
      <w:r w:rsidRPr="006258C2">
        <w:rPr>
          <w:b/>
        </w:rPr>
        <w:t>147</w:t>
      </w:r>
      <w:r w:rsidRPr="006258C2">
        <w:t>, 68-85, doi:10.1016/j.biomaterials.2017.09.015 (2017).</w:t>
      </w:r>
    </w:p>
    <w:p w14:paraId="712B7904" w14:textId="77777777" w:rsidR="001F237D" w:rsidRPr="006258C2" w:rsidRDefault="001F237D" w:rsidP="001F237D">
      <w:pPr>
        <w:pStyle w:val="EndNoteBibliography"/>
        <w:ind w:left="720" w:hanging="720"/>
      </w:pPr>
      <w:r w:rsidRPr="006258C2">
        <w:t>328</w:t>
      </w:r>
      <w:r w:rsidRPr="006258C2">
        <w:tab/>
        <w:t>Luo, Y. L.</w:t>
      </w:r>
      <w:r w:rsidRPr="006258C2">
        <w:rPr>
          <w:i/>
        </w:rPr>
        <w:t xml:space="preserve"> et al.</w:t>
      </w:r>
      <w:r w:rsidRPr="006258C2">
        <w:t xml:space="preserve"> Macrophage-Specific in Vivo Gene Editing Using Cationic Lipid-Assisted Polymeric Nanoparticles. </w:t>
      </w:r>
      <w:r w:rsidRPr="006258C2">
        <w:rPr>
          <w:i/>
        </w:rPr>
        <w:t>ACS Nano</w:t>
      </w:r>
      <w:r w:rsidRPr="006258C2">
        <w:t>, doi:10.1021/acsnano.7b07874 (2018).</w:t>
      </w:r>
    </w:p>
    <w:p w14:paraId="3AD72A9A" w14:textId="77777777" w:rsidR="001F237D" w:rsidRPr="006258C2" w:rsidRDefault="001F237D" w:rsidP="001F237D">
      <w:pPr>
        <w:pStyle w:val="EndNoteBibliography"/>
        <w:ind w:left="720" w:hanging="720"/>
      </w:pPr>
      <w:r w:rsidRPr="006258C2">
        <w:t>329</w:t>
      </w:r>
      <w:r w:rsidRPr="006258C2">
        <w:tab/>
        <w:t>Finn, J. D.</w:t>
      </w:r>
      <w:r w:rsidRPr="006258C2">
        <w:rPr>
          <w:i/>
        </w:rPr>
        <w:t xml:space="preserve"> et al.</w:t>
      </w:r>
      <w:r w:rsidRPr="006258C2">
        <w:t xml:space="preserve"> A Single Administration of CRISPR/Cas9 Lipid Nanoparticles Achieves Robust and Persistent In Vivo Genome Editing. </w:t>
      </w:r>
      <w:r w:rsidRPr="006258C2">
        <w:rPr>
          <w:i/>
        </w:rPr>
        <w:t>Cell Rep</w:t>
      </w:r>
      <w:r w:rsidRPr="006258C2">
        <w:t xml:space="preserve"> </w:t>
      </w:r>
      <w:r w:rsidRPr="006258C2">
        <w:rPr>
          <w:b/>
        </w:rPr>
        <w:t>22</w:t>
      </w:r>
      <w:r w:rsidRPr="006258C2">
        <w:t>, 2227-2235, doi:10.1016/j.celrep.2018.02.014 (2018).</w:t>
      </w:r>
    </w:p>
    <w:p w14:paraId="2FF33CB6" w14:textId="77777777" w:rsidR="001F237D" w:rsidRPr="006258C2" w:rsidRDefault="001F237D" w:rsidP="001F237D">
      <w:pPr>
        <w:pStyle w:val="EndNoteBibliography"/>
        <w:ind w:left="720" w:hanging="720"/>
      </w:pPr>
      <w:r w:rsidRPr="006258C2">
        <w:lastRenderedPageBreak/>
        <w:t>330</w:t>
      </w:r>
      <w:r w:rsidRPr="006258C2">
        <w:tab/>
        <w:t>Wang, H. X.</w:t>
      </w:r>
      <w:r w:rsidRPr="006258C2">
        <w:rPr>
          <w:i/>
        </w:rPr>
        <w:t xml:space="preserve"> et al.</w:t>
      </w:r>
      <w:r w:rsidRPr="006258C2">
        <w:t xml:space="preserve"> Nonviral gene editing via CRISPR/Cas9 delivery by membrane-disruptive and endosomolytic helical polypeptide. </w:t>
      </w:r>
      <w:r w:rsidRPr="006258C2">
        <w:rPr>
          <w:i/>
        </w:rPr>
        <w:t>Proc Natl Acad Sci U S A</w:t>
      </w:r>
      <w:r w:rsidRPr="006258C2">
        <w:t xml:space="preserve"> </w:t>
      </w:r>
      <w:r w:rsidRPr="006258C2">
        <w:rPr>
          <w:b/>
        </w:rPr>
        <w:t>115</w:t>
      </w:r>
      <w:r w:rsidRPr="006258C2">
        <w:t>, 4903-4908, doi:10.1073/pnas.1712963115 (2018).</w:t>
      </w:r>
    </w:p>
    <w:p w14:paraId="20EC9EB9" w14:textId="77777777" w:rsidR="001F237D" w:rsidRPr="006258C2" w:rsidRDefault="001F237D" w:rsidP="001F237D">
      <w:pPr>
        <w:pStyle w:val="EndNoteBibliography"/>
        <w:ind w:left="720" w:hanging="720"/>
      </w:pPr>
      <w:r w:rsidRPr="006258C2">
        <w:t>331</w:t>
      </w:r>
      <w:r w:rsidRPr="006258C2">
        <w:tab/>
        <w:t>Ramakrishna, S.</w:t>
      </w:r>
      <w:r w:rsidRPr="006258C2">
        <w:rPr>
          <w:i/>
        </w:rPr>
        <w:t xml:space="preserve"> et al.</w:t>
      </w:r>
      <w:r w:rsidRPr="006258C2">
        <w:t xml:space="preserve"> Gene disruption by cell-penetrating peptide-mediated delivery of Cas9 protein and guide RNA. </w:t>
      </w:r>
      <w:r w:rsidRPr="006258C2">
        <w:rPr>
          <w:i/>
        </w:rPr>
        <w:t>Genome Res.</w:t>
      </w:r>
      <w:r w:rsidRPr="006258C2">
        <w:t xml:space="preserve"> </w:t>
      </w:r>
      <w:r w:rsidRPr="006258C2">
        <w:rPr>
          <w:b/>
        </w:rPr>
        <w:t>24</w:t>
      </w:r>
      <w:r w:rsidRPr="006258C2">
        <w:t>, 1020-1027, doi:10.1101/gr.171264.113 (2014).</w:t>
      </w:r>
    </w:p>
    <w:p w14:paraId="3BD399BE" w14:textId="77777777" w:rsidR="001F237D" w:rsidRPr="006258C2" w:rsidRDefault="001F237D" w:rsidP="001F237D">
      <w:pPr>
        <w:pStyle w:val="EndNoteBibliography"/>
        <w:ind w:left="720" w:hanging="720"/>
      </w:pPr>
      <w:r w:rsidRPr="006258C2">
        <w:t>332</w:t>
      </w:r>
      <w:r w:rsidRPr="006258C2">
        <w:tab/>
        <w:t>Ma, Y.</w:t>
      </w:r>
      <w:r w:rsidRPr="006258C2">
        <w:rPr>
          <w:i/>
        </w:rPr>
        <w:t xml:space="preserve"> et al.</w:t>
      </w:r>
      <w:r w:rsidRPr="006258C2">
        <w:t xml:space="preserve"> Increasing the efficiency of CRISPR/Cas9-mediated precise genome editing in rats by inhibiting NHEJ and using Cas9 protein. </w:t>
      </w:r>
      <w:r w:rsidRPr="006258C2">
        <w:rPr>
          <w:i/>
        </w:rPr>
        <w:t>RNA Biol</w:t>
      </w:r>
      <w:r w:rsidRPr="006258C2">
        <w:t xml:space="preserve"> </w:t>
      </w:r>
      <w:r w:rsidRPr="006258C2">
        <w:rPr>
          <w:b/>
        </w:rPr>
        <w:t>13</w:t>
      </w:r>
      <w:r w:rsidRPr="006258C2">
        <w:t>, 605-612, doi:10.1080/15476286.2016.1185591 (2016).</w:t>
      </w:r>
    </w:p>
    <w:p w14:paraId="76D9759B" w14:textId="77777777" w:rsidR="001F237D" w:rsidRPr="006258C2" w:rsidRDefault="001F237D" w:rsidP="001F237D">
      <w:pPr>
        <w:pStyle w:val="EndNoteBibliography"/>
        <w:ind w:left="720" w:hanging="720"/>
      </w:pPr>
      <w:r w:rsidRPr="006258C2">
        <w:t>333</w:t>
      </w:r>
      <w:r w:rsidRPr="006258C2">
        <w:tab/>
        <w:t>Guenther, C. M.</w:t>
      </w:r>
      <w:r w:rsidRPr="006258C2">
        <w:rPr>
          <w:i/>
        </w:rPr>
        <w:t xml:space="preserve"> et al.</w:t>
      </w:r>
      <w:r w:rsidRPr="006258C2">
        <w:t xml:space="preserve"> Synthetic virology: engineering viruses for gene delivery. </w:t>
      </w:r>
      <w:r w:rsidRPr="006258C2">
        <w:rPr>
          <w:i/>
        </w:rPr>
        <w:t>Wiley Interdiscip Rev Nanomed Nanobiotechnol</w:t>
      </w:r>
      <w:r w:rsidRPr="006258C2">
        <w:t xml:space="preserve"> </w:t>
      </w:r>
      <w:r w:rsidRPr="006258C2">
        <w:rPr>
          <w:b/>
        </w:rPr>
        <w:t>6</w:t>
      </w:r>
      <w:r w:rsidRPr="006258C2">
        <w:t>, 548-558, doi:10.1002/wnan.1287 (2014).</w:t>
      </w:r>
    </w:p>
    <w:p w14:paraId="7F53DEB6" w14:textId="77777777" w:rsidR="001F237D" w:rsidRPr="006258C2" w:rsidRDefault="001F237D" w:rsidP="001F237D">
      <w:pPr>
        <w:pStyle w:val="EndNoteBibliography"/>
        <w:ind w:left="720" w:hanging="720"/>
      </w:pPr>
      <w:r w:rsidRPr="006258C2">
        <w:t>334</w:t>
      </w:r>
      <w:r w:rsidRPr="006258C2">
        <w:tab/>
        <w:t xml:space="preserve">Cronin, J., Zhang, X. Y. &amp; Reiser, J. Altering the tropism of lentiviral vectors through pseudotyping. </w:t>
      </w:r>
      <w:r w:rsidRPr="006258C2">
        <w:rPr>
          <w:i/>
        </w:rPr>
        <w:t>Curr Gene Ther</w:t>
      </w:r>
      <w:r w:rsidRPr="006258C2">
        <w:t xml:space="preserve"> </w:t>
      </w:r>
      <w:r w:rsidRPr="006258C2">
        <w:rPr>
          <w:b/>
        </w:rPr>
        <w:t>5</w:t>
      </w:r>
      <w:r w:rsidRPr="006258C2">
        <w:t>, 387-398 (2005).</w:t>
      </w:r>
    </w:p>
    <w:p w14:paraId="3279B7ED" w14:textId="77777777" w:rsidR="001F237D" w:rsidRPr="006258C2" w:rsidRDefault="001F237D" w:rsidP="001F237D">
      <w:pPr>
        <w:pStyle w:val="EndNoteBibliography"/>
        <w:ind w:left="720" w:hanging="720"/>
      </w:pPr>
      <w:r w:rsidRPr="006258C2">
        <w:t>335</w:t>
      </w:r>
      <w:r w:rsidRPr="006258C2">
        <w:tab/>
        <w:t>Ho, M. L.</w:t>
      </w:r>
      <w:r w:rsidRPr="006258C2">
        <w:rPr>
          <w:i/>
        </w:rPr>
        <w:t xml:space="preserve"> et al.</w:t>
      </w:r>
      <w:r w:rsidRPr="006258C2">
        <w:t xml:space="preserve"> Efficiency of Protease-Activatable Virus Nanonodes Tuned Through Incorporation of Wild-Type Capsid Subunits. </w:t>
      </w:r>
      <w:r w:rsidRPr="006258C2">
        <w:rPr>
          <w:i/>
        </w:rPr>
        <w:t>Cellular and Molecular Bioengineering</w:t>
      </w:r>
      <w:r w:rsidRPr="006258C2">
        <w:t xml:space="preserve"> </w:t>
      </w:r>
      <w:r w:rsidRPr="006258C2">
        <w:rPr>
          <w:b/>
        </w:rPr>
        <w:t>7</w:t>
      </w:r>
      <w:r w:rsidRPr="006258C2">
        <w:t>, 334-343, doi:10.1007/s12195-014-0334-y (2014).</w:t>
      </w:r>
    </w:p>
    <w:p w14:paraId="7F8C28AC" w14:textId="77777777" w:rsidR="001F237D" w:rsidRPr="006258C2" w:rsidRDefault="001F237D" w:rsidP="001F237D">
      <w:pPr>
        <w:pStyle w:val="EndNoteBibliography"/>
        <w:ind w:left="720" w:hanging="720"/>
      </w:pPr>
      <w:r w:rsidRPr="006258C2">
        <w:t>336</w:t>
      </w:r>
      <w:r w:rsidRPr="006258C2">
        <w:tab/>
        <w:t>Asuri, P.</w:t>
      </w:r>
      <w:r w:rsidRPr="006258C2">
        <w:rPr>
          <w:i/>
        </w:rPr>
        <w:t xml:space="preserve"> et al.</w:t>
      </w:r>
      <w:r w:rsidRPr="006258C2">
        <w:t xml:space="preserve"> Directed evolution of adeno-associated virus for enhanced gene delivery and gene targeting in human pluripotent stem cells. </w:t>
      </w:r>
      <w:r w:rsidRPr="006258C2">
        <w:rPr>
          <w:i/>
        </w:rPr>
        <w:t>Mol. Ther.</w:t>
      </w:r>
      <w:r w:rsidRPr="006258C2">
        <w:t xml:space="preserve"> </w:t>
      </w:r>
      <w:r w:rsidRPr="006258C2">
        <w:rPr>
          <w:b/>
        </w:rPr>
        <w:t>20</w:t>
      </w:r>
      <w:r w:rsidRPr="006258C2">
        <w:t>, 329-338, doi:10.1038/mt.2011.255 (2012).</w:t>
      </w:r>
    </w:p>
    <w:p w14:paraId="2B77D12E" w14:textId="77777777" w:rsidR="001F237D" w:rsidRPr="006258C2" w:rsidRDefault="001F237D" w:rsidP="001F237D">
      <w:pPr>
        <w:pStyle w:val="EndNoteBibliography"/>
        <w:ind w:left="720" w:hanging="720"/>
      </w:pPr>
      <w:r w:rsidRPr="006258C2">
        <w:t>337</w:t>
      </w:r>
      <w:r w:rsidRPr="006258C2">
        <w:tab/>
        <w:t xml:space="preserve">Hofherr, S. E., Mok, H., Gushiken, F. C., Lopez, J. A. &amp; Barry, M. A. Polyethylene glycol modification of adenovirus reduces platelet activation, endothelial cell activation, and thrombocytopenia. </w:t>
      </w:r>
      <w:r w:rsidRPr="006258C2">
        <w:rPr>
          <w:i/>
        </w:rPr>
        <w:t>Hum. Gene Ther.</w:t>
      </w:r>
      <w:r w:rsidRPr="006258C2">
        <w:t xml:space="preserve"> </w:t>
      </w:r>
      <w:r w:rsidRPr="006258C2">
        <w:rPr>
          <w:b/>
        </w:rPr>
        <w:t>18</w:t>
      </w:r>
      <w:r w:rsidRPr="006258C2">
        <w:t>, 837-848, doi:10.1089/hum.2007.0051 (2007).</w:t>
      </w:r>
    </w:p>
    <w:p w14:paraId="2CDE9FCB" w14:textId="77777777" w:rsidR="001F237D" w:rsidRPr="006258C2" w:rsidRDefault="001F237D" w:rsidP="001F237D">
      <w:pPr>
        <w:pStyle w:val="EndNoteBibliography"/>
        <w:ind w:left="720" w:hanging="720"/>
      </w:pPr>
      <w:r w:rsidRPr="006258C2">
        <w:t>338</w:t>
      </w:r>
      <w:r w:rsidRPr="006258C2">
        <w:tab/>
        <w:t xml:space="preserve">Lee, G. K., Maheshri, N., Kaspar, B. &amp; Schaffer, D. V. PEG conjugation moderately protects adeno-associated viral vectors against antibody neutralization. </w:t>
      </w:r>
      <w:r w:rsidRPr="006258C2">
        <w:rPr>
          <w:i/>
        </w:rPr>
        <w:t>Biotechnol. Bioeng.</w:t>
      </w:r>
      <w:r w:rsidRPr="006258C2">
        <w:t xml:space="preserve"> </w:t>
      </w:r>
      <w:r w:rsidRPr="006258C2">
        <w:rPr>
          <w:b/>
        </w:rPr>
        <w:t>92</w:t>
      </w:r>
      <w:r w:rsidRPr="006258C2">
        <w:t>, 24-34, doi:10.1002/bit.20562 (2005).</w:t>
      </w:r>
    </w:p>
    <w:p w14:paraId="188D0A9D" w14:textId="77777777" w:rsidR="001F237D" w:rsidRPr="006258C2" w:rsidRDefault="001F237D" w:rsidP="001F237D">
      <w:pPr>
        <w:pStyle w:val="EndNoteBibliography"/>
        <w:ind w:left="720" w:hanging="720"/>
      </w:pPr>
      <w:r w:rsidRPr="006258C2">
        <w:t>339</w:t>
      </w:r>
      <w:r w:rsidRPr="006258C2">
        <w:tab/>
        <w:t xml:space="preserve">Kay, M. A., He, C. Y. &amp; Chen, Z. Y. A robust system for production of minicircle DNA vectors. </w:t>
      </w:r>
      <w:r w:rsidRPr="006258C2">
        <w:rPr>
          <w:i/>
        </w:rPr>
        <w:t>Nat. Biotechnol.</w:t>
      </w:r>
      <w:r w:rsidRPr="006258C2">
        <w:t xml:space="preserve"> </w:t>
      </w:r>
      <w:r w:rsidRPr="006258C2">
        <w:rPr>
          <w:b/>
        </w:rPr>
        <w:t>28</w:t>
      </w:r>
      <w:r w:rsidRPr="006258C2">
        <w:t>, 1287-1289, doi:10.1038/nbt.1708 (2010).</w:t>
      </w:r>
    </w:p>
    <w:p w14:paraId="6608E6B3" w14:textId="77777777" w:rsidR="001F237D" w:rsidRPr="006258C2" w:rsidRDefault="001F237D" w:rsidP="001F237D">
      <w:pPr>
        <w:pStyle w:val="EndNoteBibliography"/>
        <w:ind w:left="720" w:hanging="720"/>
      </w:pPr>
      <w:r w:rsidRPr="006258C2">
        <w:t>340</w:t>
      </w:r>
      <w:r w:rsidRPr="006258C2">
        <w:tab/>
        <w:t>Koo, T.</w:t>
      </w:r>
      <w:r w:rsidRPr="006258C2">
        <w:rPr>
          <w:i/>
        </w:rPr>
        <w:t xml:space="preserve"> et al.</w:t>
      </w:r>
      <w:r w:rsidRPr="006258C2">
        <w:t xml:space="preserve"> Selective disruption of an oncogenic mutant allele by CRISPR/Cas9 induces efficient tumor regression. </w:t>
      </w:r>
      <w:r w:rsidRPr="006258C2">
        <w:rPr>
          <w:i/>
        </w:rPr>
        <w:t>Nucleic Acids Res.</w:t>
      </w:r>
      <w:r w:rsidRPr="006258C2">
        <w:t>, doi:10.1093/nar/gkx490 (2017).</w:t>
      </w:r>
    </w:p>
    <w:p w14:paraId="6CBF0E10" w14:textId="77777777" w:rsidR="001F237D" w:rsidRPr="006258C2" w:rsidRDefault="001F237D" w:rsidP="001F237D">
      <w:pPr>
        <w:pStyle w:val="EndNoteBibliography"/>
        <w:ind w:left="720" w:hanging="720"/>
      </w:pPr>
      <w:r w:rsidRPr="006258C2">
        <w:t>341</w:t>
      </w:r>
      <w:r w:rsidRPr="006258C2">
        <w:tab/>
        <w:t>Lee, K.</w:t>
      </w:r>
      <w:r w:rsidRPr="006258C2">
        <w:rPr>
          <w:i/>
        </w:rPr>
        <w:t xml:space="preserve"> et al.</w:t>
      </w:r>
      <w:r w:rsidRPr="006258C2">
        <w:t xml:space="preserve"> Nanoparticle delivery of Cas9 ribonucleoprotein and donor DNA in vivo induces homology-directed DNA repair. </w:t>
      </w:r>
      <w:r w:rsidRPr="006258C2">
        <w:rPr>
          <w:i/>
        </w:rPr>
        <w:t>Nat Biomed Eng</w:t>
      </w:r>
      <w:r w:rsidRPr="006258C2">
        <w:t xml:space="preserve"> </w:t>
      </w:r>
      <w:r w:rsidRPr="006258C2">
        <w:rPr>
          <w:b/>
        </w:rPr>
        <w:t>1</w:t>
      </w:r>
      <w:r w:rsidRPr="006258C2">
        <w:t>, 889-901, doi:10.1038/s41551-017-0137-2 (2017).</w:t>
      </w:r>
    </w:p>
    <w:p w14:paraId="0BBF0A23" w14:textId="2959953D" w:rsidR="00DB54AC" w:rsidRPr="006258C2" w:rsidRDefault="00B131B4" w:rsidP="002304A9">
      <w:pPr>
        <w:spacing w:line="360" w:lineRule="auto"/>
        <w:rPr>
          <w:rFonts w:ascii="Times New Roman" w:hAnsi="Times New Roman" w:cs="Times New Roman"/>
          <w:b/>
          <w:sz w:val="24"/>
          <w:szCs w:val="24"/>
        </w:rPr>
      </w:pPr>
      <w:r w:rsidRPr="006258C2">
        <w:rPr>
          <w:rFonts w:ascii="Times New Roman" w:hAnsi="Times New Roman" w:cs="Times New Roman"/>
          <w:b/>
          <w:sz w:val="24"/>
          <w:szCs w:val="24"/>
        </w:rPr>
        <w:fldChar w:fldCharType="end"/>
      </w:r>
    </w:p>
    <w:p w14:paraId="4A91302C" w14:textId="77777777" w:rsidR="005A2AEC" w:rsidRPr="006258C2" w:rsidRDefault="005A2AEC" w:rsidP="000869E5">
      <w:pPr>
        <w:spacing w:line="480" w:lineRule="auto"/>
        <w:rPr>
          <w:rFonts w:ascii="Times New Roman" w:hAnsi="Times New Roman" w:cs="Times New Roman"/>
          <w:b/>
          <w:sz w:val="22"/>
        </w:rPr>
      </w:pPr>
      <w:r w:rsidRPr="006258C2">
        <w:rPr>
          <w:rFonts w:ascii="Times New Roman" w:hAnsi="Times New Roman" w:cs="Times New Roman" w:hint="eastAsia"/>
          <w:b/>
          <w:sz w:val="22"/>
        </w:rPr>
        <w:t>F</w:t>
      </w:r>
      <w:r w:rsidRPr="006258C2">
        <w:rPr>
          <w:rFonts w:ascii="Times New Roman" w:hAnsi="Times New Roman" w:cs="Times New Roman"/>
          <w:b/>
          <w:sz w:val="22"/>
        </w:rPr>
        <w:t>igures legends</w:t>
      </w:r>
      <w:r w:rsidRPr="006258C2">
        <w:rPr>
          <w:rFonts w:ascii="Times New Roman" w:hAnsi="Times New Roman" w:cs="Times New Roman" w:hint="eastAsia"/>
          <w:b/>
          <w:sz w:val="22"/>
        </w:rPr>
        <w:t xml:space="preserve"> </w:t>
      </w:r>
    </w:p>
    <w:p w14:paraId="622F281A" w14:textId="474F950F" w:rsidR="00235AFB" w:rsidRPr="006258C2" w:rsidRDefault="005A2AEC" w:rsidP="000869E5">
      <w:pPr>
        <w:spacing w:line="480" w:lineRule="auto"/>
        <w:rPr>
          <w:rFonts w:ascii="Times New Roman" w:hAnsi="Times New Roman" w:cs="Times New Roman"/>
          <w:b/>
          <w:sz w:val="22"/>
        </w:rPr>
      </w:pPr>
      <w:r w:rsidRPr="006258C2">
        <w:rPr>
          <w:rFonts w:ascii="Times New Roman" w:hAnsi="Times New Roman" w:cs="Times New Roman"/>
          <w:b/>
          <w:sz w:val="22"/>
        </w:rPr>
        <w:t>Figure 1 Genom</w:t>
      </w:r>
      <w:r w:rsidR="002018CE" w:rsidRPr="006258C2">
        <w:rPr>
          <w:rFonts w:ascii="Times New Roman" w:hAnsi="Times New Roman" w:cs="Times New Roman"/>
          <w:b/>
          <w:sz w:val="22"/>
        </w:rPr>
        <w:t>e</w:t>
      </w:r>
      <w:r w:rsidRPr="006258C2">
        <w:rPr>
          <w:rFonts w:ascii="Times New Roman" w:hAnsi="Times New Roman" w:cs="Times New Roman"/>
          <w:b/>
          <w:sz w:val="22"/>
        </w:rPr>
        <w:t xml:space="preserve"> editing platforms and mechanisms for DSB repair with endogenous DNA.</w:t>
      </w:r>
      <w:r w:rsidRPr="006258C2">
        <w:rPr>
          <w:rFonts w:ascii="Times New Roman" w:hAnsi="Times New Roman" w:cs="Times New Roman" w:hint="eastAsia"/>
          <w:b/>
          <w:sz w:val="22"/>
        </w:rPr>
        <w:t xml:space="preserve"> </w:t>
      </w:r>
    </w:p>
    <w:p w14:paraId="4103363C" w14:textId="601D616B" w:rsidR="005A2AEC" w:rsidRPr="006258C2" w:rsidRDefault="005A2AEC" w:rsidP="000869E5">
      <w:pPr>
        <w:spacing w:line="480" w:lineRule="auto"/>
        <w:rPr>
          <w:rFonts w:ascii="Times New Roman" w:hAnsi="Times New Roman" w:cs="Times New Roman"/>
          <w:b/>
          <w:sz w:val="22"/>
        </w:rPr>
      </w:pPr>
      <w:r w:rsidRPr="006258C2">
        <w:rPr>
          <w:rFonts w:ascii="Times New Roman" w:hAnsi="Times New Roman" w:cs="Times New Roman"/>
          <w:sz w:val="22"/>
        </w:rPr>
        <w:t>Genome editing nucleases (ZFN, TALEN and CRISPR</w:t>
      </w:r>
      <w:r w:rsidRPr="006258C2">
        <w:rPr>
          <w:rFonts w:ascii="Times New Roman" w:hAnsi="Times New Roman" w:cs="Times New Roman" w:hint="eastAsia"/>
          <w:sz w:val="22"/>
        </w:rPr>
        <w:t>/</w:t>
      </w:r>
      <w:r w:rsidRPr="006258C2">
        <w:rPr>
          <w:rFonts w:ascii="Times New Roman" w:hAnsi="Times New Roman" w:cs="Times New Roman"/>
          <w:sz w:val="22"/>
        </w:rPr>
        <w:t xml:space="preserve">Cas9) induce DSBs at targeted sites. DSBs </w:t>
      </w:r>
      <w:r w:rsidRPr="006258C2">
        <w:rPr>
          <w:rFonts w:ascii="Times New Roman" w:hAnsi="Times New Roman" w:cs="Times New Roman" w:hint="eastAsia"/>
          <w:sz w:val="22"/>
        </w:rPr>
        <w:t>can</w:t>
      </w:r>
      <w:r w:rsidRPr="006258C2">
        <w:rPr>
          <w:rFonts w:ascii="Times New Roman" w:hAnsi="Times New Roman" w:cs="Times New Roman"/>
          <w:sz w:val="22"/>
        </w:rPr>
        <w:t xml:space="preserve"> be repaired by NHEJ, or in the presence of donor template by HDR. Gene disruption </w:t>
      </w:r>
      <w:r w:rsidRPr="006258C2">
        <w:rPr>
          <w:rFonts w:ascii="Times New Roman" w:hAnsi="Times New Roman" w:cs="Times New Roman"/>
          <w:sz w:val="22"/>
        </w:rPr>
        <w:lastRenderedPageBreak/>
        <w:t>by targeting the locus with NHEJ leads to formation of indels. When two DSBs target both sides of a pathogenic amplification or insertion, a therapeutic deletion of the intervening sequences can be created, leading to NHEJ gene correction. In the presence of a donor corrected HDR template, the HDR gene correction or gene addition induces DSB at the desired locus.</w:t>
      </w:r>
    </w:p>
    <w:p w14:paraId="275208F8" w14:textId="7F92B166" w:rsidR="0034786B" w:rsidRPr="006258C2" w:rsidRDefault="005A2AEC" w:rsidP="000869E5">
      <w:pPr>
        <w:spacing w:line="480" w:lineRule="auto"/>
        <w:rPr>
          <w:rFonts w:ascii="Times New Roman" w:hAnsi="Times New Roman" w:cs="Times New Roman"/>
          <w:sz w:val="22"/>
        </w:rPr>
      </w:pPr>
      <w:r w:rsidRPr="006258C2">
        <w:rPr>
          <w:rFonts w:ascii="Times New Roman" w:hAnsi="Times New Roman" w:cs="Times New Roman"/>
          <w:sz w:val="22"/>
        </w:rPr>
        <w:t>Abbreviations: DSB, double-stranded break; ZFN,</w:t>
      </w:r>
      <w:r w:rsidRPr="006258C2">
        <w:rPr>
          <w:rFonts w:ascii="Times New Roman" w:hAnsi="Times New Roman" w:cs="Times New Roman" w:hint="eastAsia"/>
          <w:sz w:val="22"/>
        </w:rPr>
        <w:t xml:space="preserve"> </w:t>
      </w:r>
      <w:r w:rsidRPr="006258C2">
        <w:rPr>
          <w:rFonts w:ascii="Times New Roman" w:hAnsi="Times New Roman" w:cs="Times New Roman"/>
          <w:sz w:val="22"/>
        </w:rPr>
        <w:t>zinc finger nucleases;</w:t>
      </w:r>
      <w:r w:rsidRPr="006258C2">
        <w:rPr>
          <w:rFonts w:ascii="Times New Roman" w:hAnsi="Times New Roman" w:cs="Times New Roman" w:hint="eastAsia"/>
          <w:sz w:val="22"/>
        </w:rPr>
        <w:t xml:space="preserve"> </w:t>
      </w:r>
      <w:r w:rsidRPr="006258C2">
        <w:rPr>
          <w:rFonts w:ascii="Times New Roman" w:hAnsi="Times New Roman" w:cs="Times New Roman"/>
          <w:sz w:val="22"/>
        </w:rPr>
        <w:t>TALEN, transcription activator-like effector nucleases; CRISPR/Cas9, clustered regularly interspaced short palindromic repeat associated 9 nucleases;</w:t>
      </w:r>
      <w:r w:rsidRPr="006258C2">
        <w:rPr>
          <w:rFonts w:ascii="Times New Roman" w:hAnsi="Times New Roman" w:cs="Times New Roman" w:hint="eastAsia"/>
          <w:sz w:val="22"/>
        </w:rPr>
        <w:t xml:space="preserve"> </w:t>
      </w:r>
      <w:r w:rsidRPr="006258C2">
        <w:rPr>
          <w:rFonts w:ascii="Times New Roman" w:hAnsi="Times New Roman" w:cs="Times New Roman"/>
          <w:sz w:val="22"/>
        </w:rPr>
        <w:t>NHEJ, nonhomologous end-joining;</w:t>
      </w:r>
      <w:r w:rsidRPr="006258C2">
        <w:rPr>
          <w:rFonts w:ascii="Times New Roman" w:hAnsi="Times New Roman" w:cs="Times New Roman" w:hint="eastAsia"/>
          <w:sz w:val="22"/>
        </w:rPr>
        <w:t xml:space="preserve"> </w:t>
      </w:r>
      <w:r w:rsidRPr="006258C2">
        <w:rPr>
          <w:rFonts w:ascii="Times New Roman" w:hAnsi="Times New Roman" w:cs="Times New Roman"/>
          <w:sz w:val="22"/>
        </w:rPr>
        <w:t>HDR</w:t>
      </w:r>
      <w:r w:rsidRPr="006258C2">
        <w:rPr>
          <w:rFonts w:ascii="Times New Roman" w:hAnsi="Times New Roman" w:cs="Times New Roman" w:hint="eastAsia"/>
          <w:sz w:val="22"/>
        </w:rPr>
        <w:t>,</w:t>
      </w:r>
      <w:r w:rsidRPr="006258C2">
        <w:rPr>
          <w:rFonts w:ascii="Times New Roman" w:hAnsi="Times New Roman" w:cs="Times New Roman"/>
          <w:sz w:val="22"/>
        </w:rPr>
        <w:t xml:space="preserve"> homology-directed repair</w:t>
      </w:r>
      <w:r w:rsidR="00235AFB" w:rsidRPr="006258C2">
        <w:rPr>
          <w:rFonts w:ascii="Times New Roman" w:hAnsi="Times New Roman" w:cs="Times New Roman"/>
          <w:sz w:val="22"/>
        </w:rPr>
        <w:t>.</w:t>
      </w:r>
    </w:p>
    <w:p w14:paraId="5AA8C421" w14:textId="70B02C1E" w:rsidR="00235AFB" w:rsidRPr="006258C2" w:rsidRDefault="00235AFB" w:rsidP="000869E5">
      <w:pPr>
        <w:spacing w:line="480" w:lineRule="auto"/>
        <w:rPr>
          <w:rFonts w:ascii="Times New Roman" w:hAnsi="Times New Roman" w:cs="Times New Roman"/>
          <w:b/>
          <w:sz w:val="22"/>
        </w:rPr>
      </w:pPr>
      <w:r w:rsidRPr="006258C2">
        <w:rPr>
          <w:rFonts w:ascii="Times New Roman" w:hAnsi="Times New Roman" w:cs="Times New Roman" w:hint="eastAsia"/>
          <w:b/>
          <w:sz w:val="22"/>
        </w:rPr>
        <w:t>F</w:t>
      </w:r>
      <w:r w:rsidRPr="006258C2">
        <w:rPr>
          <w:rFonts w:ascii="Times New Roman" w:hAnsi="Times New Roman" w:cs="Times New Roman"/>
          <w:b/>
          <w:sz w:val="22"/>
        </w:rPr>
        <w:t xml:space="preserve">igure 2 Ex vivo and in vivo genome editing </w:t>
      </w:r>
      <w:r w:rsidR="002018CE" w:rsidRPr="006258C2">
        <w:rPr>
          <w:rFonts w:ascii="Times New Roman" w:hAnsi="Times New Roman" w:cs="Times New Roman"/>
          <w:b/>
          <w:sz w:val="22"/>
        </w:rPr>
        <w:t xml:space="preserve">for clinical </w:t>
      </w:r>
      <w:r w:rsidRPr="006258C2">
        <w:rPr>
          <w:rFonts w:ascii="Times New Roman" w:hAnsi="Times New Roman" w:cs="Times New Roman"/>
          <w:b/>
          <w:sz w:val="22"/>
        </w:rPr>
        <w:t xml:space="preserve">therapy. </w:t>
      </w:r>
    </w:p>
    <w:p w14:paraId="21A9324B" w14:textId="68766CC1" w:rsidR="0034786B" w:rsidRPr="006258C2" w:rsidRDefault="00235AFB" w:rsidP="000869E5">
      <w:pPr>
        <w:spacing w:line="480" w:lineRule="auto"/>
        <w:rPr>
          <w:rFonts w:ascii="Times New Roman" w:hAnsi="Times New Roman" w:cs="Times New Roman"/>
          <w:sz w:val="22"/>
        </w:rPr>
      </w:pPr>
      <w:r w:rsidRPr="006258C2">
        <w:rPr>
          <w:rFonts w:ascii="Times New Roman" w:hAnsi="Times New Roman" w:cs="Times New Roman"/>
          <w:sz w:val="22"/>
        </w:rPr>
        <w:t>Right: in ex vivo editing therapy, cells are isolated from a patient to be treated, edited and then re-engrafted back to the patient. \To achieve therapeutic success, the target cells must be able to survive in vitro and return to the target tissue after transplantation. Left: for in vivo editing therapy, engineered nucleases are delivered by viral or non-viral approaches, directly injected into the patient for systemic or targeted tissues (such as the eye, brain, or muscle) effect.</w:t>
      </w:r>
    </w:p>
    <w:p w14:paraId="6A2E9DB7" w14:textId="2FCE1CB9" w:rsidR="0034786B" w:rsidRPr="006258C2" w:rsidRDefault="00235AFB" w:rsidP="000869E5">
      <w:pPr>
        <w:spacing w:line="480" w:lineRule="auto"/>
        <w:rPr>
          <w:rFonts w:ascii="Times New Roman" w:hAnsi="Times New Roman" w:cs="Times New Roman"/>
          <w:b/>
          <w:sz w:val="22"/>
        </w:rPr>
      </w:pPr>
      <w:r w:rsidRPr="006258C2">
        <w:rPr>
          <w:rFonts w:ascii="Times New Roman" w:hAnsi="Times New Roman" w:cs="Times New Roman" w:hint="eastAsia"/>
          <w:b/>
          <w:sz w:val="22"/>
        </w:rPr>
        <w:t>F</w:t>
      </w:r>
      <w:r w:rsidRPr="006258C2">
        <w:rPr>
          <w:rFonts w:ascii="Times New Roman" w:hAnsi="Times New Roman" w:cs="Times New Roman"/>
          <w:b/>
          <w:sz w:val="22"/>
        </w:rPr>
        <w:t xml:space="preserve">igure 3 Production of CAR T cell product with genome editing technology. </w:t>
      </w:r>
    </w:p>
    <w:p w14:paraId="6E760F6F" w14:textId="77777777" w:rsidR="00235AFB" w:rsidRPr="006258C2" w:rsidRDefault="00235AFB" w:rsidP="000869E5">
      <w:pPr>
        <w:spacing w:line="480" w:lineRule="auto"/>
        <w:rPr>
          <w:rFonts w:ascii="Times New Roman" w:hAnsi="Times New Roman" w:cs="Times New Roman"/>
          <w:sz w:val="22"/>
        </w:rPr>
      </w:pPr>
      <w:r w:rsidRPr="006258C2">
        <w:rPr>
          <w:rFonts w:ascii="Times New Roman" w:hAnsi="Times New Roman" w:cs="Times New Roman" w:hint="eastAsia"/>
          <w:b/>
          <w:sz w:val="22"/>
        </w:rPr>
        <w:t>F</w:t>
      </w:r>
      <w:r w:rsidRPr="006258C2">
        <w:rPr>
          <w:rFonts w:ascii="Times New Roman" w:hAnsi="Times New Roman" w:cs="Times New Roman"/>
          <w:b/>
          <w:sz w:val="22"/>
        </w:rPr>
        <w:t>igure 4 Viral and non-viral delivery systems for genome editing technology.</w:t>
      </w:r>
    </w:p>
    <w:p w14:paraId="5906E868" w14:textId="685AF2C8" w:rsidR="0034786B" w:rsidRPr="006258C2" w:rsidRDefault="00235AFB" w:rsidP="00235AFB">
      <w:pPr>
        <w:spacing w:line="480" w:lineRule="auto"/>
        <w:rPr>
          <w:rFonts w:ascii="Times New Roman" w:hAnsi="Times New Roman" w:cs="Times New Roman"/>
          <w:sz w:val="22"/>
        </w:rPr>
      </w:pPr>
      <w:r w:rsidRPr="006258C2">
        <w:rPr>
          <w:rFonts w:ascii="Times New Roman" w:hAnsi="Times New Roman" w:cs="Times New Roman"/>
          <w:sz w:val="22"/>
        </w:rPr>
        <w:t>The most commonly used viral vectors include adeno-associated viruses (A</w:t>
      </w:r>
      <w:r w:rsidR="002018CE" w:rsidRPr="006258C2">
        <w:rPr>
          <w:rFonts w:ascii="Times New Roman" w:hAnsi="Times New Roman" w:cs="Times New Roman"/>
          <w:sz w:val="22"/>
        </w:rPr>
        <w:t>A</w:t>
      </w:r>
      <w:r w:rsidRPr="006258C2">
        <w:rPr>
          <w:rFonts w:ascii="Times New Roman" w:hAnsi="Times New Roman" w:cs="Times New Roman"/>
          <w:sz w:val="22"/>
        </w:rPr>
        <w:t>V), lentiviruses and adenoviruses (</w:t>
      </w:r>
      <w:proofErr w:type="spellStart"/>
      <w:r w:rsidRPr="006258C2">
        <w:rPr>
          <w:rFonts w:ascii="Times New Roman" w:hAnsi="Times New Roman" w:cs="Times New Roman"/>
          <w:sz w:val="22"/>
        </w:rPr>
        <w:t>AdV</w:t>
      </w:r>
      <w:proofErr w:type="spellEnd"/>
      <w:r w:rsidRPr="006258C2">
        <w:rPr>
          <w:rFonts w:ascii="Times New Roman" w:hAnsi="Times New Roman" w:cs="Times New Roman"/>
          <w:sz w:val="22"/>
        </w:rPr>
        <w:t>).</w:t>
      </w:r>
      <w:r w:rsidRPr="006258C2">
        <w:rPr>
          <w:rFonts w:ascii="Times New Roman" w:hAnsi="Times New Roman" w:cs="Times New Roman" w:hint="eastAsia"/>
          <w:sz w:val="22"/>
        </w:rPr>
        <w:t xml:space="preserve"> </w:t>
      </w:r>
      <w:r w:rsidRPr="006258C2">
        <w:rPr>
          <w:rFonts w:ascii="Times New Roman" w:hAnsi="Times New Roman" w:cs="Times New Roman"/>
          <w:sz w:val="22"/>
        </w:rPr>
        <w:t xml:space="preserve">Non-viral physical methods can be used for genome editing to deliver biomacromolecules intracellularly without the use of nanoparticles. Non-viral delivery may be microinjections in vitro, direct injection into the embryo or zygote ex vivo, or hydrodynamic injection in vivo. Alternatively, electroporation or mechanical deformation realize delivery by creating transient pores in the cellular membrane, making entries for genome editing </w:t>
      </w:r>
      <w:r w:rsidRPr="006258C2">
        <w:rPr>
          <w:rFonts w:ascii="Times New Roman" w:hAnsi="Times New Roman" w:cs="Times New Roman"/>
          <w:sz w:val="22"/>
        </w:rPr>
        <w:lastRenderedPageBreak/>
        <w:t xml:space="preserve">biomacromolecules. </w:t>
      </w:r>
    </w:p>
    <w:p w14:paraId="73B512BC" w14:textId="4166713E" w:rsidR="00B8762E" w:rsidRPr="006258C2" w:rsidRDefault="0034786B" w:rsidP="0034786B">
      <w:pPr>
        <w:spacing w:line="360" w:lineRule="auto"/>
        <w:rPr>
          <w:rFonts w:ascii="Times New Roman" w:hAnsi="Times New Roman" w:cs="Times New Roman"/>
          <w:b/>
          <w:sz w:val="22"/>
        </w:rPr>
      </w:pPr>
      <w:r w:rsidRPr="006258C2">
        <w:rPr>
          <w:rFonts w:ascii="Times New Roman" w:hAnsi="Times New Roman" w:cs="Times New Roman"/>
          <w:b/>
          <w:sz w:val="22"/>
        </w:rPr>
        <w:t>Table 1 Comparison of ZFN, TALEN and CRISPR/Cas9 platforms</w:t>
      </w:r>
    </w:p>
    <w:tbl>
      <w:tblPr>
        <w:tblStyle w:val="af3"/>
        <w:tblW w:w="10572" w:type="dxa"/>
        <w:tblInd w:w="-70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405"/>
        <w:gridCol w:w="3119"/>
        <w:gridCol w:w="3210"/>
      </w:tblGrid>
      <w:tr w:rsidR="00523C86" w:rsidRPr="006258C2" w14:paraId="7BB69D4A" w14:textId="77777777" w:rsidTr="00F9570F">
        <w:trPr>
          <w:trHeight w:val="392"/>
        </w:trPr>
        <w:tc>
          <w:tcPr>
            <w:tcW w:w="1838" w:type="dxa"/>
            <w:tcBorders>
              <w:bottom w:val="single" w:sz="4" w:space="0" w:color="auto"/>
            </w:tcBorders>
          </w:tcPr>
          <w:p w14:paraId="3AF9AB63" w14:textId="77777777" w:rsidR="00523C86" w:rsidRPr="006258C2" w:rsidRDefault="00523C86" w:rsidP="00F9570F">
            <w:pPr>
              <w:rPr>
                <w:rFonts w:ascii="Times New Roman" w:hAnsi="Times New Roman" w:cs="Times New Roman"/>
                <w:sz w:val="15"/>
                <w:szCs w:val="15"/>
              </w:rPr>
            </w:pPr>
          </w:p>
        </w:tc>
        <w:tc>
          <w:tcPr>
            <w:tcW w:w="2405" w:type="dxa"/>
            <w:tcBorders>
              <w:bottom w:val="single" w:sz="4" w:space="0" w:color="auto"/>
            </w:tcBorders>
          </w:tcPr>
          <w:p w14:paraId="1730C5D1"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hint="eastAsia"/>
                <w:sz w:val="15"/>
                <w:szCs w:val="15"/>
              </w:rPr>
              <w:t>Z</w:t>
            </w:r>
            <w:r w:rsidRPr="006258C2">
              <w:rPr>
                <w:rFonts w:ascii="Times New Roman" w:hAnsi="Times New Roman" w:cs="Times New Roman"/>
                <w:sz w:val="15"/>
                <w:szCs w:val="15"/>
              </w:rPr>
              <w:t>FN</w:t>
            </w:r>
          </w:p>
        </w:tc>
        <w:tc>
          <w:tcPr>
            <w:tcW w:w="3119" w:type="dxa"/>
            <w:tcBorders>
              <w:bottom w:val="single" w:sz="4" w:space="0" w:color="auto"/>
            </w:tcBorders>
          </w:tcPr>
          <w:p w14:paraId="45219607"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ALEN</w:t>
            </w:r>
          </w:p>
        </w:tc>
        <w:tc>
          <w:tcPr>
            <w:tcW w:w="3210" w:type="dxa"/>
            <w:tcBorders>
              <w:bottom w:val="single" w:sz="4" w:space="0" w:color="auto"/>
            </w:tcBorders>
          </w:tcPr>
          <w:p w14:paraId="34855FBD"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CRISPR/Cas9</w:t>
            </w:r>
          </w:p>
        </w:tc>
      </w:tr>
      <w:tr w:rsidR="00523C86" w:rsidRPr="006258C2" w14:paraId="21993C85" w14:textId="77777777" w:rsidTr="00F9570F">
        <w:trPr>
          <w:trHeight w:val="405"/>
        </w:trPr>
        <w:tc>
          <w:tcPr>
            <w:tcW w:w="1838" w:type="dxa"/>
            <w:tcBorders>
              <w:top w:val="single" w:sz="4" w:space="0" w:color="auto"/>
            </w:tcBorders>
          </w:tcPr>
          <w:p w14:paraId="27BD129A"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Recognition site</w:t>
            </w:r>
          </w:p>
        </w:tc>
        <w:tc>
          <w:tcPr>
            <w:tcW w:w="2405" w:type="dxa"/>
            <w:tcBorders>
              <w:top w:val="single" w:sz="4" w:space="0" w:color="auto"/>
            </w:tcBorders>
          </w:tcPr>
          <w:p w14:paraId="1B7F5505"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Zinc finger protein</w:t>
            </w:r>
          </w:p>
        </w:tc>
        <w:tc>
          <w:tcPr>
            <w:tcW w:w="3119" w:type="dxa"/>
            <w:tcBorders>
              <w:top w:val="single" w:sz="4" w:space="0" w:color="auto"/>
            </w:tcBorders>
          </w:tcPr>
          <w:p w14:paraId="7EED67B2"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RVD tandem repeat region of TALE protein</w:t>
            </w:r>
          </w:p>
        </w:tc>
        <w:tc>
          <w:tcPr>
            <w:tcW w:w="3210" w:type="dxa"/>
            <w:tcBorders>
              <w:top w:val="single" w:sz="4" w:space="0" w:color="auto"/>
            </w:tcBorders>
          </w:tcPr>
          <w:p w14:paraId="74B0116B"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Single strand guide RNA</w:t>
            </w:r>
          </w:p>
        </w:tc>
      </w:tr>
      <w:tr w:rsidR="00523C86" w:rsidRPr="006258C2" w14:paraId="68CE49EA" w14:textId="77777777" w:rsidTr="00F9570F">
        <w:trPr>
          <w:trHeight w:val="411"/>
        </w:trPr>
        <w:tc>
          <w:tcPr>
            <w:tcW w:w="1838" w:type="dxa"/>
          </w:tcPr>
          <w:p w14:paraId="0EB37D88"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Modification pattern</w:t>
            </w:r>
          </w:p>
        </w:tc>
        <w:tc>
          <w:tcPr>
            <w:tcW w:w="2405" w:type="dxa"/>
          </w:tcPr>
          <w:p w14:paraId="16E37B43"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Fok1 nuclease</w:t>
            </w:r>
          </w:p>
        </w:tc>
        <w:tc>
          <w:tcPr>
            <w:tcW w:w="3119" w:type="dxa"/>
          </w:tcPr>
          <w:p w14:paraId="2FFC7D4D"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Fok1 nuclease</w:t>
            </w:r>
          </w:p>
        </w:tc>
        <w:tc>
          <w:tcPr>
            <w:tcW w:w="3210" w:type="dxa"/>
          </w:tcPr>
          <w:p w14:paraId="045FC326"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Cas9 nuclease</w:t>
            </w:r>
          </w:p>
        </w:tc>
      </w:tr>
      <w:tr w:rsidR="00523C86" w:rsidRPr="006258C2" w14:paraId="123234A3" w14:textId="77777777" w:rsidTr="00F9570F">
        <w:trPr>
          <w:trHeight w:val="567"/>
        </w:trPr>
        <w:tc>
          <w:tcPr>
            <w:tcW w:w="1838" w:type="dxa"/>
          </w:tcPr>
          <w:p w14:paraId="4CF6904A"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arget sequence size</w:t>
            </w:r>
          </w:p>
        </w:tc>
        <w:tc>
          <w:tcPr>
            <w:tcW w:w="2405" w:type="dxa"/>
          </w:tcPr>
          <w:p w14:paraId="2A0A5182"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ypically 9~18 bp per ZFN monomer, 18~36 bp per ZFN pair</w:t>
            </w:r>
          </w:p>
        </w:tc>
        <w:tc>
          <w:tcPr>
            <w:tcW w:w="3119" w:type="dxa"/>
          </w:tcPr>
          <w:p w14:paraId="68E5ADE8"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ypically 14–20 bp per TALEN monomer, 28~40 bp per TALEN pair</w:t>
            </w:r>
          </w:p>
        </w:tc>
        <w:tc>
          <w:tcPr>
            <w:tcW w:w="3210" w:type="dxa"/>
          </w:tcPr>
          <w:p w14:paraId="4E4D9AA3"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ypically 20 bp guide sequence + PAM sequence</w:t>
            </w:r>
          </w:p>
        </w:tc>
      </w:tr>
      <w:tr w:rsidR="00523C86" w:rsidRPr="006258C2" w14:paraId="3DB3A37C" w14:textId="77777777" w:rsidTr="00F9570F">
        <w:trPr>
          <w:trHeight w:val="438"/>
        </w:trPr>
        <w:tc>
          <w:tcPr>
            <w:tcW w:w="1838" w:type="dxa"/>
          </w:tcPr>
          <w:p w14:paraId="2B1A0764"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Specificity</w:t>
            </w:r>
          </w:p>
        </w:tc>
        <w:tc>
          <w:tcPr>
            <w:tcW w:w="2405" w:type="dxa"/>
          </w:tcPr>
          <w:p w14:paraId="209A4752"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olerating small number of positional mismatches</w:t>
            </w:r>
          </w:p>
        </w:tc>
        <w:tc>
          <w:tcPr>
            <w:tcW w:w="3119" w:type="dxa"/>
          </w:tcPr>
          <w:p w14:paraId="59AECCE9"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olerating small number of positional mismatches</w:t>
            </w:r>
          </w:p>
        </w:tc>
        <w:tc>
          <w:tcPr>
            <w:tcW w:w="3210" w:type="dxa"/>
          </w:tcPr>
          <w:p w14:paraId="21F7E25C"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olerating positional/multiple consecutive mismatches</w:t>
            </w:r>
          </w:p>
        </w:tc>
      </w:tr>
      <w:tr w:rsidR="00523C86" w:rsidRPr="006258C2" w14:paraId="58DF7837" w14:textId="77777777" w:rsidTr="00F9570F">
        <w:trPr>
          <w:trHeight w:val="325"/>
        </w:trPr>
        <w:tc>
          <w:tcPr>
            <w:tcW w:w="1838" w:type="dxa"/>
          </w:tcPr>
          <w:p w14:paraId="2F93B180"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argeting limitations</w:t>
            </w:r>
          </w:p>
        </w:tc>
        <w:tc>
          <w:tcPr>
            <w:tcW w:w="2405" w:type="dxa"/>
          </w:tcPr>
          <w:p w14:paraId="500D5317"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Difficult to target non-G-rich sites</w:t>
            </w:r>
          </w:p>
        </w:tc>
        <w:tc>
          <w:tcPr>
            <w:tcW w:w="3119" w:type="dxa"/>
          </w:tcPr>
          <w:p w14:paraId="2A398029"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5ʹ targeted base must be a T for each TALEN monomer</w:t>
            </w:r>
          </w:p>
        </w:tc>
        <w:tc>
          <w:tcPr>
            <w:tcW w:w="3210" w:type="dxa"/>
          </w:tcPr>
          <w:p w14:paraId="7AF66076"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Targeted site must precede a PAM sequence</w:t>
            </w:r>
          </w:p>
        </w:tc>
      </w:tr>
      <w:tr w:rsidR="00523C86" w:rsidRPr="006258C2" w14:paraId="6D0C98F1" w14:textId="77777777" w:rsidTr="00F9570F">
        <w:trPr>
          <w:trHeight w:val="389"/>
        </w:trPr>
        <w:tc>
          <w:tcPr>
            <w:tcW w:w="1838" w:type="dxa"/>
          </w:tcPr>
          <w:p w14:paraId="1013BECF"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 xml:space="preserve">Difficulties of engineering </w:t>
            </w:r>
          </w:p>
        </w:tc>
        <w:tc>
          <w:tcPr>
            <w:tcW w:w="2405" w:type="dxa"/>
          </w:tcPr>
          <w:p w14:paraId="608BC318"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Requiring substantial protein engineering</w:t>
            </w:r>
          </w:p>
        </w:tc>
        <w:tc>
          <w:tcPr>
            <w:tcW w:w="3119" w:type="dxa"/>
          </w:tcPr>
          <w:p w14:paraId="6CC85CE3"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Requiring complex molecular cloning methods</w:t>
            </w:r>
          </w:p>
        </w:tc>
        <w:tc>
          <w:tcPr>
            <w:tcW w:w="3210" w:type="dxa"/>
          </w:tcPr>
          <w:p w14:paraId="5DA06341"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Using standard cloning procedures and oligo synthesis</w:t>
            </w:r>
          </w:p>
        </w:tc>
      </w:tr>
      <w:tr w:rsidR="00523C86" w:rsidRPr="006258C2" w14:paraId="6FF63DC6" w14:textId="77777777" w:rsidTr="00F9570F">
        <w:trPr>
          <w:trHeight w:val="969"/>
        </w:trPr>
        <w:tc>
          <w:tcPr>
            <w:tcW w:w="1838" w:type="dxa"/>
          </w:tcPr>
          <w:p w14:paraId="175437B6"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Difficulties of delivering</w:t>
            </w:r>
          </w:p>
        </w:tc>
        <w:tc>
          <w:tcPr>
            <w:tcW w:w="2405" w:type="dxa"/>
          </w:tcPr>
          <w:p w14:paraId="14E9F2CC"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 xml:space="preserve">Relatively easy as small size of ZFN expression elements suitable for a variety of viral vectors </w:t>
            </w:r>
          </w:p>
        </w:tc>
        <w:tc>
          <w:tcPr>
            <w:tcW w:w="3119" w:type="dxa"/>
          </w:tcPr>
          <w:p w14:paraId="6E143FFE"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Difficult due to the large size of functional components</w:t>
            </w:r>
          </w:p>
        </w:tc>
        <w:tc>
          <w:tcPr>
            <w:tcW w:w="3210" w:type="dxa"/>
          </w:tcPr>
          <w:p w14:paraId="19E7E2D8" w14:textId="77777777" w:rsidR="00523C86" w:rsidRPr="006258C2" w:rsidRDefault="00523C86" w:rsidP="00F9570F">
            <w:pPr>
              <w:rPr>
                <w:rFonts w:ascii="Times New Roman" w:hAnsi="Times New Roman" w:cs="Times New Roman"/>
                <w:sz w:val="15"/>
                <w:szCs w:val="15"/>
              </w:rPr>
            </w:pPr>
            <w:r w:rsidRPr="006258C2">
              <w:rPr>
                <w:rFonts w:ascii="Times New Roman" w:hAnsi="Times New Roman" w:cs="Times New Roman"/>
                <w:sz w:val="15"/>
                <w:szCs w:val="15"/>
              </w:rPr>
              <w:t>Moderate as the commonly used SpCas9 is large and may cause packaging problems for viral vectors such as AAV, but smaller orthologs exist.</w:t>
            </w:r>
            <w:r w:rsidRPr="006258C2">
              <w:rPr>
                <w:sz w:val="15"/>
                <w:szCs w:val="15"/>
              </w:rPr>
              <w:t xml:space="preserve"> </w:t>
            </w:r>
          </w:p>
        </w:tc>
      </w:tr>
    </w:tbl>
    <w:p w14:paraId="0E245E0B" w14:textId="6D307D89" w:rsidR="00B8762E" w:rsidRPr="006258C2" w:rsidRDefault="00B8762E" w:rsidP="0034786B">
      <w:pPr>
        <w:spacing w:line="360" w:lineRule="auto"/>
        <w:rPr>
          <w:rFonts w:ascii="Times New Roman" w:hAnsi="Times New Roman" w:cs="Times New Roman"/>
          <w:sz w:val="22"/>
        </w:rPr>
      </w:pPr>
      <w:r w:rsidRPr="006258C2">
        <w:rPr>
          <w:rFonts w:ascii="Times New Roman" w:hAnsi="Times New Roman" w:cs="Times New Roman"/>
          <w:sz w:val="22"/>
        </w:rPr>
        <w:t>ZFN: Zinc finger nuclease; TALEN: Transcription activator-like effector nuclease; CRISPR:</w:t>
      </w:r>
      <w:r w:rsidR="00B75282" w:rsidRPr="006258C2">
        <w:rPr>
          <w:rFonts w:ascii="Times New Roman" w:hAnsi="Times New Roman" w:cs="Times New Roman"/>
          <w:sz w:val="22"/>
        </w:rPr>
        <w:t xml:space="preserve"> </w:t>
      </w:r>
      <w:r w:rsidRPr="006258C2">
        <w:rPr>
          <w:rFonts w:ascii="Times New Roman" w:hAnsi="Times New Roman" w:cs="Times New Roman"/>
          <w:sz w:val="22"/>
        </w:rPr>
        <w:t>Clustered regularly interspaced short palindromic repeat.</w:t>
      </w:r>
    </w:p>
    <w:p w14:paraId="310F828A" w14:textId="2DB49CF4" w:rsidR="0034786B" w:rsidRPr="006258C2" w:rsidRDefault="0034786B" w:rsidP="006D62C3">
      <w:pPr>
        <w:spacing w:line="360" w:lineRule="auto"/>
        <w:rPr>
          <w:rFonts w:ascii="Times New Roman" w:hAnsi="Times New Roman" w:cs="Times New Roman"/>
          <w:b/>
          <w:sz w:val="22"/>
        </w:rPr>
      </w:pPr>
      <w:r w:rsidRPr="006258C2">
        <w:rPr>
          <w:rFonts w:ascii="Times New Roman" w:hAnsi="Times New Roman" w:cs="Times New Roman"/>
          <w:b/>
          <w:sz w:val="22"/>
        </w:rPr>
        <w:t>Table 2 Clinical trials of gene editing in the treatment of human diseases</w:t>
      </w:r>
    </w:p>
    <w:tbl>
      <w:tblPr>
        <w:tblStyle w:val="af3"/>
        <w:tblW w:w="10779" w:type="dxa"/>
        <w:tblInd w:w="-71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90"/>
        <w:gridCol w:w="2268"/>
        <w:gridCol w:w="1134"/>
        <w:gridCol w:w="1418"/>
        <w:gridCol w:w="1134"/>
        <w:gridCol w:w="992"/>
        <w:gridCol w:w="709"/>
        <w:gridCol w:w="1134"/>
      </w:tblGrid>
      <w:tr w:rsidR="00B75282" w:rsidRPr="006258C2" w14:paraId="1FBBAD61" w14:textId="77777777" w:rsidTr="00F9570F">
        <w:trPr>
          <w:trHeight w:val="378"/>
        </w:trPr>
        <w:tc>
          <w:tcPr>
            <w:tcW w:w="1990" w:type="dxa"/>
          </w:tcPr>
          <w:p w14:paraId="4EB95DCA"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Platform</w:t>
            </w:r>
          </w:p>
        </w:tc>
        <w:tc>
          <w:tcPr>
            <w:tcW w:w="2268" w:type="dxa"/>
          </w:tcPr>
          <w:p w14:paraId="384FEB38"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Disease applications</w:t>
            </w:r>
          </w:p>
        </w:tc>
        <w:tc>
          <w:tcPr>
            <w:tcW w:w="1134" w:type="dxa"/>
          </w:tcPr>
          <w:p w14:paraId="6CFF9F34"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Target</w:t>
            </w:r>
          </w:p>
        </w:tc>
        <w:tc>
          <w:tcPr>
            <w:tcW w:w="1418" w:type="dxa"/>
          </w:tcPr>
          <w:p w14:paraId="258B824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Edited cells</w:t>
            </w:r>
          </w:p>
        </w:tc>
        <w:tc>
          <w:tcPr>
            <w:tcW w:w="1134" w:type="dxa"/>
          </w:tcPr>
          <w:p w14:paraId="7410D4E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Delivery</w:t>
            </w:r>
          </w:p>
        </w:tc>
        <w:tc>
          <w:tcPr>
            <w:tcW w:w="992" w:type="dxa"/>
          </w:tcPr>
          <w:p w14:paraId="44C45AD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Sample size</w:t>
            </w:r>
          </w:p>
        </w:tc>
        <w:tc>
          <w:tcPr>
            <w:tcW w:w="709" w:type="dxa"/>
          </w:tcPr>
          <w:p w14:paraId="3BDEABEC"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Phase</w:t>
            </w:r>
          </w:p>
        </w:tc>
        <w:tc>
          <w:tcPr>
            <w:tcW w:w="1134" w:type="dxa"/>
          </w:tcPr>
          <w:p w14:paraId="68765C3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Trial number</w:t>
            </w:r>
          </w:p>
        </w:tc>
      </w:tr>
      <w:tr w:rsidR="00B75282" w:rsidRPr="006258C2" w14:paraId="7CC229BE" w14:textId="77777777" w:rsidTr="00F9570F">
        <w:trPr>
          <w:trHeight w:val="434"/>
        </w:trPr>
        <w:tc>
          <w:tcPr>
            <w:tcW w:w="1990" w:type="dxa"/>
          </w:tcPr>
          <w:p w14:paraId="7DF71317"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ZFN</w:t>
            </w:r>
          </w:p>
        </w:tc>
        <w:tc>
          <w:tcPr>
            <w:tcW w:w="2268" w:type="dxa"/>
          </w:tcPr>
          <w:p w14:paraId="0AA443AF"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w:t>
            </w:r>
          </w:p>
        </w:tc>
        <w:tc>
          <w:tcPr>
            <w:tcW w:w="1134" w:type="dxa"/>
          </w:tcPr>
          <w:p w14:paraId="5AC53A7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5B6088F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4+ T-cells</w:t>
            </w:r>
          </w:p>
        </w:tc>
        <w:tc>
          <w:tcPr>
            <w:tcW w:w="1134" w:type="dxa"/>
          </w:tcPr>
          <w:p w14:paraId="2172A21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Adenovirus</w:t>
            </w:r>
          </w:p>
        </w:tc>
        <w:tc>
          <w:tcPr>
            <w:tcW w:w="992" w:type="dxa"/>
          </w:tcPr>
          <w:p w14:paraId="45C09DE6"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709" w:type="dxa"/>
          </w:tcPr>
          <w:p w14:paraId="09766915"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1EAA0D05"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0842634</w:t>
            </w:r>
          </w:p>
        </w:tc>
      </w:tr>
      <w:tr w:rsidR="00B75282" w:rsidRPr="006258C2" w14:paraId="56F755A8" w14:textId="77777777" w:rsidTr="00F9570F">
        <w:trPr>
          <w:trHeight w:val="413"/>
        </w:trPr>
        <w:tc>
          <w:tcPr>
            <w:tcW w:w="1990" w:type="dxa"/>
          </w:tcPr>
          <w:p w14:paraId="3FC84F51" w14:textId="77777777" w:rsidR="00B75282" w:rsidRPr="006258C2" w:rsidRDefault="00B75282" w:rsidP="00F9570F">
            <w:pPr>
              <w:jc w:val="left"/>
              <w:rPr>
                <w:rFonts w:ascii="Times New Roman" w:hAnsi="Times New Roman" w:cs="Times New Roman"/>
                <w:sz w:val="13"/>
                <w:szCs w:val="13"/>
              </w:rPr>
            </w:pPr>
          </w:p>
        </w:tc>
        <w:tc>
          <w:tcPr>
            <w:tcW w:w="2268" w:type="dxa"/>
          </w:tcPr>
          <w:p w14:paraId="0297A27B"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w:t>
            </w:r>
          </w:p>
        </w:tc>
        <w:tc>
          <w:tcPr>
            <w:tcW w:w="1134" w:type="dxa"/>
          </w:tcPr>
          <w:p w14:paraId="0E410A2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70300A6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4+ T-cells</w:t>
            </w:r>
          </w:p>
        </w:tc>
        <w:tc>
          <w:tcPr>
            <w:tcW w:w="1134" w:type="dxa"/>
          </w:tcPr>
          <w:p w14:paraId="7E0B3E9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Adenovirus</w:t>
            </w:r>
          </w:p>
        </w:tc>
        <w:tc>
          <w:tcPr>
            <w:tcW w:w="992" w:type="dxa"/>
          </w:tcPr>
          <w:p w14:paraId="106E3EB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9</w:t>
            </w:r>
          </w:p>
        </w:tc>
        <w:tc>
          <w:tcPr>
            <w:tcW w:w="709" w:type="dxa"/>
          </w:tcPr>
          <w:p w14:paraId="7067D98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5B11DA7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1044654</w:t>
            </w:r>
          </w:p>
        </w:tc>
      </w:tr>
      <w:tr w:rsidR="00B75282" w:rsidRPr="006258C2" w14:paraId="2989BE35" w14:textId="77777777" w:rsidTr="00F9570F">
        <w:trPr>
          <w:trHeight w:val="413"/>
        </w:trPr>
        <w:tc>
          <w:tcPr>
            <w:tcW w:w="1990" w:type="dxa"/>
          </w:tcPr>
          <w:p w14:paraId="699DF7FA" w14:textId="77777777" w:rsidR="00B75282" w:rsidRPr="006258C2" w:rsidRDefault="00B75282" w:rsidP="00F9570F">
            <w:pPr>
              <w:jc w:val="left"/>
              <w:rPr>
                <w:rFonts w:ascii="Times New Roman" w:hAnsi="Times New Roman" w:cs="Times New Roman"/>
                <w:sz w:val="13"/>
                <w:szCs w:val="13"/>
              </w:rPr>
            </w:pPr>
          </w:p>
        </w:tc>
        <w:tc>
          <w:tcPr>
            <w:tcW w:w="2268" w:type="dxa"/>
          </w:tcPr>
          <w:p w14:paraId="6C3F2BE0"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w:t>
            </w:r>
          </w:p>
        </w:tc>
        <w:tc>
          <w:tcPr>
            <w:tcW w:w="1134" w:type="dxa"/>
          </w:tcPr>
          <w:p w14:paraId="4E832C7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194D568E"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D4+ T-cells</w:t>
            </w:r>
          </w:p>
        </w:tc>
        <w:tc>
          <w:tcPr>
            <w:tcW w:w="1134" w:type="dxa"/>
          </w:tcPr>
          <w:p w14:paraId="46FE3517"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Adenovirus</w:t>
            </w:r>
          </w:p>
        </w:tc>
        <w:tc>
          <w:tcPr>
            <w:tcW w:w="992" w:type="dxa"/>
          </w:tcPr>
          <w:p w14:paraId="21479357"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21</w:t>
            </w:r>
          </w:p>
        </w:tc>
        <w:tc>
          <w:tcPr>
            <w:tcW w:w="709" w:type="dxa"/>
          </w:tcPr>
          <w:p w14:paraId="51EC3E3B"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6F1C3E2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1252641</w:t>
            </w:r>
          </w:p>
        </w:tc>
      </w:tr>
      <w:tr w:rsidR="00B75282" w:rsidRPr="006258C2" w14:paraId="5A6B30B5" w14:textId="77777777" w:rsidTr="00F9570F">
        <w:trPr>
          <w:trHeight w:val="413"/>
        </w:trPr>
        <w:tc>
          <w:tcPr>
            <w:tcW w:w="1990" w:type="dxa"/>
          </w:tcPr>
          <w:p w14:paraId="2452AEED" w14:textId="77777777" w:rsidR="00B75282" w:rsidRPr="006258C2" w:rsidRDefault="00B75282" w:rsidP="00F9570F">
            <w:pPr>
              <w:jc w:val="left"/>
              <w:rPr>
                <w:rFonts w:ascii="Times New Roman" w:hAnsi="Times New Roman" w:cs="Times New Roman"/>
                <w:sz w:val="13"/>
                <w:szCs w:val="13"/>
              </w:rPr>
            </w:pPr>
          </w:p>
        </w:tc>
        <w:tc>
          <w:tcPr>
            <w:tcW w:w="2268" w:type="dxa"/>
          </w:tcPr>
          <w:p w14:paraId="130D925E"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w:t>
            </w:r>
          </w:p>
        </w:tc>
        <w:tc>
          <w:tcPr>
            <w:tcW w:w="1134" w:type="dxa"/>
          </w:tcPr>
          <w:p w14:paraId="0AB4D294"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55FF349B"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4/CD8 T-cells</w:t>
            </w:r>
          </w:p>
        </w:tc>
        <w:tc>
          <w:tcPr>
            <w:tcW w:w="1134" w:type="dxa"/>
          </w:tcPr>
          <w:p w14:paraId="3A920B08"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Adenovirus</w:t>
            </w:r>
          </w:p>
        </w:tc>
        <w:tc>
          <w:tcPr>
            <w:tcW w:w="992" w:type="dxa"/>
          </w:tcPr>
          <w:p w14:paraId="0FBDFAE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26</w:t>
            </w:r>
          </w:p>
        </w:tc>
        <w:tc>
          <w:tcPr>
            <w:tcW w:w="709" w:type="dxa"/>
          </w:tcPr>
          <w:p w14:paraId="064EAD29"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1355B77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1543152</w:t>
            </w:r>
          </w:p>
        </w:tc>
      </w:tr>
      <w:tr w:rsidR="00B75282" w:rsidRPr="006258C2" w14:paraId="3113CB31" w14:textId="77777777" w:rsidTr="00F9570F">
        <w:trPr>
          <w:trHeight w:val="413"/>
        </w:trPr>
        <w:tc>
          <w:tcPr>
            <w:tcW w:w="1990" w:type="dxa"/>
          </w:tcPr>
          <w:p w14:paraId="5D38749B" w14:textId="77777777" w:rsidR="00B75282" w:rsidRPr="006258C2" w:rsidRDefault="00B75282" w:rsidP="00F9570F">
            <w:pPr>
              <w:jc w:val="left"/>
              <w:rPr>
                <w:rFonts w:ascii="Times New Roman" w:hAnsi="Times New Roman" w:cs="Times New Roman"/>
                <w:sz w:val="13"/>
                <w:szCs w:val="13"/>
              </w:rPr>
            </w:pPr>
          </w:p>
        </w:tc>
        <w:tc>
          <w:tcPr>
            <w:tcW w:w="2268" w:type="dxa"/>
          </w:tcPr>
          <w:p w14:paraId="59DE4AE1"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w:t>
            </w:r>
          </w:p>
        </w:tc>
        <w:tc>
          <w:tcPr>
            <w:tcW w:w="1134" w:type="dxa"/>
          </w:tcPr>
          <w:p w14:paraId="3FEB7B2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47E0196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4/CD8 T-cells</w:t>
            </w:r>
          </w:p>
        </w:tc>
        <w:tc>
          <w:tcPr>
            <w:tcW w:w="1134" w:type="dxa"/>
          </w:tcPr>
          <w:p w14:paraId="7B3A5708"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 xml:space="preserve">mRNA  </w:t>
            </w:r>
          </w:p>
        </w:tc>
        <w:tc>
          <w:tcPr>
            <w:tcW w:w="992" w:type="dxa"/>
          </w:tcPr>
          <w:p w14:paraId="0829C1F9"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709" w:type="dxa"/>
          </w:tcPr>
          <w:p w14:paraId="45032ED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2629EA7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225665</w:t>
            </w:r>
          </w:p>
        </w:tc>
      </w:tr>
      <w:tr w:rsidR="00B75282" w:rsidRPr="006258C2" w14:paraId="22139850" w14:textId="77777777" w:rsidTr="00F9570F">
        <w:trPr>
          <w:trHeight w:val="413"/>
        </w:trPr>
        <w:tc>
          <w:tcPr>
            <w:tcW w:w="1990" w:type="dxa"/>
          </w:tcPr>
          <w:p w14:paraId="5F66DDFB" w14:textId="77777777" w:rsidR="00B75282" w:rsidRPr="006258C2" w:rsidRDefault="00B75282" w:rsidP="00F9570F">
            <w:pPr>
              <w:jc w:val="left"/>
              <w:rPr>
                <w:rFonts w:ascii="Times New Roman" w:hAnsi="Times New Roman" w:cs="Times New Roman"/>
                <w:sz w:val="13"/>
                <w:szCs w:val="13"/>
              </w:rPr>
            </w:pPr>
          </w:p>
        </w:tc>
        <w:tc>
          <w:tcPr>
            <w:tcW w:w="2268" w:type="dxa"/>
          </w:tcPr>
          <w:p w14:paraId="085ED57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w:t>
            </w:r>
          </w:p>
        </w:tc>
        <w:tc>
          <w:tcPr>
            <w:tcW w:w="1134" w:type="dxa"/>
          </w:tcPr>
          <w:p w14:paraId="392F92D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71220C5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4+ T-cells</w:t>
            </w:r>
          </w:p>
        </w:tc>
        <w:tc>
          <w:tcPr>
            <w:tcW w:w="1134" w:type="dxa"/>
          </w:tcPr>
          <w:p w14:paraId="423F45B5"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mRNA</w:t>
            </w:r>
          </w:p>
        </w:tc>
        <w:tc>
          <w:tcPr>
            <w:tcW w:w="992" w:type="dxa"/>
          </w:tcPr>
          <w:p w14:paraId="10621948"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4</w:t>
            </w:r>
          </w:p>
        </w:tc>
        <w:tc>
          <w:tcPr>
            <w:tcW w:w="709" w:type="dxa"/>
          </w:tcPr>
          <w:p w14:paraId="1E70A18C"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61F228C9"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388594</w:t>
            </w:r>
          </w:p>
        </w:tc>
      </w:tr>
      <w:tr w:rsidR="00B75282" w:rsidRPr="006258C2" w14:paraId="6857E0E6" w14:textId="77777777" w:rsidTr="00F9570F">
        <w:trPr>
          <w:trHeight w:val="413"/>
        </w:trPr>
        <w:tc>
          <w:tcPr>
            <w:tcW w:w="1990" w:type="dxa"/>
          </w:tcPr>
          <w:p w14:paraId="64C7011D" w14:textId="77777777" w:rsidR="00B75282" w:rsidRPr="006258C2" w:rsidRDefault="00B75282" w:rsidP="00F9570F">
            <w:pPr>
              <w:jc w:val="left"/>
              <w:rPr>
                <w:rFonts w:ascii="Times New Roman" w:hAnsi="Times New Roman" w:cs="Times New Roman"/>
                <w:sz w:val="13"/>
                <w:szCs w:val="13"/>
              </w:rPr>
            </w:pPr>
          </w:p>
        </w:tc>
        <w:tc>
          <w:tcPr>
            <w:tcW w:w="2268" w:type="dxa"/>
          </w:tcPr>
          <w:p w14:paraId="41829D6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w:t>
            </w:r>
          </w:p>
        </w:tc>
        <w:tc>
          <w:tcPr>
            <w:tcW w:w="1134" w:type="dxa"/>
          </w:tcPr>
          <w:p w14:paraId="4ADCAF5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0F4058C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4+ T-cells</w:t>
            </w:r>
          </w:p>
        </w:tc>
        <w:tc>
          <w:tcPr>
            <w:tcW w:w="1134" w:type="dxa"/>
          </w:tcPr>
          <w:p w14:paraId="329B9E6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RNA</w:t>
            </w:r>
          </w:p>
        </w:tc>
        <w:tc>
          <w:tcPr>
            <w:tcW w:w="992" w:type="dxa"/>
          </w:tcPr>
          <w:p w14:paraId="17184E1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30</w:t>
            </w:r>
          </w:p>
        </w:tc>
        <w:tc>
          <w:tcPr>
            <w:tcW w:w="709" w:type="dxa"/>
          </w:tcPr>
          <w:p w14:paraId="1A781063"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0B19658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666871</w:t>
            </w:r>
          </w:p>
        </w:tc>
      </w:tr>
      <w:tr w:rsidR="00B75282" w:rsidRPr="006258C2" w14:paraId="0352372D" w14:textId="77777777" w:rsidTr="00F9570F">
        <w:trPr>
          <w:trHeight w:val="413"/>
        </w:trPr>
        <w:tc>
          <w:tcPr>
            <w:tcW w:w="1990" w:type="dxa"/>
          </w:tcPr>
          <w:p w14:paraId="0E5BCBFF" w14:textId="77777777" w:rsidR="00B75282" w:rsidRPr="006258C2" w:rsidRDefault="00B75282" w:rsidP="00F9570F">
            <w:pPr>
              <w:jc w:val="left"/>
              <w:rPr>
                <w:rFonts w:ascii="Times New Roman" w:hAnsi="Times New Roman" w:cs="Times New Roman"/>
                <w:sz w:val="13"/>
                <w:szCs w:val="13"/>
              </w:rPr>
            </w:pPr>
          </w:p>
        </w:tc>
        <w:tc>
          <w:tcPr>
            <w:tcW w:w="2268" w:type="dxa"/>
          </w:tcPr>
          <w:p w14:paraId="72ADB37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w:t>
            </w:r>
          </w:p>
        </w:tc>
        <w:tc>
          <w:tcPr>
            <w:tcW w:w="1134" w:type="dxa"/>
          </w:tcPr>
          <w:p w14:paraId="0CCA3D5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45A0D28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4+ T-cells</w:t>
            </w:r>
          </w:p>
        </w:tc>
        <w:tc>
          <w:tcPr>
            <w:tcW w:w="1134" w:type="dxa"/>
          </w:tcPr>
          <w:p w14:paraId="45BA6D26"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RNA</w:t>
            </w:r>
          </w:p>
        </w:tc>
        <w:tc>
          <w:tcPr>
            <w:tcW w:w="992" w:type="dxa"/>
          </w:tcPr>
          <w:p w14:paraId="1BFA234C"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709" w:type="dxa"/>
          </w:tcPr>
          <w:p w14:paraId="6628E1F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4970B16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617198</w:t>
            </w:r>
          </w:p>
        </w:tc>
      </w:tr>
      <w:tr w:rsidR="00B75282" w:rsidRPr="006258C2" w14:paraId="14DCF185" w14:textId="77777777" w:rsidTr="00F9570F">
        <w:trPr>
          <w:trHeight w:val="413"/>
        </w:trPr>
        <w:tc>
          <w:tcPr>
            <w:tcW w:w="1990" w:type="dxa"/>
          </w:tcPr>
          <w:p w14:paraId="041B77C4" w14:textId="77777777" w:rsidR="00B75282" w:rsidRPr="006258C2" w:rsidRDefault="00B75282" w:rsidP="00F9570F">
            <w:pPr>
              <w:jc w:val="left"/>
              <w:rPr>
                <w:rFonts w:ascii="Times New Roman" w:hAnsi="Times New Roman" w:cs="Times New Roman"/>
                <w:sz w:val="13"/>
                <w:szCs w:val="13"/>
              </w:rPr>
            </w:pPr>
          </w:p>
        </w:tc>
        <w:tc>
          <w:tcPr>
            <w:tcW w:w="2268" w:type="dxa"/>
          </w:tcPr>
          <w:p w14:paraId="2CCE5972"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w:t>
            </w:r>
          </w:p>
        </w:tc>
        <w:tc>
          <w:tcPr>
            <w:tcW w:w="1134" w:type="dxa"/>
          </w:tcPr>
          <w:p w14:paraId="034A4094"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529C0DA6"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 xml:space="preserve">CD34+ </w:t>
            </w:r>
            <w:bookmarkStart w:id="11" w:name="_Hlk18913769"/>
            <w:r w:rsidRPr="006258C2">
              <w:rPr>
                <w:rFonts w:ascii="Times New Roman" w:hAnsi="Times New Roman" w:cs="Times New Roman"/>
                <w:sz w:val="13"/>
                <w:szCs w:val="13"/>
              </w:rPr>
              <w:t xml:space="preserve">HSPCs </w:t>
            </w:r>
            <w:bookmarkEnd w:id="11"/>
          </w:p>
        </w:tc>
        <w:tc>
          <w:tcPr>
            <w:tcW w:w="1134" w:type="dxa"/>
          </w:tcPr>
          <w:p w14:paraId="47C46B04"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RNA</w:t>
            </w:r>
          </w:p>
        </w:tc>
        <w:tc>
          <w:tcPr>
            <w:tcW w:w="992" w:type="dxa"/>
          </w:tcPr>
          <w:p w14:paraId="554A591C"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8</w:t>
            </w:r>
          </w:p>
        </w:tc>
        <w:tc>
          <w:tcPr>
            <w:tcW w:w="709" w:type="dxa"/>
          </w:tcPr>
          <w:p w14:paraId="20496D27"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3BED2CD0" w14:textId="77777777" w:rsidR="00B75282" w:rsidRPr="006258C2" w:rsidRDefault="00B75282" w:rsidP="00F9570F">
            <w:pPr>
              <w:rPr>
                <w:rFonts w:ascii="Times New Roman" w:hAnsi="Times New Roman" w:cs="Times New Roman"/>
                <w:sz w:val="13"/>
                <w:szCs w:val="13"/>
              </w:rPr>
            </w:pPr>
            <w:bookmarkStart w:id="12" w:name="_Hlk18922495"/>
            <w:r w:rsidRPr="006258C2">
              <w:rPr>
                <w:rFonts w:ascii="Times New Roman" w:hAnsi="Times New Roman" w:cs="Times New Roman"/>
                <w:sz w:val="13"/>
                <w:szCs w:val="13"/>
              </w:rPr>
              <w:t>NCT02500849</w:t>
            </w:r>
            <w:bookmarkEnd w:id="12"/>
          </w:p>
        </w:tc>
      </w:tr>
      <w:tr w:rsidR="00B75282" w:rsidRPr="006258C2" w14:paraId="6B999755" w14:textId="77777777" w:rsidTr="00F9570F">
        <w:trPr>
          <w:trHeight w:val="684"/>
        </w:trPr>
        <w:tc>
          <w:tcPr>
            <w:tcW w:w="1990" w:type="dxa"/>
          </w:tcPr>
          <w:p w14:paraId="7B2A3981" w14:textId="77777777" w:rsidR="00B75282" w:rsidRPr="006258C2" w:rsidRDefault="00B75282" w:rsidP="00F9570F">
            <w:pPr>
              <w:jc w:val="left"/>
              <w:rPr>
                <w:rFonts w:ascii="Times New Roman" w:hAnsi="Times New Roman" w:cs="Times New Roman"/>
                <w:sz w:val="13"/>
                <w:szCs w:val="13"/>
              </w:rPr>
            </w:pPr>
          </w:p>
        </w:tc>
        <w:tc>
          <w:tcPr>
            <w:tcW w:w="2268" w:type="dxa"/>
          </w:tcPr>
          <w:p w14:paraId="1DED00E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PV-induced cervical precancerous lesions</w:t>
            </w:r>
          </w:p>
        </w:tc>
        <w:tc>
          <w:tcPr>
            <w:tcW w:w="1134" w:type="dxa"/>
          </w:tcPr>
          <w:p w14:paraId="28494FB4"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PV16/18 E7</w:t>
            </w:r>
          </w:p>
        </w:tc>
        <w:tc>
          <w:tcPr>
            <w:tcW w:w="1418" w:type="dxa"/>
          </w:tcPr>
          <w:p w14:paraId="1F836A6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Epithelial cells</w:t>
            </w:r>
          </w:p>
        </w:tc>
        <w:tc>
          <w:tcPr>
            <w:tcW w:w="1134" w:type="dxa"/>
          </w:tcPr>
          <w:p w14:paraId="0F96E717"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DNA</w:t>
            </w:r>
          </w:p>
        </w:tc>
        <w:tc>
          <w:tcPr>
            <w:tcW w:w="992" w:type="dxa"/>
          </w:tcPr>
          <w:p w14:paraId="2B2C0AC3"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20</w:t>
            </w:r>
          </w:p>
        </w:tc>
        <w:tc>
          <w:tcPr>
            <w:tcW w:w="709" w:type="dxa"/>
          </w:tcPr>
          <w:p w14:paraId="53A5B786"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177E83F9"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800369</w:t>
            </w:r>
          </w:p>
        </w:tc>
      </w:tr>
      <w:tr w:rsidR="00B75282" w:rsidRPr="006258C2" w14:paraId="569FA68E" w14:textId="77777777" w:rsidTr="00F9570F">
        <w:trPr>
          <w:trHeight w:val="474"/>
        </w:trPr>
        <w:tc>
          <w:tcPr>
            <w:tcW w:w="1990" w:type="dxa"/>
          </w:tcPr>
          <w:p w14:paraId="7E4F9AB3" w14:textId="77777777" w:rsidR="00B75282" w:rsidRPr="006258C2" w:rsidRDefault="00B75282" w:rsidP="00F9570F">
            <w:pPr>
              <w:jc w:val="left"/>
              <w:rPr>
                <w:rFonts w:ascii="Times New Roman" w:hAnsi="Times New Roman" w:cs="Times New Roman"/>
                <w:sz w:val="13"/>
                <w:szCs w:val="13"/>
              </w:rPr>
            </w:pPr>
          </w:p>
        </w:tc>
        <w:tc>
          <w:tcPr>
            <w:tcW w:w="2268" w:type="dxa"/>
          </w:tcPr>
          <w:p w14:paraId="4EEECAEC"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ucopolysaccharidosis I</w:t>
            </w:r>
          </w:p>
        </w:tc>
        <w:tc>
          <w:tcPr>
            <w:tcW w:w="1134" w:type="dxa"/>
          </w:tcPr>
          <w:p w14:paraId="39EBB05A"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IDS gene</w:t>
            </w:r>
          </w:p>
        </w:tc>
        <w:tc>
          <w:tcPr>
            <w:tcW w:w="1418" w:type="dxa"/>
          </w:tcPr>
          <w:p w14:paraId="21D946C3"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Hepatocytes</w:t>
            </w:r>
          </w:p>
        </w:tc>
        <w:tc>
          <w:tcPr>
            <w:tcW w:w="1134" w:type="dxa"/>
          </w:tcPr>
          <w:p w14:paraId="277C670E"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AAV</w:t>
            </w:r>
          </w:p>
        </w:tc>
        <w:tc>
          <w:tcPr>
            <w:tcW w:w="992" w:type="dxa"/>
          </w:tcPr>
          <w:p w14:paraId="6A8A511C"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9</w:t>
            </w:r>
          </w:p>
        </w:tc>
        <w:tc>
          <w:tcPr>
            <w:tcW w:w="709" w:type="dxa"/>
          </w:tcPr>
          <w:p w14:paraId="575694E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2F9A89A7"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041324</w:t>
            </w:r>
          </w:p>
        </w:tc>
      </w:tr>
      <w:tr w:rsidR="00B75282" w:rsidRPr="006258C2" w14:paraId="71135B2D" w14:textId="77777777" w:rsidTr="00F9570F">
        <w:trPr>
          <w:trHeight w:val="474"/>
        </w:trPr>
        <w:tc>
          <w:tcPr>
            <w:tcW w:w="1990" w:type="dxa"/>
          </w:tcPr>
          <w:p w14:paraId="45C57C16" w14:textId="77777777" w:rsidR="00B75282" w:rsidRPr="006258C2" w:rsidRDefault="00B75282" w:rsidP="00F9570F">
            <w:pPr>
              <w:jc w:val="left"/>
              <w:rPr>
                <w:rFonts w:ascii="Times New Roman" w:hAnsi="Times New Roman" w:cs="Times New Roman"/>
                <w:sz w:val="13"/>
                <w:szCs w:val="13"/>
              </w:rPr>
            </w:pPr>
          </w:p>
        </w:tc>
        <w:tc>
          <w:tcPr>
            <w:tcW w:w="2268" w:type="dxa"/>
          </w:tcPr>
          <w:p w14:paraId="4436446A"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ucopolysaccharidosis II</w:t>
            </w:r>
          </w:p>
        </w:tc>
        <w:tc>
          <w:tcPr>
            <w:tcW w:w="1134" w:type="dxa"/>
          </w:tcPr>
          <w:p w14:paraId="70EB69FA"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IDUA gene</w:t>
            </w:r>
          </w:p>
        </w:tc>
        <w:tc>
          <w:tcPr>
            <w:tcW w:w="1418" w:type="dxa"/>
          </w:tcPr>
          <w:p w14:paraId="124D830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Hepatocytes</w:t>
            </w:r>
          </w:p>
        </w:tc>
        <w:tc>
          <w:tcPr>
            <w:tcW w:w="1134" w:type="dxa"/>
          </w:tcPr>
          <w:p w14:paraId="42A74F1F"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AAV</w:t>
            </w:r>
          </w:p>
        </w:tc>
        <w:tc>
          <w:tcPr>
            <w:tcW w:w="992" w:type="dxa"/>
          </w:tcPr>
          <w:p w14:paraId="279333F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3</w:t>
            </w:r>
          </w:p>
        </w:tc>
        <w:tc>
          <w:tcPr>
            <w:tcW w:w="709" w:type="dxa"/>
          </w:tcPr>
          <w:p w14:paraId="553DBDE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3CAA6C8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702115</w:t>
            </w:r>
          </w:p>
        </w:tc>
      </w:tr>
      <w:tr w:rsidR="00B75282" w:rsidRPr="006258C2" w14:paraId="7901FE78" w14:textId="77777777" w:rsidTr="00F9570F">
        <w:trPr>
          <w:trHeight w:val="474"/>
        </w:trPr>
        <w:tc>
          <w:tcPr>
            <w:tcW w:w="1990" w:type="dxa"/>
          </w:tcPr>
          <w:p w14:paraId="0E9DB427" w14:textId="77777777" w:rsidR="00B75282" w:rsidRPr="006258C2" w:rsidRDefault="00B75282" w:rsidP="00F9570F">
            <w:pPr>
              <w:jc w:val="left"/>
              <w:rPr>
                <w:rFonts w:ascii="Times New Roman" w:hAnsi="Times New Roman" w:cs="Times New Roman"/>
                <w:sz w:val="13"/>
                <w:szCs w:val="13"/>
              </w:rPr>
            </w:pPr>
          </w:p>
        </w:tc>
        <w:tc>
          <w:tcPr>
            <w:tcW w:w="2268" w:type="dxa"/>
          </w:tcPr>
          <w:p w14:paraId="5314F7BC"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emophilia B</w:t>
            </w:r>
          </w:p>
        </w:tc>
        <w:tc>
          <w:tcPr>
            <w:tcW w:w="1134" w:type="dxa"/>
          </w:tcPr>
          <w:p w14:paraId="6670D0A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Factor IX gene</w:t>
            </w:r>
          </w:p>
        </w:tc>
        <w:tc>
          <w:tcPr>
            <w:tcW w:w="1418" w:type="dxa"/>
          </w:tcPr>
          <w:p w14:paraId="1101329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Hepatocytes</w:t>
            </w:r>
          </w:p>
        </w:tc>
        <w:tc>
          <w:tcPr>
            <w:tcW w:w="1134" w:type="dxa"/>
          </w:tcPr>
          <w:p w14:paraId="75FFA7B8"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AAV</w:t>
            </w:r>
          </w:p>
        </w:tc>
        <w:tc>
          <w:tcPr>
            <w:tcW w:w="992" w:type="dxa"/>
          </w:tcPr>
          <w:p w14:paraId="6BD2334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709" w:type="dxa"/>
          </w:tcPr>
          <w:p w14:paraId="7A0536B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35116FF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695160</w:t>
            </w:r>
          </w:p>
        </w:tc>
      </w:tr>
      <w:tr w:rsidR="00B75282" w:rsidRPr="006258C2" w14:paraId="7FD6003C" w14:textId="77777777" w:rsidTr="00F9570F">
        <w:trPr>
          <w:trHeight w:val="474"/>
        </w:trPr>
        <w:tc>
          <w:tcPr>
            <w:tcW w:w="1990" w:type="dxa"/>
          </w:tcPr>
          <w:p w14:paraId="5C8C3F52" w14:textId="77777777" w:rsidR="00B75282" w:rsidRPr="006258C2" w:rsidRDefault="00B75282" w:rsidP="00F9570F">
            <w:pPr>
              <w:jc w:val="left"/>
              <w:rPr>
                <w:rFonts w:ascii="Times New Roman" w:hAnsi="Times New Roman" w:cs="Times New Roman"/>
                <w:sz w:val="13"/>
                <w:szCs w:val="13"/>
              </w:rPr>
            </w:pPr>
          </w:p>
        </w:tc>
        <w:tc>
          <w:tcPr>
            <w:tcW w:w="2268" w:type="dxa"/>
          </w:tcPr>
          <w:p w14:paraId="0B662534"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β-thalassemia</w:t>
            </w:r>
          </w:p>
        </w:tc>
        <w:tc>
          <w:tcPr>
            <w:tcW w:w="1134" w:type="dxa"/>
          </w:tcPr>
          <w:p w14:paraId="68ADEB6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BCL11A gene</w:t>
            </w:r>
          </w:p>
        </w:tc>
        <w:tc>
          <w:tcPr>
            <w:tcW w:w="1418" w:type="dxa"/>
          </w:tcPr>
          <w:p w14:paraId="732C61AC"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34+ HSPCs</w:t>
            </w:r>
          </w:p>
        </w:tc>
        <w:tc>
          <w:tcPr>
            <w:tcW w:w="1134" w:type="dxa"/>
          </w:tcPr>
          <w:p w14:paraId="08ABF77A"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RNA</w:t>
            </w:r>
          </w:p>
        </w:tc>
        <w:tc>
          <w:tcPr>
            <w:tcW w:w="992" w:type="dxa"/>
          </w:tcPr>
          <w:p w14:paraId="4841BDB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6</w:t>
            </w:r>
          </w:p>
        </w:tc>
        <w:tc>
          <w:tcPr>
            <w:tcW w:w="709" w:type="dxa"/>
          </w:tcPr>
          <w:p w14:paraId="1D16F5E3"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14E3BCF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432364</w:t>
            </w:r>
          </w:p>
        </w:tc>
      </w:tr>
      <w:tr w:rsidR="00B75282" w:rsidRPr="006258C2" w14:paraId="3C935BF1" w14:textId="77777777" w:rsidTr="00F9570F">
        <w:trPr>
          <w:trHeight w:val="485"/>
        </w:trPr>
        <w:tc>
          <w:tcPr>
            <w:tcW w:w="1990" w:type="dxa"/>
          </w:tcPr>
          <w:p w14:paraId="4FD40531" w14:textId="77777777" w:rsidR="00B75282" w:rsidRPr="006258C2" w:rsidRDefault="00B75282" w:rsidP="00F9570F">
            <w:pPr>
              <w:jc w:val="left"/>
              <w:rPr>
                <w:rFonts w:ascii="Times New Roman" w:hAnsi="Times New Roman" w:cs="Times New Roman"/>
                <w:sz w:val="13"/>
                <w:szCs w:val="13"/>
              </w:rPr>
            </w:pPr>
          </w:p>
        </w:tc>
        <w:tc>
          <w:tcPr>
            <w:tcW w:w="2268" w:type="dxa"/>
          </w:tcPr>
          <w:p w14:paraId="13D80B56"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 xml:space="preserve">Recurrent/Refractory malignant glioma </w:t>
            </w:r>
          </w:p>
        </w:tc>
        <w:tc>
          <w:tcPr>
            <w:tcW w:w="1134" w:type="dxa"/>
          </w:tcPr>
          <w:p w14:paraId="6237903F"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IL13Ralpha2</w:t>
            </w:r>
          </w:p>
        </w:tc>
        <w:tc>
          <w:tcPr>
            <w:tcW w:w="1418" w:type="dxa"/>
          </w:tcPr>
          <w:p w14:paraId="08A5AEF6"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8+ T cell</w:t>
            </w:r>
          </w:p>
        </w:tc>
        <w:tc>
          <w:tcPr>
            <w:tcW w:w="1134" w:type="dxa"/>
          </w:tcPr>
          <w:p w14:paraId="5735C05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Injection</w:t>
            </w:r>
          </w:p>
        </w:tc>
        <w:tc>
          <w:tcPr>
            <w:tcW w:w="992" w:type="dxa"/>
          </w:tcPr>
          <w:p w14:paraId="4420096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6</w:t>
            </w:r>
          </w:p>
        </w:tc>
        <w:tc>
          <w:tcPr>
            <w:tcW w:w="709" w:type="dxa"/>
          </w:tcPr>
          <w:p w14:paraId="1C1527FB"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72AB9C2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1082926</w:t>
            </w:r>
          </w:p>
        </w:tc>
      </w:tr>
      <w:tr w:rsidR="00B75282" w:rsidRPr="006258C2" w14:paraId="1A4F1609" w14:textId="77777777" w:rsidTr="00F9570F">
        <w:trPr>
          <w:trHeight w:val="426"/>
        </w:trPr>
        <w:tc>
          <w:tcPr>
            <w:tcW w:w="1990" w:type="dxa"/>
          </w:tcPr>
          <w:p w14:paraId="7C3AEE1C"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TALEN</w:t>
            </w:r>
          </w:p>
        </w:tc>
        <w:tc>
          <w:tcPr>
            <w:tcW w:w="2268" w:type="dxa"/>
          </w:tcPr>
          <w:p w14:paraId="7BCDA5E6"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Relapsed/Refractory B-ALL</w:t>
            </w:r>
          </w:p>
        </w:tc>
        <w:tc>
          <w:tcPr>
            <w:tcW w:w="1134" w:type="dxa"/>
          </w:tcPr>
          <w:p w14:paraId="1B6260F8"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D52, TRAC</w:t>
            </w:r>
          </w:p>
        </w:tc>
        <w:tc>
          <w:tcPr>
            <w:tcW w:w="1418" w:type="dxa"/>
          </w:tcPr>
          <w:p w14:paraId="282EB9A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AR T cells</w:t>
            </w:r>
          </w:p>
        </w:tc>
        <w:tc>
          <w:tcPr>
            <w:tcW w:w="1134" w:type="dxa"/>
          </w:tcPr>
          <w:p w14:paraId="2395E270"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Lentivirus</w:t>
            </w:r>
          </w:p>
        </w:tc>
        <w:tc>
          <w:tcPr>
            <w:tcW w:w="992" w:type="dxa"/>
          </w:tcPr>
          <w:p w14:paraId="481CAC3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8</w:t>
            </w:r>
          </w:p>
        </w:tc>
        <w:tc>
          <w:tcPr>
            <w:tcW w:w="709" w:type="dxa"/>
          </w:tcPr>
          <w:p w14:paraId="0F06B4E9"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0F5711B5"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808442</w:t>
            </w:r>
          </w:p>
        </w:tc>
      </w:tr>
      <w:tr w:rsidR="00B75282" w:rsidRPr="006258C2" w14:paraId="4BDD2ABC" w14:textId="77777777" w:rsidTr="00F9570F">
        <w:trPr>
          <w:trHeight w:val="701"/>
        </w:trPr>
        <w:tc>
          <w:tcPr>
            <w:tcW w:w="1990" w:type="dxa"/>
          </w:tcPr>
          <w:p w14:paraId="670D2378" w14:textId="77777777" w:rsidR="00B75282" w:rsidRPr="006258C2" w:rsidRDefault="00B75282" w:rsidP="00F9570F">
            <w:pPr>
              <w:jc w:val="left"/>
              <w:rPr>
                <w:rFonts w:ascii="Times New Roman" w:hAnsi="Times New Roman" w:cs="Times New Roman"/>
                <w:sz w:val="13"/>
                <w:szCs w:val="13"/>
              </w:rPr>
            </w:pPr>
          </w:p>
        </w:tc>
        <w:tc>
          <w:tcPr>
            <w:tcW w:w="2268" w:type="dxa"/>
          </w:tcPr>
          <w:p w14:paraId="7E16A861"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PV-related cervical intraepithelial neoplasia</w:t>
            </w:r>
          </w:p>
        </w:tc>
        <w:tc>
          <w:tcPr>
            <w:tcW w:w="1134" w:type="dxa"/>
          </w:tcPr>
          <w:p w14:paraId="46467FC2"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PV16/18 E6/E7</w:t>
            </w:r>
          </w:p>
        </w:tc>
        <w:tc>
          <w:tcPr>
            <w:tcW w:w="1418" w:type="dxa"/>
          </w:tcPr>
          <w:p w14:paraId="19A00C5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Epithelial cells</w:t>
            </w:r>
          </w:p>
        </w:tc>
        <w:tc>
          <w:tcPr>
            <w:tcW w:w="1134" w:type="dxa"/>
          </w:tcPr>
          <w:p w14:paraId="2C056D46"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Plasmid</w:t>
            </w:r>
          </w:p>
        </w:tc>
        <w:tc>
          <w:tcPr>
            <w:tcW w:w="992" w:type="dxa"/>
          </w:tcPr>
          <w:p w14:paraId="673DD4D8"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40</w:t>
            </w:r>
          </w:p>
        </w:tc>
        <w:tc>
          <w:tcPr>
            <w:tcW w:w="709" w:type="dxa"/>
          </w:tcPr>
          <w:p w14:paraId="4A1B481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13A8C01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226470</w:t>
            </w:r>
          </w:p>
        </w:tc>
      </w:tr>
      <w:tr w:rsidR="00B75282" w:rsidRPr="006258C2" w14:paraId="71342530" w14:textId="77777777" w:rsidTr="00F9570F">
        <w:trPr>
          <w:trHeight w:val="697"/>
        </w:trPr>
        <w:tc>
          <w:tcPr>
            <w:tcW w:w="1990" w:type="dxa"/>
          </w:tcPr>
          <w:p w14:paraId="7EBD50F9"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TALENs and CRISPR/Cas9</w:t>
            </w:r>
          </w:p>
        </w:tc>
        <w:tc>
          <w:tcPr>
            <w:tcW w:w="2268" w:type="dxa"/>
          </w:tcPr>
          <w:p w14:paraId="3FD86920"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PV-related cervical intraepithelial neoplasia</w:t>
            </w:r>
          </w:p>
        </w:tc>
        <w:tc>
          <w:tcPr>
            <w:tcW w:w="1134" w:type="dxa"/>
          </w:tcPr>
          <w:p w14:paraId="6C45D67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PV16/18 E6/E7</w:t>
            </w:r>
          </w:p>
        </w:tc>
        <w:tc>
          <w:tcPr>
            <w:tcW w:w="1418" w:type="dxa"/>
          </w:tcPr>
          <w:p w14:paraId="4E40F436"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Epithelial cells</w:t>
            </w:r>
          </w:p>
        </w:tc>
        <w:tc>
          <w:tcPr>
            <w:tcW w:w="1134" w:type="dxa"/>
          </w:tcPr>
          <w:p w14:paraId="2CE58DF7"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 xml:space="preserve">Plasmid </w:t>
            </w:r>
          </w:p>
        </w:tc>
        <w:tc>
          <w:tcPr>
            <w:tcW w:w="992" w:type="dxa"/>
          </w:tcPr>
          <w:p w14:paraId="7D84081B"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60</w:t>
            </w:r>
          </w:p>
        </w:tc>
        <w:tc>
          <w:tcPr>
            <w:tcW w:w="709" w:type="dxa"/>
          </w:tcPr>
          <w:p w14:paraId="4D37E9AC"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750C3AA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057912</w:t>
            </w:r>
          </w:p>
        </w:tc>
      </w:tr>
      <w:tr w:rsidR="00B75282" w:rsidRPr="006258C2" w14:paraId="0A6A9117" w14:textId="77777777" w:rsidTr="00F9570F">
        <w:trPr>
          <w:trHeight w:val="422"/>
        </w:trPr>
        <w:tc>
          <w:tcPr>
            <w:tcW w:w="1990" w:type="dxa"/>
          </w:tcPr>
          <w:p w14:paraId="78838591"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RISPR/Cas9</w:t>
            </w:r>
          </w:p>
        </w:tc>
        <w:tc>
          <w:tcPr>
            <w:tcW w:w="2268" w:type="dxa"/>
          </w:tcPr>
          <w:p w14:paraId="68A7F180"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AML</w:t>
            </w:r>
          </w:p>
        </w:tc>
        <w:tc>
          <w:tcPr>
            <w:tcW w:w="1134" w:type="dxa"/>
          </w:tcPr>
          <w:p w14:paraId="0DE8B60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D123, TRAC</w:t>
            </w:r>
          </w:p>
        </w:tc>
        <w:tc>
          <w:tcPr>
            <w:tcW w:w="1418" w:type="dxa"/>
          </w:tcPr>
          <w:p w14:paraId="339B43E4"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AR T cells</w:t>
            </w:r>
          </w:p>
        </w:tc>
        <w:tc>
          <w:tcPr>
            <w:tcW w:w="1134" w:type="dxa"/>
          </w:tcPr>
          <w:p w14:paraId="66886182"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RNA</w:t>
            </w:r>
          </w:p>
        </w:tc>
        <w:tc>
          <w:tcPr>
            <w:tcW w:w="992" w:type="dxa"/>
          </w:tcPr>
          <w:p w14:paraId="1911B6B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162</w:t>
            </w:r>
          </w:p>
        </w:tc>
        <w:tc>
          <w:tcPr>
            <w:tcW w:w="709" w:type="dxa"/>
          </w:tcPr>
          <w:p w14:paraId="579B089B"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71A60DC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190278</w:t>
            </w:r>
          </w:p>
        </w:tc>
      </w:tr>
      <w:tr w:rsidR="00B75282" w:rsidRPr="006258C2" w14:paraId="6EB21CC1" w14:textId="77777777" w:rsidTr="00F9570F">
        <w:trPr>
          <w:trHeight w:val="580"/>
        </w:trPr>
        <w:tc>
          <w:tcPr>
            <w:tcW w:w="1990" w:type="dxa"/>
          </w:tcPr>
          <w:p w14:paraId="354CC917" w14:textId="77777777" w:rsidR="00B75282" w:rsidRPr="006258C2" w:rsidRDefault="00B75282" w:rsidP="00F9570F">
            <w:pPr>
              <w:jc w:val="left"/>
              <w:rPr>
                <w:rFonts w:ascii="Times New Roman" w:hAnsi="Times New Roman" w:cs="Times New Roman"/>
                <w:sz w:val="13"/>
                <w:szCs w:val="13"/>
              </w:rPr>
            </w:pPr>
          </w:p>
        </w:tc>
        <w:tc>
          <w:tcPr>
            <w:tcW w:w="2268" w:type="dxa"/>
          </w:tcPr>
          <w:p w14:paraId="5DCB57D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etastatic non-small cell lung cancer</w:t>
            </w:r>
          </w:p>
        </w:tc>
        <w:tc>
          <w:tcPr>
            <w:tcW w:w="1134" w:type="dxa"/>
          </w:tcPr>
          <w:p w14:paraId="5CF6915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PDCD1</w:t>
            </w:r>
          </w:p>
        </w:tc>
        <w:tc>
          <w:tcPr>
            <w:tcW w:w="1418" w:type="dxa"/>
          </w:tcPr>
          <w:p w14:paraId="7A320766"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T cells</w:t>
            </w:r>
          </w:p>
        </w:tc>
        <w:tc>
          <w:tcPr>
            <w:tcW w:w="1134" w:type="dxa"/>
          </w:tcPr>
          <w:p w14:paraId="6C52C39F"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DNA</w:t>
            </w:r>
          </w:p>
        </w:tc>
        <w:tc>
          <w:tcPr>
            <w:tcW w:w="992" w:type="dxa"/>
          </w:tcPr>
          <w:p w14:paraId="3E27966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709" w:type="dxa"/>
          </w:tcPr>
          <w:p w14:paraId="0FC2FAE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4620ADA3"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793856</w:t>
            </w:r>
          </w:p>
        </w:tc>
      </w:tr>
      <w:tr w:rsidR="00B75282" w:rsidRPr="006258C2" w14:paraId="045F0642" w14:textId="77777777" w:rsidTr="00F9570F">
        <w:trPr>
          <w:trHeight w:val="560"/>
        </w:trPr>
        <w:tc>
          <w:tcPr>
            <w:tcW w:w="1990" w:type="dxa"/>
          </w:tcPr>
          <w:p w14:paraId="42061073" w14:textId="77777777" w:rsidR="00B75282" w:rsidRPr="006258C2" w:rsidRDefault="00B75282" w:rsidP="00F9570F">
            <w:pPr>
              <w:jc w:val="left"/>
              <w:rPr>
                <w:rFonts w:ascii="Times New Roman" w:hAnsi="Times New Roman" w:cs="Times New Roman"/>
                <w:sz w:val="13"/>
                <w:szCs w:val="13"/>
              </w:rPr>
            </w:pPr>
          </w:p>
        </w:tc>
        <w:tc>
          <w:tcPr>
            <w:tcW w:w="2268" w:type="dxa"/>
          </w:tcPr>
          <w:p w14:paraId="7DB1DAD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astration resistant prostate cancer</w:t>
            </w:r>
          </w:p>
        </w:tc>
        <w:tc>
          <w:tcPr>
            <w:tcW w:w="1134" w:type="dxa"/>
          </w:tcPr>
          <w:p w14:paraId="2B24C2B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PDCD1</w:t>
            </w:r>
          </w:p>
        </w:tc>
        <w:tc>
          <w:tcPr>
            <w:tcW w:w="1418" w:type="dxa"/>
          </w:tcPr>
          <w:p w14:paraId="3C4DEBD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T cells</w:t>
            </w:r>
          </w:p>
        </w:tc>
        <w:tc>
          <w:tcPr>
            <w:tcW w:w="1134" w:type="dxa"/>
          </w:tcPr>
          <w:p w14:paraId="145CCA3B"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DNA</w:t>
            </w:r>
          </w:p>
        </w:tc>
        <w:tc>
          <w:tcPr>
            <w:tcW w:w="992" w:type="dxa"/>
          </w:tcPr>
          <w:p w14:paraId="46C70556"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Withdrawn</w:t>
            </w:r>
          </w:p>
        </w:tc>
        <w:tc>
          <w:tcPr>
            <w:tcW w:w="709" w:type="dxa"/>
          </w:tcPr>
          <w:p w14:paraId="5C248E28"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 xml:space="preserve">1 </w:t>
            </w:r>
          </w:p>
        </w:tc>
        <w:tc>
          <w:tcPr>
            <w:tcW w:w="1134" w:type="dxa"/>
          </w:tcPr>
          <w:p w14:paraId="016E6D2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867345</w:t>
            </w:r>
          </w:p>
        </w:tc>
      </w:tr>
      <w:tr w:rsidR="00B75282" w:rsidRPr="006258C2" w14:paraId="12DD2DD9" w14:textId="77777777" w:rsidTr="00F9570F">
        <w:trPr>
          <w:trHeight w:val="415"/>
        </w:trPr>
        <w:tc>
          <w:tcPr>
            <w:tcW w:w="1990" w:type="dxa"/>
          </w:tcPr>
          <w:p w14:paraId="4C7FBA37" w14:textId="77777777" w:rsidR="00B75282" w:rsidRPr="006258C2" w:rsidRDefault="00B75282" w:rsidP="00F9570F">
            <w:pPr>
              <w:jc w:val="left"/>
              <w:rPr>
                <w:rFonts w:ascii="Times New Roman" w:hAnsi="Times New Roman" w:cs="Times New Roman"/>
                <w:sz w:val="13"/>
                <w:szCs w:val="13"/>
              </w:rPr>
            </w:pPr>
          </w:p>
        </w:tc>
        <w:tc>
          <w:tcPr>
            <w:tcW w:w="2268" w:type="dxa"/>
          </w:tcPr>
          <w:p w14:paraId="5B17A3B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uscle-invasive bladder cancer</w:t>
            </w:r>
          </w:p>
        </w:tc>
        <w:tc>
          <w:tcPr>
            <w:tcW w:w="1134" w:type="dxa"/>
          </w:tcPr>
          <w:p w14:paraId="34F03B89"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PDCD1</w:t>
            </w:r>
          </w:p>
        </w:tc>
        <w:tc>
          <w:tcPr>
            <w:tcW w:w="1418" w:type="dxa"/>
          </w:tcPr>
          <w:p w14:paraId="7F28B60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T cells</w:t>
            </w:r>
          </w:p>
        </w:tc>
        <w:tc>
          <w:tcPr>
            <w:tcW w:w="1134" w:type="dxa"/>
          </w:tcPr>
          <w:p w14:paraId="57DB5041"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DNA</w:t>
            </w:r>
          </w:p>
        </w:tc>
        <w:tc>
          <w:tcPr>
            <w:tcW w:w="992" w:type="dxa"/>
          </w:tcPr>
          <w:p w14:paraId="13A2AC4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Withdrawn</w:t>
            </w:r>
          </w:p>
        </w:tc>
        <w:tc>
          <w:tcPr>
            <w:tcW w:w="709" w:type="dxa"/>
          </w:tcPr>
          <w:p w14:paraId="62B6D689"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1B5123F5"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863913</w:t>
            </w:r>
          </w:p>
        </w:tc>
      </w:tr>
      <w:tr w:rsidR="00B75282" w:rsidRPr="006258C2" w14:paraId="3C2F6020" w14:textId="77777777" w:rsidTr="00F9570F">
        <w:trPr>
          <w:trHeight w:val="342"/>
        </w:trPr>
        <w:tc>
          <w:tcPr>
            <w:tcW w:w="1990" w:type="dxa"/>
          </w:tcPr>
          <w:p w14:paraId="4A348804" w14:textId="77777777" w:rsidR="00B75282" w:rsidRPr="006258C2" w:rsidRDefault="00B75282" w:rsidP="00F9570F">
            <w:pPr>
              <w:jc w:val="left"/>
              <w:rPr>
                <w:rFonts w:ascii="Times New Roman" w:hAnsi="Times New Roman" w:cs="Times New Roman"/>
                <w:sz w:val="13"/>
                <w:szCs w:val="13"/>
              </w:rPr>
            </w:pPr>
          </w:p>
        </w:tc>
        <w:tc>
          <w:tcPr>
            <w:tcW w:w="2268" w:type="dxa"/>
          </w:tcPr>
          <w:p w14:paraId="5C52E568"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Advanced esophageal cancer</w:t>
            </w:r>
          </w:p>
        </w:tc>
        <w:tc>
          <w:tcPr>
            <w:tcW w:w="1134" w:type="dxa"/>
          </w:tcPr>
          <w:p w14:paraId="7337AC7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PDCD1</w:t>
            </w:r>
          </w:p>
        </w:tc>
        <w:tc>
          <w:tcPr>
            <w:tcW w:w="1418" w:type="dxa"/>
          </w:tcPr>
          <w:p w14:paraId="39DFF10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T cells</w:t>
            </w:r>
          </w:p>
        </w:tc>
        <w:tc>
          <w:tcPr>
            <w:tcW w:w="1134" w:type="dxa"/>
          </w:tcPr>
          <w:p w14:paraId="5F2D6770"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DNA</w:t>
            </w:r>
          </w:p>
        </w:tc>
        <w:tc>
          <w:tcPr>
            <w:tcW w:w="992" w:type="dxa"/>
          </w:tcPr>
          <w:p w14:paraId="6BE616B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6</w:t>
            </w:r>
          </w:p>
        </w:tc>
        <w:tc>
          <w:tcPr>
            <w:tcW w:w="709" w:type="dxa"/>
          </w:tcPr>
          <w:p w14:paraId="750355C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1BFFB78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081715</w:t>
            </w:r>
          </w:p>
        </w:tc>
      </w:tr>
      <w:tr w:rsidR="00B75282" w:rsidRPr="006258C2" w14:paraId="2D716D7E" w14:textId="77777777" w:rsidTr="00F9570F">
        <w:trPr>
          <w:trHeight w:val="405"/>
        </w:trPr>
        <w:tc>
          <w:tcPr>
            <w:tcW w:w="1990" w:type="dxa"/>
            <w:vMerge w:val="restart"/>
          </w:tcPr>
          <w:p w14:paraId="00876F11" w14:textId="77777777" w:rsidR="00B75282" w:rsidRPr="006258C2" w:rsidRDefault="00B75282" w:rsidP="00F9570F">
            <w:pPr>
              <w:jc w:val="left"/>
              <w:rPr>
                <w:rFonts w:ascii="Times New Roman" w:hAnsi="Times New Roman" w:cs="Times New Roman"/>
                <w:sz w:val="13"/>
                <w:szCs w:val="13"/>
              </w:rPr>
            </w:pPr>
          </w:p>
        </w:tc>
        <w:tc>
          <w:tcPr>
            <w:tcW w:w="2268" w:type="dxa"/>
          </w:tcPr>
          <w:p w14:paraId="66BC7E92"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etastatic renal cell carcinoma</w:t>
            </w:r>
          </w:p>
        </w:tc>
        <w:tc>
          <w:tcPr>
            <w:tcW w:w="1134" w:type="dxa"/>
          </w:tcPr>
          <w:p w14:paraId="68508500"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PDCD1</w:t>
            </w:r>
          </w:p>
        </w:tc>
        <w:tc>
          <w:tcPr>
            <w:tcW w:w="1418" w:type="dxa"/>
          </w:tcPr>
          <w:p w14:paraId="740B2DC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T cells</w:t>
            </w:r>
          </w:p>
        </w:tc>
        <w:tc>
          <w:tcPr>
            <w:tcW w:w="1134" w:type="dxa"/>
          </w:tcPr>
          <w:p w14:paraId="6BE766BB"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DNA</w:t>
            </w:r>
          </w:p>
        </w:tc>
        <w:tc>
          <w:tcPr>
            <w:tcW w:w="992" w:type="dxa"/>
          </w:tcPr>
          <w:p w14:paraId="275D0C7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Withdrawn</w:t>
            </w:r>
          </w:p>
        </w:tc>
        <w:tc>
          <w:tcPr>
            <w:tcW w:w="709" w:type="dxa"/>
          </w:tcPr>
          <w:p w14:paraId="37B521A7"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3AD8E26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2867332</w:t>
            </w:r>
          </w:p>
        </w:tc>
      </w:tr>
      <w:tr w:rsidR="00B75282" w:rsidRPr="006258C2" w14:paraId="18B3B87F" w14:textId="77777777" w:rsidTr="00F9570F">
        <w:trPr>
          <w:trHeight w:val="102"/>
        </w:trPr>
        <w:tc>
          <w:tcPr>
            <w:tcW w:w="1990" w:type="dxa"/>
            <w:vMerge/>
          </w:tcPr>
          <w:p w14:paraId="738254D6" w14:textId="77777777" w:rsidR="00B75282" w:rsidRPr="006258C2" w:rsidRDefault="00B75282" w:rsidP="00F9570F">
            <w:pPr>
              <w:jc w:val="left"/>
              <w:rPr>
                <w:rFonts w:ascii="Times New Roman" w:hAnsi="Times New Roman" w:cs="Times New Roman"/>
                <w:sz w:val="13"/>
                <w:szCs w:val="13"/>
              </w:rPr>
            </w:pPr>
          </w:p>
        </w:tc>
        <w:tc>
          <w:tcPr>
            <w:tcW w:w="2268" w:type="dxa"/>
          </w:tcPr>
          <w:p w14:paraId="69FD7C51"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IV-1 infection with ALL</w:t>
            </w:r>
          </w:p>
        </w:tc>
        <w:tc>
          <w:tcPr>
            <w:tcW w:w="1134" w:type="dxa"/>
          </w:tcPr>
          <w:p w14:paraId="3C9722E4"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CR5</w:t>
            </w:r>
          </w:p>
        </w:tc>
        <w:tc>
          <w:tcPr>
            <w:tcW w:w="1418" w:type="dxa"/>
          </w:tcPr>
          <w:p w14:paraId="0D225B26"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34+ HSPCs</w:t>
            </w:r>
          </w:p>
        </w:tc>
        <w:tc>
          <w:tcPr>
            <w:tcW w:w="1134" w:type="dxa"/>
          </w:tcPr>
          <w:p w14:paraId="7A0F7DDE"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Liposome and electroporation</w:t>
            </w:r>
          </w:p>
        </w:tc>
        <w:tc>
          <w:tcPr>
            <w:tcW w:w="992" w:type="dxa"/>
          </w:tcPr>
          <w:p w14:paraId="3F5CAF46"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5</w:t>
            </w:r>
          </w:p>
        </w:tc>
        <w:tc>
          <w:tcPr>
            <w:tcW w:w="709" w:type="dxa"/>
          </w:tcPr>
          <w:p w14:paraId="61BCF38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28D89AB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164135</w:t>
            </w:r>
          </w:p>
        </w:tc>
      </w:tr>
      <w:tr w:rsidR="00B75282" w:rsidRPr="006258C2" w14:paraId="33D3E1AA" w14:textId="77777777" w:rsidTr="00F9570F">
        <w:trPr>
          <w:trHeight w:val="411"/>
        </w:trPr>
        <w:tc>
          <w:tcPr>
            <w:tcW w:w="1990" w:type="dxa"/>
          </w:tcPr>
          <w:p w14:paraId="41B99017" w14:textId="77777777" w:rsidR="00B75282" w:rsidRPr="006258C2" w:rsidRDefault="00B75282" w:rsidP="00F9570F">
            <w:pPr>
              <w:jc w:val="left"/>
              <w:rPr>
                <w:rFonts w:ascii="Times New Roman" w:hAnsi="Times New Roman" w:cs="Times New Roman"/>
                <w:sz w:val="13"/>
                <w:szCs w:val="13"/>
              </w:rPr>
            </w:pPr>
          </w:p>
        </w:tc>
        <w:tc>
          <w:tcPr>
            <w:tcW w:w="2268" w:type="dxa"/>
          </w:tcPr>
          <w:p w14:paraId="06D9A5CA"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EBV positive cancers</w:t>
            </w:r>
          </w:p>
        </w:tc>
        <w:tc>
          <w:tcPr>
            <w:tcW w:w="1134" w:type="dxa"/>
          </w:tcPr>
          <w:p w14:paraId="66B9EB48"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PDCD1</w:t>
            </w:r>
          </w:p>
        </w:tc>
        <w:tc>
          <w:tcPr>
            <w:tcW w:w="1418" w:type="dxa"/>
          </w:tcPr>
          <w:p w14:paraId="05840C2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T cells</w:t>
            </w:r>
          </w:p>
        </w:tc>
        <w:tc>
          <w:tcPr>
            <w:tcW w:w="1134" w:type="dxa"/>
          </w:tcPr>
          <w:p w14:paraId="35D27288"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DNA</w:t>
            </w:r>
          </w:p>
        </w:tc>
        <w:tc>
          <w:tcPr>
            <w:tcW w:w="992" w:type="dxa"/>
          </w:tcPr>
          <w:p w14:paraId="6580A0B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20</w:t>
            </w:r>
          </w:p>
        </w:tc>
        <w:tc>
          <w:tcPr>
            <w:tcW w:w="709" w:type="dxa"/>
          </w:tcPr>
          <w:p w14:paraId="12A3BB5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2E55FCE6"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044743</w:t>
            </w:r>
          </w:p>
        </w:tc>
      </w:tr>
      <w:tr w:rsidR="00B75282" w:rsidRPr="006258C2" w14:paraId="53593E4B" w14:textId="77777777" w:rsidTr="00F9570F">
        <w:trPr>
          <w:trHeight w:val="1134"/>
        </w:trPr>
        <w:tc>
          <w:tcPr>
            <w:tcW w:w="1990" w:type="dxa"/>
          </w:tcPr>
          <w:p w14:paraId="628515FD" w14:textId="77777777" w:rsidR="00B75282" w:rsidRPr="006258C2" w:rsidRDefault="00B75282" w:rsidP="00F9570F">
            <w:pPr>
              <w:jc w:val="left"/>
              <w:rPr>
                <w:rFonts w:ascii="Times New Roman" w:hAnsi="Times New Roman" w:cs="Times New Roman"/>
                <w:sz w:val="13"/>
                <w:szCs w:val="13"/>
              </w:rPr>
            </w:pPr>
          </w:p>
        </w:tc>
        <w:tc>
          <w:tcPr>
            <w:tcW w:w="2268" w:type="dxa"/>
          </w:tcPr>
          <w:p w14:paraId="26A985F2"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Relapsed refractory multiple myeloma, melanoma, synovial sarcoma, and myxoid/round cell liposarcoma</w:t>
            </w:r>
          </w:p>
        </w:tc>
        <w:tc>
          <w:tcPr>
            <w:tcW w:w="1134" w:type="dxa"/>
          </w:tcPr>
          <w:p w14:paraId="50845221"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NY-ESO-1, TRAC PDCD1</w:t>
            </w:r>
          </w:p>
        </w:tc>
        <w:tc>
          <w:tcPr>
            <w:tcW w:w="1418" w:type="dxa"/>
          </w:tcPr>
          <w:p w14:paraId="7F4FA52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T cells</w:t>
            </w:r>
          </w:p>
        </w:tc>
        <w:tc>
          <w:tcPr>
            <w:tcW w:w="1134" w:type="dxa"/>
          </w:tcPr>
          <w:p w14:paraId="2D80FD2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Lentiviral and electroporation</w:t>
            </w:r>
          </w:p>
        </w:tc>
        <w:tc>
          <w:tcPr>
            <w:tcW w:w="992" w:type="dxa"/>
          </w:tcPr>
          <w:p w14:paraId="487D7FF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8</w:t>
            </w:r>
          </w:p>
        </w:tc>
        <w:tc>
          <w:tcPr>
            <w:tcW w:w="709" w:type="dxa"/>
          </w:tcPr>
          <w:p w14:paraId="11A3E22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5728CD4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399448</w:t>
            </w:r>
          </w:p>
        </w:tc>
      </w:tr>
      <w:tr w:rsidR="00B75282" w:rsidRPr="006258C2" w14:paraId="4896AC9E" w14:textId="77777777" w:rsidTr="00F9570F">
        <w:trPr>
          <w:trHeight w:val="806"/>
        </w:trPr>
        <w:tc>
          <w:tcPr>
            <w:tcW w:w="1990" w:type="dxa"/>
          </w:tcPr>
          <w:p w14:paraId="21B7A0FC" w14:textId="77777777" w:rsidR="00B75282" w:rsidRPr="006258C2" w:rsidRDefault="00B75282" w:rsidP="00F9570F">
            <w:pPr>
              <w:jc w:val="left"/>
              <w:rPr>
                <w:rFonts w:ascii="Times New Roman" w:hAnsi="Times New Roman" w:cs="Times New Roman"/>
                <w:sz w:val="13"/>
                <w:szCs w:val="13"/>
              </w:rPr>
            </w:pPr>
          </w:p>
        </w:tc>
        <w:tc>
          <w:tcPr>
            <w:tcW w:w="2268" w:type="dxa"/>
          </w:tcPr>
          <w:p w14:paraId="1CA79FF1"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Relapsed or refractory CD19+ leukemia and lymphoma</w:t>
            </w:r>
          </w:p>
        </w:tc>
        <w:tc>
          <w:tcPr>
            <w:tcW w:w="1134" w:type="dxa"/>
          </w:tcPr>
          <w:p w14:paraId="65AFA376"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TRAC, B2M</w:t>
            </w:r>
          </w:p>
        </w:tc>
        <w:tc>
          <w:tcPr>
            <w:tcW w:w="1418" w:type="dxa"/>
          </w:tcPr>
          <w:p w14:paraId="1E1EC793"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AR T cells</w:t>
            </w:r>
          </w:p>
        </w:tc>
        <w:tc>
          <w:tcPr>
            <w:tcW w:w="1134" w:type="dxa"/>
          </w:tcPr>
          <w:p w14:paraId="1DDB26D9"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Lentiviral and electroporation</w:t>
            </w:r>
          </w:p>
        </w:tc>
        <w:tc>
          <w:tcPr>
            <w:tcW w:w="992" w:type="dxa"/>
          </w:tcPr>
          <w:p w14:paraId="7B6E218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80</w:t>
            </w:r>
          </w:p>
        </w:tc>
        <w:tc>
          <w:tcPr>
            <w:tcW w:w="709" w:type="dxa"/>
          </w:tcPr>
          <w:p w14:paraId="4B08476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17A8FA4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166878</w:t>
            </w:r>
          </w:p>
        </w:tc>
      </w:tr>
      <w:tr w:rsidR="00B75282" w:rsidRPr="006258C2" w14:paraId="332FA369" w14:textId="77777777" w:rsidTr="00F9570F">
        <w:trPr>
          <w:trHeight w:val="750"/>
        </w:trPr>
        <w:tc>
          <w:tcPr>
            <w:tcW w:w="1990" w:type="dxa"/>
          </w:tcPr>
          <w:p w14:paraId="57690B07" w14:textId="77777777" w:rsidR="00B75282" w:rsidRPr="006258C2" w:rsidRDefault="00B75282" w:rsidP="00F9570F">
            <w:pPr>
              <w:jc w:val="left"/>
              <w:rPr>
                <w:rFonts w:ascii="Times New Roman" w:hAnsi="Times New Roman" w:cs="Times New Roman"/>
                <w:sz w:val="13"/>
                <w:szCs w:val="13"/>
              </w:rPr>
            </w:pPr>
          </w:p>
        </w:tc>
        <w:tc>
          <w:tcPr>
            <w:tcW w:w="2268" w:type="dxa"/>
          </w:tcPr>
          <w:p w14:paraId="73D8FF61"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Relapsed or refractory CD19- leukemia and lymphoma</w:t>
            </w:r>
          </w:p>
        </w:tc>
        <w:tc>
          <w:tcPr>
            <w:tcW w:w="1134" w:type="dxa"/>
          </w:tcPr>
          <w:p w14:paraId="66CA256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D19 and CD20 or CD22, TRAC</w:t>
            </w:r>
          </w:p>
        </w:tc>
        <w:tc>
          <w:tcPr>
            <w:tcW w:w="1418" w:type="dxa"/>
          </w:tcPr>
          <w:p w14:paraId="740988F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AR T cells</w:t>
            </w:r>
          </w:p>
        </w:tc>
        <w:tc>
          <w:tcPr>
            <w:tcW w:w="1134" w:type="dxa"/>
          </w:tcPr>
          <w:p w14:paraId="2CD7DCBF"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Lentiviral and electroporation</w:t>
            </w:r>
          </w:p>
        </w:tc>
        <w:tc>
          <w:tcPr>
            <w:tcW w:w="992" w:type="dxa"/>
          </w:tcPr>
          <w:p w14:paraId="703C58A3"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80</w:t>
            </w:r>
          </w:p>
        </w:tc>
        <w:tc>
          <w:tcPr>
            <w:tcW w:w="709" w:type="dxa"/>
          </w:tcPr>
          <w:p w14:paraId="56214978"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560C5BE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398967</w:t>
            </w:r>
          </w:p>
        </w:tc>
      </w:tr>
      <w:tr w:rsidR="00B75282" w:rsidRPr="006258C2" w14:paraId="7C76B37C" w14:textId="77777777" w:rsidTr="00F9570F">
        <w:trPr>
          <w:trHeight w:val="677"/>
        </w:trPr>
        <w:tc>
          <w:tcPr>
            <w:tcW w:w="1990" w:type="dxa"/>
            <w:vMerge w:val="restart"/>
          </w:tcPr>
          <w:p w14:paraId="459CC6D7" w14:textId="77777777" w:rsidR="00B75282" w:rsidRPr="006258C2" w:rsidRDefault="00B75282" w:rsidP="00F9570F">
            <w:pPr>
              <w:jc w:val="left"/>
              <w:rPr>
                <w:rFonts w:ascii="Times New Roman" w:hAnsi="Times New Roman" w:cs="Times New Roman"/>
                <w:sz w:val="13"/>
                <w:szCs w:val="13"/>
              </w:rPr>
            </w:pPr>
          </w:p>
        </w:tc>
        <w:tc>
          <w:tcPr>
            <w:tcW w:w="2268" w:type="dxa"/>
          </w:tcPr>
          <w:p w14:paraId="2A84FBD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esothelin positive multiple solid tumors.</w:t>
            </w:r>
          </w:p>
        </w:tc>
        <w:tc>
          <w:tcPr>
            <w:tcW w:w="1134" w:type="dxa"/>
          </w:tcPr>
          <w:p w14:paraId="4ABD9FB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PDCD1 and TRAC</w:t>
            </w:r>
          </w:p>
        </w:tc>
        <w:tc>
          <w:tcPr>
            <w:tcW w:w="1418" w:type="dxa"/>
          </w:tcPr>
          <w:p w14:paraId="67A46BE5"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AR T cells</w:t>
            </w:r>
          </w:p>
        </w:tc>
        <w:tc>
          <w:tcPr>
            <w:tcW w:w="1134" w:type="dxa"/>
          </w:tcPr>
          <w:p w14:paraId="29CC102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Lentiviral DNA</w:t>
            </w:r>
          </w:p>
        </w:tc>
        <w:tc>
          <w:tcPr>
            <w:tcW w:w="992" w:type="dxa"/>
          </w:tcPr>
          <w:p w14:paraId="14955BF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0</w:t>
            </w:r>
          </w:p>
        </w:tc>
        <w:tc>
          <w:tcPr>
            <w:tcW w:w="709" w:type="dxa"/>
          </w:tcPr>
          <w:p w14:paraId="40F64031"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42095E6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545815</w:t>
            </w:r>
          </w:p>
        </w:tc>
      </w:tr>
      <w:tr w:rsidR="00B75282" w:rsidRPr="006258C2" w14:paraId="3F4CD88D" w14:textId="77777777" w:rsidTr="00F9570F">
        <w:trPr>
          <w:trHeight w:val="143"/>
        </w:trPr>
        <w:tc>
          <w:tcPr>
            <w:tcW w:w="1990" w:type="dxa"/>
            <w:vMerge/>
          </w:tcPr>
          <w:p w14:paraId="70D08CBD" w14:textId="77777777" w:rsidR="00B75282" w:rsidRPr="006258C2" w:rsidRDefault="00B75282" w:rsidP="00F9570F">
            <w:pPr>
              <w:jc w:val="left"/>
              <w:rPr>
                <w:rFonts w:ascii="Times New Roman" w:hAnsi="Times New Roman" w:cs="Times New Roman"/>
                <w:sz w:val="13"/>
                <w:szCs w:val="13"/>
              </w:rPr>
            </w:pPr>
          </w:p>
        </w:tc>
        <w:tc>
          <w:tcPr>
            <w:tcW w:w="2268" w:type="dxa"/>
          </w:tcPr>
          <w:p w14:paraId="0BB40FB2"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esothelin positive multiple solid tumors</w:t>
            </w:r>
          </w:p>
        </w:tc>
        <w:tc>
          <w:tcPr>
            <w:tcW w:w="1134" w:type="dxa"/>
          </w:tcPr>
          <w:p w14:paraId="15CADBD6"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PDCD1 and TRAC</w:t>
            </w:r>
          </w:p>
        </w:tc>
        <w:tc>
          <w:tcPr>
            <w:tcW w:w="1418" w:type="dxa"/>
          </w:tcPr>
          <w:p w14:paraId="22604EC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AR T cells</w:t>
            </w:r>
          </w:p>
        </w:tc>
        <w:tc>
          <w:tcPr>
            <w:tcW w:w="1134" w:type="dxa"/>
          </w:tcPr>
          <w:p w14:paraId="63B9E374"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Lentiviral DNA</w:t>
            </w:r>
          </w:p>
        </w:tc>
        <w:tc>
          <w:tcPr>
            <w:tcW w:w="992" w:type="dxa"/>
          </w:tcPr>
          <w:p w14:paraId="6D57D2D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0</w:t>
            </w:r>
          </w:p>
        </w:tc>
        <w:tc>
          <w:tcPr>
            <w:tcW w:w="709" w:type="dxa"/>
          </w:tcPr>
          <w:p w14:paraId="5D3FC1E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71FE2E8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747965</w:t>
            </w:r>
          </w:p>
        </w:tc>
      </w:tr>
      <w:tr w:rsidR="00B75282" w:rsidRPr="006258C2" w14:paraId="72D0E04E" w14:textId="77777777" w:rsidTr="00F9570F">
        <w:trPr>
          <w:trHeight w:val="708"/>
        </w:trPr>
        <w:tc>
          <w:tcPr>
            <w:tcW w:w="1990" w:type="dxa"/>
          </w:tcPr>
          <w:p w14:paraId="021C607C" w14:textId="77777777" w:rsidR="00B75282" w:rsidRPr="006258C2" w:rsidRDefault="00B75282" w:rsidP="00F9570F">
            <w:pPr>
              <w:jc w:val="left"/>
              <w:rPr>
                <w:rFonts w:ascii="Times New Roman" w:hAnsi="Times New Roman" w:cs="Times New Roman"/>
                <w:sz w:val="13"/>
                <w:szCs w:val="13"/>
              </w:rPr>
            </w:pPr>
          </w:p>
        </w:tc>
        <w:tc>
          <w:tcPr>
            <w:tcW w:w="2268" w:type="dxa"/>
          </w:tcPr>
          <w:p w14:paraId="15AE1E8F"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Metastatic gastrointestinal epithelial cancer</w:t>
            </w:r>
          </w:p>
        </w:tc>
        <w:tc>
          <w:tcPr>
            <w:tcW w:w="1134" w:type="dxa"/>
          </w:tcPr>
          <w:p w14:paraId="53D71F8E"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ISH</w:t>
            </w:r>
          </w:p>
        </w:tc>
        <w:tc>
          <w:tcPr>
            <w:tcW w:w="1418" w:type="dxa"/>
          </w:tcPr>
          <w:p w14:paraId="7EE25FA0"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TIL</w:t>
            </w:r>
          </w:p>
        </w:tc>
        <w:tc>
          <w:tcPr>
            <w:tcW w:w="1134" w:type="dxa"/>
          </w:tcPr>
          <w:p w14:paraId="4D7B838C"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Electroporation</w:t>
            </w:r>
          </w:p>
        </w:tc>
        <w:tc>
          <w:tcPr>
            <w:tcW w:w="992" w:type="dxa"/>
          </w:tcPr>
          <w:p w14:paraId="1672669B"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Withdrawn</w:t>
            </w:r>
          </w:p>
        </w:tc>
        <w:tc>
          <w:tcPr>
            <w:tcW w:w="709" w:type="dxa"/>
          </w:tcPr>
          <w:p w14:paraId="3DD70C7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7E0722D9"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538613</w:t>
            </w:r>
          </w:p>
        </w:tc>
      </w:tr>
      <w:tr w:rsidR="00B75282" w:rsidRPr="006258C2" w14:paraId="0AC4D183" w14:textId="77777777" w:rsidTr="00F9570F">
        <w:trPr>
          <w:trHeight w:val="436"/>
        </w:trPr>
        <w:tc>
          <w:tcPr>
            <w:tcW w:w="1990" w:type="dxa"/>
          </w:tcPr>
          <w:p w14:paraId="523A0BBE" w14:textId="77777777" w:rsidR="00B75282" w:rsidRPr="006258C2" w:rsidRDefault="00B75282" w:rsidP="00F9570F">
            <w:pPr>
              <w:jc w:val="left"/>
              <w:rPr>
                <w:rFonts w:ascii="Times New Roman" w:hAnsi="Times New Roman" w:cs="Times New Roman"/>
                <w:sz w:val="13"/>
                <w:szCs w:val="13"/>
              </w:rPr>
            </w:pPr>
          </w:p>
        </w:tc>
        <w:tc>
          <w:tcPr>
            <w:tcW w:w="2268" w:type="dxa"/>
          </w:tcPr>
          <w:p w14:paraId="17E15829"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T-cell leukemia or lymphoma</w:t>
            </w:r>
          </w:p>
        </w:tc>
        <w:tc>
          <w:tcPr>
            <w:tcW w:w="1134" w:type="dxa"/>
          </w:tcPr>
          <w:p w14:paraId="3AFFD218"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D7, CD28</w:t>
            </w:r>
          </w:p>
        </w:tc>
        <w:tc>
          <w:tcPr>
            <w:tcW w:w="1418" w:type="dxa"/>
          </w:tcPr>
          <w:p w14:paraId="032BBB37"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AR T cells</w:t>
            </w:r>
          </w:p>
        </w:tc>
        <w:tc>
          <w:tcPr>
            <w:tcW w:w="1134" w:type="dxa"/>
          </w:tcPr>
          <w:p w14:paraId="3FB9CDF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w:t>
            </w:r>
          </w:p>
        </w:tc>
        <w:tc>
          <w:tcPr>
            <w:tcW w:w="992" w:type="dxa"/>
          </w:tcPr>
          <w:p w14:paraId="561EBA1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21</w:t>
            </w:r>
          </w:p>
        </w:tc>
        <w:tc>
          <w:tcPr>
            <w:tcW w:w="709" w:type="dxa"/>
          </w:tcPr>
          <w:p w14:paraId="73D715B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1D6A1C1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690011</w:t>
            </w:r>
          </w:p>
        </w:tc>
      </w:tr>
      <w:tr w:rsidR="00B75282" w:rsidRPr="006258C2" w14:paraId="0080CBDC" w14:textId="77777777" w:rsidTr="00F9570F">
        <w:trPr>
          <w:trHeight w:val="407"/>
        </w:trPr>
        <w:tc>
          <w:tcPr>
            <w:tcW w:w="1990" w:type="dxa"/>
          </w:tcPr>
          <w:p w14:paraId="3BA64DAE" w14:textId="77777777" w:rsidR="00B75282" w:rsidRPr="006258C2" w:rsidRDefault="00B75282" w:rsidP="00F9570F">
            <w:pPr>
              <w:jc w:val="left"/>
              <w:rPr>
                <w:rFonts w:ascii="Times New Roman" w:hAnsi="Times New Roman" w:cs="Times New Roman"/>
                <w:sz w:val="13"/>
                <w:szCs w:val="13"/>
              </w:rPr>
            </w:pPr>
          </w:p>
        </w:tc>
        <w:tc>
          <w:tcPr>
            <w:tcW w:w="2268" w:type="dxa"/>
          </w:tcPr>
          <w:p w14:paraId="75FEE3CD"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Neurofibromatosis type 1</w:t>
            </w:r>
          </w:p>
        </w:tc>
        <w:tc>
          <w:tcPr>
            <w:tcW w:w="1134" w:type="dxa"/>
          </w:tcPr>
          <w:p w14:paraId="4E761646"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NF1</w:t>
            </w:r>
          </w:p>
        </w:tc>
        <w:tc>
          <w:tcPr>
            <w:tcW w:w="1418" w:type="dxa"/>
          </w:tcPr>
          <w:p w14:paraId="23415D5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iPSCs</w:t>
            </w:r>
          </w:p>
        </w:tc>
        <w:tc>
          <w:tcPr>
            <w:tcW w:w="1134" w:type="dxa"/>
          </w:tcPr>
          <w:p w14:paraId="1DA77BC6"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DNA</w:t>
            </w:r>
          </w:p>
        </w:tc>
        <w:tc>
          <w:tcPr>
            <w:tcW w:w="992" w:type="dxa"/>
          </w:tcPr>
          <w:p w14:paraId="3D441D3E"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20</w:t>
            </w:r>
          </w:p>
        </w:tc>
        <w:tc>
          <w:tcPr>
            <w:tcW w:w="709" w:type="dxa"/>
          </w:tcPr>
          <w:p w14:paraId="7922A3D8"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40F48AE2"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332030</w:t>
            </w:r>
          </w:p>
        </w:tc>
      </w:tr>
      <w:tr w:rsidR="00B75282" w:rsidRPr="006258C2" w14:paraId="2387859C" w14:textId="77777777" w:rsidTr="00F9570F">
        <w:trPr>
          <w:trHeight w:val="440"/>
        </w:trPr>
        <w:tc>
          <w:tcPr>
            <w:tcW w:w="1990" w:type="dxa"/>
          </w:tcPr>
          <w:p w14:paraId="68195C89" w14:textId="77777777" w:rsidR="00B75282" w:rsidRPr="006258C2" w:rsidRDefault="00B75282" w:rsidP="00F9570F">
            <w:pPr>
              <w:jc w:val="left"/>
              <w:rPr>
                <w:rFonts w:ascii="Times New Roman" w:hAnsi="Times New Roman" w:cs="Times New Roman"/>
                <w:sz w:val="13"/>
                <w:szCs w:val="13"/>
              </w:rPr>
            </w:pPr>
          </w:p>
        </w:tc>
        <w:tc>
          <w:tcPr>
            <w:tcW w:w="2268" w:type="dxa"/>
          </w:tcPr>
          <w:p w14:paraId="2FFFD4A7"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β-thalassemia</w:t>
            </w:r>
          </w:p>
        </w:tc>
        <w:tc>
          <w:tcPr>
            <w:tcW w:w="1134" w:type="dxa"/>
          </w:tcPr>
          <w:p w14:paraId="048DEAA8"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HBB gene</w:t>
            </w:r>
          </w:p>
        </w:tc>
        <w:tc>
          <w:tcPr>
            <w:tcW w:w="1418" w:type="dxa"/>
          </w:tcPr>
          <w:p w14:paraId="536FD64B" w14:textId="77777777" w:rsidR="00B75282" w:rsidRPr="006258C2" w:rsidRDefault="00B75282" w:rsidP="00F9570F">
            <w:pPr>
              <w:rPr>
                <w:rFonts w:ascii="Times New Roman" w:hAnsi="Times New Roman" w:cs="Times New Roman"/>
                <w:sz w:val="13"/>
                <w:szCs w:val="13"/>
              </w:rPr>
            </w:pPr>
            <w:proofErr w:type="spellStart"/>
            <w:r w:rsidRPr="006258C2">
              <w:rPr>
                <w:rFonts w:ascii="Times New Roman" w:hAnsi="Times New Roman" w:cs="Times New Roman"/>
                <w:sz w:val="13"/>
                <w:szCs w:val="13"/>
              </w:rPr>
              <w:t>iHSCs</w:t>
            </w:r>
            <w:proofErr w:type="spellEnd"/>
          </w:p>
        </w:tc>
        <w:tc>
          <w:tcPr>
            <w:tcW w:w="1134" w:type="dxa"/>
          </w:tcPr>
          <w:p w14:paraId="047CDBFC"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w:t>
            </w:r>
          </w:p>
        </w:tc>
        <w:tc>
          <w:tcPr>
            <w:tcW w:w="992" w:type="dxa"/>
          </w:tcPr>
          <w:p w14:paraId="450FF2C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709" w:type="dxa"/>
          </w:tcPr>
          <w:p w14:paraId="0FE12717"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w:t>
            </w:r>
          </w:p>
        </w:tc>
        <w:tc>
          <w:tcPr>
            <w:tcW w:w="1134" w:type="dxa"/>
          </w:tcPr>
          <w:p w14:paraId="4BA567A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728322</w:t>
            </w:r>
          </w:p>
        </w:tc>
      </w:tr>
      <w:tr w:rsidR="00B75282" w:rsidRPr="006258C2" w14:paraId="3AF16388" w14:textId="77777777" w:rsidTr="00F9570F">
        <w:trPr>
          <w:trHeight w:val="419"/>
        </w:trPr>
        <w:tc>
          <w:tcPr>
            <w:tcW w:w="1990" w:type="dxa"/>
          </w:tcPr>
          <w:p w14:paraId="211D6DC4" w14:textId="77777777" w:rsidR="00B75282" w:rsidRPr="006258C2" w:rsidRDefault="00B75282" w:rsidP="00F9570F">
            <w:pPr>
              <w:jc w:val="left"/>
              <w:rPr>
                <w:rFonts w:ascii="Times New Roman" w:hAnsi="Times New Roman" w:cs="Times New Roman"/>
                <w:sz w:val="13"/>
                <w:szCs w:val="13"/>
              </w:rPr>
            </w:pPr>
          </w:p>
        </w:tc>
        <w:tc>
          <w:tcPr>
            <w:tcW w:w="2268" w:type="dxa"/>
          </w:tcPr>
          <w:p w14:paraId="0108C59C"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β-thalassemia</w:t>
            </w:r>
          </w:p>
        </w:tc>
        <w:tc>
          <w:tcPr>
            <w:tcW w:w="1134" w:type="dxa"/>
          </w:tcPr>
          <w:p w14:paraId="48919723"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BCL11A gene</w:t>
            </w:r>
          </w:p>
        </w:tc>
        <w:tc>
          <w:tcPr>
            <w:tcW w:w="1418" w:type="dxa"/>
          </w:tcPr>
          <w:p w14:paraId="145FECA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34+ HSPCs</w:t>
            </w:r>
          </w:p>
        </w:tc>
        <w:tc>
          <w:tcPr>
            <w:tcW w:w="1134" w:type="dxa"/>
          </w:tcPr>
          <w:p w14:paraId="3F06F79F"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w:t>
            </w:r>
          </w:p>
        </w:tc>
        <w:tc>
          <w:tcPr>
            <w:tcW w:w="992" w:type="dxa"/>
          </w:tcPr>
          <w:p w14:paraId="09565BA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45</w:t>
            </w:r>
          </w:p>
        </w:tc>
        <w:tc>
          <w:tcPr>
            <w:tcW w:w="709" w:type="dxa"/>
          </w:tcPr>
          <w:p w14:paraId="510663FD"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7D36D0B3"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655678</w:t>
            </w:r>
          </w:p>
        </w:tc>
      </w:tr>
      <w:tr w:rsidR="00B75282" w:rsidRPr="006258C2" w14:paraId="437BE82F" w14:textId="77777777" w:rsidTr="00F9570F">
        <w:trPr>
          <w:trHeight w:val="425"/>
        </w:trPr>
        <w:tc>
          <w:tcPr>
            <w:tcW w:w="1990" w:type="dxa"/>
          </w:tcPr>
          <w:p w14:paraId="59841FA9" w14:textId="77777777" w:rsidR="00B75282" w:rsidRPr="006258C2" w:rsidRDefault="00B75282" w:rsidP="00F9570F">
            <w:pPr>
              <w:jc w:val="left"/>
              <w:rPr>
                <w:rFonts w:ascii="Times New Roman" w:hAnsi="Times New Roman" w:cs="Times New Roman"/>
                <w:sz w:val="13"/>
                <w:szCs w:val="13"/>
              </w:rPr>
            </w:pPr>
          </w:p>
        </w:tc>
        <w:tc>
          <w:tcPr>
            <w:tcW w:w="2268" w:type="dxa"/>
          </w:tcPr>
          <w:p w14:paraId="3CBF8CA2"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Sickle cell disease</w:t>
            </w:r>
          </w:p>
        </w:tc>
        <w:tc>
          <w:tcPr>
            <w:tcW w:w="1134" w:type="dxa"/>
          </w:tcPr>
          <w:p w14:paraId="1B82EE7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BCL11A gene</w:t>
            </w:r>
          </w:p>
        </w:tc>
        <w:tc>
          <w:tcPr>
            <w:tcW w:w="1418" w:type="dxa"/>
          </w:tcPr>
          <w:p w14:paraId="0902BC8C"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CD34+ HSPCs</w:t>
            </w:r>
          </w:p>
        </w:tc>
        <w:tc>
          <w:tcPr>
            <w:tcW w:w="1134" w:type="dxa"/>
          </w:tcPr>
          <w:p w14:paraId="4908099F"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w:t>
            </w:r>
          </w:p>
        </w:tc>
        <w:tc>
          <w:tcPr>
            <w:tcW w:w="992" w:type="dxa"/>
          </w:tcPr>
          <w:p w14:paraId="5465EC88"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45</w:t>
            </w:r>
          </w:p>
        </w:tc>
        <w:tc>
          <w:tcPr>
            <w:tcW w:w="709" w:type="dxa"/>
          </w:tcPr>
          <w:p w14:paraId="652FFA17"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7C9A38A4"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745287</w:t>
            </w:r>
          </w:p>
        </w:tc>
      </w:tr>
      <w:tr w:rsidR="00B75282" w:rsidRPr="006258C2" w14:paraId="66B12EC9" w14:textId="77777777" w:rsidTr="00F9570F">
        <w:trPr>
          <w:trHeight w:val="391"/>
        </w:trPr>
        <w:tc>
          <w:tcPr>
            <w:tcW w:w="1990" w:type="dxa"/>
          </w:tcPr>
          <w:p w14:paraId="03872F9D" w14:textId="77777777" w:rsidR="00B75282" w:rsidRPr="006258C2" w:rsidRDefault="00B75282" w:rsidP="00F9570F">
            <w:pPr>
              <w:jc w:val="left"/>
              <w:rPr>
                <w:rFonts w:ascii="Times New Roman" w:hAnsi="Times New Roman" w:cs="Times New Roman"/>
                <w:sz w:val="13"/>
                <w:szCs w:val="13"/>
              </w:rPr>
            </w:pPr>
          </w:p>
        </w:tc>
        <w:tc>
          <w:tcPr>
            <w:tcW w:w="2268" w:type="dxa"/>
          </w:tcPr>
          <w:p w14:paraId="743A5A05"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LCA10</w:t>
            </w:r>
          </w:p>
        </w:tc>
        <w:tc>
          <w:tcPr>
            <w:tcW w:w="1134" w:type="dxa"/>
          </w:tcPr>
          <w:p w14:paraId="7D9C76A9"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CEP290 gene</w:t>
            </w:r>
          </w:p>
        </w:tc>
        <w:tc>
          <w:tcPr>
            <w:tcW w:w="1418" w:type="dxa"/>
          </w:tcPr>
          <w:p w14:paraId="7681338B"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Photoreceptor cells</w:t>
            </w:r>
          </w:p>
        </w:tc>
        <w:tc>
          <w:tcPr>
            <w:tcW w:w="1134" w:type="dxa"/>
          </w:tcPr>
          <w:p w14:paraId="55A348F7" w14:textId="77777777" w:rsidR="00B75282" w:rsidRPr="006258C2" w:rsidRDefault="00B75282" w:rsidP="00F9570F">
            <w:pPr>
              <w:jc w:val="left"/>
              <w:rPr>
                <w:rFonts w:ascii="Times New Roman" w:hAnsi="Times New Roman" w:cs="Times New Roman"/>
                <w:sz w:val="13"/>
                <w:szCs w:val="13"/>
              </w:rPr>
            </w:pPr>
            <w:r w:rsidRPr="006258C2">
              <w:rPr>
                <w:rFonts w:ascii="Times New Roman" w:hAnsi="Times New Roman" w:cs="Times New Roman"/>
                <w:sz w:val="13"/>
                <w:szCs w:val="13"/>
              </w:rPr>
              <w:t>AAV</w:t>
            </w:r>
          </w:p>
        </w:tc>
        <w:tc>
          <w:tcPr>
            <w:tcW w:w="992" w:type="dxa"/>
          </w:tcPr>
          <w:p w14:paraId="7433141A"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8</w:t>
            </w:r>
          </w:p>
        </w:tc>
        <w:tc>
          <w:tcPr>
            <w:tcW w:w="709" w:type="dxa"/>
          </w:tcPr>
          <w:p w14:paraId="66972A9F"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1/2</w:t>
            </w:r>
          </w:p>
        </w:tc>
        <w:tc>
          <w:tcPr>
            <w:tcW w:w="1134" w:type="dxa"/>
          </w:tcPr>
          <w:p w14:paraId="504AF54B" w14:textId="77777777" w:rsidR="00B75282" w:rsidRPr="006258C2" w:rsidRDefault="00B75282" w:rsidP="00F9570F">
            <w:pPr>
              <w:rPr>
                <w:rFonts w:ascii="Times New Roman" w:hAnsi="Times New Roman" w:cs="Times New Roman"/>
                <w:sz w:val="13"/>
                <w:szCs w:val="13"/>
              </w:rPr>
            </w:pPr>
            <w:r w:rsidRPr="006258C2">
              <w:rPr>
                <w:rFonts w:ascii="Times New Roman" w:hAnsi="Times New Roman" w:cs="Times New Roman"/>
                <w:sz w:val="13"/>
                <w:szCs w:val="13"/>
              </w:rPr>
              <w:t>NCT03872479</w:t>
            </w:r>
          </w:p>
        </w:tc>
      </w:tr>
    </w:tbl>
    <w:p w14:paraId="4FB9E86B" w14:textId="5D24FA0E" w:rsidR="00B8762E" w:rsidRPr="006258C2" w:rsidRDefault="00B8762E" w:rsidP="006D62C3">
      <w:pPr>
        <w:spacing w:line="360" w:lineRule="auto"/>
        <w:rPr>
          <w:rFonts w:ascii="Times New Roman" w:hAnsi="Times New Roman" w:cs="Times New Roman"/>
          <w:sz w:val="22"/>
        </w:rPr>
      </w:pPr>
      <w:r w:rsidRPr="006258C2">
        <w:rPr>
          <w:rFonts w:ascii="Times New Roman" w:hAnsi="Times New Roman" w:cs="Times New Roman"/>
          <w:sz w:val="22"/>
        </w:rPr>
        <w:t xml:space="preserve">ZFN: Zinc finger nuclease; CCR5: Chemokine receptor 5; HSPCs: Hematopoietic </w:t>
      </w:r>
      <w:r w:rsidRPr="006258C2">
        <w:rPr>
          <w:rFonts w:ascii="Times New Roman" w:hAnsi="Times New Roman" w:cs="Times New Roman"/>
          <w:sz w:val="22"/>
        </w:rPr>
        <w:lastRenderedPageBreak/>
        <w:t>stem/progenitor cells; IDS : Iduronate 2-Sulfatase; IDUA: α-L-</w:t>
      </w:r>
      <w:proofErr w:type="spellStart"/>
      <w:r w:rsidRPr="006258C2">
        <w:rPr>
          <w:rFonts w:ascii="Times New Roman" w:hAnsi="Times New Roman" w:cs="Times New Roman"/>
          <w:sz w:val="22"/>
        </w:rPr>
        <w:t>iduronidase</w:t>
      </w:r>
      <w:proofErr w:type="spellEnd"/>
      <w:r w:rsidRPr="006258C2">
        <w:rPr>
          <w:rFonts w:ascii="Times New Roman" w:hAnsi="Times New Roman" w:cs="Times New Roman" w:hint="eastAsia"/>
          <w:sz w:val="22"/>
        </w:rPr>
        <w:t>;</w:t>
      </w:r>
      <w:r w:rsidRPr="006258C2">
        <w:rPr>
          <w:rFonts w:ascii="Times New Roman" w:hAnsi="Times New Roman" w:cs="Times New Roman"/>
          <w:sz w:val="22"/>
        </w:rPr>
        <w:t xml:space="preserve"> BCL11A: Mouse B-cell lymphoma factor 11A; B-ALL: B acute lymphoblastic leukemia; TRAC: T cell receptor alpha chain; TALEN: Transcription activator-like effector nuclease; CRISPR: Clustered regularly interspaced short palindromic repeat; AML: Acute myeloid leukemia; PDCD1: Programmed cell death 1; NF1: Neurofibromatosis type 1; TIL: Tumor-infiltrating lymphocytes; iPSCs: Induced progenitor stem cells; </w:t>
      </w:r>
      <w:proofErr w:type="spellStart"/>
      <w:r w:rsidRPr="006258C2">
        <w:rPr>
          <w:rFonts w:ascii="Times New Roman" w:hAnsi="Times New Roman" w:cs="Times New Roman"/>
          <w:sz w:val="22"/>
        </w:rPr>
        <w:t>iHSCs</w:t>
      </w:r>
      <w:proofErr w:type="spellEnd"/>
      <w:r w:rsidRPr="006258C2">
        <w:rPr>
          <w:rFonts w:ascii="Times New Roman" w:hAnsi="Times New Roman" w:cs="Times New Roman"/>
          <w:sz w:val="22"/>
        </w:rPr>
        <w:t xml:space="preserve">: Induced hematopoietic stem cells; LCA10: </w:t>
      </w:r>
      <w:proofErr w:type="spellStart"/>
      <w:r w:rsidRPr="006258C2">
        <w:rPr>
          <w:rFonts w:ascii="Times New Roman" w:hAnsi="Times New Roman" w:cs="Times New Roman"/>
          <w:sz w:val="22"/>
        </w:rPr>
        <w:t>Leber</w:t>
      </w:r>
      <w:proofErr w:type="spellEnd"/>
      <w:r w:rsidRPr="006258C2">
        <w:rPr>
          <w:rFonts w:ascii="Times New Roman" w:hAnsi="Times New Roman" w:cs="Times New Roman"/>
          <w:sz w:val="22"/>
        </w:rPr>
        <w:t xml:space="preserve"> congenital amaurosis type 10</w:t>
      </w:r>
      <w:r w:rsidRPr="006258C2">
        <w:rPr>
          <w:rFonts w:ascii="Times New Roman" w:hAnsi="Times New Roman" w:cs="Times New Roman"/>
          <w:sz w:val="22"/>
        </w:rPr>
        <w:t>；</w:t>
      </w:r>
      <w:r w:rsidRPr="006258C2">
        <w:rPr>
          <w:rFonts w:ascii="Times New Roman" w:hAnsi="Times New Roman" w:cs="Times New Roman"/>
          <w:sz w:val="22"/>
        </w:rPr>
        <w:t xml:space="preserve">CEP290: </w:t>
      </w:r>
      <w:proofErr w:type="spellStart"/>
      <w:r w:rsidRPr="006258C2">
        <w:rPr>
          <w:rFonts w:ascii="Times New Roman" w:hAnsi="Times New Roman" w:cs="Times New Roman"/>
          <w:sz w:val="22"/>
        </w:rPr>
        <w:t>Centrosomal</w:t>
      </w:r>
      <w:proofErr w:type="spellEnd"/>
      <w:r w:rsidRPr="006258C2">
        <w:rPr>
          <w:rFonts w:ascii="Times New Roman" w:hAnsi="Times New Roman" w:cs="Times New Roman"/>
          <w:sz w:val="22"/>
        </w:rPr>
        <w:t xml:space="preserve"> protein 290; AAV: Adeno-associated virus.</w:t>
      </w:r>
    </w:p>
    <w:sectPr w:rsidR="00B8762E" w:rsidRPr="006258C2" w:rsidSect="0051584E">
      <w:footerReference w:type="default" r:id="rId12"/>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1BB45C" w14:textId="77777777" w:rsidR="0007708B" w:rsidRDefault="0007708B" w:rsidP="00F9138E">
      <w:r>
        <w:separator/>
      </w:r>
    </w:p>
  </w:endnote>
  <w:endnote w:type="continuationSeparator" w:id="0">
    <w:p w14:paraId="322C26F1" w14:textId="77777777" w:rsidR="0007708B" w:rsidRDefault="0007708B" w:rsidP="00F9138E">
      <w:r>
        <w:continuationSeparator/>
      </w:r>
    </w:p>
  </w:endnote>
  <w:endnote w:type="continuationNotice" w:id="1">
    <w:p w14:paraId="16A6663F" w14:textId="77777777" w:rsidR="0007708B" w:rsidRDefault="000770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5307643"/>
      <w:docPartObj>
        <w:docPartGallery w:val="Page Numbers (Bottom of Page)"/>
        <w:docPartUnique/>
      </w:docPartObj>
    </w:sdtPr>
    <w:sdtEndPr/>
    <w:sdtContent>
      <w:p w14:paraId="0B198AD9" w14:textId="37F0A3F1" w:rsidR="001F237D" w:rsidRDefault="001F237D">
        <w:pPr>
          <w:pStyle w:val="a5"/>
          <w:jc w:val="center"/>
        </w:pPr>
        <w:r>
          <w:fldChar w:fldCharType="begin"/>
        </w:r>
        <w:r>
          <w:instrText>PAGE   \* MERGEFORMAT</w:instrText>
        </w:r>
        <w:r>
          <w:fldChar w:fldCharType="separate"/>
        </w:r>
        <w:r>
          <w:rPr>
            <w:lang w:val="zh-CN"/>
          </w:rPr>
          <w:t>2</w:t>
        </w:r>
        <w:r>
          <w:fldChar w:fldCharType="end"/>
        </w:r>
      </w:p>
    </w:sdtContent>
  </w:sdt>
  <w:p w14:paraId="229E68FF" w14:textId="77777777" w:rsidR="001F237D" w:rsidRDefault="001F237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342AEF" w14:textId="77777777" w:rsidR="0007708B" w:rsidRDefault="0007708B" w:rsidP="00F9138E">
      <w:r>
        <w:separator/>
      </w:r>
    </w:p>
  </w:footnote>
  <w:footnote w:type="continuationSeparator" w:id="0">
    <w:p w14:paraId="2F28D7D7" w14:textId="77777777" w:rsidR="0007708B" w:rsidRDefault="0007708B" w:rsidP="00F9138E">
      <w:r>
        <w:continuationSeparator/>
      </w:r>
    </w:p>
  </w:footnote>
  <w:footnote w:type="continuationNotice" w:id="1">
    <w:p w14:paraId="3EC8B548" w14:textId="77777777" w:rsidR="0007708B" w:rsidRDefault="0007708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37C30"/>
    <w:multiLevelType w:val="multilevel"/>
    <w:tmpl w:val="CE3ED7C6"/>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val="0"/>
      </w:rPr>
    </w:lvl>
    <w:lvl w:ilvl="3">
      <w:start w:val="1"/>
      <w:numFmt w:val="decimal"/>
      <w:isLgl/>
      <w:lvlText w:val="%1.%2.%3.%4"/>
      <w:lvlJc w:val="left"/>
      <w:pPr>
        <w:ind w:left="720" w:hanging="720"/>
      </w:pPr>
      <w:rPr>
        <w:rFonts w:hint="default"/>
        <w:b w:val="0"/>
      </w:rPr>
    </w:lvl>
    <w:lvl w:ilvl="4">
      <w:start w:val="1"/>
      <w:numFmt w:val="decimal"/>
      <w:isLgl/>
      <w:lvlText w:val="%1.%2.%3.%4.%5"/>
      <w:lvlJc w:val="left"/>
      <w:pPr>
        <w:ind w:left="1080" w:hanging="1080"/>
      </w:pPr>
      <w:rPr>
        <w:rFonts w:hint="default"/>
        <w:b w:val="0"/>
      </w:rPr>
    </w:lvl>
    <w:lvl w:ilvl="5">
      <w:start w:val="1"/>
      <w:numFmt w:val="decimal"/>
      <w:isLgl/>
      <w:lvlText w:val="%1.%2.%3.%4.%5.%6"/>
      <w:lvlJc w:val="left"/>
      <w:pPr>
        <w:ind w:left="1080" w:hanging="1080"/>
      </w:pPr>
      <w:rPr>
        <w:rFonts w:hint="default"/>
        <w:b w:val="0"/>
      </w:rPr>
    </w:lvl>
    <w:lvl w:ilvl="6">
      <w:start w:val="1"/>
      <w:numFmt w:val="decimal"/>
      <w:isLgl/>
      <w:lvlText w:val="%1.%2.%3.%4.%5.%6.%7"/>
      <w:lvlJc w:val="left"/>
      <w:pPr>
        <w:ind w:left="1440" w:hanging="1440"/>
      </w:pPr>
      <w:rPr>
        <w:rFonts w:hint="default"/>
        <w:b w:val="0"/>
      </w:rPr>
    </w:lvl>
    <w:lvl w:ilvl="7">
      <w:start w:val="1"/>
      <w:numFmt w:val="decimal"/>
      <w:isLgl/>
      <w:lvlText w:val="%1.%2.%3.%4.%5.%6.%7.%8"/>
      <w:lvlJc w:val="left"/>
      <w:pPr>
        <w:ind w:left="1440" w:hanging="1440"/>
      </w:pPr>
      <w:rPr>
        <w:rFonts w:hint="default"/>
        <w:b w:val="0"/>
      </w:rPr>
    </w:lvl>
    <w:lvl w:ilvl="8">
      <w:start w:val="1"/>
      <w:numFmt w:val="decimal"/>
      <w:isLgl/>
      <w:lvlText w:val="%1.%2.%3.%4.%5.%6.%7.%8.%9"/>
      <w:lvlJc w:val="left"/>
      <w:pPr>
        <w:ind w:left="1800" w:hanging="1800"/>
      </w:pPr>
      <w:rPr>
        <w:rFonts w:hint="default"/>
        <w:b w:val="0"/>
      </w:rPr>
    </w:lvl>
  </w:abstractNum>
  <w:abstractNum w:abstractNumId="1" w15:restartNumberingAfterBreak="0">
    <w:nsid w:val="2CD5276A"/>
    <w:multiLevelType w:val="multilevel"/>
    <w:tmpl w:val="9176E3C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1510AB9"/>
    <w:multiLevelType w:val="multilevel"/>
    <w:tmpl w:val="1902CD6A"/>
    <w:lvl w:ilvl="0">
      <w:start w:val="6"/>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57971547"/>
    <w:multiLevelType w:val="hybridMultilevel"/>
    <w:tmpl w:val="11DED14A"/>
    <w:lvl w:ilvl="0" w:tplc="F65489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8E61082"/>
    <w:multiLevelType w:val="hybridMultilevel"/>
    <w:tmpl w:val="3CD6537E"/>
    <w:lvl w:ilvl="0" w:tplc="0EFC31F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FBA0221"/>
    <w:multiLevelType w:val="multilevel"/>
    <w:tmpl w:val="B0729C3E"/>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536763A"/>
    <w:multiLevelType w:val="multilevel"/>
    <w:tmpl w:val="BA1077CC"/>
    <w:lvl w:ilvl="0">
      <w:start w:val="3"/>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num w:numId="1">
    <w:abstractNumId w:val="6"/>
  </w:num>
  <w:num w:numId="2">
    <w:abstractNumId w:val="0"/>
  </w:num>
  <w:num w:numId="3">
    <w:abstractNumId w:val="5"/>
  </w:num>
  <w:num w:numId="4">
    <w:abstractNumId w:val="3"/>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r9z9x58pzr2pe20aspf2sazw0as2xts2p0&quot;&gt;Review My EndNote Library&lt;record-ids&gt;&lt;item&gt;27&lt;/item&gt;&lt;item&gt;39&lt;/item&gt;&lt;item&gt;40&lt;/item&gt;&lt;item&gt;42&lt;/item&gt;&lt;item&gt;45&lt;/item&gt;&lt;item&gt;50&lt;/item&gt;&lt;item&gt;51&lt;/item&gt;&lt;item&gt;56&lt;/item&gt;&lt;item&gt;65&lt;/item&gt;&lt;item&gt;70&lt;/item&gt;&lt;item&gt;73&lt;/item&gt;&lt;item&gt;76&lt;/item&gt;&lt;item&gt;79&lt;/item&gt;&lt;item&gt;84&lt;/item&gt;&lt;item&gt;96&lt;/item&gt;&lt;item&gt;104&lt;/item&gt;&lt;item&gt;106&lt;/item&gt;&lt;item&gt;107&lt;/item&gt;&lt;item&gt;108&lt;/item&gt;&lt;item&gt;110&lt;/item&gt;&lt;item&gt;112&lt;/item&gt;&lt;item&gt;113&lt;/item&gt;&lt;item&gt;114&lt;/item&gt;&lt;item&gt;118&lt;/item&gt;&lt;item&gt;119&lt;/item&gt;&lt;item&gt;120&lt;/item&gt;&lt;item&gt;123&lt;/item&gt;&lt;item&gt;125&lt;/item&gt;&lt;item&gt;126&lt;/item&gt;&lt;item&gt;127&lt;/item&gt;&lt;item&gt;128&lt;/item&gt;&lt;item&gt;129&lt;/item&gt;&lt;item&gt;130&lt;/item&gt;&lt;item&gt;143&lt;/item&gt;&lt;item&gt;144&lt;/item&gt;&lt;item&gt;145&lt;/item&gt;&lt;item&gt;146&lt;/item&gt;&lt;item&gt;147&lt;/item&gt;&lt;item&gt;148&lt;/item&gt;&lt;item&gt;151&lt;/item&gt;&lt;item&gt;152&lt;/item&gt;&lt;item&gt;153&lt;/item&gt;&lt;item&gt;155&lt;/item&gt;&lt;item&gt;157&lt;/item&gt;&lt;item&gt;168&lt;/item&gt;&lt;item&gt;169&lt;/item&gt;&lt;item&gt;170&lt;/item&gt;&lt;item&gt;173&lt;/item&gt;&lt;item&gt;175&lt;/item&gt;&lt;item&gt;181&lt;/item&gt;&lt;item&gt;184&lt;/item&gt;&lt;item&gt;185&lt;/item&gt;&lt;item&gt;186&lt;/item&gt;&lt;item&gt;188&lt;/item&gt;&lt;item&gt;190&lt;/item&gt;&lt;item&gt;201&lt;/item&gt;&lt;item&gt;209&lt;/item&gt;&lt;item&gt;212&lt;/item&gt;&lt;item&gt;219&lt;/item&gt;&lt;item&gt;224&lt;/item&gt;&lt;item&gt;225&lt;/item&gt;&lt;item&gt;226&lt;/item&gt;&lt;item&gt;227&lt;/item&gt;&lt;item&gt;228&lt;/item&gt;&lt;item&gt;229&lt;/item&gt;&lt;item&gt;230&lt;/item&gt;&lt;item&gt;231&lt;/item&gt;&lt;item&gt;232&lt;/item&gt;&lt;item&gt;233&lt;/item&gt;&lt;item&gt;234&lt;/item&gt;&lt;item&gt;235&lt;/item&gt;&lt;item&gt;239&lt;/item&gt;&lt;item&gt;244&lt;/item&gt;&lt;item&gt;246&lt;/item&gt;&lt;item&gt;248&lt;/item&gt;&lt;item&gt;259&lt;/item&gt;&lt;item&gt;262&lt;/item&gt;&lt;item&gt;266&lt;/item&gt;&lt;item&gt;267&lt;/item&gt;&lt;item&gt;268&lt;/item&gt;&lt;item&gt;269&lt;/item&gt;&lt;item&gt;270&lt;/item&gt;&lt;item&gt;271&lt;/item&gt;&lt;item&gt;272&lt;/item&gt;&lt;item&gt;273&lt;/item&gt;&lt;item&gt;277&lt;/item&gt;&lt;item&gt;278&lt;/item&gt;&lt;item&gt;279&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4&lt;/item&gt;&lt;item&gt;305&lt;/item&gt;&lt;item&gt;307&lt;/item&gt;&lt;item&gt;308&lt;/item&gt;&lt;item&gt;309&lt;/item&gt;&lt;item&gt;310&lt;/item&gt;&lt;item&gt;312&lt;/item&gt;&lt;item&gt;316&lt;/item&gt;&lt;item&gt;330&lt;/item&gt;&lt;item&gt;331&lt;/item&gt;&lt;item&gt;335&lt;/item&gt;&lt;item&gt;339&lt;/item&gt;&lt;item&gt;340&lt;/item&gt;&lt;item&gt;342&lt;/item&gt;&lt;item&gt;343&lt;/item&gt;&lt;item&gt;344&lt;/item&gt;&lt;item&gt;350&lt;/item&gt;&lt;item&gt;353&lt;/item&gt;&lt;item&gt;354&lt;/item&gt;&lt;item&gt;355&lt;/item&gt;&lt;item&gt;358&lt;/item&gt;&lt;item&gt;360&lt;/item&gt;&lt;item&gt;361&lt;/item&gt;&lt;item&gt;362&lt;/item&gt;&lt;item&gt;363&lt;/item&gt;&lt;item&gt;364&lt;/item&gt;&lt;item&gt;367&lt;/item&gt;&lt;item&gt;368&lt;/item&gt;&lt;item&gt;369&lt;/item&gt;&lt;item&gt;370&lt;/item&gt;&lt;item&gt;379&lt;/item&gt;&lt;item&gt;381&lt;/item&gt;&lt;item&gt;382&lt;/item&gt;&lt;item&gt;386&lt;/item&gt;&lt;item&gt;387&lt;/item&gt;&lt;item&gt;388&lt;/item&gt;&lt;item&gt;389&lt;/item&gt;&lt;item&gt;390&lt;/item&gt;&lt;item&gt;395&lt;/item&gt;&lt;item&gt;398&lt;/item&gt;&lt;item&gt;399&lt;/item&gt;&lt;item&gt;400&lt;/item&gt;&lt;item&gt;401&lt;/item&gt;&lt;item&gt;402&lt;/item&gt;&lt;item&gt;403&lt;/item&gt;&lt;item&gt;404&lt;/item&gt;&lt;item&gt;405&lt;/item&gt;&lt;item&gt;406&lt;/item&gt;&lt;item&gt;407&lt;/item&gt;&lt;item&gt;410&lt;/item&gt;&lt;item&gt;411&lt;/item&gt;&lt;item&gt;412&lt;/item&gt;&lt;item&gt;415&lt;/item&gt;&lt;item&gt;416&lt;/item&gt;&lt;item&gt;417&lt;/item&gt;&lt;item&gt;418&lt;/item&gt;&lt;item&gt;419&lt;/item&gt;&lt;item&gt;420&lt;/item&gt;&lt;item&gt;421&lt;/item&gt;&lt;item&gt;423&lt;/item&gt;&lt;item&gt;424&lt;/item&gt;&lt;item&gt;425&lt;/item&gt;&lt;item&gt;426&lt;/item&gt;&lt;item&gt;428&lt;/item&gt;&lt;item&gt;429&lt;/item&gt;&lt;item&gt;430&lt;/item&gt;&lt;item&gt;431&lt;/item&gt;&lt;item&gt;432&lt;/item&gt;&lt;item&gt;433&lt;/item&gt;&lt;item&gt;434&lt;/item&gt;&lt;item&gt;435&lt;/item&gt;&lt;item&gt;436&lt;/item&gt;&lt;item&gt;444&lt;/item&gt;&lt;item&gt;450&lt;/item&gt;&lt;item&gt;452&lt;/item&gt;&lt;item&gt;453&lt;/item&gt;&lt;item&gt;454&lt;/item&gt;&lt;item&gt;455&lt;/item&gt;&lt;item&gt;456&lt;/item&gt;&lt;item&gt;457&lt;/item&gt;&lt;item&gt;458&lt;/item&gt;&lt;item&gt;459&lt;/item&gt;&lt;item&gt;461&lt;/item&gt;&lt;item&gt;462&lt;/item&gt;&lt;item&gt;468&lt;/item&gt;&lt;item&gt;469&lt;/item&gt;&lt;item&gt;470&lt;/item&gt;&lt;item&gt;471&lt;/item&gt;&lt;item&gt;473&lt;/item&gt;&lt;item&gt;474&lt;/item&gt;&lt;item&gt;475&lt;/item&gt;&lt;item&gt;476&lt;/item&gt;&lt;item&gt;477&lt;/item&gt;&lt;item&gt;478&lt;/item&gt;&lt;item&gt;479&lt;/item&gt;&lt;item&gt;480&lt;/item&gt;&lt;item&gt;482&lt;/item&gt;&lt;item&gt;483&lt;/item&gt;&lt;item&gt;494&lt;/item&gt;&lt;item&gt;504&lt;/item&gt;&lt;item&gt;510&lt;/item&gt;&lt;item&gt;528&lt;/item&gt;&lt;item&gt;548&lt;/item&gt;&lt;item&gt;564&lt;/item&gt;&lt;item&gt;566&lt;/item&gt;&lt;item&gt;570&lt;/item&gt;&lt;item&gt;571&lt;/item&gt;&lt;item&gt;572&lt;/item&gt;&lt;item&gt;573&lt;/item&gt;&lt;item&gt;575&lt;/item&gt;&lt;item&gt;576&lt;/item&gt;&lt;item&gt;577&lt;/item&gt;&lt;item&gt;578&lt;/item&gt;&lt;item&gt;580&lt;/item&gt;&lt;item&gt;581&lt;/item&gt;&lt;item&gt;582&lt;/item&gt;&lt;item&gt;584&lt;/item&gt;&lt;item&gt;588&lt;/item&gt;&lt;item&gt;589&lt;/item&gt;&lt;item&gt;590&lt;/item&gt;&lt;item&gt;591&lt;/item&gt;&lt;item&gt;595&lt;/item&gt;&lt;item&gt;599&lt;/item&gt;&lt;item&gt;609&lt;/item&gt;&lt;item&gt;611&lt;/item&gt;&lt;item&gt;613&lt;/item&gt;&lt;item&gt;614&lt;/item&gt;&lt;item&gt;615&lt;/item&gt;&lt;item&gt;616&lt;/item&gt;&lt;item&gt;617&lt;/item&gt;&lt;item&gt;618&lt;/item&gt;&lt;item&gt;619&lt;/item&gt;&lt;item&gt;620&lt;/item&gt;&lt;item&gt;621&lt;/item&gt;&lt;item&gt;622&lt;/item&gt;&lt;item&gt;628&lt;/item&gt;&lt;item&gt;629&lt;/item&gt;&lt;item&gt;630&lt;/item&gt;&lt;item&gt;632&lt;/item&gt;&lt;item&gt;633&lt;/item&gt;&lt;item&gt;636&lt;/item&gt;&lt;item&gt;637&lt;/item&gt;&lt;item&gt;638&lt;/item&gt;&lt;item&gt;640&lt;/item&gt;&lt;item&gt;641&lt;/item&gt;&lt;item&gt;644&lt;/item&gt;&lt;item&gt;650&lt;/item&gt;&lt;item&gt;651&lt;/item&gt;&lt;item&gt;652&lt;/item&gt;&lt;item&gt;656&lt;/item&gt;&lt;item&gt;657&lt;/item&gt;&lt;item&gt;658&lt;/item&gt;&lt;item&gt;659&lt;/item&gt;&lt;item&gt;660&lt;/item&gt;&lt;item&gt;664&lt;/item&gt;&lt;item&gt;667&lt;/item&gt;&lt;item&gt;668&lt;/item&gt;&lt;item&gt;670&lt;/item&gt;&lt;item&gt;673&lt;/item&gt;&lt;item&gt;674&lt;/item&gt;&lt;item&gt;675&lt;/item&gt;&lt;item&gt;676&lt;/item&gt;&lt;item&gt;678&lt;/item&gt;&lt;item&gt;679&lt;/item&gt;&lt;item&gt;682&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8&lt;/item&gt;&lt;item&gt;709&lt;/item&gt;&lt;item&gt;710&lt;/item&gt;&lt;item&gt;711&lt;/item&gt;&lt;item&gt;712&lt;/item&gt;&lt;item&gt;713&lt;/item&gt;&lt;item&gt;714&lt;/item&gt;&lt;item&gt;715&lt;/item&gt;&lt;item&gt;717&lt;/item&gt;&lt;item&gt;718&lt;/item&gt;&lt;item&gt;719&lt;/item&gt;&lt;item&gt;720&lt;/item&gt;&lt;item&gt;722&lt;/item&gt;&lt;item&gt;724&lt;/item&gt;&lt;item&gt;725&lt;/item&gt;&lt;item&gt;727&lt;/item&gt;&lt;item&gt;728&lt;/item&gt;&lt;item&gt;729&lt;/item&gt;&lt;item&gt;730&lt;/item&gt;&lt;item&gt;731&lt;/item&gt;&lt;item&gt;732&lt;/item&gt;&lt;item&gt;733&lt;/item&gt;&lt;/record-ids&gt;&lt;/item&gt;&lt;/Libraries&gt;"/>
  </w:docVars>
  <w:rsids>
    <w:rsidRoot w:val="009F3CF7"/>
    <w:rsid w:val="00000C7E"/>
    <w:rsid w:val="00001BA8"/>
    <w:rsid w:val="000073E9"/>
    <w:rsid w:val="00007CA4"/>
    <w:rsid w:val="00007DB6"/>
    <w:rsid w:val="000105F4"/>
    <w:rsid w:val="00010EFB"/>
    <w:rsid w:val="00011EA4"/>
    <w:rsid w:val="00012076"/>
    <w:rsid w:val="000127AF"/>
    <w:rsid w:val="00012F5F"/>
    <w:rsid w:val="000135E1"/>
    <w:rsid w:val="000144B4"/>
    <w:rsid w:val="000146DC"/>
    <w:rsid w:val="00021F6C"/>
    <w:rsid w:val="00023145"/>
    <w:rsid w:val="00023303"/>
    <w:rsid w:val="00025A76"/>
    <w:rsid w:val="00026B1F"/>
    <w:rsid w:val="0003306E"/>
    <w:rsid w:val="00034C49"/>
    <w:rsid w:val="00035019"/>
    <w:rsid w:val="000368FA"/>
    <w:rsid w:val="00040CE5"/>
    <w:rsid w:val="00044AE7"/>
    <w:rsid w:val="00044D2F"/>
    <w:rsid w:val="000460FE"/>
    <w:rsid w:val="0004618F"/>
    <w:rsid w:val="000465F7"/>
    <w:rsid w:val="00046CD1"/>
    <w:rsid w:val="000474BD"/>
    <w:rsid w:val="00047598"/>
    <w:rsid w:val="000475A2"/>
    <w:rsid w:val="00047C9F"/>
    <w:rsid w:val="000500AE"/>
    <w:rsid w:val="00050CC6"/>
    <w:rsid w:val="0005108A"/>
    <w:rsid w:val="00051252"/>
    <w:rsid w:val="0005261D"/>
    <w:rsid w:val="0005419F"/>
    <w:rsid w:val="000565F2"/>
    <w:rsid w:val="000579B5"/>
    <w:rsid w:val="00057A7A"/>
    <w:rsid w:val="00057A8E"/>
    <w:rsid w:val="00057A95"/>
    <w:rsid w:val="0006013F"/>
    <w:rsid w:val="000604A8"/>
    <w:rsid w:val="000644E1"/>
    <w:rsid w:val="000647DD"/>
    <w:rsid w:val="00066000"/>
    <w:rsid w:val="00066F61"/>
    <w:rsid w:val="00071802"/>
    <w:rsid w:val="00071F5F"/>
    <w:rsid w:val="0007452A"/>
    <w:rsid w:val="00074852"/>
    <w:rsid w:val="00075A2C"/>
    <w:rsid w:val="00077010"/>
    <w:rsid w:val="0007708B"/>
    <w:rsid w:val="0008053D"/>
    <w:rsid w:val="0008216B"/>
    <w:rsid w:val="00082623"/>
    <w:rsid w:val="00084E72"/>
    <w:rsid w:val="00085B3D"/>
    <w:rsid w:val="000869E5"/>
    <w:rsid w:val="000904B3"/>
    <w:rsid w:val="00090906"/>
    <w:rsid w:val="0009118B"/>
    <w:rsid w:val="00091E6C"/>
    <w:rsid w:val="00094105"/>
    <w:rsid w:val="00095CA4"/>
    <w:rsid w:val="00096BD7"/>
    <w:rsid w:val="000A0606"/>
    <w:rsid w:val="000A0C61"/>
    <w:rsid w:val="000A1644"/>
    <w:rsid w:val="000A2AC8"/>
    <w:rsid w:val="000A2AFA"/>
    <w:rsid w:val="000A6959"/>
    <w:rsid w:val="000B0607"/>
    <w:rsid w:val="000B078A"/>
    <w:rsid w:val="000B1656"/>
    <w:rsid w:val="000B16E0"/>
    <w:rsid w:val="000B2FAB"/>
    <w:rsid w:val="000B5B51"/>
    <w:rsid w:val="000C06BA"/>
    <w:rsid w:val="000C0960"/>
    <w:rsid w:val="000C2029"/>
    <w:rsid w:val="000C2D5C"/>
    <w:rsid w:val="000C3FC2"/>
    <w:rsid w:val="000C429B"/>
    <w:rsid w:val="000C432F"/>
    <w:rsid w:val="000C4DED"/>
    <w:rsid w:val="000C4F04"/>
    <w:rsid w:val="000C52EF"/>
    <w:rsid w:val="000C5392"/>
    <w:rsid w:val="000C543D"/>
    <w:rsid w:val="000C6275"/>
    <w:rsid w:val="000C655B"/>
    <w:rsid w:val="000D09C7"/>
    <w:rsid w:val="000D177C"/>
    <w:rsid w:val="000D4843"/>
    <w:rsid w:val="000D4A20"/>
    <w:rsid w:val="000D565A"/>
    <w:rsid w:val="000D5E85"/>
    <w:rsid w:val="000D6A09"/>
    <w:rsid w:val="000D79EB"/>
    <w:rsid w:val="000D7A16"/>
    <w:rsid w:val="000E0C27"/>
    <w:rsid w:val="000E153B"/>
    <w:rsid w:val="000E6478"/>
    <w:rsid w:val="000F00E0"/>
    <w:rsid w:val="000F1169"/>
    <w:rsid w:val="000F1CFE"/>
    <w:rsid w:val="000F2615"/>
    <w:rsid w:val="000F4ECC"/>
    <w:rsid w:val="000F70D0"/>
    <w:rsid w:val="000F7DF0"/>
    <w:rsid w:val="00100C57"/>
    <w:rsid w:val="0010331E"/>
    <w:rsid w:val="00107694"/>
    <w:rsid w:val="0011222D"/>
    <w:rsid w:val="001126D4"/>
    <w:rsid w:val="001137B7"/>
    <w:rsid w:val="00113A84"/>
    <w:rsid w:val="001140C2"/>
    <w:rsid w:val="00114475"/>
    <w:rsid w:val="001147E5"/>
    <w:rsid w:val="00114943"/>
    <w:rsid w:val="00122842"/>
    <w:rsid w:val="00122BC1"/>
    <w:rsid w:val="00122F7C"/>
    <w:rsid w:val="00123BBB"/>
    <w:rsid w:val="00124429"/>
    <w:rsid w:val="0012506F"/>
    <w:rsid w:val="00131E73"/>
    <w:rsid w:val="00133347"/>
    <w:rsid w:val="00133A9F"/>
    <w:rsid w:val="00137811"/>
    <w:rsid w:val="001435EA"/>
    <w:rsid w:val="00144890"/>
    <w:rsid w:val="00146E0C"/>
    <w:rsid w:val="001519C3"/>
    <w:rsid w:val="00152052"/>
    <w:rsid w:val="00154917"/>
    <w:rsid w:val="00154D3E"/>
    <w:rsid w:val="00160693"/>
    <w:rsid w:val="00162188"/>
    <w:rsid w:val="001624F0"/>
    <w:rsid w:val="00162A2D"/>
    <w:rsid w:val="00162E13"/>
    <w:rsid w:val="00163263"/>
    <w:rsid w:val="00164A40"/>
    <w:rsid w:val="001727D9"/>
    <w:rsid w:val="001738BE"/>
    <w:rsid w:val="00173C92"/>
    <w:rsid w:val="00175D93"/>
    <w:rsid w:val="00176877"/>
    <w:rsid w:val="00176DF1"/>
    <w:rsid w:val="0019137F"/>
    <w:rsid w:val="00192B9B"/>
    <w:rsid w:val="00193000"/>
    <w:rsid w:val="001938C5"/>
    <w:rsid w:val="0019597E"/>
    <w:rsid w:val="00195C75"/>
    <w:rsid w:val="001A0656"/>
    <w:rsid w:val="001A15A3"/>
    <w:rsid w:val="001A1E8E"/>
    <w:rsid w:val="001A2270"/>
    <w:rsid w:val="001A37C7"/>
    <w:rsid w:val="001A4D63"/>
    <w:rsid w:val="001A50E4"/>
    <w:rsid w:val="001A707C"/>
    <w:rsid w:val="001B11DE"/>
    <w:rsid w:val="001B1ABA"/>
    <w:rsid w:val="001B1C35"/>
    <w:rsid w:val="001B332F"/>
    <w:rsid w:val="001B3406"/>
    <w:rsid w:val="001B37E4"/>
    <w:rsid w:val="001B3863"/>
    <w:rsid w:val="001B3B47"/>
    <w:rsid w:val="001B3B72"/>
    <w:rsid w:val="001B5446"/>
    <w:rsid w:val="001B610C"/>
    <w:rsid w:val="001B7944"/>
    <w:rsid w:val="001C1128"/>
    <w:rsid w:val="001C2709"/>
    <w:rsid w:val="001C3651"/>
    <w:rsid w:val="001C6698"/>
    <w:rsid w:val="001C6B2E"/>
    <w:rsid w:val="001C7534"/>
    <w:rsid w:val="001D2017"/>
    <w:rsid w:val="001D3476"/>
    <w:rsid w:val="001D3DB7"/>
    <w:rsid w:val="001D42FF"/>
    <w:rsid w:val="001D480E"/>
    <w:rsid w:val="001D5134"/>
    <w:rsid w:val="001D51DF"/>
    <w:rsid w:val="001D53A9"/>
    <w:rsid w:val="001E0CCD"/>
    <w:rsid w:val="001E1394"/>
    <w:rsid w:val="001E194F"/>
    <w:rsid w:val="001E3EAA"/>
    <w:rsid w:val="001E4280"/>
    <w:rsid w:val="001E44EA"/>
    <w:rsid w:val="001E6DB8"/>
    <w:rsid w:val="001F1EA9"/>
    <w:rsid w:val="001F237D"/>
    <w:rsid w:val="001F27EF"/>
    <w:rsid w:val="001F4911"/>
    <w:rsid w:val="001F69F2"/>
    <w:rsid w:val="001F6A72"/>
    <w:rsid w:val="002016F6"/>
    <w:rsid w:val="002018CE"/>
    <w:rsid w:val="0020317A"/>
    <w:rsid w:val="002054D2"/>
    <w:rsid w:val="0020643B"/>
    <w:rsid w:val="00207C1F"/>
    <w:rsid w:val="002116BE"/>
    <w:rsid w:val="00212777"/>
    <w:rsid w:val="00212B46"/>
    <w:rsid w:val="00220738"/>
    <w:rsid w:val="00222F9D"/>
    <w:rsid w:val="0022424A"/>
    <w:rsid w:val="002257B4"/>
    <w:rsid w:val="002264B4"/>
    <w:rsid w:val="002304A9"/>
    <w:rsid w:val="00231105"/>
    <w:rsid w:val="002344B8"/>
    <w:rsid w:val="00234667"/>
    <w:rsid w:val="00235662"/>
    <w:rsid w:val="00235AFB"/>
    <w:rsid w:val="00236586"/>
    <w:rsid w:val="002372EB"/>
    <w:rsid w:val="00241471"/>
    <w:rsid w:val="0024207A"/>
    <w:rsid w:val="00244EEC"/>
    <w:rsid w:val="00245021"/>
    <w:rsid w:val="00245CF2"/>
    <w:rsid w:val="00247CC1"/>
    <w:rsid w:val="002514C6"/>
    <w:rsid w:val="002529FD"/>
    <w:rsid w:val="00252A64"/>
    <w:rsid w:val="002531E6"/>
    <w:rsid w:val="0025647C"/>
    <w:rsid w:val="00260238"/>
    <w:rsid w:val="0026205F"/>
    <w:rsid w:val="002626DF"/>
    <w:rsid w:val="00262883"/>
    <w:rsid w:val="00262CA7"/>
    <w:rsid w:val="00264AEB"/>
    <w:rsid w:val="00264B50"/>
    <w:rsid w:val="00271947"/>
    <w:rsid w:val="00272A80"/>
    <w:rsid w:val="00273655"/>
    <w:rsid w:val="00273C63"/>
    <w:rsid w:val="00274B6B"/>
    <w:rsid w:val="00275E0D"/>
    <w:rsid w:val="0027614B"/>
    <w:rsid w:val="00281311"/>
    <w:rsid w:val="002857FF"/>
    <w:rsid w:val="00287076"/>
    <w:rsid w:val="0028708E"/>
    <w:rsid w:val="00287413"/>
    <w:rsid w:val="00290095"/>
    <w:rsid w:val="00291191"/>
    <w:rsid w:val="00292552"/>
    <w:rsid w:val="00292F1F"/>
    <w:rsid w:val="00294AA8"/>
    <w:rsid w:val="00294DC1"/>
    <w:rsid w:val="002953B9"/>
    <w:rsid w:val="002966B7"/>
    <w:rsid w:val="002A01C8"/>
    <w:rsid w:val="002A1CF9"/>
    <w:rsid w:val="002A2164"/>
    <w:rsid w:val="002A3346"/>
    <w:rsid w:val="002A3697"/>
    <w:rsid w:val="002A392E"/>
    <w:rsid w:val="002A3D0B"/>
    <w:rsid w:val="002A41B1"/>
    <w:rsid w:val="002A4345"/>
    <w:rsid w:val="002A5A89"/>
    <w:rsid w:val="002A613A"/>
    <w:rsid w:val="002B19F2"/>
    <w:rsid w:val="002B6185"/>
    <w:rsid w:val="002B72F1"/>
    <w:rsid w:val="002C27B8"/>
    <w:rsid w:val="002C2AB8"/>
    <w:rsid w:val="002C47EF"/>
    <w:rsid w:val="002C5215"/>
    <w:rsid w:val="002C5A48"/>
    <w:rsid w:val="002C6108"/>
    <w:rsid w:val="002C6471"/>
    <w:rsid w:val="002C7371"/>
    <w:rsid w:val="002C7BEC"/>
    <w:rsid w:val="002D00B3"/>
    <w:rsid w:val="002D0323"/>
    <w:rsid w:val="002D20C7"/>
    <w:rsid w:val="002D3D27"/>
    <w:rsid w:val="002D4212"/>
    <w:rsid w:val="002D5F5F"/>
    <w:rsid w:val="002E0765"/>
    <w:rsid w:val="002E1046"/>
    <w:rsid w:val="002E134C"/>
    <w:rsid w:val="002E17D1"/>
    <w:rsid w:val="002E3BBE"/>
    <w:rsid w:val="002E4248"/>
    <w:rsid w:val="002E5CBF"/>
    <w:rsid w:val="002E64F8"/>
    <w:rsid w:val="002E7CB3"/>
    <w:rsid w:val="002F06A2"/>
    <w:rsid w:val="002F06DF"/>
    <w:rsid w:val="002F0ABB"/>
    <w:rsid w:val="002F3BC5"/>
    <w:rsid w:val="002F4757"/>
    <w:rsid w:val="002F65F2"/>
    <w:rsid w:val="002F6996"/>
    <w:rsid w:val="002F70B0"/>
    <w:rsid w:val="0030043A"/>
    <w:rsid w:val="003008BA"/>
    <w:rsid w:val="00300F1E"/>
    <w:rsid w:val="003017AA"/>
    <w:rsid w:val="0030282F"/>
    <w:rsid w:val="00302AD2"/>
    <w:rsid w:val="003032CE"/>
    <w:rsid w:val="00304E24"/>
    <w:rsid w:val="00304E90"/>
    <w:rsid w:val="003060D9"/>
    <w:rsid w:val="00306347"/>
    <w:rsid w:val="003069EA"/>
    <w:rsid w:val="00306EDC"/>
    <w:rsid w:val="00306FEF"/>
    <w:rsid w:val="003109B5"/>
    <w:rsid w:val="00310AA3"/>
    <w:rsid w:val="003117EA"/>
    <w:rsid w:val="00311F83"/>
    <w:rsid w:val="00314718"/>
    <w:rsid w:val="00315379"/>
    <w:rsid w:val="003179D5"/>
    <w:rsid w:val="00321160"/>
    <w:rsid w:val="00322C9C"/>
    <w:rsid w:val="0032581F"/>
    <w:rsid w:val="00334CFE"/>
    <w:rsid w:val="0033550C"/>
    <w:rsid w:val="00335767"/>
    <w:rsid w:val="00336B87"/>
    <w:rsid w:val="00343531"/>
    <w:rsid w:val="00345C1F"/>
    <w:rsid w:val="00346389"/>
    <w:rsid w:val="0034786B"/>
    <w:rsid w:val="00351453"/>
    <w:rsid w:val="00351A89"/>
    <w:rsid w:val="00351D9D"/>
    <w:rsid w:val="00354CD9"/>
    <w:rsid w:val="0036105D"/>
    <w:rsid w:val="0036235C"/>
    <w:rsid w:val="00362B5F"/>
    <w:rsid w:val="00364AEE"/>
    <w:rsid w:val="00364D8C"/>
    <w:rsid w:val="00365BBB"/>
    <w:rsid w:val="0036696F"/>
    <w:rsid w:val="00370440"/>
    <w:rsid w:val="00370E7C"/>
    <w:rsid w:val="003719FC"/>
    <w:rsid w:val="00372259"/>
    <w:rsid w:val="0037400D"/>
    <w:rsid w:val="0037406E"/>
    <w:rsid w:val="00376B11"/>
    <w:rsid w:val="00380285"/>
    <w:rsid w:val="003805B0"/>
    <w:rsid w:val="00380970"/>
    <w:rsid w:val="00386807"/>
    <w:rsid w:val="00392145"/>
    <w:rsid w:val="00392903"/>
    <w:rsid w:val="0039496D"/>
    <w:rsid w:val="00394DE6"/>
    <w:rsid w:val="003978B2"/>
    <w:rsid w:val="003A0FA0"/>
    <w:rsid w:val="003A13C0"/>
    <w:rsid w:val="003A1806"/>
    <w:rsid w:val="003A1882"/>
    <w:rsid w:val="003A22BD"/>
    <w:rsid w:val="003A27CD"/>
    <w:rsid w:val="003A3B2D"/>
    <w:rsid w:val="003A4B11"/>
    <w:rsid w:val="003A5676"/>
    <w:rsid w:val="003A595A"/>
    <w:rsid w:val="003A7C9F"/>
    <w:rsid w:val="003B0A5A"/>
    <w:rsid w:val="003B0EC0"/>
    <w:rsid w:val="003B10AA"/>
    <w:rsid w:val="003B1BA2"/>
    <w:rsid w:val="003B370E"/>
    <w:rsid w:val="003B402A"/>
    <w:rsid w:val="003B521F"/>
    <w:rsid w:val="003C0020"/>
    <w:rsid w:val="003C0828"/>
    <w:rsid w:val="003C0AE1"/>
    <w:rsid w:val="003C2012"/>
    <w:rsid w:val="003C3AE3"/>
    <w:rsid w:val="003C67A4"/>
    <w:rsid w:val="003C7E43"/>
    <w:rsid w:val="003C7E5C"/>
    <w:rsid w:val="003D017F"/>
    <w:rsid w:val="003D2240"/>
    <w:rsid w:val="003D4903"/>
    <w:rsid w:val="003D508E"/>
    <w:rsid w:val="003D57B4"/>
    <w:rsid w:val="003D6BB8"/>
    <w:rsid w:val="003D7B9F"/>
    <w:rsid w:val="003D7FB2"/>
    <w:rsid w:val="003E01A6"/>
    <w:rsid w:val="003E32B6"/>
    <w:rsid w:val="003E3E20"/>
    <w:rsid w:val="003E3F24"/>
    <w:rsid w:val="003E431C"/>
    <w:rsid w:val="003E48A1"/>
    <w:rsid w:val="003E5C7D"/>
    <w:rsid w:val="003E74FB"/>
    <w:rsid w:val="003E7515"/>
    <w:rsid w:val="003F21FC"/>
    <w:rsid w:val="003F3BA2"/>
    <w:rsid w:val="003F513E"/>
    <w:rsid w:val="003F5772"/>
    <w:rsid w:val="003F6CBF"/>
    <w:rsid w:val="00400228"/>
    <w:rsid w:val="00401B1E"/>
    <w:rsid w:val="00401CDC"/>
    <w:rsid w:val="00401E03"/>
    <w:rsid w:val="004028D1"/>
    <w:rsid w:val="004061AE"/>
    <w:rsid w:val="00412240"/>
    <w:rsid w:val="00413322"/>
    <w:rsid w:val="00415C81"/>
    <w:rsid w:val="00416A32"/>
    <w:rsid w:val="00420B23"/>
    <w:rsid w:val="0042281A"/>
    <w:rsid w:val="00423CB3"/>
    <w:rsid w:val="00425A37"/>
    <w:rsid w:val="00427204"/>
    <w:rsid w:val="004321E7"/>
    <w:rsid w:val="0043316E"/>
    <w:rsid w:val="00433358"/>
    <w:rsid w:val="0043653D"/>
    <w:rsid w:val="00440F08"/>
    <w:rsid w:val="00441CFB"/>
    <w:rsid w:val="0044341F"/>
    <w:rsid w:val="00445538"/>
    <w:rsid w:val="0044612C"/>
    <w:rsid w:val="00446DB3"/>
    <w:rsid w:val="004470C2"/>
    <w:rsid w:val="0045079B"/>
    <w:rsid w:val="004512CE"/>
    <w:rsid w:val="00452349"/>
    <w:rsid w:val="00455790"/>
    <w:rsid w:val="00455D4A"/>
    <w:rsid w:val="00457C7D"/>
    <w:rsid w:val="00460EBA"/>
    <w:rsid w:val="00461A74"/>
    <w:rsid w:val="00461D3E"/>
    <w:rsid w:val="00463D5E"/>
    <w:rsid w:val="004640C2"/>
    <w:rsid w:val="0046427E"/>
    <w:rsid w:val="0046517F"/>
    <w:rsid w:val="00465802"/>
    <w:rsid w:val="00465D9D"/>
    <w:rsid w:val="00467225"/>
    <w:rsid w:val="00471E63"/>
    <w:rsid w:val="004723B4"/>
    <w:rsid w:val="00474750"/>
    <w:rsid w:val="00474F1F"/>
    <w:rsid w:val="0047507C"/>
    <w:rsid w:val="00477567"/>
    <w:rsid w:val="00480F08"/>
    <w:rsid w:val="00481235"/>
    <w:rsid w:val="00482165"/>
    <w:rsid w:val="00483AC3"/>
    <w:rsid w:val="00487619"/>
    <w:rsid w:val="00491AA2"/>
    <w:rsid w:val="00492123"/>
    <w:rsid w:val="00492446"/>
    <w:rsid w:val="00492C52"/>
    <w:rsid w:val="0049588C"/>
    <w:rsid w:val="00495AE1"/>
    <w:rsid w:val="00495CF1"/>
    <w:rsid w:val="00495CFA"/>
    <w:rsid w:val="00495E06"/>
    <w:rsid w:val="00496A8B"/>
    <w:rsid w:val="004A073A"/>
    <w:rsid w:val="004A1FD0"/>
    <w:rsid w:val="004A482A"/>
    <w:rsid w:val="004B17DD"/>
    <w:rsid w:val="004B19EE"/>
    <w:rsid w:val="004B2A65"/>
    <w:rsid w:val="004B419C"/>
    <w:rsid w:val="004B43C5"/>
    <w:rsid w:val="004B5341"/>
    <w:rsid w:val="004B673A"/>
    <w:rsid w:val="004C1302"/>
    <w:rsid w:val="004C30DE"/>
    <w:rsid w:val="004C73CD"/>
    <w:rsid w:val="004D0834"/>
    <w:rsid w:val="004D140F"/>
    <w:rsid w:val="004D3BBD"/>
    <w:rsid w:val="004D426A"/>
    <w:rsid w:val="004D6B82"/>
    <w:rsid w:val="004D77F7"/>
    <w:rsid w:val="004D78FD"/>
    <w:rsid w:val="004E142B"/>
    <w:rsid w:val="004E1BA6"/>
    <w:rsid w:val="004E1C9A"/>
    <w:rsid w:val="004E28C8"/>
    <w:rsid w:val="004E2B1A"/>
    <w:rsid w:val="004E3EB6"/>
    <w:rsid w:val="004F3CB7"/>
    <w:rsid w:val="004F4267"/>
    <w:rsid w:val="0050099D"/>
    <w:rsid w:val="005022BA"/>
    <w:rsid w:val="00502A95"/>
    <w:rsid w:val="0050313E"/>
    <w:rsid w:val="00503644"/>
    <w:rsid w:val="00503ABF"/>
    <w:rsid w:val="00505726"/>
    <w:rsid w:val="0050650B"/>
    <w:rsid w:val="0050700A"/>
    <w:rsid w:val="00507465"/>
    <w:rsid w:val="00507A1B"/>
    <w:rsid w:val="0051263C"/>
    <w:rsid w:val="005130E0"/>
    <w:rsid w:val="005133FF"/>
    <w:rsid w:val="00513862"/>
    <w:rsid w:val="00514480"/>
    <w:rsid w:val="0051479F"/>
    <w:rsid w:val="00514C57"/>
    <w:rsid w:val="00515810"/>
    <w:rsid w:val="0051584E"/>
    <w:rsid w:val="00516002"/>
    <w:rsid w:val="00516BC0"/>
    <w:rsid w:val="0051710E"/>
    <w:rsid w:val="00522B8F"/>
    <w:rsid w:val="00523C86"/>
    <w:rsid w:val="00525B71"/>
    <w:rsid w:val="005275B9"/>
    <w:rsid w:val="00530864"/>
    <w:rsid w:val="00534709"/>
    <w:rsid w:val="005369AC"/>
    <w:rsid w:val="00537586"/>
    <w:rsid w:val="00540830"/>
    <w:rsid w:val="00543C4C"/>
    <w:rsid w:val="00543D1D"/>
    <w:rsid w:val="005440AA"/>
    <w:rsid w:val="00544834"/>
    <w:rsid w:val="005456BC"/>
    <w:rsid w:val="00545893"/>
    <w:rsid w:val="00551B6A"/>
    <w:rsid w:val="00551DFA"/>
    <w:rsid w:val="00552B39"/>
    <w:rsid w:val="005530A4"/>
    <w:rsid w:val="00554C9C"/>
    <w:rsid w:val="0055560F"/>
    <w:rsid w:val="00555E37"/>
    <w:rsid w:val="005601B5"/>
    <w:rsid w:val="00561645"/>
    <w:rsid w:val="005633A9"/>
    <w:rsid w:val="00564150"/>
    <w:rsid w:val="00564DA5"/>
    <w:rsid w:val="00565819"/>
    <w:rsid w:val="005661FD"/>
    <w:rsid w:val="00567177"/>
    <w:rsid w:val="00570CFD"/>
    <w:rsid w:val="00574D63"/>
    <w:rsid w:val="00574FA2"/>
    <w:rsid w:val="00576268"/>
    <w:rsid w:val="00576350"/>
    <w:rsid w:val="005767A5"/>
    <w:rsid w:val="0058516C"/>
    <w:rsid w:val="005855BF"/>
    <w:rsid w:val="00585875"/>
    <w:rsid w:val="00586D02"/>
    <w:rsid w:val="00586D40"/>
    <w:rsid w:val="00586FA4"/>
    <w:rsid w:val="00591D6C"/>
    <w:rsid w:val="0059561F"/>
    <w:rsid w:val="00597EA1"/>
    <w:rsid w:val="005A03F9"/>
    <w:rsid w:val="005A16C6"/>
    <w:rsid w:val="005A2370"/>
    <w:rsid w:val="005A2AEC"/>
    <w:rsid w:val="005A3204"/>
    <w:rsid w:val="005A3836"/>
    <w:rsid w:val="005A51D3"/>
    <w:rsid w:val="005A5C7E"/>
    <w:rsid w:val="005A6373"/>
    <w:rsid w:val="005A7770"/>
    <w:rsid w:val="005B2E2E"/>
    <w:rsid w:val="005B38E6"/>
    <w:rsid w:val="005B4663"/>
    <w:rsid w:val="005B4C0D"/>
    <w:rsid w:val="005B5AC6"/>
    <w:rsid w:val="005C1A83"/>
    <w:rsid w:val="005C312E"/>
    <w:rsid w:val="005C36D7"/>
    <w:rsid w:val="005C3B54"/>
    <w:rsid w:val="005C413D"/>
    <w:rsid w:val="005C5484"/>
    <w:rsid w:val="005C5651"/>
    <w:rsid w:val="005C5FC3"/>
    <w:rsid w:val="005C6168"/>
    <w:rsid w:val="005C69EB"/>
    <w:rsid w:val="005C71FE"/>
    <w:rsid w:val="005C7212"/>
    <w:rsid w:val="005C7A18"/>
    <w:rsid w:val="005D11DE"/>
    <w:rsid w:val="005D181F"/>
    <w:rsid w:val="005D219C"/>
    <w:rsid w:val="005D21F9"/>
    <w:rsid w:val="005D63FE"/>
    <w:rsid w:val="005D6BE0"/>
    <w:rsid w:val="005E03EB"/>
    <w:rsid w:val="005E2FCA"/>
    <w:rsid w:val="005E3E11"/>
    <w:rsid w:val="005E3F71"/>
    <w:rsid w:val="005E5C7C"/>
    <w:rsid w:val="005E6346"/>
    <w:rsid w:val="005F1508"/>
    <w:rsid w:val="005F1BDC"/>
    <w:rsid w:val="005F29D0"/>
    <w:rsid w:val="005F4EA7"/>
    <w:rsid w:val="005F5694"/>
    <w:rsid w:val="005F676E"/>
    <w:rsid w:val="005F73F0"/>
    <w:rsid w:val="006002F9"/>
    <w:rsid w:val="00600D62"/>
    <w:rsid w:val="006023FD"/>
    <w:rsid w:val="00602497"/>
    <w:rsid w:val="00604AEB"/>
    <w:rsid w:val="00607B37"/>
    <w:rsid w:val="00610170"/>
    <w:rsid w:val="006101A7"/>
    <w:rsid w:val="0061057F"/>
    <w:rsid w:val="00610F60"/>
    <w:rsid w:val="0061165E"/>
    <w:rsid w:val="00612046"/>
    <w:rsid w:val="00613E71"/>
    <w:rsid w:val="00614B10"/>
    <w:rsid w:val="00620C71"/>
    <w:rsid w:val="006224A2"/>
    <w:rsid w:val="00625666"/>
    <w:rsid w:val="006258C2"/>
    <w:rsid w:val="00627D33"/>
    <w:rsid w:val="006319E2"/>
    <w:rsid w:val="00634D57"/>
    <w:rsid w:val="00636028"/>
    <w:rsid w:val="0063618F"/>
    <w:rsid w:val="00643023"/>
    <w:rsid w:val="00644CDA"/>
    <w:rsid w:val="006455B4"/>
    <w:rsid w:val="00646618"/>
    <w:rsid w:val="00647095"/>
    <w:rsid w:val="00647B9A"/>
    <w:rsid w:val="00647D24"/>
    <w:rsid w:val="006502A6"/>
    <w:rsid w:val="00651314"/>
    <w:rsid w:val="00652348"/>
    <w:rsid w:val="006540B2"/>
    <w:rsid w:val="00661DF2"/>
    <w:rsid w:val="00663625"/>
    <w:rsid w:val="00664211"/>
    <w:rsid w:val="00664C23"/>
    <w:rsid w:val="00666A64"/>
    <w:rsid w:val="00667F5C"/>
    <w:rsid w:val="0067015E"/>
    <w:rsid w:val="00672FDB"/>
    <w:rsid w:val="00673D98"/>
    <w:rsid w:val="006778EC"/>
    <w:rsid w:val="006779D7"/>
    <w:rsid w:val="00681E35"/>
    <w:rsid w:val="00682593"/>
    <w:rsid w:val="00682856"/>
    <w:rsid w:val="006831B9"/>
    <w:rsid w:val="006844EF"/>
    <w:rsid w:val="006847FE"/>
    <w:rsid w:val="00685031"/>
    <w:rsid w:val="0068556A"/>
    <w:rsid w:val="00686CDF"/>
    <w:rsid w:val="00687AFA"/>
    <w:rsid w:val="00693069"/>
    <w:rsid w:val="006A5CFA"/>
    <w:rsid w:val="006A7469"/>
    <w:rsid w:val="006B6FD1"/>
    <w:rsid w:val="006B7B0B"/>
    <w:rsid w:val="006C15F1"/>
    <w:rsid w:val="006C16D9"/>
    <w:rsid w:val="006C2AF1"/>
    <w:rsid w:val="006C2D85"/>
    <w:rsid w:val="006C3190"/>
    <w:rsid w:val="006C3E70"/>
    <w:rsid w:val="006D2747"/>
    <w:rsid w:val="006D3DBF"/>
    <w:rsid w:val="006D4B17"/>
    <w:rsid w:val="006D5BFC"/>
    <w:rsid w:val="006D62C3"/>
    <w:rsid w:val="006D705F"/>
    <w:rsid w:val="006D715B"/>
    <w:rsid w:val="006E4DC0"/>
    <w:rsid w:val="006E55BC"/>
    <w:rsid w:val="006E57C1"/>
    <w:rsid w:val="006E5F5C"/>
    <w:rsid w:val="006E7B4C"/>
    <w:rsid w:val="006E7BFE"/>
    <w:rsid w:val="006F084D"/>
    <w:rsid w:val="006F10AC"/>
    <w:rsid w:val="006F1312"/>
    <w:rsid w:val="006F1E3D"/>
    <w:rsid w:val="006F3F72"/>
    <w:rsid w:val="006F5F05"/>
    <w:rsid w:val="006F6230"/>
    <w:rsid w:val="006F6B2E"/>
    <w:rsid w:val="006F73FD"/>
    <w:rsid w:val="006F747D"/>
    <w:rsid w:val="007014C5"/>
    <w:rsid w:val="0070214E"/>
    <w:rsid w:val="007025D9"/>
    <w:rsid w:val="007031D5"/>
    <w:rsid w:val="00703939"/>
    <w:rsid w:val="00703EB4"/>
    <w:rsid w:val="007059BC"/>
    <w:rsid w:val="00707433"/>
    <w:rsid w:val="00707974"/>
    <w:rsid w:val="00711E6C"/>
    <w:rsid w:val="0071235B"/>
    <w:rsid w:val="0071254F"/>
    <w:rsid w:val="00712945"/>
    <w:rsid w:val="0071491D"/>
    <w:rsid w:val="00715C3B"/>
    <w:rsid w:val="007202B6"/>
    <w:rsid w:val="007214B0"/>
    <w:rsid w:val="00724536"/>
    <w:rsid w:val="007259E4"/>
    <w:rsid w:val="00726103"/>
    <w:rsid w:val="007328CF"/>
    <w:rsid w:val="00736711"/>
    <w:rsid w:val="00740C4F"/>
    <w:rsid w:val="007438CB"/>
    <w:rsid w:val="00743E8D"/>
    <w:rsid w:val="00745678"/>
    <w:rsid w:val="0074646A"/>
    <w:rsid w:val="0074653E"/>
    <w:rsid w:val="00754CC0"/>
    <w:rsid w:val="00754D6D"/>
    <w:rsid w:val="00755987"/>
    <w:rsid w:val="00755D83"/>
    <w:rsid w:val="00757557"/>
    <w:rsid w:val="007603A2"/>
    <w:rsid w:val="00760649"/>
    <w:rsid w:val="007619CB"/>
    <w:rsid w:val="007626A0"/>
    <w:rsid w:val="007656DD"/>
    <w:rsid w:val="00767FAF"/>
    <w:rsid w:val="007718E3"/>
    <w:rsid w:val="007720E9"/>
    <w:rsid w:val="007721FC"/>
    <w:rsid w:val="00774719"/>
    <w:rsid w:val="007751E6"/>
    <w:rsid w:val="0077773B"/>
    <w:rsid w:val="0077784E"/>
    <w:rsid w:val="00781301"/>
    <w:rsid w:val="00781321"/>
    <w:rsid w:val="007831FF"/>
    <w:rsid w:val="00783E8F"/>
    <w:rsid w:val="007844EE"/>
    <w:rsid w:val="00786C2B"/>
    <w:rsid w:val="00787BB6"/>
    <w:rsid w:val="00791220"/>
    <w:rsid w:val="00791403"/>
    <w:rsid w:val="00791F4A"/>
    <w:rsid w:val="007936F5"/>
    <w:rsid w:val="00796DE5"/>
    <w:rsid w:val="007A1945"/>
    <w:rsid w:val="007A1F2E"/>
    <w:rsid w:val="007A3DAB"/>
    <w:rsid w:val="007A5C35"/>
    <w:rsid w:val="007B005D"/>
    <w:rsid w:val="007B09BD"/>
    <w:rsid w:val="007B0D2A"/>
    <w:rsid w:val="007B1CD3"/>
    <w:rsid w:val="007B70B5"/>
    <w:rsid w:val="007B7C95"/>
    <w:rsid w:val="007C288F"/>
    <w:rsid w:val="007C30A0"/>
    <w:rsid w:val="007C5343"/>
    <w:rsid w:val="007C65E1"/>
    <w:rsid w:val="007C6D4B"/>
    <w:rsid w:val="007C6DE4"/>
    <w:rsid w:val="007C7D77"/>
    <w:rsid w:val="007D555F"/>
    <w:rsid w:val="007E0A0C"/>
    <w:rsid w:val="007E1312"/>
    <w:rsid w:val="007E2465"/>
    <w:rsid w:val="007E2854"/>
    <w:rsid w:val="007E52F0"/>
    <w:rsid w:val="007E6C11"/>
    <w:rsid w:val="007F2FA4"/>
    <w:rsid w:val="007F5CE0"/>
    <w:rsid w:val="007F629A"/>
    <w:rsid w:val="007F7382"/>
    <w:rsid w:val="007F7B42"/>
    <w:rsid w:val="007F7DC4"/>
    <w:rsid w:val="00800FE6"/>
    <w:rsid w:val="00801805"/>
    <w:rsid w:val="00802EDF"/>
    <w:rsid w:val="00803210"/>
    <w:rsid w:val="008042BD"/>
    <w:rsid w:val="008070F8"/>
    <w:rsid w:val="008071D7"/>
    <w:rsid w:val="008077AB"/>
    <w:rsid w:val="00807909"/>
    <w:rsid w:val="008124D1"/>
    <w:rsid w:val="008124EF"/>
    <w:rsid w:val="00814409"/>
    <w:rsid w:val="00814BA3"/>
    <w:rsid w:val="00814D9F"/>
    <w:rsid w:val="00814FE4"/>
    <w:rsid w:val="0081527C"/>
    <w:rsid w:val="00815FD0"/>
    <w:rsid w:val="00821264"/>
    <w:rsid w:val="008230FB"/>
    <w:rsid w:val="00823527"/>
    <w:rsid w:val="00826DF6"/>
    <w:rsid w:val="008319AB"/>
    <w:rsid w:val="00832051"/>
    <w:rsid w:val="008323E4"/>
    <w:rsid w:val="00832AE1"/>
    <w:rsid w:val="0083322E"/>
    <w:rsid w:val="00833501"/>
    <w:rsid w:val="00834401"/>
    <w:rsid w:val="00837843"/>
    <w:rsid w:val="008420ED"/>
    <w:rsid w:val="00846609"/>
    <w:rsid w:val="008514B3"/>
    <w:rsid w:val="008525F1"/>
    <w:rsid w:val="008526AB"/>
    <w:rsid w:val="00854517"/>
    <w:rsid w:val="008547FC"/>
    <w:rsid w:val="0085513B"/>
    <w:rsid w:val="0085607F"/>
    <w:rsid w:val="00856A9A"/>
    <w:rsid w:val="00856E63"/>
    <w:rsid w:val="00861B6C"/>
    <w:rsid w:val="0086207A"/>
    <w:rsid w:val="00864006"/>
    <w:rsid w:val="008663AF"/>
    <w:rsid w:val="0086648F"/>
    <w:rsid w:val="00866619"/>
    <w:rsid w:val="00866628"/>
    <w:rsid w:val="0086663F"/>
    <w:rsid w:val="00866694"/>
    <w:rsid w:val="00866DB9"/>
    <w:rsid w:val="00873D4A"/>
    <w:rsid w:val="008740E3"/>
    <w:rsid w:val="0087546D"/>
    <w:rsid w:val="00880014"/>
    <w:rsid w:val="00881442"/>
    <w:rsid w:val="00882633"/>
    <w:rsid w:val="00883F07"/>
    <w:rsid w:val="00890DA1"/>
    <w:rsid w:val="0089296A"/>
    <w:rsid w:val="00894523"/>
    <w:rsid w:val="00894593"/>
    <w:rsid w:val="00895F9C"/>
    <w:rsid w:val="008962AF"/>
    <w:rsid w:val="008962EC"/>
    <w:rsid w:val="008972DE"/>
    <w:rsid w:val="008A14A7"/>
    <w:rsid w:val="008A2509"/>
    <w:rsid w:val="008B0126"/>
    <w:rsid w:val="008B0265"/>
    <w:rsid w:val="008B2108"/>
    <w:rsid w:val="008B428C"/>
    <w:rsid w:val="008B6414"/>
    <w:rsid w:val="008B674A"/>
    <w:rsid w:val="008C02CA"/>
    <w:rsid w:val="008C168A"/>
    <w:rsid w:val="008C200C"/>
    <w:rsid w:val="008C2E69"/>
    <w:rsid w:val="008C3232"/>
    <w:rsid w:val="008C3464"/>
    <w:rsid w:val="008C50BC"/>
    <w:rsid w:val="008C5F4A"/>
    <w:rsid w:val="008C6175"/>
    <w:rsid w:val="008D18F0"/>
    <w:rsid w:val="008D30C2"/>
    <w:rsid w:val="008D3AC1"/>
    <w:rsid w:val="008D61E0"/>
    <w:rsid w:val="008D6EA5"/>
    <w:rsid w:val="008D7574"/>
    <w:rsid w:val="008E0A45"/>
    <w:rsid w:val="008E1B2E"/>
    <w:rsid w:val="008E2A84"/>
    <w:rsid w:val="008E2ACD"/>
    <w:rsid w:val="008E36F3"/>
    <w:rsid w:val="008E4785"/>
    <w:rsid w:val="008E4B03"/>
    <w:rsid w:val="008E596B"/>
    <w:rsid w:val="008E7D5F"/>
    <w:rsid w:val="008F10DE"/>
    <w:rsid w:val="008F1D61"/>
    <w:rsid w:val="008F376F"/>
    <w:rsid w:val="008F423D"/>
    <w:rsid w:val="008F5091"/>
    <w:rsid w:val="008F601C"/>
    <w:rsid w:val="008F7242"/>
    <w:rsid w:val="008F7626"/>
    <w:rsid w:val="00900BFE"/>
    <w:rsid w:val="009019D4"/>
    <w:rsid w:val="00906549"/>
    <w:rsid w:val="00907278"/>
    <w:rsid w:val="009133BA"/>
    <w:rsid w:val="00915BEA"/>
    <w:rsid w:val="009162B7"/>
    <w:rsid w:val="009167BD"/>
    <w:rsid w:val="00922331"/>
    <w:rsid w:val="00923040"/>
    <w:rsid w:val="00924D7E"/>
    <w:rsid w:val="009252D6"/>
    <w:rsid w:val="00930D17"/>
    <w:rsid w:val="00931038"/>
    <w:rsid w:val="00931783"/>
    <w:rsid w:val="00931F21"/>
    <w:rsid w:val="009326AE"/>
    <w:rsid w:val="0093399C"/>
    <w:rsid w:val="009340D0"/>
    <w:rsid w:val="009368EF"/>
    <w:rsid w:val="0093730E"/>
    <w:rsid w:val="00937637"/>
    <w:rsid w:val="00937FEB"/>
    <w:rsid w:val="009412DF"/>
    <w:rsid w:val="0094223A"/>
    <w:rsid w:val="0094371E"/>
    <w:rsid w:val="00946BC3"/>
    <w:rsid w:val="00950291"/>
    <w:rsid w:val="009511DC"/>
    <w:rsid w:val="009518E6"/>
    <w:rsid w:val="0095224E"/>
    <w:rsid w:val="00953656"/>
    <w:rsid w:val="00957673"/>
    <w:rsid w:val="00957C76"/>
    <w:rsid w:val="00960085"/>
    <w:rsid w:val="0096173F"/>
    <w:rsid w:val="0096183E"/>
    <w:rsid w:val="00961BE4"/>
    <w:rsid w:val="00962733"/>
    <w:rsid w:val="00964C17"/>
    <w:rsid w:val="00965A3A"/>
    <w:rsid w:val="00971127"/>
    <w:rsid w:val="00971626"/>
    <w:rsid w:val="00971842"/>
    <w:rsid w:val="00971E5B"/>
    <w:rsid w:val="00971FE3"/>
    <w:rsid w:val="009740FF"/>
    <w:rsid w:val="0097540A"/>
    <w:rsid w:val="00977162"/>
    <w:rsid w:val="009804A7"/>
    <w:rsid w:val="00980AB3"/>
    <w:rsid w:val="00982761"/>
    <w:rsid w:val="009830A5"/>
    <w:rsid w:val="009846F4"/>
    <w:rsid w:val="0098487F"/>
    <w:rsid w:val="00984EF8"/>
    <w:rsid w:val="00985FB8"/>
    <w:rsid w:val="00986395"/>
    <w:rsid w:val="009869F5"/>
    <w:rsid w:val="00991BEB"/>
    <w:rsid w:val="009968C2"/>
    <w:rsid w:val="009973E2"/>
    <w:rsid w:val="009975C0"/>
    <w:rsid w:val="009A03FF"/>
    <w:rsid w:val="009A45EC"/>
    <w:rsid w:val="009A5498"/>
    <w:rsid w:val="009A5A49"/>
    <w:rsid w:val="009A64F5"/>
    <w:rsid w:val="009A71C4"/>
    <w:rsid w:val="009A7F14"/>
    <w:rsid w:val="009B08AD"/>
    <w:rsid w:val="009B2D24"/>
    <w:rsid w:val="009B30A9"/>
    <w:rsid w:val="009B3537"/>
    <w:rsid w:val="009B6957"/>
    <w:rsid w:val="009B7FEB"/>
    <w:rsid w:val="009C03B1"/>
    <w:rsid w:val="009C2A7C"/>
    <w:rsid w:val="009C30B5"/>
    <w:rsid w:val="009C5CEA"/>
    <w:rsid w:val="009C6736"/>
    <w:rsid w:val="009D0034"/>
    <w:rsid w:val="009D0060"/>
    <w:rsid w:val="009D22FA"/>
    <w:rsid w:val="009D3477"/>
    <w:rsid w:val="009D374B"/>
    <w:rsid w:val="009D405C"/>
    <w:rsid w:val="009D4498"/>
    <w:rsid w:val="009D51C5"/>
    <w:rsid w:val="009D6E91"/>
    <w:rsid w:val="009E07BE"/>
    <w:rsid w:val="009E18CF"/>
    <w:rsid w:val="009E2792"/>
    <w:rsid w:val="009E362B"/>
    <w:rsid w:val="009E5103"/>
    <w:rsid w:val="009E5DA4"/>
    <w:rsid w:val="009E61F3"/>
    <w:rsid w:val="009E67F8"/>
    <w:rsid w:val="009F00F5"/>
    <w:rsid w:val="009F36A0"/>
    <w:rsid w:val="009F3CF7"/>
    <w:rsid w:val="009F675E"/>
    <w:rsid w:val="009F6DA7"/>
    <w:rsid w:val="009F7913"/>
    <w:rsid w:val="009F7C99"/>
    <w:rsid w:val="00A05340"/>
    <w:rsid w:val="00A1091A"/>
    <w:rsid w:val="00A13033"/>
    <w:rsid w:val="00A13934"/>
    <w:rsid w:val="00A1495B"/>
    <w:rsid w:val="00A17848"/>
    <w:rsid w:val="00A217F4"/>
    <w:rsid w:val="00A21EE1"/>
    <w:rsid w:val="00A230D1"/>
    <w:rsid w:val="00A2348C"/>
    <w:rsid w:val="00A24C51"/>
    <w:rsid w:val="00A25273"/>
    <w:rsid w:val="00A26E8F"/>
    <w:rsid w:val="00A30E4A"/>
    <w:rsid w:val="00A30E6F"/>
    <w:rsid w:val="00A31E5F"/>
    <w:rsid w:val="00A331F8"/>
    <w:rsid w:val="00A349C5"/>
    <w:rsid w:val="00A34CFD"/>
    <w:rsid w:val="00A3524B"/>
    <w:rsid w:val="00A37554"/>
    <w:rsid w:val="00A375E6"/>
    <w:rsid w:val="00A37A4F"/>
    <w:rsid w:val="00A40908"/>
    <w:rsid w:val="00A41682"/>
    <w:rsid w:val="00A41B21"/>
    <w:rsid w:val="00A50BBF"/>
    <w:rsid w:val="00A51220"/>
    <w:rsid w:val="00A515DD"/>
    <w:rsid w:val="00A540A9"/>
    <w:rsid w:val="00A57143"/>
    <w:rsid w:val="00A60302"/>
    <w:rsid w:val="00A61112"/>
    <w:rsid w:val="00A625F7"/>
    <w:rsid w:val="00A62EDC"/>
    <w:rsid w:val="00A64696"/>
    <w:rsid w:val="00A64B8E"/>
    <w:rsid w:val="00A65438"/>
    <w:rsid w:val="00A6578F"/>
    <w:rsid w:val="00A67328"/>
    <w:rsid w:val="00A745ED"/>
    <w:rsid w:val="00A75B05"/>
    <w:rsid w:val="00A75E25"/>
    <w:rsid w:val="00A77328"/>
    <w:rsid w:val="00A77ADC"/>
    <w:rsid w:val="00A80FD1"/>
    <w:rsid w:val="00A8284B"/>
    <w:rsid w:val="00A84C14"/>
    <w:rsid w:val="00A86DA9"/>
    <w:rsid w:val="00A90548"/>
    <w:rsid w:val="00A90FA5"/>
    <w:rsid w:val="00A924CD"/>
    <w:rsid w:val="00A957FF"/>
    <w:rsid w:val="00A97525"/>
    <w:rsid w:val="00A97BF4"/>
    <w:rsid w:val="00A97F66"/>
    <w:rsid w:val="00AA19AD"/>
    <w:rsid w:val="00AA1F35"/>
    <w:rsid w:val="00AA213B"/>
    <w:rsid w:val="00AA2E3C"/>
    <w:rsid w:val="00AA4448"/>
    <w:rsid w:val="00AA65CD"/>
    <w:rsid w:val="00AA7850"/>
    <w:rsid w:val="00AB0A8A"/>
    <w:rsid w:val="00AB13E1"/>
    <w:rsid w:val="00AB274E"/>
    <w:rsid w:val="00AB3DBE"/>
    <w:rsid w:val="00AB3EA0"/>
    <w:rsid w:val="00AB4E1E"/>
    <w:rsid w:val="00AB537F"/>
    <w:rsid w:val="00AB555E"/>
    <w:rsid w:val="00AB57A5"/>
    <w:rsid w:val="00AB623E"/>
    <w:rsid w:val="00AC04D3"/>
    <w:rsid w:val="00AC101A"/>
    <w:rsid w:val="00AC2245"/>
    <w:rsid w:val="00AC4976"/>
    <w:rsid w:val="00AC67B4"/>
    <w:rsid w:val="00AC7AB8"/>
    <w:rsid w:val="00AC7FEE"/>
    <w:rsid w:val="00AD0092"/>
    <w:rsid w:val="00AD0566"/>
    <w:rsid w:val="00AD0FC0"/>
    <w:rsid w:val="00AD1F17"/>
    <w:rsid w:val="00AD2F9C"/>
    <w:rsid w:val="00AD530F"/>
    <w:rsid w:val="00AD577F"/>
    <w:rsid w:val="00AD769A"/>
    <w:rsid w:val="00AE11EB"/>
    <w:rsid w:val="00AE1C9C"/>
    <w:rsid w:val="00AE20CD"/>
    <w:rsid w:val="00AE33F5"/>
    <w:rsid w:val="00AE4364"/>
    <w:rsid w:val="00AE4952"/>
    <w:rsid w:val="00AE4B2C"/>
    <w:rsid w:val="00AE53F2"/>
    <w:rsid w:val="00AE6EAA"/>
    <w:rsid w:val="00AF0264"/>
    <w:rsid w:val="00AF1025"/>
    <w:rsid w:val="00AF1047"/>
    <w:rsid w:val="00AF10E9"/>
    <w:rsid w:val="00AF1107"/>
    <w:rsid w:val="00AF127F"/>
    <w:rsid w:val="00AF1BCF"/>
    <w:rsid w:val="00AF3204"/>
    <w:rsid w:val="00AF74EC"/>
    <w:rsid w:val="00B00358"/>
    <w:rsid w:val="00B00B34"/>
    <w:rsid w:val="00B02526"/>
    <w:rsid w:val="00B02D56"/>
    <w:rsid w:val="00B03D2A"/>
    <w:rsid w:val="00B053BC"/>
    <w:rsid w:val="00B05D97"/>
    <w:rsid w:val="00B05FE9"/>
    <w:rsid w:val="00B07C37"/>
    <w:rsid w:val="00B07E97"/>
    <w:rsid w:val="00B10226"/>
    <w:rsid w:val="00B11369"/>
    <w:rsid w:val="00B11C1C"/>
    <w:rsid w:val="00B131B4"/>
    <w:rsid w:val="00B14F24"/>
    <w:rsid w:val="00B24DD6"/>
    <w:rsid w:val="00B25573"/>
    <w:rsid w:val="00B26951"/>
    <w:rsid w:val="00B26DD7"/>
    <w:rsid w:val="00B313CC"/>
    <w:rsid w:val="00B323CF"/>
    <w:rsid w:val="00B36F9F"/>
    <w:rsid w:val="00B37925"/>
    <w:rsid w:val="00B37F7E"/>
    <w:rsid w:val="00B402E7"/>
    <w:rsid w:val="00B41659"/>
    <w:rsid w:val="00B41DCB"/>
    <w:rsid w:val="00B42415"/>
    <w:rsid w:val="00B469C5"/>
    <w:rsid w:val="00B47785"/>
    <w:rsid w:val="00B51E2A"/>
    <w:rsid w:val="00B51FCF"/>
    <w:rsid w:val="00B52647"/>
    <w:rsid w:val="00B5500E"/>
    <w:rsid w:val="00B5646E"/>
    <w:rsid w:val="00B56686"/>
    <w:rsid w:val="00B57719"/>
    <w:rsid w:val="00B604F9"/>
    <w:rsid w:val="00B607EF"/>
    <w:rsid w:val="00B61E34"/>
    <w:rsid w:val="00B626BF"/>
    <w:rsid w:val="00B63AE5"/>
    <w:rsid w:val="00B63F2D"/>
    <w:rsid w:val="00B64865"/>
    <w:rsid w:val="00B66121"/>
    <w:rsid w:val="00B66AE3"/>
    <w:rsid w:val="00B67040"/>
    <w:rsid w:val="00B70997"/>
    <w:rsid w:val="00B70EB7"/>
    <w:rsid w:val="00B7401D"/>
    <w:rsid w:val="00B7415E"/>
    <w:rsid w:val="00B74AC3"/>
    <w:rsid w:val="00B74F0C"/>
    <w:rsid w:val="00B7501E"/>
    <w:rsid w:val="00B75282"/>
    <w:rsid w:val="00B75B7D"/>
    <w:rsid w:val="00B81C13"/>
    <w:rsid w:val="00B828BE"/>
    <w:rsid w:val="00B83E7C"/>
    <w:rsid w:val="00B8432E"/>
    <w:rsid w:val="00B8762E"/>
    <w:rsid w:val="00B904C2"/>
    <w:rsid w:val="00B910C9"/>
    <w:rsid w:val="00B911D5"/>
    <w:rsid w:val="00B91B73"/>
    <w:rsid w:val="00B92BFD"/>
    <w:rsid w:val="00B947F8"/>
    <w:rsid w:val="00B96B52"/>
    <w:rsid w:val="00BA0F07"/>
    <w:rsid w:val="00BA1446"/>
    <w:rsid w:val="00BA2195"/>
    <w:rsid w:val="00BA2703"/>
    <w:rsid w:val="00BA2FEB"/>
    <w:rsid w:val="00BA43D5"/>
    <w:rsid w:val="00BA462E"/>
    <w:rsid w:val="00BA548C"/>
    <w:rsid w:val="00BB0665"/>
    <w:rsid w:val="00BB1875"/>
    <w:rsid w:val="00BB2D9E"/>
    <w:rsid w:val="00BB4C0C"/>
    <w:rsid w:val="00BB5884"/>
    <w:rsid w:val="00BC04A2"/>
    <w:rsid w:val="00BC11BD"/>
    <w:rsid w:val="00BC17A0"/>
    <w:rsid w:val="00BC2620"/>
    <w:rsid w:val="00BC373A"/>
    <w:rsid w:val="00BC38CB"/>
    <w:rsid w:val="00BC44B1"/>
    <w:rsid w:val="00BC4651"/>
    <w:rsid w:val="00BD01E6"/>
    <w:rsid w:val="00BD3260"/>
    <w:rsid w:val="00BD52BC"/>
    <w:rsid w:val="00BD6132"/>
    <w:rsid w:val="00BD744B"/>
    <w:rsid w:val="00BE0A55"/>
    <w:rsid w:val="00BE11CC"/>
    <w:rsid w:val="00BE2368"/>
    <w:rsid w:val="00BE4619"/>
    <w:rsid w:val="00BE6771"/>
    <w:rsid w:val="00BE799D"/>
    <w:rsid w:val="00BF10EF"/>
    <w:rsid w:val="00BF23A7"/>
    <w:rsid w:val="00BF3022"/>
    <w:rsid w:val="00BF62D7"/>
    <w:rsid w:val="00BF6E12"/>
    <w:rsid w:val="00C00847"/>
    <w:rsid w:val="00C00D2F"/>
    <w:rsid w:val="00C0184E"/>
    <w:rsid w:val="00C02062"/>
    <w:rsid w:val="00C03063"/>
    <w:rsid w:val="00C03447"/>
    <w:rsid w:val="00C04050"/>
    <w:rsid w:val="00C063A8"/>
    <w:rsid w:val="00C1326D"/>
    <w:rsid w:val="00C134B7"/>
    <w:rsid w:val="00C15B07"/>
    <w:rsid w:val="00C15D21"/>
    <w:rsid w:val="00C16ACD"/>
    <w:rsid w:val="00C2028B"/>
    <w:rsid w:val="00C219C9"/>
    <w:rsid w:val="00C25607"/>
    <w:rsid w:val="00C25CDA"/>
    <w:rsid w:val="00C26A4C"/>
    <w:rsid w:val="00C3134C"/>
    <w:rsid w:val="00C33309"/>
    <w:rsid w:val="00C33399"/>
    <w:rsid w:val="00C344E1"/>
    <w:rsid w:val="00C357D6"/>
    <w:rsid w:val="00C43D56"/>
    <w:rsid w:val="00C45173"/>
    <w:rsid w:val="00C45DC9"/>
    <w:rsid w:val="00C478B1"/>
    <w:rsid w:val="00C47967"/>
    <w:rsid w:val="00C51F01"/>
    <w:rsid w:val="00C53EC0"/>
    <w:rsid w:val="00C55298"/>
    <w:rsid w:val="00C5565A"/>
    <w:rsid w:val="00C5593A"/>
    <w:rsid w:val="00C601D0"/>
    <w:rsid w:val="00C60F7C"/>
    <w:rsid w:val="00C620F5"/>
    <w:rsid w:val="00C70944"/>
    <w:rsid w:val="00C72743"/>
    <w:rsid w:val="00C73E1F"/>
    <w:rsid w:val="00C73F38"/>
    <w:rsid w:val="00C7593F"/>
    <w:rsid w:val="00C771FD"/>
    <w:rsid w:val="00C77283"/>
    <w:rsid w:val="00C77ABB"/>
    <w:rsid w:val="00C81986"/>
    <w:rsid w:val="00C81A4D"/>
    <w:rsid w:val="00C84D8A"/>
    <w:rsid w:val="00C8504C"/>
    <w:rsid w:val="00C865D6"/>
    <w:rsid w:val="00C876DE"/>
    <w:rsid w:val="00C92F24"/>
    <w:rsid w:val="00C95232"/>
    <w:rsid w:val="00C969F6"/>
    <w:rsid w:val="00CA03B0"/>
    <w:rsid w:val="00CA1A19"/>
    <w:rsid w:val="00CA2020"/>
    <w:rsid w:val="00CA2C6F"/>
    <w:rsid w:val="00CA3DFA"/>
    <w:rsid w:val="00CA477F"/>
    <w:rsid w:val="00CB144B"/>
    <w:rsid w:val="00CB20AE"/>
    <w:rsid w:val="00CB2175"/>
    <w:rsid w:val="00CB2353"/>
    <w:rsid w:val="00CB3609"/>
    <w:rsid w:val="00CB412F"/>
    <w:rsid w:val="00CC3840"/>
    <w:rsid w:val="00CC3F06"/>
    <w:rsid w:val="00CC762E"/>
    <w:rsid w:val="00CC786D"/>
    <w:rsid w:val="00CD12B9"/>
    <w:rsid w:val="00CD19F3"/>
    <w:rsid w:val="00CD1D28"/>
    <w:rsid w:val="00CD2083"/>
    <w:rsid w:val="00CD4C6B"/>
    <w:rsid w:val="00CD5287"/>
    <w:rsid w:val="00CE3714"/>
    <w:rsid w:val="00CE6533"/>
    <w:rsid w:val="00CE6704"/>
    <w:rsid w:val="00CF0996"/>
    <w:rsid w:val="00CF0D36"/>
    <w:rsid w:val="00CF29AB"/>
    <w:rsid w:val="00CF480C"/>
    <w:rsid w:val="00CF6EAD"/>
    <w:rsid w:val="00D01162"/>
    <w:rsid w:val="00D0181C"/>
    <w:rsid w:val="00D01ECF"/>
    <w:rsid w:val="00D025AC"/>
    <w:rsid w:val="00D0265C"/>
    <w:rsid w:val="00D02740"/>
    <w:rsid w:val="00D02A6A"/>
    <w:rsid w:val="00D032C4"/>
    <w:rsid w:val="00D03B89"/>
    <w:rsid w:val="00D04737"/>
    <w:rsid w:val="00D04C1F"/>
    <w:rsid w:val="00D07204"/>
    <w:rsid w:val="00D10D3D"/>
    <w:rsid w:val="00D11580"/>
    <w:rsid w:val="00D11A5F"/>
    <w:rsid w:val="00D11C03"/>
    <w:rsid w:val="00D122DB"/>
    <w:rsid w:val="00D13B63"/>
    <w:rsid w:val="00D15474"/>
    <w:rsid w:val="00D15D2A"/>
    <w:rsid w:val="00D16559"/>
    <w:rsid w:val="00D17AE8"/>
    <w:rsid w:val="00D204D3"/>
    <w:rsid w:val="00D21B1C"/>
    <w:rsid w:val="00D221C0"/>
    <w:rsid w:val="00D22499"/>
    <w:rsid w:val="00D22F0C"/>
    <w:rsid w:val="00D24C77"/>
    <w:rsid w:val="00D25240"/>
    <w:rsid w:val="00D2765B"/>
    <w:rsid w:val="00D30237"/>
    <w:rsid w:val="00D31B9E"/>
    <w:rsid w:val="00D32680"/>
    <w:rsid w:val="00D32E5D"/>
    <w:rsid w:val="00D33A26"/>
    <w:rsid w:val="00D34380"/>
    <w:rsid w:val="00D368A6"/>
    <w:rsid w:val="00D379F0"/>
    <w:rsid w:val="00D400A9"/>
    <w:rsid w:val="00D4227A"/>
    <w:rsid w:val="00D430A0"/>
    <w:rsid w:val="00D4335C"/>
    <w:rsid w:val="00D4484E"/>
    <w:rsid w:val="00D456A6"/>
    <w:rsid w:val="00D470BA"/>
    <w:rsid w:val="00D52253"/>
    <w:rsid w:val="00D52D48"/>
    <w:rsid w:val="00D534FA"/>
    <w:rsid w:val="00D53ED1"/>
    <w:rsid w:val="00D54B27"/>
    <w:rsid w:val="00D555CC"/>
    <w:rsid w:val="00D55ECB"/>
    <w:rsid w:val="00D56CA0"/>
    <w:rsid w:val="00D57598"/>
    <w:rsid w:val="00D61801"/>
    <w:rsid w:val="00D62CBB"/>
    <w:rsid w:val="00D62E98"/>
    <w:rsid w:val="00D632E4"/>
    <w:rsid w:val="00D6376F"/>
    <w:rsid w:val="00D63D78"/>
    <w:rsid w:val="00D65344"/>
    <w:rsid w:val="00D66377"/>
    <w:rsid w:val="00D706A9"/>
    <w:rsid w:val="00D7220D"/>
    <w:rsid w:val="00D73AE6"/>
    <w:rsid w:val="00D758B6"/>
    <w:rsid w:val="00D761DB"/>
    <w:rsid w:val="00D7649E"/>
    <w:rsid w:val="00D766FC"/>
    <w:rsid w:val="00D76BF9"/>
    <w:rsid w:val="00D76D41"/>
    <w:rsid w:val="00D80AEB"/>
    <w:rsid w:val="00D834B3"/>
    <w:rsid w:val="00D83E67"/>
    <w:rsid w:val="00D85209"/>
    <w:rsid w:val="00D8529F"/>
    <w:rsid w:val="00D85F87"/>
    <w:rsid w:val="00D86A27"/>
    <w:rsid w:val="00D873B1"/>
    <w:rsid w:val="00D91F0D"/>
    <w:rsid w:val="00D96495"/>
    <w:rsid w:val="00DA0B70"/>
    <w:rsid w:val="00DA20FB"/>
    <w:rsid w:val="00DA285F"/>
    <w:rsid w:val="00DA2938"/>
    <w:rsid w:val="00DA2D03"/>
    <w:rsid w:val="00DA41EA"/>
    <w:rsid w:val="00DB134D"/>
    <w:rsid w:val="00DB1AAF"/>
    <w:rsid w:val="00DB37F3"/>
    <w:rsid w:val="00DB3B49"/>
    <w:rsid w:val="00DB4BC0"/>
    <w:rsid w:val="00DB4CB4"/>
    <w:rsid w:val="00DB51CC"/>
    <w:rsid w:val="00DB541B"/>
    <w:rsid w:val="00DB54AC"/>
    <w:rsid w:val="00DB5FDB"/>
    <w:rsid w:val="00DB6B8C"/>
    <w:rsid w:val="00DB6EE5"/>
    <w:rsid w:val="00DB747B"/>
    <w:rsid w:val="00DC0309"/>
    <w:rsid w:val="00DC0422"/>
    <w:rsid w:val="00DC1F18"/>
    <w:rsid w:val="00DC5944"/>
    <w:rsid w:val="00DD0FE1"/>
    <w:rsid w:val="00DD2F68"/>
    <w:rsid w:val="00DD4762"/>
    <w:rsid w:val="00DD53C5"/>
    <w:rsid w:val="00DD5E34"/>
    <w:rsid w:val="00DD661A"/>
    <w:rsid w:val="00DD7D21"/>
    <w:rsid w:val="00DE193B"/>
    <w:rsid w:val="00DE4200"/>
    <w:rsid w:val="00DE5DBA"/>
    <w:rsid w:val="00DE5F9D"/>
    <w:rsid w:val="00DE61FB"/>
    <w:rsid w:val="00DE65C8"/>
    <w:rsid w:val="00DE70F3"/>
    <w:rsid w:val="00DF4D42"/>
    <w:rsid w:val="00DF5534"/>
    <w:rsid w:val="00DF64EF"/>
    <w:rsid w:val="00DF74E4"/>
    <w:rsid w:val="00E01559"/>
    <w:rsid w:val="00E01C29"/>
    <w:rsid w:val="00E03677"/>
    <w:rsid w:val="00E038C4"/>
    <w:rsid w:val="00E07F41"/>
    <w:rsid w:val="00E10C21"/>
    <w:rsid w:val="00E1265F"/>
    <w:rsid w:val="00E1313A"/>
    <w:rsid w:val="00E13373"/>
    <w:rsid w:val="00E1407E"/>
    <w:rsid w:val="00E14465"/>
    <w:rsid w:val="00E17581"/>
    <w:rsid w:val="00E2003D"/>
    <w:rsid w:val="00E205D1"/>
    <w:rsid w:val="00E227FD"/>
    <w:rsid w:val="00E23B0B"/>
    <w:rsid w:val="00E248EF"/>
    <w:rsid w:val="00E24B8A"/>
    <w:rsid w:val="00E26CD1"/>
    <w:rsid w:val="00E3023C"/>
    <w:rsid w:val="00E31C85"/>
    <w:rsid w:val="00E32437"/>
    <w:rsid w:val="00E32666"/>
    <w:rsid w:val="00E32B1C"/>
    <w:rsid w:val="00E33747"/>
    <w:rsid w:val="00E36932"/>
    <w:rsid w:val="00E36DD6"/>
    <w:rsid w:val="00E40FC4"/>
    <w:rsid w:val="00E4260A"/>
    <w:rsid w:val="00E42E38"/>
    <w:rsid w:val="00E43DB2"/>
    <w:rsid w:val="00E44F65"/>
    <w:rsid w:val="00E4616E"/>
    <w:rsid w:val="00E461F8"/>
    <w:rsid w:val="00E52669"/>
    <w:rsid w:val="00E5524C"/>
    <w:rsid w:val="00E60199"/>
    <w:rsid w:val="00E60BAD"/>
    <w:rsid w:val="00E61243"/>
    <w:rsid w:val="00E64188"/>
    <w:rsid w:val="00E644A2"/>
    <w:rsid w:val="00E658E3"/>
    <w:rsid w:val="00E662AB"/>
    <w:rsid w:val="00E67440"/>
    <w:rsid w:val="00E7269D"/>
    <w:rsid w:val="00E7324C"/>
    <w:rsid w:val="00E75E9C"/>
    <w:rsid w:val="00E8123B"/>
    <w:rsid w:val="00E8369C"/>
    <w:rsid w:val="00E83B2B"/>
    <w:rsid w:val="00E84A99"/>
    <w:rsid w:val="00E869AD"/>
    <w:rsid w:val="00E91136"/>
    <w:rsid w:val="00E93EC2"/>
    <w:rsid w:val="00E96446"/>
    <w:rsid w:val="00E97657"/>
    <w:rsid w:val="00EA14A7"/>
    <w:rsid w:val="00EA1D15"/>
    <w:rsid w:val="00EA1D24"/>
    <w:rsid w:val="00EA22C2"/>
    <w:rsid w:val="00EA309E"/>
    <w:rsid w:val="00EA3C86"/>
    <w:rsid w:val="00EA57A9"/>
    <w:rsid w:val="00EA7C75"/>
    <w:rsid w:val="00EB0FF9"/>
    <w:rsid w:val="00EB1866"/>
    <w:rsid w:val="00EB1C71"/>
    <w:rsid w:val="00EB40BD"/>
    <w:rsid w:val="00EB5788"/>
    <w:rsid w:val="00EB5866"/>
    <w:rsid w:val="00EB6DE6"/>
    <w:rsid w:val="00EB75F3"/>
    <w:rsid w:val="00EB7ABD"/>
    <w:rsid w:val="00EB7E27"/>
    <w:rsid w:val="00EC1F30"/>
    <w:rsid w:val="00EC2141"/>
    <w:rsid w:val="00EC5ED8"/>
    <w:rsid w:val="00EC5F35"/>
    <w:rsid w:val="00ED0EAD"/>
    <w:rsid w:val="00ED131C"/>
    <w:rsid w:val="00ED1441"/>
    <w:rsid w:val="00ED1EF5"/>
    <w:rsid w:val="00ED29C4"/>
    <w:rsid w:val="00ED2B1C"/>
    <w:rsid w:val="00ED344C"/>
    <w:rsid w:val="00ED426D"/>
    <w:rsid w:val="00ED47D4"/>
    <w:rsid w:val="00ED55AA"/>
    <w:rsid w:val="00ED7644"/>
    <w:rsid w:val="00EE0AC9"/>
    <w:rsid w:val="00EE1169"/>
    <w:rsid w:val="00EE2096"/>
    <w:rsid w:val="00EE27F1"/>
    <w:rsid w:val="00EE2C35"/>
    <w:rsid w:val="00EE44B1"/>
    <w:rsid w:val="00EE4ED1"/>
    <w:rsid w:val="00EE649B"/>
    <w:rsid w:val="00EE7817"/>
    <w:rsid w:val="00EE7FBE"/>
    <w:rsid w:val="00EF0C0A"/>
    <w:rsid w:val="00EF13FF"/>
    <w:rsid w:val="00EF197A"/>
    <w:rsid w:val="00EF22A0"/>
    <w:rsid w:val="00EF288A"/>
    <w:rsid w:val="00EF3570"/>
    <w:rsid w:val="00EF7BD1"/>
    <w:rsid w:val="00F0028B"/>
    <w:rsid w:val="00F0433A"/>
    <w:rsid w:val="00F04657"/>
    <w:rsid w:val="00F055E5"/>
    <w:rsid w:val="00F07536"/>
    <w:rsid w:val="00F10D94"/>
    <w:rsid w:val="00F1337B"/>
    <w:rsid w:val="00F13ADA"/>
    <w:rsid w:val="00F14CF2"/>
    <w:rsid w:val="00F15E21"/>
    <w:rsid w:val="00F16884"/>
    <w:rsid w:val="00F17329"/>
    <w:rsid w:val="00F229ED"/>
    <w:rsid w:val="00F255F5"/>
    <w:rsid w:val="00F257D8"/>
    <w:rsid w:val="00F26935"/>
    <w:rsid w:val="00F31907"/>
    <w:rsid w:val="00F3214C"/>
    <w:rsid w:val="00F32599"/>
    <w:rsid w:val="00F33863"/>
    <w:rsid w:val="00F3591D"/>
    <w:rsid w:val="00F400C8"/>
    <w:rsid w:val="00F40E41"/>
    <w:rsid w:val="00F43148"/>
    <w:rsid w:val="00F46D4F"/>
    <w:rsid w:val="00F5059F"/>
    <w:rsid w:val="00F520D5"/>
    <w:rsid w:val="00F521A9"/>
    <w:rsid w:val="00F52668"/>
    <w:rsid w:val="00F527C6"/>
    <w:rsid w:val="00F52DDE"/>
    <w:rsid w:val="00F5516B"/>
    <w:rsid w:val="00F55A6E"/>
    <w:rsid w:val="00F5712E"/>
    <w:rsid w:val="00F60517"/>
    <w:rsid w:val="00F62EF0"/>
    <w:rsid w:val="00F63277"/>
    <w:rsid w:val="00F63E31"/>
    <w:rsid w:val="00F65F5D"/>
    <w:rsid w:val="00F6678C"/>
    <w:rsid w:val="00F67D87"/>
    <w:rsid w:val="00F71264"/>
    <w:rsid w:val="00F76E6D"/>
    <w:rsid w:val="00F85B1B"/>
    <w:rsid w:val="00F86911"/>
    <w:rsid w:val="00F9138E"/>
    <w:rsid w:val="00F94061"/>
    <w:rsid w:val="00F95BDF"/>
    <w:rsid w:val="00F97BC2"/>
    <w:rsid w:val="00FA0618"/>
    <w:rsid w:val="00FA0C99"/>
    <w:rsid w:val="00FA2198"/>
    <w:rsid w:val="00FA4DD5"/>
    <w:rsid w:val="00FA5CA2"/>
    <w:rsid w:val="00FA6953"/>
    <w:rsid w:val="00FA6A40"/>
    <w:rsid w:val="00FA7B39"/>
    <w:rsid w:val="00FB09A5"/>
    <w:rsid w:val="00FB4191"/>
    <w:rsid w:val="00FB43A9"/>
    <w:rsid w:val="00FB6CC1"/>
    <w:rsid w:val="00FC0D0D"/>
    <w:rsid w:val="00FC27A1"/>
    <w:rsid w:val="00FC32C2"/>
    <w:rsid w:val="00FC368C"/>
    <w:rsid w:val="00FC3B7F"/>
    <w:rsid w:val="00FC5C53"/>
    <w:rsid w:val="00FC7000"/>
    <w:rsid w:val="00FC702D"/>
    <w:rsid w:val="00FC7CB8"/>
    <w:rsid w:val="00FD314A"/>
    <w:rsid w:val="00FD4637"/>
    <w:rsid w:val="00FD5D66"/>
    <w:rsid w:val="00FD7781"/>
    <w:rsid w:val="00FE3B1D"/>
    <w:rsid w:val="00FE3CF8"/>
    <w:rsid w:val="00FE50CA"/>
    <w:rsid w:val="00FE514A"/>
    <w:rsid w:val="00FE5DE9"/>
    <w:rsid w:val="00FE6366"/>
    <w:rsid w:val="00FE7C76"/>
    <w:rsid w:val="00FE7F49"/>
    <w:rsid w:val="00FF24B9"/>
    <w:rsid w:val="00FF3FA6"/>
    <w:rsid w:val="00FF6B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A8C708"/>
  <w15:chartTrackingRefBased/>
  <w15:docId w15:val="{4844747D-CA17-495F-B2AB-BEA78B53F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9138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9138E"/>
    <w:rPr>
      <w:sz w:val="18"/>
      <w:szCs w:val="18"/>
    </w:rPr>
  </w:style>
  <w:style w:type="paragraph" w:styleId="a5">
    <w:name w:val="footer"/>
    <w:basedOn w:val="a"/>
    <w:link w:val="a6"/>
    <w:uiPriority w:val="99"/>
    <w:unhideWhenUsed/>
    <w:rsid w:val="00F9138E"/>
    <w:pPr>
      <w:tabs>
        <w:tab w:val="center" w:pos="4153"/>
        <w:tab w:val="right" w:pos="8306"/>
      </w:tabs>
      <w:snapToGrid w:val="0"/>
      <w:jc w:val="left"/>
    </w:pPr>
    <w:rPr>
      <w:sz w:val="18"/>
      <w:szCs w:val="18"/>
    </w:rPr>
  </w:style>
  <w:style w:type="character" w:customStyle="1" w:styleId="a6">
    <w:name w:val="页脚 字符"/>
    <w:basedOn w:val="a0"/>
    <w:link w:val="a5"/>
    <w:uiPriority w:val="99"/>
    <w:rsid w:val="00F9138E"/>
    <w:rPr>
      <w:sz w:val="18"/>
      <w:szCs w:val="18"/>
    </w:rPr>
  </w:style>
  <w:style w:type="paragraph" w:styleId="a7">
    <w:name w:val="List Paragraph"/>
    <w:basedOn w:val="a"/>
    <w:uiPriority w:val="34"/>
    <w:qFormat/>
    <w:rsid w:val="00154917"/>
    <w:pPr>
      <w:ind w:firstLineChars="200" w:firstLine="420"/>
    </w:pPr>
  </w:style>
  <w:style w:type="character" w:styleId="a8">
    <w:name w:val="Hyperlink"/>
    <w:basedOn w:val="a0"/>
    <w:uiPriority w:val="99"/>
    <w:unhideWhenUsed/>
    <w:rsid w:val="008C02CA"/>
    <w:rPr>
      <w:color w:val="0563C1" w:themeColor="hyperlink"/>
      <w:u w:val="single"/>
    </w:rPr>
  </w:style>
  <w:style w:type="paragraph" w:styleId="a9">
    <w:name w:val="Title"/>
    <w:basedOn w:val="a"/>
    <w:next w:val="a"/>
    <w:link w:val="aa"/>
    <w:uiPriority w:val="10"/>
    <w:qFormat/>
    <w:rsid w:val="008C02CA"/>
    <w:pPr>
      <w:spacing w:before="240" w:after="60"/>
      <w:jc w:val="center"/>
      <w:outlineLvl w:val="0"/>
    </w:pPr>
    <w:rPr>
      <w:rFonts w:asciiTheme="majorHAnsi" w:eastAsiaTheme="majorEastAsia" w:hAnsiTheme="majorHAnsi" w:cstheme="majorBidi"/>
      <w:b/>
      <w:bCs/>
      <w:sz w:val="32"/>
      <w:szCs w:val="32"/>
    </w:rPr>
  </w:style>
  <w:style w:type="character" w:customStyle="1" w:styleId="aa">
    <w:name w:val="标题 字符"/>
    <w:basedOn w:val="a0"/>
    <w:link w:val="a9"/>
    <w:uiPriority w:val="10"/>
    <w:rsid w:val="008C02CA"/>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B131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131B4"/>
    <w:rPr>
      <w:rFonts w:ascii="等线" w:eastAsia="等线" w:hAnsi="等线"/>
      <w:noProof/>
      <w:sz w:val="20"/>
    </w:rPr>
  </w:style>
  <w:style w:type="paragraph" w:customStyle="1" w:styleId="EndNoteBibliography">
    <w:name w:val="EndNote Bibliography"/>
    <w:basedOn w:val="a"/>
    <w:link w:val="EndNoteBibliography0"/>
    <w:rsid w:val="00B131B4"/>
    <w:rPr>
      <w:rFonts w:ascii="等线" w:eastAsia="等线" w:hAnsi="等线"/>
      <w:noProof/>
      <w:sz w:val="20"/>
    </w:rPr>
  </w:style>
  <w:style w:type="character" w:customStyle="1" w:styleId="EndNoteBibliography0">
    <w:name w:val="EndNote Bibliography 字符"/>
    <w:basedOn w:val="a0"/>
    <w:link w:val="EndNoteBibliography"/>
    <w:rsid w:val="00B131B4"/>
    <w:rPr>
      <w:rFonts w:ascii="等线" w:eastAsia="等线" w:hAnsi="等线"/>
      <w:noProof/>
      <w:sz w:val="20"/>
    </w:rPr>
  </w:style>
  <w:style w:type="character" w:customStyle="1" w:styleId="EndNoteBibliographyChar">
    <w:name w:val="EndNote Bibliography Char"/>
    <w:basedOn w:val="a0"/>
    <w:rsid w:val="00FF6B6B"/>
    <w:rPr>
      <w:rFonts w:ascii="Calibri" w:hAnsi="Calibri"/>
      <w:noProof/>
      <w:sz w:val="20"/>
    </w:rPr>
  </w:style>
  <w:style w:type="character" w:styleId="ab">
    <w:name w:val="line number"/>
    <w:basedOn w:val="a0"/>
    <w:uiPriority w:val="99"/>
    <w:semiHidden/>
    <w:unhideWhenUsed/>
    <w:rsid w:val="0051584E"/>
  </w:style>
  <w:style w:type="character" w:styleId="ac">
    <w:name w:val="annotation reference"/>
    <w:basedOn w:val="a0"/>
    <w:uiPriority w:val="99"/>
    <w:semiHidden/>
    <w:unhideWhenUsed/>
    <w:rsid w:val="00463D5E"/>
    <w:rPr>
      <w:sz w:val="21"/>
      <w:szCs w:val="21"/>
    </w:rPr>
  </w:style>
  <w:style w:type="paragraph" w:styleId="ad">
    <w:name w:val="annotation text"/>
    <w:basedOn w:val="a"/>
    <w:link w:val="ae"/>
    <w:uiPriority w:val="99"/>
    <w:semiHidden/>
    <w:unhideWhenUsed/>
    <w:rsid w:val="00463D5E"/>
    <w:pPr>
      <w:jc w:val="left"/>
    </w:pPr>
  </w:style>
  <w:style w:type="character" w:customStyle="1" w:styleId="ae">
    <w:name w:val="批注文字 字符"/>
    <w:basedOn w:val="a0"/>
    <w:link w:val="ad"/>
    <w:uiPriority w:val="99"/>
    <w:semiHidden/>
    <w:rsid w:val="00463D5E"/>
  </w:style>
  <w:style w:type="paragraph" w:styleId="af">
    <w:name w:val="annotation subject"/>
    <w:basedOn w:val="ad"/>
    <w:next w:val="ad"/>
    <w:link w:val="af0"/>
    <w:uiPriority w:val="99"/>
    <w:semiHidden/>
    <w:unhideWhenUsed/>
    <w:rsid w:val="00463D5E"/>
    <w:rPr>
      <w:b/>
      <w:bCs/>
    </w:rPr>
  </w:style>
  <w:style w:type="character" w:customStyle="1" w:styleId="af0">
    <w:name w:val="批注主题 字符"/>
    <w:basedOn w:val="ae"/>
    <w:link w:val="af"/>
    <w:uiPriority w:val="99"/>
    <w:semiHidden/>
    <w:rsid w:val="00463D5E"/>
    <w:rPr>
      <w:b/>
      <w:bCs/>
    </w:rPr>
  </w:style>
  <w:style w:type="paragraph" w:styleId="af1">
    <w:name w:val="Balloon Text"/>
    <w:basedOn w:val="a"/>
    <w:link w:val="af2"/>
    <w:uiPriority w:val="99"/>
    <w:semiHidden/>
    <w:unhideWhenUsed/>
    <w:rsid w:val="00463D5E"/>
    <w:rPr>
      <w:rFonts w:ascii="宋体" w:eastAsia="宋体"/>
      <w:sz w:val="18"/>
      <w:szCs w:val="18"/>
    </w:rPr>
  </w:style>
  <w:style w:type="character" w:customStyle="1" w:styleId="af2">
    <w:name w:val="批注框文本 字符"/>
    <w:basedOn w:val="a0"/>
    <w:link w:val="af1"/>
    <w:uiPriority w:val="99"/>
    <w:semiHidden/>
    <w:rsid w:val="00463D5E"/>
    <w:rPr>
      <w:rFonts w:ascii="宋体" w:eastAsia="宋体"/>
      <w:sz w:val="18"/>
      <w:szCs w:val="18"/>
    </w:rPr>
  </w:style>
  <w:style w:type="table" w:styleId="af3">
    <w:name w:val="Table Grid"/>
    <w:basedOn w:val="a1"/>
    <w:uiPriority w:val="39"/>
    <w:rsid w:val="003478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a0"/>
    <w:rsid w:val="00D6376F"/>
  </w:style>
  <w:style w:type="character" w:customStyle="1" w:styleId="jrnl">
    <w:name w:val="jrnl"/>
    <w:basedOn w:val="a0"/>
    <w:rsid w:val="00EE2C35"/>
  </w:style>
  <w:style w:type="paragraph" w:styleId="af4">
    <w:name w:val="Revision"/>
    <w:hidden/>
    <w:uiPriority w:val="99"/>
    <w:semiHidden/>
    <w:rsid w:val="00852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7217957">
      <w:bodyDiv w:val="1"/>
      <w:marLeft w:val="0"/>
      <w:marRight w:val="0"/>
      <w:marTop w:val="0"/>
      <w:marBottom w:val="0"/>
      <w:divBdr>
        <w:top w:val="none" w:sz="0" w:space="0" w:color="auto"/>
        <w:left w:val="none" w:sz="0" w:space="0" w:color="auto"/>
        <w:bottom w:val="none" w:sz="0" w:space="0" w:color="auto"/>
        <w:right w:val="none" w:sz="0" w:space="0" w:color="auto"/>
      </w:divBdr>
      <w:divsChild>
        <w:div w:id="729960096">
          <w:marLeft w:val="0"/>
          <w:marRight w:val="0"/>
          <w:marTop w:val="0"/>
          <w:marBottom w:val="0"/>
          <w:divBdr>
            <w:top w:val="none" w:sz="0" w:space="0" w:color="auto"/>
            <w:left w:val="none" w:sz="0" w:space="0" w:color="auto"/>
            <w:bottom w:val="none" w:sz="0" w:space="0" w:color="auto"/>
            <w:right w:val="none" w:sz="0" w:space="0" w:color="auto"/>
          </w:divBdr>
          <w:divsChild>
            <w:div w:id="114493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hongyi961129@163.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1076283043@qq.com" TargetMode="External"/><Relationship Id="rId5" Type="http://schemas.openxmlformats.org/officeDocument/2006/relationships/webSettings" Target="webSettings.xml"/><Relationship Id="rId10" Type="http://schemas.openxmlformats.org/officeDocument/2006/relationships/hyperlink" Target="mailto:923441488@qq.com" TargetMode="External"/><Relationship Id="rId4" Type="http://schemas.openxmlformats.org/officeDocument/2006/relationships/settings" Target="settings.xml"/><Relationship Id="rId9" Type="http://schemas.openxmlformats.org/officeDocument/2006/relationships/hyperlink" Target="mailto:yang_yang821@fox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BF1DE-55C9-4E17-90F7-B0876E3BE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1</TotalTime>
  <Pages>85</Pages>
  <Words>65812</Words>
  <Characters>375135</Characters>
  <Application>Microsoft Office Word</Application>
  <DocSecurity>0</DocSecurity>
  <Lines>3126</Lines>
  <Paragraphs>880</Paragraphs>
  <ScaleCrop>false</ScaleCrop>
  <Company/>
  <LinksUpToDate>false</LinksUpToDate>
  <CharactersWithSpaces>440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红义 Carrie</dc:creator>
  <cp:keywords/>
  <dc:description/>
  <cp:lastModifiedBy>李红义 Carrie</cp:lastModifiedBy>
  <cp:revision>36</cp:revision>
  <dcterms:created xsi:type="dcterms:W3CDTF">2019-08-28T01:53:00Z</dcterms:created>
  <dcterms:modified xsi:type="dcterms:W3CDTF">2019-09-21T14:40:00Z</dcterms:modified>
</cp:coreProperties>
</file>